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37572" w14:textId="40F44CB7" w:rsidR="00376658" w:rsidRPr="0043519C" w:rsidRDefault="00663B22" w:rsidP="00AC0334">
      <w:pPr>
        <w:pStyle w:val="Heading1"/>
      </w:pPr>
      <w:bookmarkStart w:id="0" w:name="_GoBack"/>
      <w:bookmarkEnd w:id="0"/>
      <w:r>
        <w:t>Supplementary Material</w:t>
      </w:r>
    </w:p>
    <w:tbl>
      <w:tblPr>
        <w:tblStyle w:val="TableGrid"/>
        <w:tblW w:w="9209" w:type="dxa"/>
        <w:tblLayout w:type="fixed"/>
        <w:tblLook w:val="04A0" w:firstRow="1" w:lastRow="0" w:firstColumn="1" w:lastColumn="0" w:noHBand="0" w:noVBand="1"/>
      </w:tblPr>
      <w:tblGrid>
        <w:gridCol w:w="3246"/>
        <w:gridCol w:w="851"/>
        <w:gridCol w:w="852"/>
        <w:gridCol w:w="852"/>
        <w:gridCol w:w="852"/>
        <w:gridCol w:w="852"/>
        <w:gridCol w:w="852"/>
        <w:gridCol w:w="852"/>
      </w:tblGrid>
      <w:tr w:rsidR="00376658" w:rsidRPr="0043519C" w14:paraId="5FEF62B9" w14:textId="77777777">
        <w:trPr>
          <w:cantSplit/>
          <w:trHeight w:val="1760"/>
        </w:trPr>
        <w:tc>
          <w:tcPr>
            <w:tcW w:w="3246" w:type="dxa"/>
            <w:tcBorders>
              <w:bottom w:val="single" w:sz="8" w:space="0" w:color="auto"/>
              <w:right w:val="single" w:sz="8" w:space="0" w:color="auto"/>
            </w:tcBorders>
            <w:noWrap/>
            <w:vAlign w:val="bottom"/>
          </w:tcPr>
          <w:p w14:paraId="732D3D86" w14:textId="77777777" w:rsidR="00376658" w:rsidRPr="0043519C" w:rsidRDefault="002241AB">
            <w:pPr>
              <w:spacing w:after="0" w:line="240" w:lineRule="auto"/>
              <w:rPr>
                <w:b/>
                <w:sz w:val="18"/>
                <w:szCs w:val="18"/>
                <w:lang w:eastAsia="de-DE"/>
              </w:rPr>
            </w:pPr>
            <w:r w:rsidRPr="0043519C">
              <w:rPr>
                <w:b/>
                <w:sz w:val="18"/>
                <w:szCs w:val="18"/>
                <w:lang w:eastAsia="de-DE"/>
              </w:rPr>
              <w:t>Source</w:t>
            </w:r>
          </w:p>
          <w:p w14:paraId="299E36D7" w14:textId="77777777" w:rsidR="00376658" w:rsidRPr="0043519C" w:rsidRDefault="00376658">
            <w:pPr>
              <w:spacing w:after="0" w:line="240" w:lineRule="auto"/>
              <w:rPr>
                <w:b/>
                <w:sz w:val="18"/>
                <w:szCs w:val="18"/>
                <w:lang w:eastAsia="de-DE"/>
              </w:rPr>
            </w:pPr>
          </w:p>
        </w:tc>
        <w:tc>
          <w:tcPr>
            <w:tcW w:w="851" w:type="dxa"/>
            <w:tcBorders>
              <w:left w:val="single" w:sz="8" w:space="0" w:color="auto"/>
              <w:bottom w:val="single" w:sz="8" w:space="0" w:color="auto"/>
            </w:tcBorders>
            <w:noWrap/>
            <w:textDirection w:val="btLr"/>
            <w:vAlign w:val="center"/>
          </w:tcPr>
          <w:p w14:paraId="35AAA502" w14:textId="77777777" w:rsidR="00376658" w:rsidRPr="0043519C" w:rsidRDefault="002241AB">
            <w:pPr>
              <w:spacing w:after="0" w:line="240" w:lineRule="auto"/>
              <w:rPr>
                <w:sz w:val="18"/>
                <w:szCs w:val="18"/>
                <w:lang w:eastAsia="de-DE"/>
              </w:rPr>
            </w:pPr>
            <w:r w:rsidRPr="0043519C">
              <w:rPr>
                <w:sz w:val="18"/>
                <w:szCs w:val="18"/>
                <w:lang w:eastAsia="de-DE"/>
              </w:rPr>
              <w:t>Priming</w:t>
            </w:r>
          </w:p>
        </w:tc>
        <w:tc>
          <w:tcPr>
            <w:tcW w:w="852" w:type="dxa"/>
            <w:tcBorders>
              <w:bottom w:val="single" w:sz="8" w:space="0" w:color="auto"/>
            </w:tcBorders>
            <w:noWrap/>
            <w:textDirection w:val="btLr"/>
            <w:vAlign w:val="center"/>
          </w:tcPr>
          <w:p w14:paraId="6E88FB77" w14:textId="77777777" w:rsidR="00376658" w:rsidRPr="0043519C" w:rsidRDefault="002241AB">
            <w:pPr>
              <w:spacing w:after="0" w:line="240" w:lineRule="auto"/>
              <w:rPr>
                <w:sz w:val="18"/>
                <w:szCs w:val="18"/>
                <w:lang w:eastAsia="de-DE"/>
              </w:rPr>
            </w:pPr>
            <w:r w:rsidRPr="0043519C">
              <w:rPr>
                <w:sz w:val="18"/>
                <w:szCs w:val="18"/>
                <w:lang w:eastAsia="de-DE"/>
              </w:rPr>
              <w:t>Goal Setting</w:t>
            </w:r>
          </w:p>
        </w:tc>
        <w:tc>
          <w:tcPr>
            <w:tcW w:w="852" w:type="dxa"/>
            <w:tcBorders>
              <w:bottom w:val="single" w:sz="8" w:space="0" w:color="auto"/>
            </w:tcBorders>
            <w:noWrap/>
            <w:textDirection w:val="btLr"/>
            <w:vAlign w:val="center"/>
          </w:tcPr>
          <w:p w14:paraId="1823F7D9" w14:textId="77777777" w:rsidR="00376658" w:rsidRPr="0043519C" w:rsidRDefault="002241AB">
            <w:pPr>
              <w:spacing w:after="0" w:line="240" w:lineRule="auto"/>
              <w:rPr>
                <w:sz w:val="18"/>
                <w:szCs w:val="18"/>
                <w:lang w:eastAsia="de-DE"/>
              </w:rPr>
            </w:pPr>
            <w:r w:rsidRPr="0043519C">
              <w:rPr>
                <w:sz w:val="18"/>
                <w:szCs w:val="18"/>
                <w:lang w:eastAsia="de-DE"/>
              </w:rPr>
              <w:t>Defaults</w:t>
            </w:r>
          </w:p>
        </w:tc>
        <w:tc>
          <w:tcPr>
            <w:tcW w:w="852" w:type="dxa"/>
            <w:tcBorders>
              <w:bottom w:val="single" w:sz="8" w:space="0" w:color="auto"/>
            </w:tcBorders>
            <w:noWrap/>
            <w:textDirection w:val="btLr"/>
            <w:vAlign w:val="center"/>
          </w:tcPr>
          <w:p w14:paraId="36E7FDCC" w14:textId="77777777" w:rsidR="00376658" w:rsidRPr="0043519C" w:rsidRDefault="002241AB">
            <w:pPr>
              <w:spacing w:after="0" w:line="240" w:lineRule="auto"/>
              <w:rPr>
                <w:sz w:val="18"/>
                <w:szCs w:val="18"/>
                <w:lang w:eastAsia="de-DE"/>
              </w:rPr>
            </w:pPr>
            <w:r w:rsidRPr="0043519C">
              <w:rPr>
                <w:sz w:val="18"/>
                <w:szCs w:val="18"/>
                <w:lang w:eastAsia="de-DE"/>
              </w:rPr>
              <w:t xml:space="preserve">Feedback </w:t>
            </w:r>
          </w:p>
        </w:tc>
        <w:tc>
          <w:tcPr>
            <w:tcW w:w="852" w:type="dxa"/>
            <w:tcBorders>
              <w:bottom w:val="single" w:sz="8" w:space="0" w:color="auto"/>
            </w:tcBorders>
            <w:noWrap/>
            <w:textDirection w:val="btLr"/>
            <w:vAlign w:val="center"/>
          </w:tcPr>
          <w:p w14:paraId="7D005D43" w14:textId="77777777" w:rsidR="00376658" w:rsidRPr="0043519C" w:rsidRDefault="002241AB">
            <w:pPr>
              <w:spacing w:after="0" w:line="240" w:lineRule="auto"/>
              <w:rPr>
                <w:sz w:val="18"/>
                <w:szCs w:val="18"/>
                <w:lang w:eastAsia="de-DE"/>
              </w:rPr>
            </w:pPr>
            <w:r w:rsidRPr="0043519C">
              <w:rPr>
                <w:sz w:val="18"/>
                <w:szCs w:val="18"/>
                <w:lang w:eastAsia="de-DE"/>
              </w:rPr>
              <w:t>Social Comparison</w:t>
            </w:r>
          </w:p>
        </w:tc>
        <w:tc>
          <w:tcPr>
            <w:tcW w:w="852" w:type="dxa"/>
            <w:tcBorders>
              <w:bottom w:val="single" w:sz="8" w:space="0" w:color="auto"/>
              <w:right w:val="single" w:sz="8" w:space="0" w:color="auto"/>
            </w:tcBorders>
            <w:noWrap/>
            <w:textDirection w:val="btLr"/>
            <w:vAlign w:val="center"/>
          </w:tcPr>
          <w:p w14:paraId="1206D199" w14:textId="77777777" w:rsidR="00376658" w:rsidRPr="0043519C" w:rsidRDefault="002241AB">
            <w:pPr>
              <w:spacing w:after="0" w:line="240" w:lineRule="auto"/>
              <w:rPr>
                <w:sz w:val="18"/>
                <w:szCs w:val="18"/>
                <w:lang w:eastAsia="de-DE"/>
              </w:rPr>
            </w:pPr>
            <w:r w:rsidRPr="0043519C">
              <w:rPr>
                <w:sz w:val="18"/>
                <w:szCs w:val="18"/>
                <w:lang w:eastAsia="de-DE"/>
              </w:rPr>
              <w:t>Framing</w:t>
            </w:r>
          </w:p>
        </w:tc>
        <w:tc>
          <w:tcPr>
            <w:tcW w:w="852" w:type="dxa"/>
            <w:tcBorders>
              <w:left w:val="single" w:sz="8" w:space="0" w:color="auto"/>
              <w:bottom w:val="single" w:sz="8" w:space="0" w:color="auto"/>
            </w:tcBorders>
            <w:noWrap/>
            <w:textDirection w:val="btLr"/>
            <w:vAlign w:val="center"/>
          </w:tcPr>
          <w:p w14:paraId="2AA3909B" w14:textId="77777777" w:rsidR="00376658" w:rsidRPr="0043519C" w:rsidRDefault="002241AB">
            <w:pPr>
              <w:spacing w:after="0" w:line="240" w:lineRule="auto"/>
              <w:rPr>
                <w:sz w:val="18"/>
                <w:szCs w:val="18"/>
                <w:lang w:eastAsia="de-DE"/>
              </w:rPr>
            </w:pPr>
            <w:r w:rsidRPr="0043519C">
              <w:rPr>
                <w:sz w:val="18"/>
                <w:szCs w:val="18"/>
                <w:lang w:eastAsia="de-DE"/>
              </w:rPr>
              <w:t>Effects measurable?</w:t>
            </w:r>
          </w:p>
        </w:tc>
      </w:tr>
      <w:tr w:rsidR="00376658" w:rsidRPr="0043519C" w14:paraId="59C06EB5" w14:textId="77777777">
        <w:trPr>
          <w:trHeight w:val="290"/>
        </w:trPr>
        <w:tc>
          <w:tcPr>
            <w:tcW w:w="3246" w:type="dxa"/>
            <w:tcBorders>
              <w:top w:val="single" w:sz="8" w:space="0" w:color="auto"/>
              <w:right w:val="single" w:sz="8" w:space="0" w:color="auto"/>
            </w:tcBorders>
            <w:noWrap/>
          </w:tcPr>
          <w:p w14:paraId="7DAB39EE" w14:textId="7B8B491A"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a263ddbd-be51-4644-9c20-16b229c5d1d3"/>
                <w:id w:val="643010206"/>
                <w:placeholder>
                  <w:docPart w:val="91684A749DBA480CAF008CF1819842D0"/>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1ZDgzN2JkLTAzY2ItNDVhNy05ZmJlLTg2MzYyM2E3N2U4NiIsIkVudHJpZXMiOlt7IiRpZCI6IjIiLCIkdHlwZSI6IlN3aXNzQWNhZGVtaWMuQ2l0YXZpLkNpdGF0aW9ucy5Xb3JkUGxhY2Vob2xkZXJFbnRyeSwgU3dpc3NBY2FkZW1pYy5DaXRhdmkiLCJJZCI6ImJlNTg4NDJkLTQ3ODYtNGExMC04ZjMwLTYwYzdhOGNlNWQ5NiIsIlJhbmdlTGVuZ3RoIjoxMywiUmVmZXJlbmNlSWQiOiI5MTIwMjM0YS00OWRmLTQxMGEtODg5MC04N2RkMmVjZmIxNz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I5MTIwMjM0YS00OWRmLTQxMGEtODg5MC04N2RkMmVjZmIx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yMS4xMDU2ODc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Vjby4yMDIxLjEwNTY4NyIsIlVyaVN0cmluZyI6Imh0dHBzOi8vZG9pLm9yZy8xMC4xMDE2L2ouZW5lY28uMjAyMS4xMDU2O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QwMDQxMWE2LTdiZGMtNGY1Ny1hZDk1LTQ2YzBhM2M2NGM5MCIsIk1vZGlmaWVkT24iOiIyMDIyLTAxLTEyVDExOjExOjExIiwiUHJvamVjdCI6eyIkcmVmIjoiOCJ9fV0sIk9yZ2FuaXphdGlvbnMiOltdLCJPdGhlcnNJbnZvbHZlZCI6W10sIlBhZ2VDb3VudCI6IjExIi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}</w:instrText>
                </w:r>
                <w:r w:rsidR="009924BA" w:rsidRPr="009924BA">
                  <w:rPr>
                    <w:color w:val="000000"/>
                  </w:rPr>
                  <w:fldChar w:fldCharType="separate"/>
                </w:r>
                <w:r w:rsidR="00515A69">
                  <w:rPr>
                    <w:color w:val="000000"/>
                  </w:rPr>
                  <w:t>Asmare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25d837bd-03cb-45a7-9fbe-863623a77e86"/>
                <w:id w:val="151416121"/>
                <w:placeholder>
                  <w:docPart w:val="91684A749DBA480CAF008CF1819842D0"/>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zdjZDc2LTA3OTAtNGJlYS1hNDZkLTBhNDE0NjJmMTJkMyIsIlJhbmdlTGVuZ3RoIjo2LCJSZWZlcmVuY2VJZCI6IjkxMjAyMzRhLTQ5ZGYtNDEwYS04ODkwLTg3ZGQyZWNmYjE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OTEyMDIzNGEtNDlkZi00MTBhLTg4OTAtODdkZDJlY2ZiMT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ZWNvLjIwMjEuMTA1Njg3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lY28uMjAyMS4xMDU2ODciLCJVcmlTdHJpbmciOiJodHRwczovL2RvaS5vcmcvMTAuMTAxNi9qLmVuZWNvLjIwMjEuMTA1Njg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kMDA0MTFhNi03YmRjLTRmNTctYWQ5NS00NmMwYTNjNjRjOTAiLCJNb2RpZmllZE9uIjoiMjAyMi0wMS0xMlQxMToxMTox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MjVkODM3YmQtMDNjYi00NWE3LTlmYmUtODYzNjIzYTc3ZTg2IiwiVGV4dCI6IigyMDIxKSIsIldBSVZlcnNpb24iOiI3LjAuMi4wIn0=}</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top w:val="single" w:sz="8" w:space="0" w:color="auto"/>
              <w:left w:val="single" w:sz="8" w:space="0" w:color="auto"/>
            </w:tcBorders>
            <w:noWrap/>
          </w:tcPr>
          <w:p w14:paraId="2CDA60C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top w:val="single" w:sz="8" w:space="0" w:color="auto"/>
            </w:tcBorders>
            <w:noWrap/>
          </w:tcPr>
          <w:p w14:paraId="50BFECA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top w:val="single" w:sz="8" w:space="0" w:color="auto"/>
            </w:tcBorders>
            <w:noWrap/>
          </w:tcPr>
          <w:p w14:paraId="6DE61F7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top w:val="single" w:sz="8" w:space="0" w:color="auto"/>
            </w:tcBorders>
            <w:noWrap/>
          </w:tcPr>
          <w:p w14:paraId="305170B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top w:val="single" w:sz="8" w:space="0" w:color="auto"/>
            </w:tcBorders>
            <w:noWrap/>
          </w:tcPr>
          <w:p w14:paraId="3F5F0D8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top w:val="single" w:sz="8" w:space="0" w:color="auto"/>
              <w:right w:val="single" w:sz="8" w:space="0" w:color="auto"/>
            </w:tcBorders>
            <w:noWrap/>
          </w:tcPr>
          <w:p w14:paraId="3C95D79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top w:val="single" w:sz="8" w:space="0" w:color="auto"/>
              <w:left w:val="single" w:sz="8" w:space="0" w:color="auto"/>
            </w:tcBorders>
            <w:noWrap/>
          </w:tcPr>
          <w:p w14:paraId="5B7CB1D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65310FE4" w14:textId="77777777">
        <w:trPr>
          <w:trHeight w:val="290"/>
        </w:trPr>
        <w:tc>
          <w:tcPr>
            <w:tcW w:w="3246" w:type="dxa"/>
            <w:tcBorders>
              <w:right w:val="single" w:sz="8" w:space="0" w:color="auto"/>
            </w:tcBorders>
            <w:noWrap/>
          </w:tcPr>
          <w:p w14:paraId="46640685" w14:textId="60EB838D"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9adbeb15-d2ae-4d01-a925-590c670bb508"/>
                <w:id w:val="2108220365"/>
                <w:placeholder>
                  <w:docPart w:val="9188F93D6ED54DF5B1351FE632187D0C"/>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zNDg2YTY2LWVhNTUtNDI3Yy1hMjE0LTNlMGZkMzY5MmE1MyIsIkVudHJpZXMiOlt7IiRpZCI6IjIiLCIkdHlwZSI6IlN3aXNzQWNhZGVtaWMuQ2l0YXZpLkNpdGF0aW9ucy5Xb3JkUGxhY2Vob2xkZXJFbnRyeSwgU3dpc3NBY2FkZW1pYy5DaXRhdmkiLCJJZCI6IjY1ZTc2YTFiLTcyMmYtNDk2Mi1iMzE5LThmOWY2MjM5YTM3OSIsIlJhbmdlTGVuZ3RoIjoxMiwiUmVmZXJlbmNlSWQiOiIyZWY4MTE4ZC00MmU0LTRjOWEtYjFkZS0wM2Q2NmQ1MzI4M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MmVmODExOGQtNDJlNC00YzlhLWIxZGUtMDNkNjZkNTMyO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wLTAwNzE5LXo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czQxNTYwLTAyMC0wMDcxOS16IiwiVXJpU3RyaW5nIjoiaHR0cHM6Ly9kb2kub3JnLzEwLjEwMzgvczQxNTYwLTAyMC0wMDcxOS16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Cb25hbiBldCBhbC4ifV19LCJUYWciOiJDaXRhdmlQbGFjZWhvbGRlciM5YWRiZWIxNS1kMmFlLTRkMDEtYTkyNS01OTBjNjcwYmI1MDgiLCJUZXh0IjoiQm9uYW4gZXQgYWwuIiwiV0FJVmVyc2lvbiI6IjcuMC4yLjAifQ==}</w:instrText>
                </w:r>
                <w:r w:rsidR="009924BA" w:rsidRPr="009924BA">
                  <w:rPr>
                    <w:color w:val="000000"/>
                  </w:rPr>
                  <w:fldChar w:fldCharType="separate"/>
                </w:r>
                <w:r w:rsidR="00560364">
                  <w:rPr>
                    <w:color w:val="000000"/>
                  </w:rPr>
                  <w:t>Bonan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63486a66-ea55-427c-a214-3e0fd3692a53"/>
                <w:id w:val="890610901"/>
                <w:placeholder>
                  <w:docPart w:val="9188F93D6ED54DF5B1351FE632187D0C"/>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lhZGJlYjE1LWQyYWUtNGQwMS1hOTI1LTU5MGM2NzBiYjUwOCIsIkVudHJpZXMiOlt7IiRpZCI6IjIiLCIkdHlwZSI6IlN3aXNzQWNhZGVtaWMuQ2l0YXZpLkNpdGF0aW9ucy5Xb3JkUGxhY2Vob2xkZXJFbnRyeSwgU3dpc3NBY2FkZW1pYy5DaXRhdmkiLCJJZCI6IjczNmQ0NDFjLWUxNGItNDNkOC04ZWMxLTU3NGU2Mjk5ZDE5OSIsIlJhbmdlTGVuZ3RoIjo2LCJSZWZlcmVuY2VJZCI6IjJlZjgxMThkLTQyZTQtNGM5YS1iMWRlLTAzZDY2ZDUzMjg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jJlZjgxMThkLTQyZTQtNGM5YS1iMWRlLTAzZDY2ZDUzMjg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zQxNTYwLTAyMC0wMDcxOS16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2MC0wMjAtMDA3MTkteiIsIlVyaVN0cmluZyI6Imh0dHBzOi8vZG9pLm9yZy8xMC4xMDM4L3M0MTU2MC0wMjAtMDA3MTk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zYzNDg2YTY2LWVhNTUtNDI3Yy1hMjE0LTNlMGZkMzY5MmE1MyIsIlRleHQiOiIoMjAyMCkiLCJXQUlWZXJzaW9uIjoiNy4wLjIuMCJ9}</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065B045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CC175C2"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4CF879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89280DB"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7661DD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53937122"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5A680FC0"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0BF24F4C" w14:textId="77777777">
        <w:trPr>
          <w:trHeight w:val="290"/>
        </w:trPr>
        <w:tc>
          <w:tcPr>
            <w:tcW w:w="3246" w:type="dxa"/>
            <w:tcBorders>
              <w:right w:val="single" w:sz="8" w:space="0" w:color="auto"/>
            </w:tcBorders>
            <w:noWrap/>
          </w:tcPr>
          <w:p w14:paraId="263B812F" w14:textId="7F1C4760"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7eac0a73-75aa-42d1-b7ec-34485b7a7edd"/>
                <w:id w:val="1977333354"/>
                <w:placeholder>
                  <w:docPart w:val="5DEA53B3B03A490E9BABEABAC30FF0FE"/>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1MWE1NTJkLTVkNGQtNDk4Mi1hY2Y0LWViZDIyNWQyZjA0OSIsIkVudHJpZXMiOlt7IiRpZCI6IjIiLCIkdHlwZSI6IlN3aXNzQWNhZGVtaWMuQ2l0YXZpLkNpdGF0aW9ucy5Xb3JkUGxhY2Vob2xkZXJFbnRyeSwgU3dpc3NBY2FkZW1pYy5DaXRhdmkiLCJJZCI6ImFkMzU5YjUyLTlmOTgtNDE1Zi1iMjU2LTdhMDNjZDg5YzRhMCIsIlJhbmdlTGVuZ3RoIjoxMiwiUmVmZXJlbmNlSWQiOiJjMGQ0YjM3Mi0yZjMxLTRlNGEtYjE0Ny04YTVmODgyZjU0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YzBkNGIzNzItMmYzMS00ZTRhLWIxNDctOGE1Zjg4MmY1NGF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S4xMDI0Njc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ZWVtLjIwMjEuMTAyNDY3IiwiVXJpU3RyaW5nIjoiaHR0cHM6Ly9kb2kub3JnLzEwLjEwMTYvai5qZWVtLjIwMjEuMTAyND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Cb25hbiBldCBhbC4ifV19LCJUYWciOiJDaXRhdmlQbGFjZWhvbGRlciM3ZWFjMGE3My03NWFhLTQyZDEtYjdlYy0zNDQ4NWI3YTdlZGQiLCJUZXh0IjoiQm9uYW4gZXQgYWwuIiwiV0FJVmVyc2lvbiI6IjcuMC4yLjAifQ==}</w:instrText>
                </w:r>
                <w:r w:rsidR="009924BA" w:rsidRPr="009924BA">
                  <w:rPr>
                    <w:color w:val="000000"/>
                  </w:rPr>
                  <w:fldChar w:fldCharType="separate"/>
                </w:r>
                <w:r w:rsidR="00560364">
                  <w:rPr>
                    <w:color w:val="000000"/>
                  </w:rPr>
                  <w:t>Bonan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f51a552d-5d4d-4982-acf4-ebd225d2f049"/>
                <w:id w:val="958918812"/>
                <w:placeholder>
                  <w:docPart w:val="5DEA53B3B03A490E9BABEABAC30FF0FE"/>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lYWMwYTczLTc1YWEtNDJkMS1iN2VjLTM0NDg1YjdhN2VkZCIsIkVudHJpZXMiOlt7IiRpZCI6IjIiLCIkdHlwZSI6IlN3aXNzQWNhZGVtaWMuQ2l0YXZpLkNpdGF0aW9ucy5Xb3JkUGxhY2Vob2xkZXJFbnRyeSwgU3dpc3NBY2FkZW1pYy5DaXRhdmkiLCJJZCI6IjZlNjRlZGUyLTZhODYtNDdlMC1iZWVhLTllNGZiYTdkODhmMCIsIlJhbmdlTGVuZ3RoIjo2LCJSZWZlcmVuY2VJZCI6ImMwZDRiMzcyLTJmMzEtNGU0YS1iMTQ3LThhNWY4ODJmNTR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mMwZDRiMzcyLTJmMzEtNGU0YS1iMTQ3LThhNWY4ODJmNTRh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VtLjIwMjEuMTAyNDY3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xLjEwMjQ2NyIsIlVyaVN0cmluZyI6Imh0dHBzOi8vZG9pLm9yZy8xMC4xMDE2L2ouamVlbS4yMDIxLjEwMjQ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xKSJ9XX0sIlRhZyI6IkNpdGF2aVBsYWNlaG9sZGVyI2Y1MWE1NTJkLTVkNGQtNDk4Mi1hY2Y0LWViZDIyNWQyZjA0OSIsIlRleHQiOiIoMjAyMSkiLCJXQUlWZXJzaW9uIjoiNy4wLjIuMCJ9}</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53D7BC5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662494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3A0F3B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0B1A62A"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A40836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37FEFB9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4C058CAB"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F24477B" w14:textId="77777777">
        <w:trPr>
          <w:trHeight w:val="290"/>
        </w:trPr>
        <w:tc>
          <w:tcPr>
            <w:tcW w:w="3246" w:type="dxa"/>
            <w:tcBorders>
              <w:right w:val="single" w:sz="8" w:space="0" w:color="auto"/>
            </w:tcBorders>
            <w:noWrap/>
          </w:tcPr>
          <w:p w14:paraId="69D8BB8C" w14:textId="09B8C41B"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d8eea5c3-27f7-4b5f-8379-522567e90a4b"/>
                <w:id w:val="-1810776772"/>
                <w:placeholder>
                  <w:docPart w:val="2BC5EC5C141D45929C6ACBB89D0C3F26"/>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xY2RjY2RmLTUwM2YtNDQzZC1hZDRlLTcyYTY2OTI0Mzg3NCIsIkVudHJpZXMiOlt7IiRpZCI6IjIiLCIkdHlwZSI6IlN3aXNzQWNhZGVtaWMuQ2l0YXZpLkNpdGF0aW9ucy5Xb3JkUGxhY2Vob2xkZXJFbnRyeSwgU3dpc3NBY2FkZW1pYy5DaXRhdmkiLCJJZCI6ImM3MTI3YTRjLTZmZWUtNDllZS04YmY1LTNhNjkyYjM2N2NhZSIsIlJhbmdlTGVuZ3RoIjoxNCwiUmVmZXJlbmNlSWQiOiJjYzNjOTM3MC1hNjRmLTQxZGYtODgwMy0wYjJkMzI3Yzk0M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jIiwiTGFzdE5hbWUiOiJCcmFuZG9uIiwiUHJvdGVjdGVkIjpmYWxzZSwiU2V4IjoyLCJDcmVhdGVkQnkiOiJfRmVsaW5lIE1hcmllIFNjaG5hYWsiLCJDcmVhdGVkT24iOiIyMDIxLTEyLTI3VDE1OjExOjA4IiwiTW9kaWZpZWRCeSI6Il9GZWxpbmUgTWFyaWUgU2NobmFhayIsIklkIjoiMzQ1MDExOTUtODkzYy00NDZjLWJiZjctMWMwZjNlYjYzMzhl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MuMDguMjAxOCIsIkRvaSI6IjEwLjEwNzMvcG5hcy4xODAyODc0MTE1IiwiRWRpdG9ycyI6W10sIkV2YWx1YXRpb25Db21wbGV4aXR5IjowLCJFdmFsdWF0aW9uU291cmNlVGV4dEZvcm1hdCI6MCwiR3JvdXBzIjpbXSwiSGFzTGFiZWwxIjp0cnV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3My9wbmFzLjE4MDI4NzQxMTUiLCJVcmlTdHJpbmciOiJodHRwczovL2RvaS5vcmcvMTAuMTA3My9wbmFzLjE4MDI4NzQx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0MzAzMDIwLWJlYTItNDQ5NS1hZjNkLTI3Nzk2Zjc4ZmRiNiIsIk1vZGlmaWVkT24iOiIyMDIyLTAxLTEyVDExOjExOjE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NjQzMTE3MSIsIlVyaVN0cmluZyI6Imh0dHBzOi8vd3d3Lm5jYmkubmxtLm5paC5nb3YvcG1jL2FydGljbGVzL1BNQzY0MzEx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gwNzY1MGNhLTY3YWMtNDkwYy1hOWJkLTQ1ODg3Yzk3M2Y2OSIsIk1vZGlmaWVkT24iOiIyMDIyLTAxLTEyVDExOjExOjEx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AxMDQzNjkiLCJVcmlTdHJpbmciOiJodHRwOi8vd3d3Lm5jYmkubmxtLm5paC5nb3YvcHVibWVkLzMwMTA0Mz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}</w:instrText>
                </w:r>
                <w:r w:rsidR="009924BA" w:rsidRPr="009924BA">
                  <w:rPr>
                    <w:color w:val="000000"/>
                  </w:rPr>
                  <w:fldChar w:fldCharType="separate"/>
                </w:r>
                <w:r w:rsidR="00560364">
                  <w:rPr>
                    <w:color w:val="000000"/>
                  </w:rPr>
                  <w:t>Brandon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41cdccdf-503f-443d-ad4e-72a669243874"/>
                <w:id w:val="635142044"/>
                <w:placeholder>
                  <w:docPart w:val="2BC5EC5C141D45929C6ACBB89D0C3F26"/>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4ZWVhNWMzLTI3ZjctNGI1Zi04Mzc5LTUyMjU2N2U5MGE0YiIsIkVudHJpZXMiOlt7IiRpZCI6IjIiLCIkdHlwZSI6IlN3aXNzQWNhZGVtaWMuQ2l0YXZpLkNpdGF0aW9ucy5Xb3JkUGxhY2Vob2xkZXJFbnRyeSwgU3dpc3NBY2FkZW1pYy5DaXRhdmkiLCJJZCI6IjE2ZTgzM2I3LWZiMjktNDYxNy04YjdlLWU1NDExZjA4NzYwZCIsIlJhbmdlTGVuZ3RoIjo2LCJSZWZlcmVuY2VJZCI6ImNjM2M5MzcwLWE2NGYtNDFkZi04ODAzLTBiMmQzMjdjOT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YyIsIkxhc3ROYW1lIjoiQnJhbmRvbiIsIlByb3RlY3RlZCI6ZmFsc2UsIlNleCI6MiwiQ3JlYXRlZEJ5IjoiX0ZlbGluZSBNYXJpZSBTY2huYWFrIiwiQ3JlYXRlZE9uIjoiMjAyMS0xMi0yN1QxNToxMTowOCIsIk1vZGlmaWVkQnkiOiJfRmVsaW5lIE1hcmllIFNjaG5hYWsiLCJJZCI6IjM0NTAxMTk1LTg5M2MtNDQ2Yy1iYmY3LTFjMGYzZWI2MzM4Z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4LjIwMTgiLCJEb2kiOiIxMC4xMDczL3BuYXMuMTgwMjg3NDExNSIsIkVkaXRvcnMiOltdLCJFdmFsdWF0aW9uQ29tcGxleGl0eSI6MCwiRXZhbHVhdGlvblNvdXJjZVRleHRGb3JtYXQiOjAsIkdyb3VwcyI6W10sIkhhc0xhYmVsMSI6dHJ1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NzMvcG5hcy4xODAyODc0MTE1IiwiVXJpU3RyaW5nIjoiaHR0cHM6Ly9kb2kub3JnLzEwLjEwNzMvcG5hcy4xODAyODc0MTE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DMwMzAyMC1iZWEyLTQ0OTUtYWYzZC0yNzc5NmY3OGZkYjYiLCJNb2RpZmllZE9uIjoiMjAyMi0wMS0xMlQxMToxMTox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Y0MzExNzEiLCJVcmlTdHJpbmciOiJodHRwczovL3d3dy5uY2JpLm5sbS5uaWguZ292L3BtYy9hcnRpY2xlcy9QTUM2NDMxMTc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bmUgTWFyaWUgU2NobmFhayIsIkNyZWF0ZWRPbiI6IjIwMjItMDEtMTJUMTE6MTE6MTEiLCJNb2RpZmllZEJ5IjoiX0ZlbGluZSBNYXJpZSBTY2huYWFrIiwiSWQiOiI4MDc2NTBjYS02N2FjLTQ5MGMtYTliZC00NTg4N2M5NzNmNjkiLCJNb2RpZmllZE9uIjoiMjAyMi0wMS0xMlQxMToxMTox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wMTA0MzY5IiwiVXJpU3RyaW5nIjoiaHR0cDovL3d3dy5uY2JpLm5sbS5uaWguZ292L3B1Ym1lZC8zMDEwNDM2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}</w:instrText>
                </w:r>
                <w:r w:rsidR="009924BA" w:rsidRPr="009924BA">
                  <w:rPr>
                    <w:color w:val="000000"/>
                  </w:rPr>
                  <w:fldChar w:fldCharType="separate"/>
                </w:r>
                <w:r w:rsidR="00560364">
                  <w:rPr>
                    <w:color w:val="000000"/>
                  </w:rPr>
                  <w:t>(2019)</w:t>
                </w:r>
                <w:r w:rsidR="009924BA" w:rsidRPr="009924BA">
                  <w:rPr>
                    <w:color w:val="000000"/>
                  </w:rPr>
                  <w:fldChar w:fldCharType="end"/>
                </w:r>
              </w:sdtContent>
            </w:sdt>
          </w:p>
        </w:tc>
        <w:tc>
          <w:tcPr>
            <w:tcW w:w="851" w:type="dxa"/>
            <w:tcBorders>
              <w:left w:val="single" w:sz="8" w:space="0" w:color="auto"/>
            </w:tcBorders>
            <w:noWrap/>
          </w:tcPr>
          <w:p w14:paraId="3A9FD8C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14B375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D9796B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B7CEF1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2EC7F86"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65E5066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1E34802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652CE79E" w14:textId="77777777">
        <w:trPr>
          <w:trHeight w:val="290"/>
        </w:trPr>
        <w:tc>
          <w:tcPr>
            <w:tcW w:w="3246" w:type="dxa"/>
            <w:tcBorders>
              <w:right w:val="single" w:sz="8" w:space="0" w:color="auto"/>
            </w:tcBorders>
            <w:noWrap/>
          </w:tcPr>
          <w:p w14:paraId="0DD71D31" w14:textId="23DE8B9A"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cedd8b67-9b1b-4df8-9460-0bad468864eb"/>
                <w:id w:val="268130423"/>
                <w:placeholder>
                  <w:docPart w:val="4BDB8CE0F9C24EE38D0A942E5074785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5NzU2ZWViLTQ1OGEtNGNkMi1hYzkwLTkwOGUwN2YxODNhZCIsIkVudHJpZXMiOlt7IiRpZCI6IjIiLCIkdHlwZSI6IlN3aXNzQWNhZGVtaWMuQ2l0YXZpLkNpdGF0aW9ucy5Xb3JkUGxhY2Vob2xkZXJFbnRyeSwgU3dpc3NBY2FkZW1pYy5DaXRhdmkiLCJJZCI6IjcyODBiOTIyLWNlODAtNDNhZi05MTlmLTI1ZWY0YmEwZWFhZSIsIlJhbmdlTGVuZ3RoIjoxOSwiUmVmZXJlbmNlSWQiOiJkNDZjMTRiMy02NjA3LTQ5ZTEtYTc1OC1mNDllMjMwZjQw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ZDQ2YzE0YjMtNjYwNy00OWUxLWE3NTgtZjQ5ZTIzMGY0MGZ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TEwOTk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5wb2wuMjAxOS4xMTA5OTIiLCJVcmlTdHJpbmciOiJodHRwczovL2RvaS5vcmcvMTAuMTAxNi9qLmVucG9sLjIwMTkuMTEwOT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ZmNmUyMS1mYmQ0LTQ4YWQtYTYzZi02YzdkZTRjYjU1Y2IiLCJNb2RpZmllZE9uIjoiMjAyMi0wMS0xMlQxMToxMTox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U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JyYW5kc21hIGFuZCBCbGFzY2gifV19LCJUYWciOiJDaXRhdmlQbGFjZWhvbGRlciNjZWRkOGI2Ny05YjFiLTRkZjgtOTQ2MC0wYmFkNDY4ODY0ZWIiLCJUZXh0IjoiQnJhbmRzbWEgYW5kIEJsYXNjaCIsIldBSVZlcnNpb24iOiI3LjAuMi4wIn0=}</w:instrText>
                </w:r>
                <w:r w:rsidR="009924BA" w:rsidRPr="009924BA">
                  <w:rPr>
                    <w:color w:val="000000"/>
                  </w:rPr>
                  <w:fldChar w:fldCharType="separate"/>
                </w:r>
                <w:r w:rsidR="00560364">
                  <w:rPr>
                    <w:color w:val="000000"/>
                  </w:rPr>
                  <w:t>Brandsma and Blasch</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a9756eeb-458a-4cd2-ac90-908e07f183ad"/>
                <w:id w:val="-636870074"/>
                <w:placeholder>
                  <w:docPart w:val="4BDB8CE0F9C24EE38D0A942E5074785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NlZGQ4YjY3LTliMWItNGRmOC05NDYwLTBiYWQ0Njg4NjRlYiIsIkVudHJpZXMiOlt7IiRpZCI6IjIiLCIkdHlwZSI6IlN3aXNzQWNhZGVtaWMuQ2l0YXZpLkNpdGF0aW9ucy5Xb3JkUGxhY2Vob2xkZXJFbnRyeSwgU3dpc3NBY2FkZW1pYy5DaXRhdmkiLCJJZCI6IjhjZWQ0ZTQzLTI0YTMtNGFkMS1hMDRhLTg5MTIwOTk3ZmQ1NiIsIlJhbmdlTGVuZ3RoIjo2LCJSZWZlcmVuY2VJZCI6ImQ0NmMxNGIzLTY2MDctNDllMS1hNzU4LWY0OWUyMzBmN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mQ0NmMxNGIzLTY2MDctNDllMS1hNzU4LWY0OWUyMzBmNDBm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E5LjExMDk5M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ucG9sLjIwMTkuMTEwOTkyIiwiVXJpU3RyaW5nIjoiaHR0cHM6Ly9kb2kub3JnLzEwLjEwMTYvai5lbnBvbC4yMDE5LjExMDk5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WJmZjZlMjEtZmJkNC00OGFkLWE2M2YtNmM3ZGU0Y2I1NWNiIiwiTW9kaWZpZWRPbiI6IjIwMjItMDEtMTJUMTE6MTE6MTEiLCJQcm9qZWN0Ijp7IiRyZWYiOiI4In19XS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1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YTk3NTZlZWItNDU4YS00Y2QyLWFjOTAtOTA4ZTA3ZjE4M2FkIiwiVGV4dCI6IigyMDE5KSIsIldBSVZlcnNpb24iOiI3LjAuMi4wIn0=}</w:instrText>
                </w:r>
                <w:r w:rsidR="009924BA" w:rsidRPr="009924BA">
                  <w:rPr>
                    <w:color w:val="000000"/>
                  </w:rPr>
                  <w:fldChar w:fldCharType="separate"/>
                </w:r>
                <w:r w:rsidR="00560364">
                  <w:rPr>
                    <w:color w:val="000000"/>
                  </w:rPr>
                  <w:t>(2019)</w:t>
                </w:r>
                <w:r w:rsidR="009924BA" w:rsidRPr="009924BA">
                  <w:rPr>
                    <w:color w:val="000000"/>
                  </w:rPr>
                  <w:fldChar w:fldCharType="end"/>
                </w:r>
              </w:sdtContent>
            </w:sdt>
          </w:p>
        </w:tc>
        <w:tc>
          <w:tcPr>
            <w:tcW w:w="851" w:type="dxa"/>
            <w:tcBorders>
              <w:left w:val="single" w:sz="8" w:space="0" w:color="auto"/>
            </w:tcBorders>
            <w:noWrap/>
          </w:tcPr>
          <w:p w14:paraId="10879CA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D922AFB"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B87B76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092AFB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66B26F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37C3A442" w14:textId="77777777" w:rsidR="00376658" w:rsidRPr="0043519C" w:rsidRDefault="002241AB">
            <w:pPr>
              <w:spacing w:after="0" w:line="240" w:lineRule="auto"/>
              <w:jc w:val="center"/>
              <w:rPr>
                <w:sz w:val="18"/>
                <w:szCs w:val="18"/>
                <w:lang w:eastAsia="de-DE"/>
              </w:rPr>
            </w:pPr>
            <w:r w:rsidRPr="0043519C">
              <w:rPr>
                <w:sz w:val="18"/>
                <w:szCs w:val="18"/>
                <w:lang w:eastAsia="de-DE"/>
              </w:rPr>
              <w:t>X </w:t>
            </w:r>
          </w:p>
        </w:tc>
        <w:tc>
          <w:tcPr>
            <w:tcW w:w="852" w:type="dxa"/>
            <w:tcBorders>
              <w:left w:val="single" w:sz="8" w:space="0" w:color="auto"/>
            </w:tcBorders>
            <w:noWrap/>
          </w:tcPr>
          <w:p w14:paraId="6781447A"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4E0D697C" w14:textId="77777777">
        <w:trPr>
          <w:trHeight w:val="290"/>
        </w:trPr>
        <w:tc>
          <w:tcPr>
            <w:tcW w:w="3246" w:type="dxa"/>
            <w:tcBorders>
              <w:right w:val="single" w:sz="8" w:space="0" w:color="auto"/>
            </w:tcBorders>
            <w:noWrap/>
          </w:tcPr>
          <w:p w14:paraId="06BE7670" w14:textId="23357463"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f8cb470a-a59a-4941-8f60-ffc8b737ffea"/>
                <w:id w:val="-672720521"/>
                <w:placeholder>
                  <w:docPart w:val="9F7124D5342F443A88BDFDA709BD2E66"/>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jNTk4MzZlLTYzNDYtNGQ3OC04MmFjLWU0NjM4M2NkMDM1MyIsIkVudHJpZXMiOlt7IiRpZCI6IjIiLCIkdHlwZSI6IlN3aXNzQWNhZGVtaWMuQ2l0YXZpLkNpdGF0aW9ucy5Xb3JkUGxhY2Vob2xkZXJFbnRyeSwgU3dpc3NBY2FkZW1pYy5DaXRhdmkiLCJJZCI6IjFiZjU1NWJlLWNiMzItNDI3OC1hNmZlLThiOTFlZGFjN2ZlZSIsIlJhbmdlTGVuZ3RoIjoxNywiUmVmZXJlbmNlSWQiOiIxMGQwOGZjYy0zN2NlLTQ5OTEtYmRiMy02YjUxMTRmYjFi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ZWwiLCJMYXN0TmFtZSI6IkJyw7xsaXNhdWVyIiwiUHJvdGVjdGVkIjpmYWxzZSwiU2V4IjoyLCJDcmVhdGVkQnkiOiJfRmVsaW5lIE1hcmllIFNjaG5hYWsiLCJDcmVhdGVkT24iOiIyMDIyLTAxLTEyVDExOjExOjExIiwiTW9kaWZpZWRCeSI6Il9GZWxpbmUgTWFyaWUgU2NobmFhayIsIklkIjoiNmY5MmU2MzktM2I1OS00OTY3LTkxZTEtNzU0YjlmZWQxNjAyIiwiTW9kaWZpZWRPbiI6IjIwMjItMDEtMTJUMTE6MTE6MTE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IwLjExMTc0Mi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VucG9sLjIwMjAuMTExNzQyIiwiVXJpU3RyaW5nIjoiaHR0cHM6Ly9kb2kub3JnLzEwLjEwMTYvai5lbnBvbC4yMDIwLjExMTc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mNDVhZWQtZmU1OC00ZmM5LWEyMWYtZGEzZWY2MTAyZWE2IiwiTW9kaWZpZWRPbiI6IjIwMjItMDEtMTJUMTE6MTE6MTEiLCJQcm9qZWN0Ijp7IiRyZWYiOiI4In19XS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EtOTwvb3M+IiwiUGVyaW9kaWNhbCI6eyIkaWQiOiIxOC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}</w:instrText>
                </w:r>
                <w:r w:rsidR="009924BA" w:rsidRPr="009924BA">
                  <w:rPr>
                    <w:color w:val="000000"/>
                  </w:rPr>
                  <w:fldChar w:fldCharType="separate"/>
                </w:r>
                <w:r w:rsidR="00560364">
                  <w:rPr>
                    <w:color w:val="000000"/>
                  </w:rPr>
                  <w:t>Brülisauer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0c59836e-6346-4d78-82ac-e46383cd0353"/>
                <w:id w:val="2130517645"/>
                <w:placeholder>
                  <w:docPart w:val="9F7124D5342F443A88BDFDA709BD2E66"/>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4Y2I0NzBhLWE1OWEtNDk0MS04ZjYwLWZmYzhiNzM3ZmZlYSIsIkVudHJpZXMiOlt7IiRpZCI6IjIiLCIkdHlwZSI6IlN3aXNzQWNhZGVtaWMuQ2l0YXZpLkNpdGF0aW9ucy5Xb3JkUGxhY2Vob2xkZXJFbnRyeSwgU3dpc3NBY2FkZW1pYy5DaXRhdmkiLCJJZCI6ImMwZWI1YmVmLTY3YTEtNDJmYS1iNDMxLWIyMDg3NDA3NjNlYyIsIlJhbmdlTGVuZ3RoIjo2LCJSZWZlcmVuY2VJZCI6IjEwZDA4ZmNjLTM3Y2UtNDk5MS1iZGIzLTZiNTExNGZiMWI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DI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bnBvbC4yMDIwLjExMTc0MiIsIlVyaVN0cmluZyI6Imh0dHBzOi8vZG9pLm9yZy8xMC4xMDE2L2ouZW5wb2wuMjAyMC4xMTE3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MyZjQ1YWVkLWZlNTgtNGZjOS1hMjFmLWRhM2VmNjEwMmVhNiIsIk1vZGlmaWVkT24iOiIyMDIyLTAxLTEyVDExOjExOjExIiwiUHJvamVjdCI6eyIkcmVmIjoiOCJ9fV0sIk9yZ2FuaXphdGlvbnMiOltdLCJPdGhlcnNJbnZvbHZlZCI6W10sIlBhZ2VDb3VudCI6IjkiLCJQYWdlUmFuZ2UiOiI8c3A+XHJcbiAgPG4+MTwvbj5cclxuICA8aW4+dHJ1ZTwvaW4+XHJcbiAgPG9zPjE8L29zPlxyXG4gIDxwcz4xPC9wcz5cclxuPC9zcD5cclxuPGVwPlxyXG4gIDxuPjk8L24+XHJcbiAgPGluPnRydWU8L2luPlxyXG4gIDxvcz45PC9vcz5cclxuICA8cHM+OTwvcHM+XHJcbjwvZXA+XHJcbjxvcz4xLTk8L29zPiIsIlBlcmlvZGljYWwiOnsiJGlkIjoiMTg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yMCkifV19LCJUYWciOiJDaXRhdmlQbGFjZWhvbGRlciMwYzU5ODM2ZS02MzQ2LTRkNzgtODJhYy1lNDYzODNjZDAzNTMiLCJUZXh0IjoiKDIwMjApIiwiV0FJVmVyc2lvbiI6IjcuMC4yLjAifQ==}</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53D2589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79D71A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E1DAA2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3153A29"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065264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737BA8B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6A049D24"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43618F8F" w14:textId="77777777">
        <w:trPr>
          <w:trHeight w:val="290"/>
        </w:trPr>
        <w:tc>
          <w:tcPr>
            <w:tcW w:w="3246" w:type="dxa"/>
            <w:tcBorders>
              <w:right w:val="single" w:sz="8" w:space="0" w:color="auto"/>
            </w:tcBorders>
            <w:noWrap/>
          </w:tcPr>
          <w:p w14:paraId="73949A1A" w14:textId="1986230F"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9d3da8b9-4dae-460e-a22f-afcdb91733b9"/>
                <w:id w:val="1639463479"/>
                <w:placeholder>
                  <w:docPart w:val="72C5FFE16ACB41B9AF713C957C85733A"/>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2NjcyMWVmLWIyMDEtNDEwNS04ODNlLWUwYTRiNmQ0NTMwOCIsIkVudHJpZXMiOlt7IiRpZCI6IjIiLCIkdHlwZSI6IlN3aXNzQWNhZGVtaWMuQ2l0YXZpLkNpdGF0aW9ucy5Xb3JkUGxhY2Vob2xkZXJFbnRyeSwgU3dpc3NBY2FkZW1pYy5DaXRhdmkiLCJJZCI6IjEwOWMxMzZmLTc5M2UtNGU4Mi1hNzY1LTk0OTUzNzFlMzdlMCIsIlJhbmdlTGVuZ3RoIjo3LCJSZWZlcmVuY2VJZCI6IjMxM2ZlNGVjLTk5ZWQtNDNiMC1iNzE3LTNlOTJmMjdjYTNl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bmVsb3BlIiwiTGFzdE5hbWUiOiJCdWNrbGV5IiwiUHJvdGVjdGVkIjpmYWxzZSwiU2V4IjoxLCJDcmVhdGVkQnkiOiJfRmVsaW5lIE1hcmllIFNjaG5hYWsiLCJDcmVhdGVkT24iOiIyMDIyLTAxLTEyVDExOjExOjExIiwiTW9kaWZpZWRCeSI6Il9GZWxpbmUgTWFyaWUgU2NobmFhayIsIklkIjoiODNlZTQxNWEtMWMxOC00YzM0LTg0ZmMtNWI0YTdkZjc4ODBiIiwiTW9kaWZpZWRPbiI6IjIwMjItMDEtMTJUMTE6MT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MzEzZmU0ZWMtOTllZC00M2IwLWI3MTctM2U5MmYyN2NhM2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AuMTA2NjM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C4xMDY2MzUiLCJVcmlTdHJpbmciOiJodHRwczovL2RvaS5vcmcvMTAuMTAxNi9qLmVjb2xlY29uLjIwMjAuMTA2Nj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kNDNlMmFmZi04ZThmLTQwYjMtYWY3OS1lZjJmNmJiMTJkZWE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Q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}</w:instrText>
                </w:r>
                <w:r w:rsidR="009924BA" w:rsidRPr="009924BA">
                  <w:rPr>
                    <w:color w:val="000000"/>
                  </w:rPr>
                  <w:fldChar w:fldCharType="separate"/>
                </w:r>
                <w:r w:rsidR="00560364">
                  <w:rPr>
                    <w:color w:val="000000"/>
                  </w:rPr>
                  <w:t>Buckley</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d66721ef-b201-4105-883e-e0a4b6d45308"/>
                <w:id w:val="606941545"/>
                <w:placeholder>
                  <w:docPart w:val="72C5FFE16ACB41B9AF713C957C85733A"/>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lkM2RhOGI5LTRkYWUtNDYwZS1hMjJmLWFmY2RiOTE3MzNiOSIsIkVudHJpZXMiOlt7IiRpZCI6IjIiLCIkdHlwZSI6IlN3aXNzQWNhZGVtaWMuQ2l0YXZpLkNpdGF0aW9ucy5Xb3JkUGxhY2Vob2xkZXJFbnRyeSwgU3dpc3NBY2FkZW1pYy5DaXRhdmkiLCJJZCI6IjJhOGE1MTE3LWFkYWItNGY4Mi05NWE3LWY0YWQ4MWRlOTlkMSIsIlJhbmdlTGVuZ3RoIjo2LCJSZWZlcmVuY2VJZCI6IjMxM2ZlNGVjLTk5ZWQtNDNiMC1iNzE3LTNlOTJmMjdjYTN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WxvcGUiLCJMYXN0TmFtZSI6IkJ1Y2tsZXkiLCJQcm90ZWN0ZWQiOmZhbHNlLCJTZXgiOjEsIkNyZWF0ZWRCeSI6Il9GZWxpbmUgTWFyaWUgU2NobmFhayIsIkNyZWF0ZWRPbiI6IjIwMjItMDEtMTJUMTE6MTE6MTEiLCJNb2RpZmllZEJ5IjoiX0ZlbGluZSBNYXJpZSBTY2huYWFrIiwiSWQiOiI4M2VlNDE1YS0xYzE4LTRjMzQtODRmYy01YjRhN2RmNzg4MGI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zMTNmZTRlYy05OWVkLTQzYjAtYjcxNy0zZTkyZjI3Y2EzZ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C4xMDY2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ZWNvbi4yMDIwLjEwNjYzNSIsIlVyaVN0cmluZyI6Imh0dHBzOi8vZG9pLm9yZy8xMC4xMDE2L2ouZWNvbGVjb24uMjAyMC4xMDY2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Q0M2UyYWZmLThlOGYtNDBiMy1hZjc5LWVmMmY2YmIxMmRlYSIsIk1vZGlmaWVkT24iOiIyMDIyLTAxLTMxVDE1OjMzOjQxIiwiUHJvamVjdCI6eyIkcmVmIjoiOCJ9fV0sIk9yZ2FuaXphdGlvbnMiOltdLCJPdGhlcnNJbnZvbHZlZCI6W10sIlBhZ2VDb3VudCI6IjE0Ii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xNC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Q2NjcyMWVmLWIyMDEtNDEwNS04ODNlLWUwYTRiNmQ0NTMwOCIsIlRleHQiOiIoMjAyMCkiLCJXQUlWZXJzaW9uIjoiNy4wLjIuMCJ9}</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26E8D26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CDC961B"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57757B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E6D9D8B"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E419399"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54C80D9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19BEAF8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0B97035E" w14:textId="77777777">
        <w:trPr>
          <w:trHeight w:val="290"/>
        </w:trPr>
        <w:tc>
          <w:tcPr>
            <w:tcW w:w="3246" w:type="dxa"/>
            <w:tcBorders>
              <w:right w:val="single" w:sz="8" w:space="0" w:color="auto"/>
            </w:tcBorders>
            <w:noWrap/>
          </w:tcPr>
          <w:p w14:paraId="10CD4AE7" w14:textId="50203C6D"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fd3a2b51-690a-4f70-adb7-8abab7d6b822"/>
                <w:id w:val="2122182135"/>
                <w:placeholder>
                  <w:docPart w:val="B0CD756CD74D41D0A0ECB02AE6ED4867"/>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lmZjU0YzA0LWRjOTQtNGIwMy04MWU1LThlNWNmMWVhMjNhNiIsIkVudHJpZXMiOlt7IiRpZCI6IjIiLCIkdHlwZSI6IlN3aXNzQWNhZGVtaWMuQ2l0YXZpLkNpdGF0aW9ucy5Xb3JkUGxhY2Vob2xkZXJFbnRyeSwgU3dpc3NBY2FkZW1pYy5DaXRhdmkiLCJJZCI6ImMyMGE4MzUyLTc1N2EtNGU0Mi1iZjU0LTIzMDM2MmFhNTg2NiIsIlJhbmdlTGVuZ3RoIjoyNSwiUmVmZXJlbmNlSWQiOiIzOTQ3MTNhMC1kYzRlLTRjNWUtOTViNS1kMzc1NTY4M2Vl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jM5NDcxM2EwLWRjNGUtNGM1ZS05NWI1LWQzNzU1NjgzZWU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nJzYy4yMDIwLjYwMTA5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cnNjLjIwMjAuNjAxMDk1IiwiVXJpU3RyaW5nIjoiaHR0cHM6Ly9kb2kub3JnLzEwLjMzODkvZnJzYy4yMDIwLjYwMTA5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}</w:instrText>
                </w:r>
                <w:r w:rsidR="009924BA" w:rsidRPr="009924BA">
                  <w:rPr>
                    <w:color w:val="000000"/>
                  </w:rPr>
                  <w:fldChar w:fldCharType="separate"/>
                </w:r>
                <w:r w:rsidR="00560364">
                  <w:rPr>
                    <w:color w:val="000000"/>
                  </w:rPr>
                  <w:t>Caballero and Della Valle</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9ff54c04-dc94-4b03-81e5-8e5cf1ea23a6"/>
                <w:id w:val="-1906376948"/>
                <w:placeholder>
                  <w:docPart w:val="B0CD756CD74D41D0A0ECB02AE6ED4867"/>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ZkM2EyYjUxLTY5MGEtNGY3MC1hZGI3LThhYmFiN2Q2YjgyMiIsIkVudHJpZXMiOlt7IiRpZCI6IjIiLCIkdHlwZSI6IlN3aXNzQWNhZGVtaWMuQ2l0YXZpLkNpdGF0aW9ucy5Xb3JkUGxhY2Vob2xkZXJFbnRyeSwgU3dpc3NBY2FkZW1pYy5DaXRhdmkiLCJJZCI6IjQwNWM5ZjA2LTU2NzAtNGYwYy05MGViLTNkYWQwNzEwYTdhOCIsIlJhbmdlTGVuZ3RoIjo2LCJSZWZlcmVuY2VJZCI6IjM5NDcxM2EwLWRjNGUtNGM1ZS05NWI1LWQzNzU1NjgzZWU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zOTQ3MTNhMC1kYzRlLTRjNWUtOTViNS1kMzc1NTY4M2Vl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yc2MuMjAyMC42MDEwO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JzYy4yMDIwLjYwMTA5NSIsIlVyaVN0cmluZyI6Imh0dHBzOi8vZG9pLm9yZy8xMC4zMzg5L2Zyc2MuMjAyMC42MDEw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RiZmQyZTY3LTYyMmItNGU1Yi05ZGU4LWFiYWFiZTU4YzEyZSIsIk1vZGlmaWVkT24iOiIyMDIyLTAxLTEyVDExOjExOjExIiwiUHJvamVjdCI6eyIkcmVmIjoiOCJ9fV0sIk51bWJlck9mVm9sdW1lcyI6IjYwMTA5NSIsIk9yZ2FuaXphdGlvbnMiOltdLCJPdGhlcnNJbnZvbHZlZCI6W10sIlBhZ2VDb3VudCI6IjIwIi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lmZjU0YzA0LWRjOTQtNGIwMy04MWU1LThlNWNmMWVhMjNhNiIsIlRleHQiOiIoMjAyMSkiLCJXQUlWZXJzaW9uIjoiNy4wLjIuMCJ9}</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2EBF2D4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737C5F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1B28D2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9DD740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FB8CAC5"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5F47B112"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5C60E0A5" w14:textId="77777777" w:rsidR="00376658" w:rsidRPr="0043519C" w:rsidRDefault="00376658">
            <w:pPr>
              <w:spacing w:after="0" w:line="240" w:lineRule="auto"/>
              <w:jc w:val="center"/>
              <w:rPr>
                <w:sz w:val="18"/>
                <w:szCs w:val="18"/>
                <w:lang w:eastAsia="de-DE"/>
              </w:rPr>
            </w:pPr>
          </w:p>
        </w:tc>
      </w:tr>
      <w:tr w:rsidR="00376658" w:rsidRPr="0043519C" w14:paraId="7863F774" w14:textId="77777777">
        <w:trPr>
          <w:trHeight w:val="290"/>
        </w:trPr>
        <w:tc>
          <w:tcPr>
            <w:tcW w:w="3246" w:type="dxa"/>
            <w:tcBorders>
              <w:right w:val="single" w:sz="8" w:space="0" w:color="auto"/>
            </w:tcBorders>
            <w:noWrap/>
          </w:tcPr>
          <w:p w14:paraId="3B68F66E" w14:textId="0040214C"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2a98f749-507f-459c-a6ab-5816670025ff"/>
                <w:id w:val="1252016501"/>
                <w:placeholder>
                  <w:docPart w:val="D7F8397495B84F149F76FF81D9CBEB49"/>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1MGZkZTZmLThmZmEtNDZhZC1iNTRlLTU2MzExYWMzNzdiZCIsIkVudHJpZXMiOlt7IiRpZCI6IjIiLCIkdHlwZSI6IlN3aXNzQWNhZGVtaWMuQ2l0YXZpLkNpdGF0aW9ucy5Xb3JkUGxhY2Vob2xkZXJFbnRyeSwgU3dpc3NBY2FkZW1pYy5DaXRhdmkiLCJJZCI6IjJjNzAxMzJjLTRmZDUtNDFhNS1iN2Q0LWIzY2EyZWE1YTQxNCIsIlJhbmdlTGVuZ3RoIjoxNCwiUmVmZXJlbmNlSWQiOiI0NDQ1OGM3NS0zMGI4LTQ1ZDgtODRjNC1lOGVmOGIxYzM1N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NDQ0NThjNzUtMzBiOC00NWQ4LTg0YzQtZThlZjhiMWMzNTV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Ny4yMDIxIiwiRG9pIjoiMTAuMTAxNi9qLmplbnZtYW4uMjAyMS4xMTMzMzI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DM1MTI4NSIsIlVyaVN0cmluZyI6Imh0dHA6Ly93d3cubmNiaS5ubG0ubmloLmdvdi9wdWJtZWQvMzQzNTEy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uZSBNYXJpZSBTY2huYWFrIiwiQ3JlYXRlZE9uIjoiMjAyMi0wMS0xMlQxMToxMToxMSIsIk1vZGlmaWVkQnkiOiJfRmVsaW5lIE1hcmllIFNjaG5hYWsiLCJJZCI6IjI3NjE3ZDU5LTM5OGYtNDM0OS04NTM4LTZiMWI2YzE3MjE0Mi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plbnZtYW4uMjAyMS4xMTMzMzIiLCJVcmlTdHJpbmciOiJodHRwczovL2RvaS5vcmcvMTAuMTAxNi9qLmplbnZtYW4uMjAyMS4xMTMz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}</w:instrText>
                </w:r>
                <w:r w:rsidR="009924BA" w:rsidRPr="009924BA">
                  <w:rPr>
                    <w:color w:val="000000"/>
                  </w:rPr>
                  <w:fldChar w:fldCharType="separate"/>
                </w:r>
                <w:r w:rsidR="00560364">
                  <w:rPr>
                    <w:color w:val="000000"/>
                  </w:rPr>
                  <w:t>Callery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350fde6f-8ffa-46ad-b54e-56311ac377bd"/>
                <w:id w:val="-1330898931"/>
                <w:placeholder>
                  <w:docPart w:val="D7F8397495B84F149F76FF81D9CBEB49"/>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JhOThmNzQ5LTUwN2YtNDU5Yy1hNmFiLTU4MTY2NzAwMjVmZiIsIkVudHJpZXMiOlt7IiRpZCI6IjIiLCIkdHlwZSI6IlN3aXNzQWNhZGVtaWMuQ2l0YXZpLkNpdGF0aW9ucy5Xb3JkUGxhY2Vob2xkZXJFbnRyeSwgU3dpc3NBY2FkZW1pYy5DaXRhdmkiLCJJZCI6IjYwZDYyOTVjLTgxNjktNGU2Ny1hM2U0LTM0NTY1ZTdmYzU5ZiIsIlJhbmdlTGVuZ3RoIjo2LCJSZWZlcmVuY2VJZCI6IjQ0NDU4Yzc1LTMwYjgtNDVkOC04NGM0LWU4ZWY4YjFjMzU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jQ0NDU4Yzc1LTMwYjgtNDVkOC04NGM0LWU4ZWY4YjFjMzU1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uMDcuMjAyMSIsIkRvaSI6IjEwLjEwMTYvai5qZW52bWFuLjIwMjEuMTEzMzMy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NTEyODUiLCJVcmlTdHJpbmciOiJodHRwOi8vd3d3Lm5jYmkubmxtLm5paC5nb3YvcHVibWVkLzM0MzUxMjg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yNzYxN2Q1OS0zOThmLTQzNDktODUzOC02YjFiNmMxNzIxNDIiLCJNb2RpZmllZE9uIjoiMjAyMi0wMS0xMlQxMToxMTox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qZW52bWFuLjIwMjEuMTEzMzMyIiwiVXJpU3RyaW5nIjoiaHR0cHM6Ly9kb2kub3JnLzEwLjEwMTYvai5qZW52bWFuLjIwMjEuMTEzMz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pIn1dfSwiVGFnIjoiQ2l0YXZpUGxhY2Vob2xkZXIjMzUwZmRlNmYtOGZmYS00NmFkLWI1NGUtNTYzMTFhYzM3N2JkIiwiVGV4dCI6IigyMDIxKSIsIldBSVZlcnNpb24iOiI3LjAuMi4wIn0=}</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44C2A62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A6D68A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255C9BB"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028E1C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B6A56C5"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398FCEB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5CF9DB6E" w14:textId="77777777" w:rsidR="00376658" w:rsidRPr="0043519C" w:rsidRDefault="00376658">
            <w:pPr>
              <w:spacing w:after="0" w:line="240" w:lineRule="auto"/>
              <w:jc w:val="center"/>
              <w:rPr>
                <w:sz w:val="18"/>
                <w:szCs w:val="18"/>
                <w:lang w:eastAsia="de-DE"/>
              </w:rPr>
            </w:pPr>
          </w:p>
        </w:tc>
      </w:tr>
      <w:tr w:rsidR="00376658" w:rsidRPr="0043519C" w14:paraId="06275414" w14:textId="77777777">
        <w:trPr>
          <w:trHeight w:val="290"/>
        </w:trPr>
        <w:tc>
          <w:tcPr>
            <w:tcW w:w="3246" w:type="dxa"/>
            <w:tcBorders>
              <w:right w:val="single" w:sz="8" w:space="0" w:color="auto"/>
            </w:tcBorders>
            <w:noWrap/>
          </w:tcPr>
          <w:p w14:paraId="2E191DF2" w14:textId="01F29FF8"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2402725f-26de-4b61-8e14-7a3b155bd0ea"/>
                <w:id w:val="281087353"/>
                <w:placeholder>
                  <w:docPart w:val="8BAE234D7E9A4D90BB6F4BFF3B3E772B"/>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jcyYWI0LWVhY2MtNGJkNi1hZWE2LTdkNGMzMTgxMGFmNiIsIlJhbmdlTGVuZ3RoIjoyMiwiUmVmZXJlbmNlSWQiOiI5M2UxMWE3MC1lYmQ5LTQxN2ItYTZiMi1hZDhlNDdmMGE3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zMDcxNzAwIiwiRWRpdG9ycyI6W10sIkV2YWx1YXRpb25Db21wbGV4aXR5IjowLCJFdmFsdWF0aW9uU291cmNlVGV4dEZvcm1hdCI6MCwiR3JvdXBzIjpbXSwiSGFzTGFiZWwxIjp0cnV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kwL2VuMTMwNzE3MDAiLCJVcmlTdHJpbmciOiJodHRwczovL2RvaS5vcmcvMTAuMzM5MC9lbjEzMDcxNzA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RUMTE6NDk6MzkiLCJNb2RpZmllZEJ5IjoiX0ZlbGluZSBNYXJpZSBTY2huYWFrIiwiSWQiOiJiMTE0OTUwYi0xNGJlLTQ1NGEtOTZmOS1kNzRkYTIwNjNiYjciLCJNb2RpZmllZE9uIjoiMjAyMi0wMS0xNFQxMTo0OTozOSIsIlByb2plY3QiOnsiJHJlZiI6IjgifX1dLCJOdW1iZXIiOiI3IiwiT3JnYW5pemF0aW9ucyI6W10sIk90aGVyc0ludm9sdmVkIjpbXSwiUGFnZUNvdW50IjoiMjYi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}</w:instrText>
                </w:r>
                <w:r w:rsidR="009924BA" w:rsidRPr="009924BA">
                  <w:rPr>
                    <w:color w:val="000000"/>
                  </w:rPr>
                  <w:fldChar w:fldCharType="separate"/>
                </w:r>
                <w:r w:rsidR="00560364">
                  <w:rPr>
                    <w:color w:val="000000"/>
                  </w:rPr>
                  <w:t>Casado-Mansilla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c75c1cea-96a2-455e-bb4b-b74308f9feaf"/>
                <w:id w:val="621889928"/>
                <w:placeholder>
                  <w:docPart w:val="8BAE234D7E9A4D90BB6F4BFF3B3E772B"/>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TVmZDQyLTJkYmEtNGZiMC05NGZkLTIwMWNiNjAxZDMxOSIsIlJhbmdlTGVuZ3RoIjo2LCJSZWZlcmVuY2VJZCI6IjkzZTExYTcwLWViZDktNDE3Yi1hNmIyLWFkOGU0N2YwYTd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zA3MTcwMCIsIkVkaXRvcnMiOltdLCJFdmFsdWF0aW9uQ29tcGxleGl0eSI6MCwiRXZhbHVhdGlvblNvdXJjZVRleHRGb3JtYXQiOjAsIkdyb3VwcyI6W10sIkhhc0xhYmVsMSI6dHJ1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zM5MC9lbjEzMDcxNzAwIiwiVXJpU3RyaW5nIjoiaHR0cHM6Ly9kb2kub3JnLzEwLjMzOTAvZW4xMzA3MTc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IwKSJ9XX0sIlRhZyI6IkNpdGF2aVBsYWNlaG9sZGVyI2M3NWMxY2VhLTk2YTItNDU1ZS1iYjRiLWI3NDMwOGY5ZmVhZiIsIlRleHQiOiIoMjAyMCkiLCJXQUlWZXJzaW9uIjoiNy4wLjIuMCJ9}</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149E89A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114BDF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3C879D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CF6B6B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0FCBAE1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13E2A9F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799FE529" w14:textId="77777777" w:rsidR="00376658" w:rsidRPr="0043519C" w:rsidRDefault="00376658">
            <w:pPr>
              <w:spacing w:after="0" w:line="240" w:lineRule="auto"/>
              <w:jc w:val="center"/>
              <w:rPr>
                <w:sz w:val="18"/>
                <w:szCs w:val="18"/>
                <w:lang w:eastAsia="de-DE"/>
              </w:rPr>
            </w:pPr>
          </w:p>
        </w:tc>
      </w:tr>
      <w:tr w:rsidR="00376658" w:rsidRPr="0043519C" w14:paraId="1C62F641" w14:textId="77777777">
        <w:trPr>
          <w:trHeight w:val="290"/>
        </w:trPr>
        <w:tc>
          <w:tcPr>
            <w:tcW w:w="3246" w:type="dxa"/>
            <w:tcBorders>
              <w:right w:val="single" w:sz="8" w:space="0" w:color="auto"/>
            </w:tcBorders>
            <w:noWrap/>
          </w:tcPr>
          <w:p w14:paraId="2DD1323F" w14:textId="15A37175"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45b06cb1-20ea-48c5-bb2b-78a668ab743d"/>
                <w:id w:val="1324083064"/>
                <w:placeholder>
                  <w:docPart w:val="892CD63DEC8D42E78266E371524B13B8"/>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Q2ZTM5ODA3LTE5M2YtNGZhZC1iYzkzLTVlMDMxNjkyMmM3NiIsIkVudHJpZXMiOlt7IiRpZCI6IjIiLCIkdHlwZSI6IlN3aXNzQWNhZGVtaWMuQ2l0YXZpLkNpdGF0aW9ucy5Xb3JkUGxhY2Vob2xkZXJFbnRyeSwgU3dpc3NBY2FkZW1pYy5DaXRhdmkiLCJJZCI6ImM3NjRjNzdjLTRmODEtNDM0NS1iMzBhLThjNWViYTFmZTA3MyIsIlJhbmdlTGVuZ3RoIjoxNSwiUmVmZXJlbmNlSWQiOiJkNTYwMWI0YS00MjllLTRhZGEtOTU0Ni1lNWJhYzkzODk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mQ1NjAxYjRhLTQyOWUtNGFkYS05NTQ2LWU1YmFjOTM4OTVm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1NDcvMDE5NTY1NzQuNDIuMS5jY2hh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1NTQ3LzAxOTU2NTc0LjQyLjEuY2NoYSIsIlVyaVN0cmluZyI6Imh0dHBzOi8vZG9pLm9yZy8xMC41NTQ3LzAxOTU2NTc0LjQyLjEuY2NoY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}</w:instrText>
                </w:r>
                <w:r w:rsidR="009924BA" w:rsidRPr="009924BA">
                  <w:rPr>
                    <w:color w:val="000000"/>
                  </w:rPr>
                  <w:fldChar w:fldCharType="separate"/>
                </w:r>
                <w:r w:rsidR="00560364">
                  <w:rPr>
                    <w:color w:val="000000"/>
                  </w:rPr>
                  <w:t>Charlier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d6e39807-193f-4fad-bc93-5e0316922c76"/>
                <w:id w:val="-1282866463"/>
                <w:placeholder>
                  <w:docPart w:val="892CD63DEC8D42E78266E371524B13B8"/>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Q1YjA2Y2IxLTIwZWEtNDhjNS1iYjJiLTc4YTY2OGFiNzQzZCIsIkVudHJpZXMiOlt7IiRpZCI6IjIiLCIkdHlwZSI6IlN3aXNzQWNhZGVtaWMuQ2l0YXZpLkNpdGF0aW9ucy5Xb3JkUGxhY2Vob2xkZXJFbnRyeSwgU3dpc3NBY2FkZW1pYy5DaXRhdmkiLCJJZCI6IjlhMTAzYzM5LTJmZjQtNDMxYy04MzA2LTYwODM4ZDExMTRjZSIsIlJhbmdlTGVuZ3RoIjo2LCJSZWZlcmVuY2VJZCI6ImQ1NjAxYjRhLTQyOWUtNGFkYS05NTQ2LWU1YmFjOTM4OTV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TQ3LzAxOTU2NTc0LjQyLjEuY2NoYSIsIkVkaXRvcnMiOltdLCJFdmFsdWF0aW9uQ29tcGxleGl0eSI6MCwiRXZhbHVhdGlvblNvdXJjZVRleHRGb3JtYXQiOjAsIkdyb3VwcyI6W10sIkhhc0xhYmVsMSI6dHJ1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NTU0Ny8wMTk1NjU3NC40Mi4xLmNjaGEiLCJVcmlTdHJpbmciOiJodHRwczovL2RvaS5vcmcvMTAuNTU0Ny8wMTk1NjU3NC40Mi4xLmNjaG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xKSJ9XX0sIlRhZyI6IkNpdGF2aVBsYWNlaG9sZGVyI2Q2ZTM5ODA3LTE5M2YtNGZhZC1iYzkzLTVlMDMxNjkyMmM3NiIsIlRleHQiOiIoMjAyMSkiLCJXQUlWZXJzaW9uIjoiNy4wLjIuMCJ9}</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4D817074"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9C3FC9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EBEF12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E35F7A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76B7C97"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2197976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4F982F7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19BB0DD5" w14:textId="77777777">
        <w:trPr>
          <w:trHeight w:val="290"/>
        </w:trPr>
        <w:tc>
          <w:tcPr>
            <w:tcW w:w="3246" w:type="dxa"/>
            <w:tcBorders>
              <w:right w:val="single" w:sz="8" w:space="0" w:color="auto"/>
            </w:tcBorders>
            <w:noWrap/>
          </w:tcPr>
          <w:p w14:paraId="1B8DCA4C" w14:textId="473016A8"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356c3afa-8308-4e22-a21b-f18d4fc1fd5e"/>
                <w:id w:val="-926810337"/>
                <w:placeholder>
                  <w:docPart w:val="E7A1A3D5618C4336BE801EAB4758E4F1"/>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0NGY5OWE5LWJlMDctNDNmOC05NTIxLTk2Y2U1ZGZlOTIwNSIsIkVudHJpZXMiOlt7IiRpZCI6IjIiLCIkdHlwZSI6IlN3aXNzQWNhZGVtaWMuQ2l0YXZpLkNpdGF0aW9ucy5Xb3JkUGxhY2Vob2xkZXJFbnRyeSwgU3dpc3NBY2FkZW1pYy5DaXRhdmkiLCJJZCI6IjA4YzBkYzE1LWQxY2YtNGMzMC1iYjNlLWMzYTRjYjEzODE0NS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MzU2YzNhZmEtODMwOC00ZTIyLWEyMWItZjE4ZDRmYzFmZDVlIiwiVGV4dCI6IkNoYXR6aWdlb3JnaW91IGFuZCBBbmRyZW91IiwiV0FJVmVyc2lvbiI6IjcuMC4yLjAifQ==}</w:instrText>
                </w:r>
                <w:r w:rsidR="009924BA" w:rsidRPr="009924BA">
                  <w:rPr>
                    <w:color w:val="000000"/>
                  </w:rPr>
                  <w:fldChar w:fldCharType="separate"/>
                </w:r>
                <w:r w:rsidR="00560364">
                  <w:rPr>
                    <w:color w:val="000000"/>
                  </w:rPr>
                  <w:t>Chatzigeorgiou and Andreou</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a44f99a9-be07-43f8-9521-96ce5dfe9205"/>
                <w:id w:val="1431398273"/>
                <w:placeholder>
                  <w:docPart w:val="E7A1A3D5618C4336BE801EAB4758E4F1"/>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1NmMzYWZhLTgzMDgtNGUyMi1hMjFiLWYxOGQ0ZmMxZmQ1ZSIsIkVudHJpZXMiOlt7IiRpZCI6IjIiLCIkdHlwZSI6IlN3aXNzQWNhZGVtaWMuQ2l0YXZpLkNpdGF0aW9ucy5Xb3JkUGxhY2Vob2xkZXJFbnRyeSwgU3dpc3NBY2FkZW1pYy5DaXRhdmkiLCJJZCI6ImQ1NTE4ODMxLTlhNTQtNDA3NS04NmFmLTMzYmJiNDFjZjFmZi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TQ0Zjk5YTktYmUwNy00M2Y4LTk1MjEtOTZjZTVkZmU5MjA1IiwiVGV4dCI6IigyMDIxKSIsIldBSVZlcnNpb24iOiI3LjAuMi4wIn0=}</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29967F4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D9EA7EF"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A9D321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B96C9DD"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02CAD74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3AB1E79B"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560F0837"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15664B1F" w14:textId="77777777">
        <w:trPr>
          <w:trHeight w:val="290"/>
        </w:trPr>
        <w:tc>
          <w:tcPr>
            <w:tcW w:w="3246" w:type="dxa"/>
            <w:tcBorders>
              <w:right w:val="single" w:sz="8" w:space="0" w:color="auto"/>
            </w:tcBorders>
            <w:noWrap/>
          </w:tcPr>
          <w:p w14:paraId="380E74C7" w14:textId="56E6E06D"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7b3baf0a-9608-40da-b673-e280a995dd72"/>
                <w:id w:val="-1913391751"/>
                <w:placeholder>
                  <w:docPart w:val="99B93A7F1A244E248E7742C87B9C2603"/>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Y1MDcyZTU0LTcwZjMtNDlhMi05OGFiLWI5ZDgwZDcxOTExOCIsIkVudHJpZXMiOlt7IiRpZCI6IjIiLCIkdHlwZSI6IlN3aXNzQWNhZGVtaWMuQ2l0YXZpLkNpdGF0aW9ucy5Xb3JkUGxhY2Vob2xkZXJFbnRyeSwgU3dpc3NBY2FkZW1pYy5DaXRhdmkiLCJJZCI6Ijk4MWQxZWI4LTI0NmEtNGNlZi1hMTlhLTE0MDc5Zjk2ZTc0MSIsIlJhbmdlTGVuZ3RoIjoxMiwiUmVmZXJlbmNlSWQiOiI5NzUyOWJmZC0zNDBkLTQ0OTAtOGVlMy0yODMwNjc4ZTBj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JvZXIuMTIzMTM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Ym9lci4xMjMxMyIsIlVyaVN0cmluZyI6Imh0dHBzOi8vZG9pLm9yZy8xMC4xMTExL2JvZXIuMTIz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}</w:instrText>
                </w:r>
                <w:r w:rsidR="009924BA" w:rsidRPr="009924BA">
                  <w:rPr>
                    <w:color w:val="000000"/>
                  </w:rPr>
                  <w:fldChar w:fldCharType="separate"/>
                </w:r>
                <w:r w:rsidR="00560364">
                  <w:rPr>
                    <w:color w:val="000000"/>
                  </w:rPr>
                  <w:t>Chen and Qin</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65072e54-70f3-49a2-98ab-b9d80d719118"/>
                <w:id w:val="277146468"/>
                <w:placeholder>
                  <w:docPart w:val="99B93A7F1A244E248E7742C87B9C2603"/>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diM2JhZjBhLTk2MDgtNDBkYS1iNjczLWUyODBhOTk1ZGQ3MiIsIkVudHJpZXMiOlt7IiRpZCI6IjIiLCIkdHlwZSI6IlN3aXNzQWNhZGVtaWMuQ2l0YXZpLkNpdGF0aW9ucy5Xb3JkUGxhY2Vob2xkZXJFbnRyeSwgU3dpc3NBY2FkZW1pYy5DaXRhdmkiLCJJZCI6ImRmMTAxNzU2LThlODQtNDJkMS1hNjdmLTFiMjcwN2IxNTc0ZSIsIlJhbmdlTGVuZ3RoIjo2LCJSZWZlcmVuY2VJZCI6Ijk3NTI5YmZkLTM0MGQtNDQ5MC04ZWUzLTI4MzA2NzhlMGM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ib2VyLjEyMzEz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JvZXIuMTIzMTMiLCJVcmlTdHJpbmciOiJodHRwczovL2RvaS5vcmcvMTAuMTExMS9ib2VyLjEyMz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Y1MDcyZTU0LTcwZjMtNDlhMi05OGFiLWI5ZDgwZDcxOTExOCIsIlRleHQiOiIoMjAyMSkiLCJXQUlWZXJzaW9uIjoiNy4wLjIuMCJ9}</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1DA2CC50"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0984E09F"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9A9F92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8C7E1E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73300A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0AAC4842"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E5CB3B1"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8D11731" w14:textId="77777777">
        <w:trPr>
          <w:trHeight w:val="290"/>
        </w:trPr>
        <w:tc>
          <w:tcPr>
            <w:tcW w:w="3246" w:type="dxa"/>
            <w:tcBorders>
              <w:right w:val="single" w:sz="8" w:space="0" w:color="auto"/>
            </w:tcBorders>
            <w:noWrap/>
          </w:tcPr>
          <w:p w14:paraId="105C921F" w14:textId="5754D736"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57e57dbc-7299-4317-b1c9-1e0c477f5e5e"/>
                <w:id w:val="-1398119963"/>
                <w:placeholder>
                  <w:docPart w:val="E9C82053C5834D32B19C162CF73126E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TA2MGJkLTA5NjMtNDJjNy1iMzU3LWQ4NTQ3OTM5MTJlNCIsIlJhbmdlTGVuZ3RoIjoxMSwiUmVmZXJlbmNlSWQiOiJjY2Y4NDFiMy00MjM1LTRhZWUtODAzYS1mYmUxYjgzMDlkO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ExOTIxN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xMTkyMTQiLCJVcmlTdHJpbmciOiJodHRwczovL2RvaS5vcmcvMTAuMTAxNi9qLmpjbGVwcm8uMjAxOS4xMTky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ZlNTIzMzA0LTJjNDMtNDA2OC1hYTVhLWM2MmZmNjZhODM5OCIsIk1vZGlmaWVkT24iOiIyMDIyLTAxLTMxVDE1OjMzOjQxIiwiUHJvamVjdCI6eyIkcmVmIjoiOCJ9fV0sIk51bWJlck9mVm9sdW1lcyI6IjExOTIxNCIsIk9yZ2FuaXphdGlvbnMiOltdLCJPdGhlcnNJbnZvbHZlZCI6W10sIlBhZ2VDb3VudCI6IjEyIiwiUGVyaW9kaWNhbCI6eyIkaWQiOiIxNi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Q2hpdSBldCBhbC4ifV19LCJUYWciOiJDaXRhdmlQbGFjZWhvbGRlciM1N2U1N2RiYy03Mjk5LTQzMTctYjFjOS0xZTBjNDc3ZjVlNWUiLCJUZXh0IjoiQ2hpdSBldCBhbC4iLCJXQUlWZXJzaW9uIjoiNy4wLjIuMCJ9}</w:instrText>
                </w:r>
                <w:r w:rsidR="009924BA" w:rsidRPr="009924BA">
                  <w:rPr>
                    <w:color w:val="000000"/>
                  </w:rPr>
                  <w:fldChar w:fldCharType="separate"/>
                </w:r>
                <w:r w:rsidR="00560364">
                  <w:rPr>
                    <w:color w:val="000000"/>
                  </w:rPr>
                  <w:t>Chiu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7e4f6f43-8223-4138-94a1-d9766172a58d"/>
                <w:id w:val="-511071861"/>
                <w:placeholder>
                  <w:docPart w:val="E9C82053C5834D32B19C162CF73126E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ZhNjdhLTAwOWQtNDcwYS1hNGY4LWM5Y2VmYWVkNWY0MCIsIlJhbmdlTGVuZ3RoIjo2LCJSZWZlcmVuY2VJZCI6ImNjZjg0MWIzLTQyMzUtNGFlZS04MDNhLWZiZTFiODMwOWQ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xMTkyMT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kuMTE5MjE0IiwiVXJpU3RyaW5nIjoiaHR0cHM6Ly9kb2kub3JnLzEwLjEwMTYvai5qY2xlcHJvLjIwMTkuMTE5M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mZTUyMzMwNC0yYzQzLTQwNjgtYWE1YS1jNjJmZjY2YTgzOTgiLCJNb2RpZmllZE9uIjoiMjAyMi0wMS0zMVQxNTozMzo0MSIsIlByb2plY3QiOnsiJHJlZiI6IjgifX1dLCJOdW1iZXJPZlZvbHVtZXMiOiIxMTkyMTQiLCJPcmdhbml6YXRpb25zIjpbXSwiT3RoZXJzSW52b2x2ZWQiOltdLCJQYWdlQ291bnQiOiIxMiIsIlBlcmlvZGljYWwiOnsiJGlkIjoiMTY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3ZTRmNmY0My04MjIzLTQxMzgtOTRhMS1kOTc2NjE3MmE1OGQiLCJUZXh0IjoiKDIwMjApIiwiV0FJVmVyc2lvbiI6IjcuMC4yLjAifQ==}</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4A5E690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2F0337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3F35B1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9FA225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C03A0F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62441E1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6A4449D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3F15E244" w14:textId="77777777">
        <w:trPr>
          <w:trHeight w:val="290"/>
        </w:trPr>
        <w:tc>
          <w:tcPr>
            <w:tcW w:w="3246" w:type="dxa"/>
            <w:tcBorders>
              <w:right w:val="single" w:sz="8" w:space="0" w:color="auto"/>
            </w:tcBorders>
            <w:noWrap/>
          </w:tcPr>
          <w:p w14:paraId="68739016" w14:textId="73BB7F0E"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bb0e5156-3a1e-42a8-8686-92bd8340d8ed"/>
                <w:id w:val="1691482416"/>
                <w:placeholder>
                  <w:docPart w:val="D8DEF1BE90D044009A74F01BA8CE48ED"/>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NlZmRmOWUwLTRkODEtNGExMS05MTI5LWFmNGE2YjEzZDI3ZSIsIkVudHJpZXMiOlt7IiRpZCI6IjIiLCIkdHlwZSI6IlN3aXNzQWNhZGVtaWMuQ2l0YXZpLkNpdGF0aW9ucy5Xb3JkUGxhY2Vob2xkZXJFbnRyeSwgU3dpc3NBY2FkZW1pYy5DaXRhdmkiLCJJZCI6ImIwYmJjNzI2LTBjMDktNDdmZS1iYjdmLTg0NDkxMjk5NzZkNyIsIlJhbmdlTGVuZ3RoIjoxMiwiUmVmZXJlbmNlSWQiOiJmZDAwNzZmMC1mMWE0LTQwMWQtYjcxMi0yZTZjNTdhOGU5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NyYWdvIiwiTWlkZGxlTmFtZSI6IkwuIiwiUHJvdGVjdGVkIjpmYWxzZSwiU2V4IjoxLCJDcmVhdGVkQnkiOiJfRmVsaW5lIE1hcmllIFNjaG5hYWsiLCJDcmVhdGVkT24iOiIyMDIxLTEyLTI3VDE1OjExOjA4IiwiTW9kaWZpZWRCeSI6Il9GZWxpbmUgTWFyaWUgU2NobmFhayIsIklkIjoiNGU5MzU2MWItMzVjNy00YTM5LTgxYjktOTJiZWYyMDFlZjZh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mZDAwNzZmMC1mMWE0LTQwMWQtYjcxMi0yZTZjNTdhOGU5Y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j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IwLjExMTc2NCIsIlVyaVN0cmluZyI6Imh0dHBzOi8vZG9pLm9yZy8xMC4xMDE2L2ouZW5wb2wuMjAyMC4xMTE3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MjoyMCIsIk1vZGlmaWVkQnkiOiJfRmVsaW5lIFNjaG5hYWsiLCJJZCI6ImZhODA2MjU1LTI3MTgtNGE1Zi1iZTJkLTljNDk4MDkxYjBiNiIsIk1vZGlmaWVkT24iOiIyMDI1LTAyLTAzVDE3OjQyOjIw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}</w:instrText>
                </w:r>
                <w:r w:rsidR="009924BA" w:rsidRPr="009924BA">
                  <w:rPr>
                    <w:color w:val="000000"/>
                  </w:rPr>
                  <w:fldChar w:fldCharType="separate"/>
                </w:r>
                <w:r w:rsidR="00560364">
                  <w:rPr>
                    <w:color w:val="000000"/>
                  </w:rPr>
                  <w:t>Crago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3efdf9e0-4d81-4a11-9129-af4a6b13d27e"/>
                <w:id w:val="-25411652"/>
                <w:placeholder>
                  <w:docPart w:val="D8DEF1BE90D044009A74F01BA8CE48ED"/>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JiMGU1MTU2LTNhMWUtNDJhOC04Njg2LTkyYmQ4MzQwZDhlZCIsIkVudHJpZXMiOlt7IiRpZCI6IjIiLCIkdHlwZSI6IlN3aXNzQWNhZGVtaWMuQ2l0YXZpLkNpdGF0aW9ucy5Xb3JkUGxhY2Vob2xkZXJFbnRyeSwgU3dpc3NBY2FkZW1pYy5DaXRhdmkiLCJJZCI6IjY5NzA3YTc4LTk0M2ItNGQzNS05OTcxLTBjODdkM2M0ZGVhYSIsIlJhbmdlTGVuZ3RoIjo2LCJSZWZlcmVuY2VJZCI6ImZkMDA3NmYwLWYxYTQtNDAxZC1iNzEyLTJlNmM1N2E4ZTl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DcmFnbyIsIk1pZGRsZU5hbWUiOiJMLiIsIlByb3RlY3RlZCI6ZmFsc2UsIlNleCI6MSwiQ3JlYXRlZEJ5IjoiX0ZlbGluZSBNYXJpZSBTY2huYWFrIiwiQ3JlYXRlZE9uIjoiMjAyMS0xMi0yN1QxNToxMTowOCIsIk1vZGlmaWVkQnkiOiJfRmVsaW5lIE1hcmllIFNjaG5hYWsiLCJJZCI6IjRlOTM1NjFiLTM1YzctNGEzOS04MWI5LTkyYmVmMjAxZWY2Y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mQwMDc2ZjAtZjFhNC00MDFkLWI3MTItMmU2YzU3YThlOW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AuMTExNzY0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yMC4xMTE3NjQiLCJVcmlTdHJpbmciOiJodHRwczovL2RvaS5vcmcvMTAuMTAxNi9qLmVucG9sLjIwMjAuMTExNz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I6MjAiLCJNb2RpZmllZEJ5IjoiX0ZlbGluZSBTY2huYWFrIiwiSWQiOiJmYTgwNjI1NS0yNzE4LTRhNWYtYmUyZC05YzQ5ODA5MWIwYjYiLCJNb2RpZmllZE9uIjoiMjAyNS0wMi0wM1QxNzo0MjoyMC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zZWZkZjllMC00ZDgxLTRhMTEtOTEyOS1hZjRhNmIxM2QyN2UiLCJUZXh0IjoiKDIwMjApIiwiV0FJVmVyc2lvbiI6IjcuMC4yLjAifQ==}</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346B7B4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A66149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931842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BA6CF90"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9759E88"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204F8B5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26A26553" w14:textId="77777777" w:rsidR="00376658" w:rsidRPr="0043519C" w:rsidRDefault="00376658">
            <w:pPr>
              <w:spacing w:after="0" w:line="240" w:lineRule="auto"/>
              <w:jc w:val="center"/>
              <w:rPr>
                <w:sz w:val="18"/>
                <w:szCs w:val="18"/>
                <w:lang w:eastAsia="de-DE"/>
              </w:rPr>
            </w:pPr>
          </w:p>
        </w:tc>
      </w:tr>
      <w:tr w:rsidR="00376658" w:rsidRPr="0043519C" w14:paraId="64F51DD0" w14:textId="77777777">
        <w:trPr>
          <w:trHeight w:val="290"/>
        </w:trPr>
        <w:tc>
          <w:tcPr>
            <w:tcW w:w="3246" w:type="dxa"/>
            <w:tcBorders>
              <w:right w:val="single" w:sz="8" w:space="0" w:color="auto"/>
            </w:tcBorders>
            <w:noWrap/>
          </w:tcPr>
          <w:p w14:paraId="45961E9F" w14:textId="4EF4360E"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de1b4914-75c4-4c4c-83a0-3c02fad684e4"/>
                <w:id w:val="86280074"/>
                <w:placeholder>
                  <w:docPart w:val="E833D25AF9014A67B55811751E0266F8"/>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FhOTlhYzRlLTNhZDQtNDIwMy05ODBjLWQzNDJiZGRmZGI3MyIsIkVudHJpZXMiOlt7IiRpZCI6IjIiLCIkdHlwZSI6IlN3aXNzQWNhZGVtaWMuQ2l0YXZpLkNpdGF0aW9ucy5Xb3JkUGxhY2Vob2xkZXJFbnRyeSwgU3dpc3NBY2FkZW1pYy5DaXRhdmkiLCJJZCI6Ijk4NWVjYjNjLTc0Y2EtNDU0Zi05ZjgwLTIzODg0MWFmYmI3OSIsIlJhbmdlTGVuZ3RoIjoxOSwiUmVmZXJlbmNlSWQiOiI0MmJkOTM3YS0yZmMxLTQzODctYmNjYy02ZDI1Njk1NWE2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ZXAuMjAxNy4wMy4wM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b2VwLjIwMTcuMDMuMDA1IiwiVXJpU3RyaW5nIjoiaHR0cHM6Ly9kb2kub3JnLzEwLjEwMTYvai5qb2VwLjIwMTcuMDM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hZmM5MzZmZS1kOWQ0LTQxZTktYThlZi05N2I0ZDExZTk3MzY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EaSBDb3NtbyBhbmQgT+KAmUhvcmEifV19LCJUYWciOiJDaXRhdmlQbGFjZWhvbGRlciNkZTFiNDkxNC03NWM0LTRjNGMtODNhMC0zYzAyZmFkNjg0ZTQiLCJUZXh0IjoiRGkgQ29zbW8gYW5kIE/igJlIb3JhIiwiV0FJVmVyc2lvbiI6IjcuMC4yLjAifQ==}</w:instrText>
                </w:r>
                <w:r w:rsidR="009924BA" w:rsidRPr="009924BA">
                  <w:rPr>
                    <w:color w:val="000000"/>
                  </w:rPr>
                  <w:fldChar w:fldCharType="separate"/>
                </w:r>
                <w:r w:rsidR="00560364">
                  <w:rPr>
                    <w:color w:val="000000"/>
                  </w:rPr>
                  <w:t>Di Cosmo and O’Hora</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aa99ac4e-3ad4-4203-980c-d342bddfdb73"/>
                <w:id w:val="759105675"/>
                <w:placeholder>
                  <w:docPart w:val="E833D25AF9014A67B55811751E0266F8"/>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lMWI0OTE0LTc1YzQtNGM0Yy04M2EwLTNjMDJmYWQ2ODRlNCIsIkVudHJpZXMiOlt7IiRpZCI6IjIiLCIkdHlwZSI6IlN3aXNzQWNhZGVtaWMuQ2l0YXZpLkNpdGF0aW9ucy5Xb3JkUGxhY2Vob2xkZXJFbnRyeSwgU3dpc3NBY2FkZW1pYy5DaXRhdmkiLCJJZCI6Ijg5N2Q1NGQ0LTNkMWEtNDg0ZC1hMDRiLWM2OTM5ZmExOGVmMyIsIlJhbmdlTGVuZ3RoIjo2LCJSZWZlcmVuY2VJZCI6IjQyYmQ5MzdhLTJmYzEtNDM4Ny1iY2NjLTZkMjU2OTU1YTY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b2VwLjIwMTcuMDMuMDA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9lcC4yMDE3LjAzLjAwNSIsIlVyaVN0cmluZyI6Imh0dHBzOi8vZG9pLm9yZy8xMC4xMDE2L2ouam9lcC4yMDE3LjAzLjA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WZjOTM2ZmUtZDlkNC00MWU5LWE4ZWYtOTdiNGQxMWU5NzM2IiwiTW9kaWZpZWRPbiI6IjIwMjItMDEtMzFUMTU6MzM6NDEiLCJQcm9qZWN0Ijp7IiRyZWYiOiI4In19XSwiT3JnYW5pemF0aW9ucyI6W10sIk90aGVyc0ludm9sdmVkIjpbXSwiUGFnZUNvdW50IjoiMTQi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3KSJ9XX0sIlRhZyI6IkNpdGF2aVBsYWNlaG9sZGVyI2FhOTlhYzRlLTNhZDQtNDIwMy05ODBjLWQzNDJiZGRmZGI3MyIsIlRleHQiOiIoMjAxNykiLCJXQUlWZXJzaW9uIjoiNy4wLjIuMCJ9}</w:instrText>
                </w:r>
                <w:r w:rsidR="009924BA" w:rsidRPr="009924BA">
                  <w:rPr>
                    <w:color w:val="000000"/>
                  </w:rPr>
                  <w:fldChar w:fldCharType="separate"/>
                </w:r>
                <w:r w:rsidR="00560364">
                  <w:rPr>
                    <w:color w:val="000000"/>
                  </w:rPr>
                  <w:t>(2017)</w:t>
                </w:r>
                <w:r w:rsidR="009924BA" w:rsidRPr="009924BA">
                  <w:rPr>
                    <w:color w:val="000000"/>
                  </w:rPr>
                  <w:fldChar w:fldCharType="end"/>
                </w:r>
              </w:sdtContent>
            </w:sdt>
          </w:p>
        </w:tc>
        <w:tc>
          <w:tcPr>
            <w:tcW w:w="851" w:type="dxa"/>
            <w:tcBorders>
              <w:left w:val="single" w:sz="8" w:space="0" w:color="auto"/>
            </w:tcBorders>
            <w:noWrap/>
          </w:tcPr>
          <w:p w14:paraId="2B21A46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4AC2FA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CACCA4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BD99B07"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561D381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39FD3D9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4331B4E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3F6093C" w14:textId="77777777">
        <w:trPr>
          <w:trHeight w:val="290"/>
        </w:trPr>
        <w:tc>
          <w:tcPr>
            <w:tcW w:w="3246" w:type="dxa"/>
            <w:tcBorders>
              <w:right w:val="single" w:sz="8" w:space="0" w:color="auto"/>
            </w:tcBorders>
            <w:noWrap/>
          </w:tcPr>
          <w:p w14:paraId="2A859AFE" w14:textId="0C9A7524"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5e0a5f31-4645-458e-8177-e235a7965891"/>
                <w:id w:val="159968309"/>
                <w:placeholder>
                  <w:docPart w:val="E4A605BD6D18460DA2F0C3E15D8B810B"/>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I3NGJkZjAwLWM0MzEtNGJlOS1iM2Y5LWE2OGU4OGE0ZGJjNiIsIkVudHJpZXMiOlt7IiRpZCI6IjIiLCIkdHlwZSI6IlN3aXNzQWNhZGVtaWMuQ2l0YXZpLkNpdGF0aW9ucy5Xb3JkUGxhY2Vob2xkZXJFbnRyeSwgU3dpc3NBY2FkZW1pYy5DaXRhdmkiLCJJZCI6IjU0MjdjYTQwLTFjOTMtNDUyZi04OGU2LTJkOTUxYWNiZWM4ZCIsIlJhbmdlTGVuZ3RoIjoxMSwiUmVmZXJlbmNlSWQiOiIzMTBmYTAxNC1jY2Q3LTQ4NmEtODdkMC03ZjFjZDQxN2Y2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}</w:instrText>
                </w:r>
                <w:r w:rsidR="009924BA" w:rsidRPr="009924BA">
                  <w:rPr>
                    <w:color w:val="000000"/>
                  </w:rPr>
                  <w:fldChar w:fldCharType="separate"/>
                </w:r>
                <w:r w:rsidR="00560364">
                  <w:rPr>
                    <w:color w:val="000000"/>
                  </w:rPr>
                  <w:t>Fang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b74bdf00-c431-4be9-b3f9-a68e88a4dbc6"/>
                <w:id w:val="-481158745"/>
                <w:placeholder>
                  <w:docPart w:val="E4A605BD6D18460DA2F0C3E15D8B810B"/>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VlMGE1ZjMxLTQ2NDUtNDU4ZS04MTc3LWUyMzVhNzk2NTg5MSIsIkVudHJpZXMiOlt7IiRpZCI6IjIiLCIkdHlwZSI6IlN3aXNzQWNhZGVtaWMuQ2l0YXZpLkNpdGF0aW9ucy5Xb3JkUGxhY2Vob2xkZXJFbnRyeSwgU3dpc3NBY2FkZW1pYy5DaXRhdmkiLCJJZCI6IjljNzdlY2ZmLWNjNjYtNGFiMy1hNjM4LTdiYWZiNTc3Y2FhOSIsIlJhbmdlTGVuZ3RoIjo2LCJSZWZlcmVuY2VJZCI6IjMxMGZhMDE0LWNjZDctNDg2YS04N2QwLTdmMWNkNDE3Zj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tZW5nIiwiTGFzdE5hbWUiOiJGYW5nIiwiUHJvdGVjdGVkIjpmYWxzZSwiU2V4IjowLCJDcmVhdGVkQnkiOiJfRmVsaW5lIE1hcmllIFNjaG5hYWsiLCJDcmVhdGVkT24iOiIyMDIyLTA0LTExVDA4OjM3OjI3IiwiTW9kaWZpZWRCeSI6Il9GZWxpbmUgTWFyaWUgU2NobmFhayIsIklkIjoiYzllZTI2OWUtODJmNi00ZWU2LTk1MzctOTZkODcxYTNiN2U4IiwiTW9kaWZpZWRPbiI6IjIwMjItMDQtMTFUMDg6Mzc6Mjc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pIn1dfSwiVGFnIjoiQ2l0YXZpUGxhY2Vob2xkZXIjYjc0YmRmMDAtYzQzMS00YmU5LWIzZjktYTY4ZTg4YTRkYmM2IiwiVGV4dCI6IigyMDIwKSIsIldBSVZlcnNpb24iOiI3LjAuMi4wIn0=}</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6297C15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2E1E46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F031DA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59657C8"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43B256A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2BB2BA4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2A01FF1"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DEC03E0" w14:textId="77777777">
        <w:trPr>
          <w:trHeight w:val="290"/>
        </w:trPr>
        <w:tc>
          <w:tcPr>
            <w:tcW w:w="3246" w:type="dxa"/>
            <w:tcBorders>
              <w:right w:val="single" w:sz="8" w:space="0" w:color="auto"/>
            </w:tcBorders>
            <w:noWrap/>
          </w:tcPr>
          <w:p w14:paraId="20CD34D8" w14:textId="7D18E05A"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f4c835f8-ad69-4ef1-81ed-66303985ec4b"/>
                <w:id w:val="1757787359"/>
                <w:placeholder>
                  <w:docPart w:val="E70FF99F958D4C20B861230D770525D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hhZTNiMDkyLWNkYmMtNDI3OC1hNzEwLTYwM2IzYTU3OGNjNSIsIkVudHJpZXMiOlt7IiRpZCI6IjIiLCIkdHlwZSI6IlN3aXNzQWNhZGVtaWMuQ2l0YXZpLkNpdGF0aW9ucy5Xb3JkUGxhY2Vob2xkZXJFbnRyeSwgU3dpc3NBY2FkZW1pYy5DaXRhdmkiLCJJZCI6IjBlMDhmYWMwLTJkZWUtNGFjNC04ZWNhLWY0NGQ4ODlhMDY1NSIsIlJhbmdlTGVuZ3RoIjoxNiwiUmVmZXJlbmNlSWQiOiJkNjQwNTA4ZS0zZmY5LTQ0NDYtYWU3My05ZmVmZjQzMjIwZ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kNjQwNTA4ZS0zZmY5LTQ0NDYtYWU3My05ZmVmZjQzMjIwZ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9jZWMuMjAyMS4xMDE3MD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b2NlYy4yMDIxLjEwMTcwOSIsIlVyaVN0cmluZyI6Imh0dHBzOi8vZG9pLm9yZy8xMC4xMDE2L2ouc29jZWMuMjAyMS4xMDE3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I2ZjAzNjEwLTBhYzYtNDgxOS1hM2NhLWI5OWNhNzE5ODIwMCIsIk1vZGlmaWVkT24iOiIyMDIyLTAxLTEyVDExOjExOjEx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ZhbmdoZWxsYSBldCBhbC4ifV19LCJUYWciOiJDaXRhdmlQbGFjZWhvbGRlciNmNGM4MzVmOC1hZDY5LTRlZjEtODFlZC02NjMwMzk4NWVjNGIiLCJUZXh0IjoiRmFuZ2hlbGxhIGV0IGFsLiIsIldBSVZlcnNpb24iOiI3LjAuMi4wIn0=}</w:instrText>
                </w:r>
                <w:r w:rsidR="009924BA" w:rsidRPr="009924BA">
                  <w:rPr>
                    <w:color w:val="000000"/>
                  </w:rPr>
                  <w:fldChar w:fldCharType="separate"/>
                </w:r>
                <w:r w:rsidR="00560364">
                  <w:rPr>
                    <w:color w:val="000000"/>
                  </w:rPr>
                  <w:t>Fanghella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8ae3b092-cdbc-4278-a710-603b3a578cc5"/>
                <w:id w:val="1644619663"/>
                <w:placeholder>
                  <w:docPart w:val="E70FF99F958D4C20B861230D770525D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0YzgzNWY4LWFkNjktNGVmMS04MWVkLTY2MzAzOTg1ZWM0YiIsIkVudHJpZXMiOlt7IiRpZCI6IjIiLCIkdHlwZSI6IlN3aXNzQWNhZGVtaWMuQ2l0YXZpLkNpdGF0aW9ucy5Xb3JkUGxhY2Vob2xkZXJFbnRyeSwgU3dpc3NBY2FkZW1pYy5DaXRhdmkiLCJJZCI6ImI0MWI1MDUwLTI5NTgtNDBiYi04OTNlLWMzNDFiZDYzYmZiZSIsIlJhbmdlTGVuZ3RoIjo2LCJSZWZlcmVuY2VJZCI6ImQ2NDA1MDhlLTNmZjktNDQ0Ni1hZTczLTlmZWZmNDMyMjB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DY0MDUwOGUtM2ZmOS00NDQ2LWFlNzMtOWZlZmY0MzIyMGY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vY2VjLjIwMjEuMTAxNzA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9jZWMuMjAyMS4xMDE3MDkiLCJVcmlTdHJpbmciOiJodHRwczovL2RvaS5vcmcvMTAuMTAxNi9qLnNvY2VjLjIwMjEuMTAxNz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iNmYwMzYxMC0wYWM2LTQ4MTktYTNjYS1iOTljYTcxOTgyMDAiLCJNb2RpZmllZE9uIjoiMjAyMi0wMS0xMlQxMToxMToxMS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OGFlM2IwOTItY2RiYy00Mjc4LWE3MTAtNjAzYjNhNTc4Y2M1IiwiVGV4dCI6IigyMDIxKSIsIldBSVZlcnNpb24iOiI3LjAuMi4wIn0=}</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7B70F81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7EB72D6"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5EA150C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DA50F1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04046DB"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186728AD" w14:textId="77777777" w:rsidR="00376658" w:rsidRPr="0043519C" w:rsidRDefault="00376658">
            <w:pPr>
              <w:spacing w:after="0" w:line="240" w:lineRule="auto"/>
              <w:jc w:val="center"/>
              <w:rPr>
                <w:sz w:val="18"/>
                <w:szCs w:val="18"/>
                <w:lang w:eastAsia="de-DE"/>
              </w:rPr>
            </w:pPr>
          </w:p>
        </w:tc>
        <w:tc>
          <w:tcPr>
            <w:tcW w:w="852" w:type="dxa"/>
            <w:tcBorders>
              <w:left w:val="single" w:sz="8" w:space="0" w:color="auto"/>
            </w:tcBorders>
            <w:noWrap/>
          </w:tcPr>
          <w:p w14:paraId="48902BC5"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478C9C29" w14:textId="77777777">
        <w:trPr>
          <w:trHeight w:val="290"/>
        </w:trPr>
        <w:tc>
          <w:tcPr>
            <w:tcW w:w="3246" w:type="dxa"/>
            <w:tcBorders>
              <w:right w:val="single" w:sz="8" w:space="0" w:color="auto"/>
            </w:tcBorders>
            <w:noWrap/>
          </w:tcPr>
          <w:p w14:paraId="425D8403" w14:textId="134A20B9"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15659044-26ef-470e-b96e-0afb6b641b1a"/>
                <w:id w:val="1644850883"/>
                <w:placeholder>
                  <w:docPart w:val="06880831FB434A47A21712EBCA7063B7"/>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5YjRlM2MxLTUxYTEtNGRjZS1iZmZkLTgzNWI2NjUwZGMwMSIsIkVudHJpZXMiOlt7IiRpZCI6IjIiLCIkdHlwZSI6IlN3aXNzQWNhZGVtaWMuQ2l0YXZpLkNpdGF0aW9ucy5Xb3JkUGxhY2Vob2xkZXJFbnRyeSwgU3dpc3NBY2FkZW1pYy5DaXRhdmkiLCJJZCI6IjgxMTQ1Yzg5LTE0NjQtNDZmMS1iNTc5LTI3MWI2N2M5MTQ4NCIsIlJhbmdlTGVuZ3RoIjoxNCwiUmVmZXJlbmNlSWQiOiI3YzNkOWE4MC1kODQ4LTRiNDAtOWY3MS04NzBhNmVkNDE2Z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dtZC0yMDE2LTEwLVND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TE5NC9nbWQtMjAxNi0xMC1TQzEiLCJVcmlTdHJpbmciOiJodHRwczovL2RvaS5vcmcvMTAuNTE5NC9nbWQtMjAxNi0xMC1TQ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}</w:instrText>
                </w:r>
                <w:r w:rsidR="009924BA" w:rsidRPr="009924BA">
                  <w:rPr>
                    <w:color w:val="000000"/>
                  </w:rPr>
                  <w:fldChar w:fldCharType="separate"/>
                </w:r>
                <w:r w:rsidR="00560364">
                  <w:rPr>
                    <w:color w:val="000000"/>
                  </w:rPr>
                  <w:t>Fels and Andor</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29b4e3c1-51a1-4dce-bffd-835b6650dc01"/>
                <w:id w:val="-1647666030"/>
                <w:placeholder>
                  <w:docPart w:val="06880831FB434A47A21712EBCA7063B7"/>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E1NjU5MDQ0LTI2ZWYtNDcwZS1iOTZlLTBhZmI2YjY0MWIxYSIsIkVudHJpZXMiOlt7IiRpZCI6IjIiLCIkdHlwZSI6IlN3aXNzQWNhZGVtaWMuQ2l0YXZpLkNpdGF0aW9ucy5Xb3JkUGxhY2Vob2xkZXJFbnRyeSwgU3dpc3NBY2FkZW1pYy5DaXRhdmkiLCJJZCI6Ijg3YmRkODhlLTk3YTYtNDhlNi1iZmQxLTAxYmZmMmE0MTZjYiIsIlJhbmdlTGVuZ3RoIjo2LCJSZWZlcmVuY2VJZCI6IjdjM2Q5YTgwLWQ4NDgtNGI0MC05ZjcxLTg3MGE2ZWQ0MTZ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5NC9nbWQtMjAxNi0xMC1TQzE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Z21kLTIwMTYtMTAtU0MxIiwiVXJpU3RyaW5nIjoiaHR0cHM6Ly9kb2kub3JnLzEwLjUxOTQvZ21kLTIwMTYtMTAtU0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OCkifV19LCJUYWciOiJDaXRhdmlQbGFjZWhvbGRlciMyOWI0ZTNjMS01MWExLTRkY2UtYmZmZC04MzViNjY1MGRjMDEiLCJUZXh0IjoiKDIwMTgpIiwiV0FJVmVyc2lvbiI6IjcuMC4yLjAifQ==}</w:instrText>
                </w:r>
                <w:r w:rsidR="009924BA" w:rsidRPr="009924BA">
                  <w:rPr>
                    <w:color w:val="000000"/>
                  </w:rPr>
                  <w:fldChar w:fldCharType="separate"/>
                </w:r>
                <w:r w:rsidR="00560364">
                  <w:rPr>
                    <w:color w:val="000000"/>
                  </w:rPr>
                  <w:t>(2018)</w:t>
                </w:r>
                <w:r w:rsidR="009924BA" w:rsidRPr="009924BA">
                  <w:rPr>
                    <w:color w:val="000000"/>
                  </w:rPr>
                  <w:fldChar w:fldCharType="end"/>
                </w:r>
              </w:sdtContent>
            </w:sdt>
          </w:p>
        </w:tc>
        <w:tc>
          <w:tcPr>
            <w:tcW w:w="851" w:type="dxa"/>
            <w:tcBorders>
              <w:left w:val="single" w:sz="8" w:space="0" w:color="auto"/>
            </w:tcBorders>
            <w:noWrap/>
          </w:tcPr>
          <w:p w14:paraId="189E468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B055270"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638438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783EF7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B862BA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2546735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1AC30B1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675F7977" w14:textId="77777777">
        <w:trPr>
          <w:trHeight w:val="290"/>
        </w:trPr>
        <w:tc>
          <w:tcPr>
            <w:tcW w:w="3246" w:type="dxa"/>
            <w:tcBorders>
              <w:right w:val="single" w:sz="8" w:space="0" w:color="auto"/>
            </w:tcBorders>
            <w:noWrap/>
          </w:tcPr>
          <w:p w14:paraId="784FBCF0" w14:textId="69791DBB"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a0e23dd7-232c-4b79-81b1-2264166a484e"/>
                <w:id w:val="887692866"/>
                <w:placeholder>
                  <w:docPart w:val="C9946508BCF7431490A057B3E4E843C5"/>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U4NzZlODcyLTU2NjYtNDYwZC05NTI1LTc1YzRhZjU2N2IwMSIsIkVudHJpZXMiOlt7IiRpZCI6IjIiLCIkdHlwZSI6IlN3aXNzQWNhZGVtaWMuQ2l0YXZpLkNpdGF0aW9ucy5Xb3JkUGxhY2Vob2xkZXJFbnRyeSwgU3dpc3NBY2FkZW1pYy5DaXRhdmkiLCJJZCI6ImVmMzk4Nzc0LWQ5OTUtNDgzOC04MGQ5LWQ1NmYzZWRhOGRkZCIsIlJhbmdlTGVuZ3RoIjoxMywiUmVmZXJlbmNlSWQiOiIzNGJkNGY1ZC02NmI4LTQ4ZDMtODM5MS02M2ZhNjljNGE4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zOS9zc3JuLjMxODYwNjg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IxMzkvc3Nybi4zMTg2MDY4IiwiVXJpU3RyaW5nIjoiaHR0cHM6Ly9kb2kub3JnLzEwLjIxMzkvc3Nybi4zMTg2MDY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NWM5ZmZiZC1jZDI1LTRjOTYtYTdhZi04OTc2NzkxNGMxMmEiLCJNb2RpZmllZE9uIjoiMjAyMi0wMS0xMlQxMToxMToxMSIsIlByb2plY3QiOnsiJHJlZiI6IjgifX1dLCJOdW1iZXIiOiIxMzciLCJPcmdhbml6YXRpb25zIjpbXSwiT3RoZXJzSW52b2x2ZWQiOltdLCJQYWdlQ291bnQiOiIzMCIsIlBlcmlvZGljYWwiOnsiJGlkIjoiMTc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}</w:instrText>
                </w:r>
                <w:r w:rsidR="009924BA" w:rsidRPr="009924BA">
                  <w:rPr>
                    <w:color w:val="000000"/>
                  </w:rPr>
                  <w:fldChar w:fldCharType="separate"/>
                </w:r>
                <w:r w:rsidR="00560364">
                  <w:rPr>
                    <w:color w:val="000000"/>
                  </w:rPr>
                  <w:t>Ghesla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5876e872-5666-460d-9525-75c4af567b01"/>
                <w:id w:val="1496762261"/>
                <w:placeholder>
                  <w:docPart w:val="C9946508BCF7431490A057B3E4E843C5"/>
                </w:placeholder>
              </w:sdtPr>
              <w:sdtEndPr/>
              <w:sdtContent>
                <w:r w:rsidR="009924BA" w:rsidRPr="009924BA">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EwZTIzZGQ3LTIzMmMtNGI3OS04MWIxLTIyNjQxNjZhNDg0ZSIsIkVudHJpZXMiOlt7IiRpZCI6IjIiLCIkdHlwZSI6IlN3aXNzQWNhZGVtaWMuQ2l0YXZpLkNpdGF0aW9ucy5Xb3JkUGxhY2Vob2xkZXJFbnRyeSwgU3dpc3NBY2FkZW1pYy5DaXRhdmkiLCJJZCI6IjI0YWZhYTRkLTZjZDUtNDYzOC04OGU3LTlkMGUxYWZmM2QwYiIsIlJhbmdlTGVuZ3RoIjo2LCJSZWZlcmVuY2VJZCI6IjM0YmQ0ZjVkLTY2YjgtNDhkMy04MzkxLTYzZmE2OWM0YTg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MTg2MDY4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M5L3Nzcm4uMzE4NjA2OCIsIlVyaVN0cmluZyI6Imh0dHBzOi8vZG9pLm9yZy8xMC4yMTM5L3Nzcm4uMzE4NjA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TVjOWZmYmQtY2QyNS00Yzk2LWE3YWYtODk3Njc5MTRjMTJhIiwiTW9kaWZpZWRPbiI6IjIwMjItMDEtMTJUMTE6MTE6MTEiLCJQcm9qZWN0Ijp7IiRyZWYiOiI4In19XSwiTnVtYmVyIjoiMTM3IiwiT3JnYW5pemF0aW9ucyI6W10sIk90aGVyc0ludm9sdmVkIjpbXSwiUGFnZUNvdW50IjoiMzAiLCJQZXJpb2RpY2FsIjp7IiRpZCI6IjE3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NTg3NmU4NzItNTY2Ni00NjBkLTk1MjUtNzVjNGFmNTY3YjAxIiwiVGV4dCI6IigyMDE5KSIsIldBSVZlcnNpb24iOiI3LjAuMi4wIn0=}</w:instrText>
                </w:r>
                <w:r w:rsidR="009924BA" w:rsidRPr="009924BA">
                  <w:rPr>
                    <w:color w:val="000000"/>
                  </w:rPr>
                  <w:fldChar w:fldCharType="separate"/>
                </w:r>
                <w:r w:rsidR="00560364">
                  <w:rPr>
                    <w:color w:val="000000"/>
                  </w:rPr>
                  <w:t>(2019)</w:t>
                </w:r>
                <w:r w:rsidR="009924BA" w:rsidRPr="009924BA">
                  <w:rPr>
                    <w:color w:val="000000"/>
                  </w:rPr>
                  <w:fldChar w:fldCharType="end"/>
                </w:r>
              </w:sdtContent>
            </w:sdt>
          </w:p>
        </w:tc>
        <w:tc>
          <w:tcPr>
            <w:tcW w:w="851" w:type="dxa"/>
            <w:tcBorders>
              <w:left w:val="single" w:sz="8" w:space="0" w:color="auto"/>
            </w:tcBorders>
            <w:noWrap/>
          </w:tcPr>
          <w:p w14:paraId="2610408B"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888E9FD"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785726B"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5832EB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4A4E78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0552B1A9" w14:textId="77777777" w:rsidR="00376658" w:rsidRPr="0043519C" w:rsidRDefault="002241AB">
            <w:pPr>
              <w:spacing w:after="0" w:line="240" w:lineRule="auto"/>
              <w:jc w:val="center"/>
              <w:rPr>
                <w:sz w:val="18"/>
                <w:szCs w:val="18"/>
                <w:lang w:eastAsia="de-DE"/>
              </w:rPr>
            </w:pPr>
            <w:r w:rsidRPr="0043519C">
              <w:rPr>
                <w:sz w:val="18"/>
                <w:szCs w:val="18"/>
                <w:lang w:eastAsia="de-DE"/>
              </w:rPr>
              <w:t>X </w:t>
            </w:r>
          </w:p>
        </w:tc>
        <w:tc>
          <w:tcPr>
            <w:tcW w:w="852" w:type="dxa"/>
            <w:tcBorders>
              <w:left w:val="single" w:sz="8" w:space="0" w:color="auto"/>
            </w:tcBorders>
            <w:noWrap/>
          </w:tcPr>
          <w:p w14:paraId="507659CA"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7C1BC57D" w14:textId="77777777">
        <w:trPr>
          <w:trHeight w:val="290"/>
        </w:trPr>
        <w:tc>
          <w:tcPr>
            <w:tcW w:w="3246" w:type="dxa"/>
            <w:tcBorders>
              <w:right w:val="single" w:sz="8" w:space="0" w:color="auto"/>
            </w:tcBorders>
            <w:noWrap/>
          </w:tcPr>
          <w:p w14:paraId="54C3B753" w14:textId="67D02C86"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2da7a4be-51d9-45c1-aa5d-f8295f3cfcf3"/>
                <w:id w:val="329562890"/>
                <w:placeholder>
                  <w:docPart w:val="69FB282A5A0F4C609D36D68E2FB096B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4NzA3Nzg1LWEyZDUtNDRlMi05ZGI4LTBjYzUxMmI0OTU4NyIsIkVudHJpZXMiOlt7IiRpZCI6IjIiLCIkdHlwZSI6IlN3aXNzQWNhZGVtaWMuQ2l0YXZpLkNpdGF0aW9ucy5Xb3JkUGxhY2Vob2xkZXJFbnRyeSwgU3dpc3NBY2FkZW1pYy5DaXRhdmkiLCJJZCI6IjE0ODc0NTZiLTNiOGYtNDc1Zi04OTM0LWU3MGQwNGUyMzFjOSIsIlJhbmdlTGVuZ3RoIjo5LCJSZWZlcmVuY2VJZCI6ImEwNTAxOTk2LTBkMTUtNGY5YS04ODQxLTVjYjVlMWE3YzRm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wNTAxOTk2LTBkMTUtNGY5YS04ODQxLTVjYjVlMWE3YzRm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k2MTMyMTguMjAyMS4yMDEyMTE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wLzA5NjEzMjE4LjIwMjEuMjAxMjExOSIsIlVyaVN0cmluZyI6Imh0dHBzOi8vZG9pLm9yZy8xMC4xMDgwLzA5NjEzMjE4LjIwMjEuMjAxMjE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hMTk1MDAtYWIzNS00ZDE5LWJiMDAtODQ0ZTE3MTdhZTNiIiwiTW9kaWZpZWRPbiI6IjIwMjItMDEtMTJUMTE6MTE6MTEiLCJQcm9qZWN0Ijp7IiRyZWYiOiI4In19XSwiT3JnYW5pemF0aW9ucyI6W10sIk90aGVyc0ludm9sdmVkIjpbXSwiUGFnZUNvdW50IjoiMTc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SGUgZXQgYWwuIn1dfSwiVGFnIjoiQ2l0YXZpUGxhY2Vob2xkZXIjMmRhN2E0YmUtNTFkOS00NWMxLWFhNWQtZjgyOTVmM2NmY2YzIiwiVGV4dCI6IkhlIGV0IGFsLiIsIldBSVZlcnNpb24iOiI3LjAuMi4wIn0=}</w:instrText>
                </w:r>
                <w:r w:rsidR="009924BA" w:rsidRPr="009924BA">
                  <w:rPr>
                    <w:color w:val="000000"/>
                  </w:rPr>
                  <w:fldChar w:fldCharType="separate"/>
                </w:r>
                <w:r w:rsidR="00560364">
                  <w:rPr>
                    <w:color w:val="000000"/>
                  </w:rPr>
                  <w:t>He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a8707785-a2d5-44e2-9db8-0cc512b49587"/>
                <w:id w:val="227281746"/>
                <w:placeholder>
                  <w:docPart w:val="69FB282A5A0F4C609D36D68E2FB096B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JkYTdhNGJlLTUxZDktNDVjMS1hYTVkLWY4Mjk1ZjNjZmNmMyIsIkVudHJpZXMiOlt7IiRpZCI6IjIiLCIkdHlwZSI6IlN3aXNzQWNhZGVtaWMuQ2l0YXZpLkNpdGF0aW9ucy5Xb3JkUGxhY2Vob2xkZXJFbnRyeSwgU3dpc3NBY2FkZW1pYy5DaXRhdmkiLCJJZCI6IjMwMjhhYTZmLTU3MmItNGRlYy05NjQzLWQzYjE0NmI0YjFkNCIsIlJhbmdlTGVuZ3RoIjo2LCJSZWZlcmVuY2VJZCI6ImEwNTAxOTk2LTBkMTUtNGY5YS04ODQxLTVjYjVlMWE3Yz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YTA1MDE5OTYtMGQxNS00ZjlhLTg4NDEtNWNiNWUxYTdjNG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OTYxMzIxOC4yMDIxLjIwMTIxMT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DAvMDk2MTMyMTguMjAyMS4yMDEyMTE5IiwiVXJpU3RyaW5nIjoiaHR0cHM6Ly9kb2kub3JnLzEwLjEwODAvMDk2MTMyMTguMjAyMS4yMDEyMTE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mExOTUwMC1hYjM1LTRkMTktYmIwMC04NDRlMTcxN2FlM2IiLCJNb2RpZmllZE9uIjoiMjAyMi0wMS0xMlQxMToxMToxMSIsIlByb2plY3QiOnsiJHJlZiI6IjgifX1dLCJPcmdhbml6YXRpb25zIjpbXSwiT3RoZXJzSW52b2x2ZWQiOltdLCJQYWdlQ291bnQiOiIxNy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YTg3MDc3ODUtYTJkNS00NGUyLTlkYjgtMGNjNTEyYjQ5NTg3IiwiVGV4dCI6IigyMDIxKSIsIldBSVZlcnNpb24iOiI3LjAuMi4wIn0=}</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735CD6F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BAFF6E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8A0043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DCE74F7"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46A106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1404362F"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09F58BC" w14:textId="77777777" w:rsidR="00376658" w:rsidRPr="0043519C" w:rsidRDefault="00376658">
            <w:pPr>
              <w:spacing w:after="0" w:line="240" w:lineRule="auto"/>
              <w:jc w:val="center"/>
              <w:rPr>
                <w:sz w:val="18"/>
                <w:szCs w:val="18"/>
                <w:lang w:eastAsia="de-DE"/>
              </w:rPr>
            </w:pPr>
          </w:p>
        </w:tc>
      </w:tr>
      <w:tr w:rsidR="00376658" w:rsidRPr="0043519C" w14:paraId="3408E993" w14:textId="77777777">
        <w:trPr>
          <w:trHeight w:val="290"/>
        </w:trPr>
        <w:tc>
          <w:tcPr>
            <w:tcW w:w="3246" w:type="dxa"/>
            <w:tcBorders>
              <w:right w:val="single" w:sz="8" w:space="0" w:color="auto"/>
            </w:tcBorders>
            <w:noWrap/>
          </w:tcPr>
          <w:p w14:paraId="50743828" w14:textId="60DD5775"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75569c67-0cd4-421c-8da7-625d0fba6d94"/>
                <w:id w:val="-2116272518"/>
                <w:placeholder>
                  <w:docPart w:val="D777F1097E94481AB889BF490F1D2ABA"/>
                </w:placeholder>
              </w:sdtPr>
              <w:sdtEndPr/>
              <w:sdtContent>
                <w:r w:rsidR="00FF0E3D" w:rsidRPr="00FF0E3D">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zMjEwOTE5LTQ4NTktNGQyNy1hMmM1LTY1ZWMzMzU0NGMxZSIsIkVudHJpZXMiOlt7IiRpZCI6IjIiLCIkdHlwZSI6IlN3aXNzQWNhZGVtaWMuQ2l0YXZpLkNpdGF0aW9ucy5Xb3JkUGxhY2Vob2xkZXJFbnRyeSwgU3dpc3NBY2FkZW1pYy5DaXRhdmkiLCJJZCI6ImI5MDUxZTVjLWMzMzEtNGE5Ni05ZTcwLWM0NWYzMTI4MDk3YyIsIlJhbmdlTGVuZ3RoIjoxMiwiUmVmZXJlbmNlSWQiOiI4MDgyMDQ3Ny1jYWY0LTRjZDEtOGUwNC03OWMwYzE2ZmRkMT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4MDgyMDQ3Ny1jYWY0LTRjZDEtOGUwNC03OWMwYzE2ZmRk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Ni4wMz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E5LjA2LjAzOSIsIlVyaVN0cmluZyI6Imh0dHBzOi8vZG9pLm9yZy8xMC4xMDE2L2ouZW5wb2wuMjAxOS4wNi4wM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ExYjdkMzliLTY0YWUtNDAxZi04MjU5LWE3MDc3Mjk3ODNhNiIsIk1vZGlmaWVkT24iOiIyMDIyLTAxLTEyVDExOjExOjExIiwiUHJvamVjdCI6eyIkcmVmIjoiOCJ9fV0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SGVucnkgZXQgYWwuIn1dfSwiVGFnIjoiQ2l0YXZpUGxhY2Vob2xkZXIjNzU1NjljNjctMGNkNC00MjFjLThkYTctNjI1ZDBmYmE2ZDk0IiwiVGV4dCI6IkhlbnJ5IGV0IGFsLiIsIldBSVZlcnNpb24iOiI3LjAuMi4wIn0=}</w:instrText>
                </w:r>
                <w:r w:rsidR="00FF0E3D" w:rsidRPr="00FF0E3D">
                  <w:rPr>
                    <w:color w:val="000000"/>
                  </w:rPr>
                  <w:fldChar w:fldCharType="separate"/>
                </w:r>
                <w:r w:rsidR="00560364">
                  <w:rPr>
                    <w:color w:val="000000"/>
                  </w:rPr>
                  <w:t>Henry et al.</w:t>
                </w:r>
                <w:r w:rsidR="00FF0E3D" w:rsidRPr="00FF0E3D">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a3210919-4859-4d27-a2c5-65ec33544c1e"/>
                <w:id w:val="-1805534054"/>
                <w:placeholder>
                  <w:docPart w:val="D777F1097E94481AB889BF490F1D2ABA"/>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1NTY5YzY3LTBjZDQtNDIxYy04ZGE3LTYyNWQwZmJhNmQ5NCIsIkVudHJpZXMiOlt7IiRpZCI6IjIiLCIkdHlwZSI6IlN3aXNzQWNhZGVtaWMuQ2l0YXZpLkNpdGF0aW9ucy5Xb3JkUGxhY2Vob2xkZXJFbnRyeSwgU3dpc3NBY2FkZW1pYy5DaXRhdmkiLCJJZCI6IjdjYWVjNDIwLWQ2NjAtNGRhMC05MGM4LTY1Nzk1NDRiZTY5OSIsIlJhbmdlTGVuZ3RoIjo2LCJSZWZlcmVuY2VJZCI6IjgwODIwNDc3LWNhZjQtNGNkMS04ZTA0LTc5YzBjMTZmZGQ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ODA4MjA0NzctY2FmNC00Y2QxLThlMDQtNzljMGMxNmZkZ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YuMDM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xOS4wNi4wMzkiLCJVcmlTdHJpbmciOiJodHRwczovL2RvaS5vcmcvMTAuMTAxNi9qLmVucG9sLjIwMTkuMDYuMD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MWI3ZDM5Yi02NGFlLTQwMWYtODI1OS1hNzA3NzI5NzgzYTYiLCJNb2RpZmllZE9uIjoiMjAyMi0wMS0xMlQxMToxMToxMSIsIlByb2plY3QiOnsiJHJlZiI6IjgifX1dLCJPcmdhbml6YXRpb25zIjpbXSwiT3RoZXJzSW52b2x2ZWQiOltdLCJQYWdlQ291bnQiOiIxOCIsIlBhZ2VSYW5nZSI6IjxzcD5cclxuICA8bj4xPC9uPlxyXG4gIDxpbj50cnVlPC9pbj5cclxuICA8b3M+MTwvb3M+XHJcbiAgPHBzPjE8L3BzPlxyXG48L3NwPlxyXG48ZXA+XHJcbiAgPG4+MTg8L24+XHJcbiAgPGluPnRydWU8L2luPlxyXG4gIDxvcz4xODwvb3M+XHJcbiAgPHBzPjE4PC9wcz5cclxuPC9lcD5cclxuPG9zPjEtMTg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hMzIxMDkxOS00ODU5LTRkMjctYTJjNS02NWVjMzM1NDRjMWUiLCJUZXh0IjoiKDIwMTkpIiwiV0FJVmVyc2lvbiI6IjcuMC4yLjAifQ==}</w:instrText>
                </w:r>
                <w:r w:rsidR="009924BA" w:rsidRPr="009924BA">
                  <w:rPr>
                    <w:color w:val="000000"/>
                  </w:rPr>
                  <w:fldChar w:fldCharType="separate"/>
                </w:r>
                <w:r w:rsidR="00560364">
                  <w:rPr>
                    <w:color w:val="000000"/>
                  </w:rPr>
                  <w:t>(2019)</w:t>
                </w:r>
                <w:r w:rsidR="009924BA" w:rsidRPr="009924BA">
                  <w:rPr>
                    <w:color w:val="000000"/>
                  </w:rPr>
                  <w:fldChar w:fldCharType="end"/>
                </w:r>
              </w:sdtContent>
            </w:sdt>
          </w:p>
        </w:tc>
        <w:tc>
          <w:tcPr>
            <w:tcW w:w="851" w:type="dxa"/>
            <w:tcBorders>
              <w:left w:val="single" w:sz="8" w:space="0" w:color="auto"/>
            </w:tcBorders>
            <w:noWrap/>
          </w:tcPr>
          <w:p w14:paraId="159B438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07B5D1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7AE8E7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E9C995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8B46F38"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3D1BA52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689B9751"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419CFB3" w14:textId="77777777">
        <w:trPr>
          <w:trHeight w:val="290"/>
        </w:trPr>
        <w:tc>
          <w:tcPr>
            <w:tcW w:w="3246" w:type="dxa"/>
            <w:tcBorders>
              <w:right w:val="single" w:sz="8" w:space="0" w:color="auto"/>
            </w:tcBorders>
            <w:noWrap/>
          </w:tcPr>
          <w:p w14:paraId="54F57C80" w14:textId="679D3261"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0227f2e2-fb50-412f-b0bb-e87e3e792393"/>
                <w:id w:val="1540241653"/>
                <w:placeholder>
                  <w:docPart w:val="4EC904A253EC4C35A2002C11AC304B5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FiOTBkZDQzLWFmODMtNDE1ZC1hN2UyLTZlNTFhNTlhMjUxNSIsIkVudHJpZXMiOlt7IiRpZCI6IjIiLCIkdHlwZSI6IlN3aXNzQWNhZGVtaWMuQ2l0YXZpLkNpdGF0aW9ucy5Xb3JkUGxhY2Vob2xkZXJFbnRyeSwgU3dpc3NBY2FkZW1pYy5DaXRhdmkiLCJJZCI6ImFlOTJmYjgyLTRiNTktNDBlYy04M2E1LTMxOWZlNjA3YjViYSIsIlJhbmdlTGVuZ3RoIjoxNiwiUmVmZXJlbmNlSWQiOiJhNTY2NjUzOS02Y2ExLTQ1NTctYjM3Ni1hNDMwMThhYjIwM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1NjY2NTM5LTZjYTEtNDU1Ny1iMzc2LWE0MzAxOGFiM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guMjAyMSIsIkRvaSI6IjEwLjMzOTAvaWplcnBoMTgxNjg0MDY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kxMzQ2IiwiVXJpU3RyaW5nIjoiaHR0cHM6Ly93d3cubmNiaS5ubG0ubmloLmdvdi9wbWMvYXJ0aWNsZXMvUE1DODM5MTM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VsaW5lIE1hcmllIFNjaG5hYWsiLCJDcmVhdGVkT24iOiIyMDIyLTAxLTEyVDExOjExOjExIiwiTW9kaWZpZWRCeSI6Il9GZWxpbmUgTWFyaWUgU2NobmFhayIsIklkIjoiMzRlNjEwOTItZWY5MC00NTZhLTljMmItNDNiMjFlOGVmODM3IiwiTW9kaWZpZWRPbiI6IjIwMjItMDEtMTJUMTE6MTE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lqZXJwaDE4MTY4NDA2IiwiVXJpU3RyaW5nIjoiaHR0cHM6Ly9kb2kub3JnLzEwLjMzOTAvaWplcnBoMTgxNjg0M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U3MTA4ZjIxLTAwN2QtNGI5YS05N2ViLTYyYzczZmE5YzliMCIsIk1vZGlmaWVkT24iOiIyMDIyLTAxLTEyVDExOjExOjE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Q0NDQxNTgiLCJVcmlTdHJpbmciOiJodHRwOi8vd3d3Lm5jYmkubmxtLm5paC5nb3YvcHVibWVkLzM0NDQ0MTU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5MGY0NDRlMC1iYjhiLTQ3ZWEtOWExOC1kY2Q2NzA0ZTZhMWIiLCJNb2RpZmllZE9uIjoiMjAyMi0wMS0xMlQxMToxMToxMSIsIlByb2plY3QiOnsiJHJlZiI6IjgifX1dLCJOdW1iZXIiOiIxNiI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}</w:instrText>
                </w:r>
                <w:r w:rsidR="009924BA" w:rsidRPr="009924BA">
                  <w:rPr>
                    <w:color w:val="000000"/>
                  </w:rPr>
                  <w:fldChar w:fldCharType="separate"/>
                </w:r>
                <w:r w:rsidR="00560364">
                  <w:rPr>
                    <w:color w:val="000000"/>
                  </w:rPr>
                  <w:t>Jorgensen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1b90dd43-af83-415d-a7e2-6e51a59a2515"/>
                <w:id w:val="-420722841"/>
                <w:placeholder>
                  <w:docPart w:val="4EC904A253EC4C35A2002C11AC304B53"/>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yMjdmMmUyLWZiNTAtNDEyZi1iMGJiLWU4N2UzZTc5MjM5MyIsIkVudHJpZXMiOlt7IiRpZCI6IjIiLCIkdHlwZSI6IlN3aXNzQWNhZGVtaWMuQ2l0YXZpLkNpdGF0aW9ucy5Xb3JkUGxhY2Vob2xkZXJFbnRyeSwgU3dpc3NBY2FkZW1pYy5DaXRhdmkiLCJJZCI6ImQ5NGE1MzUxLTVjNzItNDQzOC1hMGJiLWJlZjJiYTBmOTgyZiIsIlJhbmdlTGVuZ3RoIjo2LCJSZWZlcmVuY2VJZCI6ImE1NjY2NTM5LTZjYTEtNDU1Ny1iMzc2LWE0MzAxOGFiMjA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JhNTY2NjUzOS02Y2ExLTQ1NTctYjM3Ni1hNDMwMThhYjIw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jEiLCJEb2kiOiIxMC4zMzkwL2lqZXJwaDE4MTY4NDA2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5MTM0NiIsIlVyaVN0cmluZyI6Imh0dHBzOi8vd3d3Lm5jYmkubmxtLm5paC5nb3YvcG1jL2FydGljbGVzL1BNQzgz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M0ZTYxMDkyLWVmOTAtNDU2YS05YzJiLTQzYjIxZThlZjgzNy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pamVycGgxODE2ODQwNiIsIlVyaVN0cmluZyI6Imh0dHBzOi8vZG9pLm9yZy8xMC4zMzkwL2lqZXJwaDE4MTY4N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lNzEwOGYyMS0wMDdkLTRiOWEtOTdlYi02MmM3M2ZhOWM5YjAiLCJNb2RpZmllZE9uIjoiMjAyMi0wMS0xMlQxMToxM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0NDQ0MTU4IiwiVXJpU3RyaW5nIjoiaHR0cDovL3d3dy5uY2JpLm5sbS5uaWguZ292L3B1Ym1lZC8zNDQ0NDE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OTBmNDQ0ZTAtYmI4Yi00N2VhLTlhMTgtZGNkNjcwNGU2YTFiIiwiTW9kaWZpZWRPbiI6IjIwMjItMDEtMTJUMTE6MTE6MTEiLCJQcm9qZWN0Ijp7IiRyZWYiOiI4In19XSwiTnVtYmVyIjoiMTYi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EpIn1dfSwiVGFnIjoiQ2l0YXZpUGxhY2Vob2xkZXIjMWI5MGRkNDMtYWY4My00MTVkLWE3ZTItNmU1MWE1OWEyNTE1IiwiVGV4dCI6IigyMDIxKSIsIldBSVZlcnNpb24iOiI3LjAuMi4wIn0=}</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68B61B0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D36F3C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032907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EDC7B59"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0B74CA9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1A8BF03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58B827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7BC4F1CD" w14:textId="77777777">
        <w:trPr>
          <w:trHeight w:val="290"/>
        </w:trPr>
        <w:tc>
          <w:tcPr>
            <w:tcW w:w="3246" w:type="dxa"/>
            <w:tcBorders>
              <w:right w:val="single" w:sz="8" w:space="0" w:color="auto"/>
            </w:tcBorders>
            <w:noWrap/>
          </w:tcPr>
          <w:p w14:paraId="7D41DB24" w14:textId="45E585DA"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edff57eb-f9be-47f7-97bd-0bf70c9f6b76"/>
                <w:id w:val="-530031944"/>
                <w:placeholder>
                  <w:docPart w:val="36A2CA1D83884FC6BE9F52C2378F7B21"/>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3NWI0NmE3LTc0YWQtNDc4OC05MDQ4LWFlNWU2NmMwMzFiZSIsIkVudHJpZXMiOlt7IiRpZCI6IjIiLCIkdHlwZSI6IlN3aXNzQWNhZGVtaWMuQ2l0YXZpLkNpdGF0aW9ucy5Xb3JkUGxhY2Vob2xkZXJFbnRyeSwgU3dpc3NBY2FkZW1pYy5DaXRhdmkiLCJJZCI6IjMyMDJkYTM5LThhOGMtNDczMC05NDNlLTliNzg2MWJkN2VjNCIsIlJhbmdlTGVuZ3RoIjoxMSwiUmVmZXJlbmNlSWQiOiIzMGQ0ODA5Mi1jMTUzLTRmNDQtOTU2ZS03YjlkODIwMmEzY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9tcy4xMzM5Ni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wb21zLjEzMzk2IiwiVXJpU3RyaW5nIjoiaHR0cHM6Ly9kb2kub3JnLzEwLjExMTEvcG9tcy4xMzM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p1bmcgZXQgYWwuIn1dfSwiVGFnIjoiQ2l0YXZpUGxhY2Vob2xkZXIjZWRmZjU3ZWItZjliZS00N2Y3LTk3YmQtMGJmNzBjOWY2Yjc2IiwiVGV4dCI6Ikp1bmcgZXQgYWwuIiwiV0FJVmVyc2lvbiI6IjcuMC4yLjAifQ==}</w:instrText>
                </w:r>
                <w:r w:rsidR="009924BA" w:rsidRPr="009924BA">
                  <w:rPr>
                    <w:color w:val="000000"/>
                  </w:rPr>
                  <w:fldChar w:fldCharType="separate"/>
                </w:r>
                <w:r w:rsidR="00560364">
                  <w:rPr>
                    <w:color w:val="000000"/>
                  </w:rPr>
                  <w:t>Jung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375b46a7-74ad-4788-9048-ae5e66c031be"/>
                <w:id w:val="927771422"/>
                <w:placeholder>
                  <w:docPart w:val="36A2CA1D83884FC6BE9F52C2378F7B21"/>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kZmY1N2ViLWY5YmUtNDdmNy05N2JkLTBiZjcwYzlmNmI3NiIsIkVudHJpZXMiOlt7IiRpZCI6IjIiLCIkdHlwZSI6IlN3aXNzQWNhZGVtaWMuQ2l0YXZpLkNpdGF0aW9ucy5Xb3JkUGxhY2Vob2xkZXJFbnRyeSwgU3dpc3NBY2FkZW1pYy5DaXRhdmkiLCJJZCI6ImJjYzY1YTcyLWY0YjMtNGQwYi1hMmQ0LThlYjVlNTZhMTgyMyIsIlJhbmdlTGVuZ3RoIjo2LCJSZWZlcmVuY2VJZCI6IjMwZDQ4MDkyLWMxNTMtNGY0NC05NTZlLTdiOWQ4MjAyYTN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zMGQ0ODA5Mi1jMTUzLTRmNDQtOTU2ZS03YjlkODIwMmEzY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BvbXMuMTMzOTY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cG9tcy4xMzM5NiIsIlVyaVN0cmluZyI6Imh0dHBzOi8vZG9pLm9yZy8xMC4xMTExL3BvbXMuMTMz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Mzc1YjQ2YTctNzRhZC00Nzg4LTkwNDgtYWU1ZTY2YzAzMWJlIiwiVGV4dCI6IigyMDIxKSIsIldBSVZlcnNpb24iOiI3LjAuMi4wIn0=}</w:instrText>
                </w:r>
                <w:r w:rsidR="009924BA" w:rsidRPr="009924BA">
                  <w:rPr>
                    <w:color w:val="000000"/>
                  </w:rPr>
                  <w:fldChar w:fldCharType="separate"/>
                </w:r>
                <w:r w:rsidR="00560364">
                  <w:rPr>
                    <w:color w:val="000000"/>
                  </w:rPr>
                  <w:t>(2021)</w:t>
                </w:r>
                <w:r w:rsidR="009924BA" w:rsidRPr="009924BA">
                  <w:rPr>
                    <w:color w:val="000000"/>
                  </w:rPr>
                  <w:fldChar w:fldCharType="end"/>
                </w:r>
              </w:sdtContent>
            </w:sdt>
          </w:p>
        </w:tc>
        <w:tc>
          <w:tcPr>
            <w:tcW w:w="851" w:type="dxa"/>
            <w:tcBorders>
              <w:left w:val="single" w:sz="8" w:space="0" w:color="auto"/>
            </w:tcBorders>
            <w:noWrap/>
          </w:tcPr>
          <w:p w14:paraId="6281017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A222925"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5B912E0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B9FCE9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CC5169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6001D29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40F7C171"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2CBA41ED" w14:textId="77777777">
        <w:trPr>
          <w:trHeight w:val="290"/>
        </w:trPr>
        <w:tc>
          <w:tcPr>
            <w:tcW w:w="3246" w:type="dxa"/>
            <w:tcBorders>
              <w:right w:val="single" w:sz="8" w:space="0" w:color="auto"/>
            </w:tcBorders>
            <w:noWrap/>
          </w:tcPr>
          <w:p w14:paraId="4D7D38F0" w14:textId="79457870"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b2535a1f-17d5-4b39-8ce1-7704970b3ccd"/>
                <w:id w:val="1215855778"/>
                <w:placeholder>
                  <w:docPart w:val="3DBB7CCD137C49BB847E10D610DAA35A"/>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zM2ExMDRlLTU3NjItNDI0NC05NDY4LTgyYjQzN2RjN2YwOCIsIkVudHJpZXMiOlt7IiRpZCI6IjIiLCIkdHlwZSI6IlN3aXNzQWNhZGVtaWMuQ2l0YXZpLkNpdGF0aW9ucy5Xb3JkUGxhY2Vob2xkZXJFbnRyeSwgU3dpc3NBY2FkZW1pYy5DaXRhdmkiLCJJZCI6IjAwN2JjMDJiLTI5YzktNDI0NC05MDY1LWVmNWVmMjUzNmYzNSIsIlJhbmdlTGVuZ3RoIjoxMywiUmVmZXJlbmNlSWQiOiI5MzRhNjE5Yy1lMmIwLTQ4ZjYtYmNjNi05ODM3ZWIyNmQyM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C4xMDY2ODU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Y29sZWNvbi4yMDIwLjEwNjY4NSIsIlVyaVN0cmluZyI6Imh0dHBzOi8vZG9pLm9yZy8xMC4xMDE2L2ouZWNvbGVjb24uMjAyMC4xMDY2O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3MjNkZjBiLWNkMzItNGQyYy05N2MyLTI1NDRhZmUyOWJlNC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xNy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}</w:instrText>
                </w:r>
                <w:r w:rsidR="009924BA" w:rsidRPr="009924BA">
                  <w:rPr>
                    <w:color w:val="000000"/>
                  </w:rPr>
                  <w:fldChar w:fldCharType="separate"/>
                </w:r>
                <w:r w:rsidR="00560364">
                  <w:rPr>
                    <w:color w:val="000000"/>
                  </w:rPr>
                  <w:t>Kaiser et al.</w:t>
                </w:r>
                <w:r w:rsidR="009924BA" w:rsidRPr="009924BA">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e33a104e-5762-4244-9468-82b437dc7f08"/>
                <w:id w:val="1817455376"/>
                <w:placeholder>
                  <w:docPart w:val="3DBB7CCD137C49BB847E10D610DAA35A"/>
                </w:placeholder>
              </w:sdtPr>
              <w:sdtEndPr/>
              <w:sdtContent>
                <w:r w:rsidR="009924BA" w:rsidRPr="009924BA">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yNTM1YTFmLTE3ZDUtNGIzOS04Y2UxLTc3MDQ5NzBiM2NjZCIsIkVudHJpZXMiOlt7IiRpZCI6IjIiLCIkdHlwZSI6IlN3aXNzQWNhZGVtaWMuQ2l0YXZpLkNpdGF0aW9ucy5Xb3JkUGxhY2Vob2xkZXJFbnRyeSwgU3dpc3NBY2FkZW1pYy5DaXRhdmkiLCJJZCI6ImVmMDhhOTE1LTI1MDMtNDc4OS04ODNkLTc3YTU3OTYyOWY5ZCIsIlJhbmdlTGVuZ3RoIjo2LCJSZWZlcmVuY2VJZCI6IjkzNGE2MTljLWUyYjAtNDhmNi1iY2M2LTk4MzdlYjI2ZDI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AuMTA2Njg1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NvbGVjb24uMjAyMC4xMDY2ODUiLCJVcmlTdHJpbmciOiJodHRwczovL2RvaS5vcmcvMTAuMTAxNi9qLmVjb2xlY29uLjIwMjAuMTA2Njg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NzIzZGYwYi1jZDMyLTRkMmMtOTdjMi0yNTQ0YWZlMjliZTQ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Tc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NlMzNhMTA0ZS01NzYyLTQyNDQtOTQ2OC04MmI0MzdkYzdmMDgiLCJUZXh0IjoiKDIwMjApIiwiV0FJVmVyc2lvbiI6IjcuMC4yLjAifQ==}</w:instrText>
                </w:r>
                <w:r w:rsidR="009924BA" w:rsidRPr="009924BA">
                  <w:rPr>
                    <w:color w:val="000000"/>
                  </w:rPr>
                  <w:fldChar w:fldCharType="separate"/>
                </w:r>
                <w:r w:rsidR="00560364">
                  <w:rPr>
                    <w:color w:val="000000"/>
                  </w:rPr>
                  <w:t>(2020)</w:t>
                </w:r>
                <w:r w:rsidR="009924BA" w:rsidRPr="009924BA">
                  <w:rPr>
                    <w:color w:val="000000"/>
                  </w:rPr>
                  <w:fldChar w:fldCharType="end"/>
                </w:r>
              </w:sdtContent>
            </w:sdt>
          </w:p>
        </w:tc>
        <w:tc>
          <w:tcPr>
            <w:tcW w:w="851" w:type="dxa"/>
            <w:tcBorders>
              <w:left w:val="single" w:sz="8" w:space="0" w:color="auto"/>
            </w:tcBorders>
            <w:noWrap/>
          </w:tcPr>
          <w:p w14:paraId="57FE259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BF4892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F3EE765"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B40176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4CEEB9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2130CE8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6870069A"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66A77FBA" w14:textId="77777777">
        <w:trPr>
          <w:trHeight w:val="290"/>
        </w:trPr>
        <w:tc>
          <w:tcPr>
            <w:tcW w:w="3246" w:type="dxa"/>
            <w:tcBorders>
              <w:right w:val="single" w:sz="8" w:space="0" w:color="auto"/>
            </w:tcBorders>
            <w:noWrap/>
          </w:tcPr>
          <w:p w14:paraId="007FDDDE" w14:textId="4E64E52D"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e4c7b1ff-e49f-43b3-9007-18d2b364e50b"/>
                <w:id w:val="-1349707306"/>
                <w:placeholder>
                  <w:docPart w:val="ED0395B55B574E858154176819DD0CE3"/>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mNjg2NTJmLWRkMDgtNGU5My04ZjI0LTM4MTgyYTg3MWY0MCIsIkVudHJpZXMiOlt7IiRpZCI6IjIiLCIkdHlwZSI6IlN3aXNzQWNhZGVtaWMuQ2l0YXZpLkNpdGF0aW9ucy5Xb3JkUGxhY2Vob2xkZXJFbnRyeSwgU3dpc3NBY2FkZW1pYy5DaXRhdmkiLCJJZCI6IjBiMTE1OGY2LThmZmYtNGI5ZC1iYTY1LTkxYjI5MDI5NDc0YSIsIlJhbmdlTGVuZ3RoIjoxMywiUmVmZXJlbmNlSWQiOiJhNjRiZDEyYy0yY2RiLTRlNzktOGFlNS1iMTc4NzE1MDQy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jEtMDA4NjYteCIsIkVkaXRvcnMiOltdLCJFdmFsdWF0aW9uQ29tcGxleGl0eSI6MCwiRXZhbHVhdGlvblNvdXJjZVRleHRGb3JtYXQiOjAsIkdyb3VwcyI6W10sIkhhc0xhYmVsMSI6dHJ1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NjAtMDIxLTAwODY2LXgiLCJVcmlTdHJpbmciOiJodHRwczovL2RvaS5vcmcvMTAuMTAzOC9zNDE1NjAtMDIxLTAwODY2LX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}</w:instrText>
                </w:r>
                <w:r w:rsidR="003E7A10" w:rsidRPr="003E7A10">
                  <w:rPr>
                    <w:color w:val="000000"/>
                  </w:rPr>
                  <w:fldChar w:fldCharType="separate"/>
                </w:r>
                <w:r w:rsidR="00560364">
                  <w:rPr>
                    <w:color w:val="000000"/>
                  </w:rPr>
                  <w:t>Khanna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7f68652f-dd08-4e93-8f24-38182a871f40"/>
                <w:id w:val="1051738229"/>
                <w:placeholder>
                  <w:docPart w:val="ED0395B55B574E858154176819DD0CE3"/>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0YzdiMWZmLWU0OWYtNDNiMy05MDA3LTE4ZDJiMzY0ZTUwYiIsIkVudHJpZXMiOlt7IiRpZCI6IjIiLCIkdHlwZSI6IlN3aXNzQWNhZGVtaWMuQ2l0YXZpLkNpdGF0aW9ucy5Xb3JkUGxhY2Vob2xkZXJFbnRyeSwgU3dpc3NBY2FkZW1pYy5DaXRhdmkiLCJJZCI6IjdhYzI4MjgyLWFjOTktNGFhMy04M2ExLTZjZjA5MmU2NTViMCIsIlJhbmdlTGVuZ3RoIjo2LCJSZWZlcmVuY2VJZCI6ImE2NGJkMTJjLTJjZGItNGU3OS04YWU1LWIxNzg3MTUwNDI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xLTAwODY2LXgiLCJFZGl0b3JzIjpbXSwiRXZhbHVhdGlvbkNvbXBsZXhpdHkiOjAsIkV2YWx1YXRpb25Tb3VyY2VUZXh0Rm9ybWF0IjowLCJHcm91cHMiOltdLCJIYXNMYWJlbDEiOnRydW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YwLTAyMS0wMDg2Ni14IiwiVXJpU3RyaW5nIjoiaHR0cHM6Ly9kb2kub3JnLzEwLjEwMzgvczQxNTYwLTAyMS0wMDg2Ni1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EpIn1dfSwiVGFnIjoiQ2l0YXZpUGxhY2Vob2xkZXIjN2Y2ODY1MmYtZGQwOC00ZTkzLThmMjQtMzgxODJhODcxZjQw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851" w:type="dxa"/>
            <w:tcBorders>
              <w:left w:val="single" w:sz="8" w:space="0" w:color="auto"/>
            </w:tcBorders>
            <w:noWrap/>
          </w:tcPr>
          <w:p w14:paraId="446F4D0A"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CEB45BB"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8DF1F1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2B81DC1"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C5A46A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2E54A6AB"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08AC4AB"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04F8DDB4" w14:textId="77777777">
        <w:trPr>
          <w:trHeight w:val="290"/>
        </w:trPr>
        <w:tc>
          <w:tcPr>
            <w:tcW w:w="3246" w:type="dxa"/>
            <w:tcBorders>
              <w:right w:val="single" w:sz="8" w:space="0" w:color="auto"/>
            </w:tcBorders>
            <w:noWrap/>
          </w:tcPr>
          <w:p w14:paraId="42DBF7D6" w14:textId="745A5D07"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6418c80d-e61e-4e86-8498-f9a138c86eef"/>
                <w:id w:val="-175568952"/>
                <w:placeholder>
                  <w:docPart w:val="D112DF3AB83D4BA981B9CA538691184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E4MTQzMjRjLTJmOGItNDZmMC1iMDI5LWM0NDRlYTRjZTI2NiIsIkVudHJpZXMiOlt7IiRpZCI6IjIiLCIkdHlwZSI6IlN3aXNzQWNhZGVtaWMuQ2l0YXZpLkNpdGF0aW9ucy5Xb3JkUGxhY2Vob2xkZXJFbnRyeSwgU3dpc3NBY2FkZW1pYy5DaXRhdmkiLCJJZCI6IjEwODhiYWI4LWE4YTUtNDIzNi04YTNjLWU2OGFjODgzOWE2OSIsIlJhbmdlTGVuZ3RoIjoxNiwiUmVmZXJlbmNlSWQiOiIxNDc4ZmZhMi01ZmE1LTQ4YzMtOTU2Ny0wN2M2YjA4YmVi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S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I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IxNDc4ZmZhMi01ZmE1LTQ4YzMtOTU2Ny0wN2M2YjA4YmViZ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wLjExMDE1M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VuYnVpbGQuMjAyMC4xMTAxNTEiLCJVcmlTdHJpbmciOiJodHRwczovL2RvaS5vcmcvMTAuMTAxNi9qLmVuYnVpbGQuMjAyMC4xMTA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lMzI2OGNlLTNmNzktNGJjMi04MTk2LTA2YzY4NGMyMzVjMy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kguIEIuIEtpbSBldCBhbC4ifV19LCJUYWciOiJDaXRhdmlQbGFjZWhvbGRlciM2NDE4YzgwZC1lNjFlLTRlODYtODQ5OC1mOWExMzhjODZlZWYiLCJUZXh0IjoiSC4gQi4gS2ltIGV0IGFsLiIsIldBSVZlcnNpb24iOiI3LjAuMi4wIn0=}</w:instrText>
                </w:r>
                <w:r w:rsidR="003E7A10" w:rsidRPr="003E7A10">
                  <w:rPr>
                    <w:color w:val="000000"/>
                  </w:rPr>
                  <w:fldChar w:fldCharType="separate"/>
                </w:r>
                <w:r w:rsidR="00560364">
                  <w:rPr>
                    <w:color w:val="000000"/>
                  </w:rPr>
                  <w:t>Kim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1814324c-2f8b-46f0-b029-c444ea4ce266"/>
                <w:id w:val="138534955"/>
                <w:placeholder>
                  <w:docPart w:val="D112DF3AB83D4BA981B9CA538691184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0MThjODBkLWU2MWUtNGU4Ni04NDk4LWY5YTEzOGM4NmVlZiIsIkVudHJpZXMiOlt7IiRpZCI6IjIiLCIkdHlwZSI6IlN3aXNzQWNhZGVtaWMuQ2l0YXZpLkNpdGF0aW9ucy5Xb3JkUGxhY2Vob2xkZXJFbnRyeSwgU3dpc3NBY2FkZW1pYy5DaXRhdmkiLCJJZCI6ImY5MzhkMjk3LTM3MTEtNDVhYS1hZTlhLTE4OGM2NTlhNjUzYSIsIlJhbmdlTGVuZ3RoIjo2LCJSZWZlcmVuY2VJZCI6IjE0NzhmZmEyLTVmYTUtNDhjMy05NTY3LTA3YzZiMDhiZW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cmVmIjoiOCJ9fSx7IiRpZCI6IjEzIiwiJHR5cGUiOiJTd2lzc0FjYWRlbWljLkNpdGF2aS5QZXJzb24sIFN3aXNzQWNhZGVtaWMuQ2l0YXZpIiwiRmlyc3ROYW1lIjoiWW9rbyIsIkxhc3ROYW1lIjoiT2RhdGUiLCJQcm90ZWN0ZWQiOmZhbHNlLCJTZXgiOjEsIkNyZWF0ZWRCeSI6Il9GZWxpbmUgTWFyaWUgU2NobmFhayIsIkNyZWF0ZWRPbiI6IjIwMjItMDEtMTJUMTE6MTE6MTEiLCJNb2RpZmllZEJ5IjoiX0ZlbGluZSBNYXJpZSBTY2huYWFrIiwiSWQiOiJkZWUxNWVlOS1mM2ViLTQ0YjEtYmRjZS03OTgzOWVmMDFmNzkiLCJNb2RpZmllZE9uIjoiMjAyMi0wMS0xMlQxMToxMToxMSIsIlByb2plY3QiOnsiJHJlZiI6IjgifX0seyIkaWQiOiIxNC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MTQ3OGZmYTItNWZhNS00OGMzLTk1NjctMDdjNmIwOGJlYm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C4xMTAxNT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J1aWxkLjIwMjAuMTEwMTUxIiwiVXJpU3RyaW5nIjoiaHR0cHM6Ly9kb2kub3JnLzEwLjEwMTYvai5lbmJ1aWxkLjIwMjAuMTEw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ZTMyNjhjZS0zZjc5LTRiYzItODE5Ni0wNmM2ODRjMjM1YzM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A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MTgxNDMyNGMtMmY4Yi00NmYwLWIwMjktYzQ0NGVhNGNlMjY2IiwiVGV4dCI6IigyMDIwKSIsIldBSVZlcnNpb24iOiI3LjAuMi4wIn0=}</w:instrText>
                </w:r>
                <w:r w:rsidR="003E7A10" w:rsidRPr="003E7A10">
                  <w:rPr>
                    <w:color w:val="000000"/>
                  </w:rPr>
                  <w:fldChar w:fldCharType="separate"/>
                </w:r>
                <w:r w:rsidR="00560364">
                  <w:rPr>
                    <w:color w:val="000000"/>
                  </w:rPr>
                  <w:t>(2020)</w:t>
                </w:r>
                <w:r w:rsidR="003E7A10" w:rsidRPr="003E7A10">
                  <w:rPr>
                    <w:color w:val="000000"/>
                  </w:rPr>
                  <w:fldChar w:fldCharType="end"/>
                </w:r>
              </w:sdtContent>
            </w:sdt>
          </w:p>
        </w:tc>
        <w:tc>
          <w:tcPr>
            <w:tcW w:w="851" w:type="dxa"/>
            <w:tcBorders>
              <w:left w:val="single" w:sz="8" w:space="0" w:color="auto"/>
            </w:tcBorders>
            <w:noWrap/>
          </w:tcPr>
          <w:p w14:paraId="0BBF95F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FE8508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E65852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7B1577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9767D6D"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41B693B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144DBA8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6601688C" w14:textId="77777777">
        <w:trPr>
          <w:trHeight w:val="290"/>
        </w:trPr>
        <w:tc>
          <w:tcPr>
            <w:tcW w:w="3246" w:type="dxa"/>
            <w:tcBorders>
              <w:right w:val="single" w:sz="8" w:space="0" w:color="auto"/>
            </w:tcBorders>
            <w:noWrap/>
          </w:tcPr>
          <w:p w14:paraId="5A5DF903" w14:textId="4CE800F5"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06b30433-bd80-4d18-a2fc-31996e4a01a8"/>
                <w:id w:val="-1657133331"/>
                <w:placeholder>
                  <w:docPart w:val="7B5CE82F6F484057A3348647BCE1BC72"/>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3NjVlYzI5LWRmM2UtNDJjMS04YWUyLWNkNWM4YTA4MWQ3ZiIsIkVudHJpZXMiOlt7IiRpZCI6IjIiLCIkdHlwZSI6IlN3aXNzQWNhZGVtaWMuQ2l0YXZpLkNpdGF0aW9ucy5Xb3JkUGxhY2Vob2xkZXJFbnRyeSwgU3dpc3NBY2FkZW1pYy5DaXRhdmkiLCJJZCI6ImY2NDhhZTNhLTNlZDYtNGUwNS1iZTBjLWNiNjNkNWNlMDM2MCIsIlJhbmdlTGVuZ3RoIjoyMiwiUmVmZXJlbmNlSWQiOiIyYThiNjliNC1kMTY3LTRjZTUtOTg3Mi00MzAzYWU3ODVjM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Ym8uMjAyMS4wOC4wMzI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JvLjIwMjEuMDguMDMyIiwiVXJpU3RyaW5nIjoiaHR0cHM6Ly9kb2kub3JnLzEwLjEwMTYvai5qZWJvLjIwMjEuMDguMDM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KLiBILiBLaW0gYW5kIEthZW1pbmdrIn1dfSwiVGFnIjoiQ2l0YXZpUGxhY2Vob2xkZXIjMDZiMzA0MzMtYmQ4MC00ZDE4LWEyZmMtMzE5OTZlNGEwMWE4IiwiVGV4dCI6IkouIEguIEtpbSBhbmQgS2FlbWluZ2siLCJXQUlWZXJzaW9uIjoiNy4wLjIuMCJ9}</w:instrText>
                </w:r>
                <w:r w:rsidR="003E7A10" w:rsidRPr="003E7A10">
                  <w:rPr>
                    <w:color w:val="000000"/>
                  </w:rPr>
                  <w:fldChar w:fldCharType="separate"/>
                </w:r>
                <w:r w:rsidR="00560364">
                  <w:rPr>
                    <w:color w:val="000000"/>
                  </w:rPr>
                  <w:t>Kim and Kaemingk</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7765ec29-df3e-42c1-8ae2-cd5c8a081d7f"/>
                <w:id w:val="1504396909"/>
                <w:placeholder>
                  <w:docPart w:val="7B5CE82F6F484057A3348647BCE1BC72"/>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2YjMwNDMzLWJkODAtNGQxOC1hMmZjLTMxOTk2ZTRhMDFhOCIsIkVudHJpZXMiOlt7IiRpZCI6IjIiLCIkdHlwZSI6IlN3aXNzQWNhZGVtaWMuQ2l0YXZpLkNpdGF0aW9ucy5Xb3JkUGxhY2Vob2xkZXJFbnRyeSwgU3dpc3NBY2FkZW1pYy5DaXRhdmkiLCJJZCI6ImY3MzFlNTQyLWYzZjctNGFjMy04MjgxLThmZTdjMmQ3NTNkYiIsIlJhbmdlTGVuZ3RoIjo2LCJSZWZlcmVuY2VJZCI6IjJhOGI2OWI0LWQxNjctNGNlNS05ODcyLTQzMDNhZTc4NWM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JhOGI2OWI0LWQxNjctNGNlNS05ODcyLTQzMDNhZTc4NWM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jEuMDguMDM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iby4yMDIxLjA4LjAzMiIsIlVyaVN0cmluZyI6Imh0dHBzOi8vZG9pLm9yZy8xMC4xMDE2L2ouamViby4yMDIxLjA4LjA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c3NjVlYzI5LWRmM2UtNDJjMS04YWUyLWNkNWM4YTA4MWQ3ZiIsIlRleHQiOiIoMjAyMSkiLCJXQUlWZXJzaW9uIjoiNy4wLjIuMCJ9}</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851" w:type="dxa"/>
            <w:tcBorders>
              <w:left w:val="single" w:sz="8" w:space="0" w:color="auto"/>
            </w:tcBorders>
            <w:noWrap/>
          </w:tcPr>
          <w:p w14:paraId="6226D1E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64EDD9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A97A17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619B07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2929599"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2C81F16A" w14:textId="77777777" w:rsidR="00376658" w:rsidRPr="0043519C" w:rsidRDefault="002241AB">
            <w:pPr>
              <w:spacing w:after="0" w:line="240" w:lineRule="auto"/>
              <w:jc w:val="center"/>
              <w:rPr>
                <w:sz w:val="18"/>
                <w:szCs w:val="18"/>
                <w:lang w:eastAsia="de-DE"/>
              </w:rPr>
            </w:pPr>
            <w:r w:rsidRPr="0043519C">
              <w:rPr>
                <w:sz w:val="18"/>
                <w:szCs w:val="18"/>
                <w:lang w:eastAsia="de-DE"/>
              </w:rPr>
              <w:t>X </w:t>
            </w:r>
          </w:p>
        </w:tc>
        <w:tc>
          <w:tcPr>
            <w:tcW w:w="852" w:type="dxa"/>
            <w:tcBorders>
              <w:left w:val="single" w:sz="8" w:space="0" w:color="auto"/>
            </w:tcBorders>
            <w:noWrap/>
          </w:tcPr>
          <w:p w14:paraId="10173964"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1EEECD09" w14:textId="77777777">
        <w:trPr>
          <w:trHeight w:val="290"/>
        </w:trPr>
        <w:tc>
          <w:tcPr>
            <w:tcW w:w="3246" w:type="dxa"/>
            <w:tcBorders>
              <w:right w:val="single" w:sz="8" w:space="0" w:color="auto"/>
            </w:tcBorders>
            <w:noWrap/>
          </w:tcPr>
          <w:p w14:paraId="5F14BE0A" w14:textId="05E3B1B3"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4a5fef45-2414-412c-bf62-466e86034df5"/>
                <w:id w:val="-1868439055"/>
                <w:placeholder>
                  <w:docPart w:val="E0A6C97E417A4925B8ABC9F626461D4A"/>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ZiYmZiODM1LTUxNTktNGQ1Yi05MzkyLTNhODEwMDRkMWJhMiIsIkVudHJpZXMiOlt7IiRpZCI6IjIiLCIkdHlwZSI6IlN3aXNzQWNhZGVtaWMuQ2l0YXZpLkNpdGF0aW9ucy5Xb3JkUGxhY2Vob2xkZXJFbnRyeSwgU3dpc3NBY2FkZW1pYy5DaXRhdmkiLCJJZCI6IjE0ZDA4ODg3LWY1ODktNDM5MS04MGQ4LTgwZGFlNDU2ZjI3OCIsIlJhbmdlTGVuZ3RoIjoxNywiUmVmZXJlbmNlSWQiOiI1MWFiYzdlYi0xYWUyLTQxMGYtYTY0Ny0xZjQ2ZWY2MGYyZT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1MWFiYzdlYi0xYWUyLTQxMGYtYTY0Ny0xZjQ2ZWY2MGYyZ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S4xMDcyMzE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IxLjEwNzIzMSIsIlVyaVN0cmluZyI6Imh0dHBzOi8vZG9pLm9yZy8xMC4xMDE2L2ouZWNvbGVjb24uMjAyMS4xMDcyM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5NThhZTc4LWE3YmItNDNiZS05MmVlLWYzMjY1MTY1ZjdhYiIsIk1vZGlmaWVkT24iOiIyMDIyLTAxLTEyVDExOjExOjExIiwiUHJvamVjdCI6eyIkcmVmIjoiOCJ9fV0sIk9yZ2FuaXphdGlvbnMiOltdLCJPdGhlcnNJbnZvbHZlZCI6W10sIlBhZ2VDb3VudCI6IjE3Ii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GF6YXJpYyBhbmQgVG91bWkifV19LCJUYWciOiJDaXRhdmlQbGFjZWhvbGRlciM0YTVmZWY0NS0yNDE0LTQxMmMtYmY2Mi00NjZlODYwMzRkZjUiLCJUZXh0IjoiTGF6YXJpYyBhbmQgVG91bWkiLCJXQUlWZXJzaW9uIjoiNy4wLjIuMCJ9}</w:instrText>
                </w:r>
                <w:r w:rsidR="003E7A10" w:rsidRPr="003E7A10">
                  <w:rPr>
                    <w:color w:val="000000"/>
                  </w:rPr>
                  <w:fldChar w:fldCharType="separate"/>
                </w:r>
                <w:r w:rsidR="00560364">
                  <w:rPr>
                    <w:color w:val="000000"/>
                  </w:rPr>
                  <w:t>Lazaric and Toumi</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fbbfb835-5159-4d5b-9392-3a81004d1ba2"/>
                <w:id w:val="-1427192288"/>
                <w:placeholder>
                  <w:docPart w:val="E0A6C97E417A4925B8ABC9F626461D4A"/>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hNWZlZjQ1LTI0MTQtNDEyYy1iZjYyLTQ2NmU4NjAzNGRmNSIsIkVudHJpZXMiOlt7IiRpZCI6IjIiLCIkdHlwZSI6IlN3aXNzQWNhZGVtaWMuQ2l0YXZpLkNpdGF0aW9ucy5Xb3JkUGxhY2Vob2xkZXJFbnRyeSwgU3dpc3NBY2FkZW1pYy5DaXRhdmkiLCJJZCI6IjM4ODZjODdkLTA4NjItNGFhMS1hZmExLTRmZjVlZTdhNDk3MCIsIlJhbmdlTGVuZ3RoIjo2LCJSZWZlcmVuY2VJZCI6IjUxYWJjN2ViLTFhZTItNDEwZi1hNjQ3LTFmNDZlZjYwZjJ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TFhYmM3ZWItMWFlMi00MTBmLWE2NDctMWY0NmVmNjBmMm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EuMTA3MjM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yMS4xMDcyMzEiLCJVcmlTdHJpbmciOiJodHRwczovL2RvaS5vcmcvMTAuMTAxNi9qLmVjb2xlY29uLjIwMjEuMTA3Mj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OTU4YWU3OC1hN2JiLTQzYmUtOTJlZS1mMzI2NTE2NWY3YWIiLCJNb2RpZmllZE9uIjoiMjAyMi0wMS0xMlQxMToxMToxMSIsIlByb2plY3QiOnsiJHJlZiI6IjgifX1dLCJPcmdhbml6YXRpb25zIjpbXSwiT3RoZXJzSW52b2x2ZWQiOltdLCJQYWdlQ291bnQiOiIxNyI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ikifV19LCJUYWciOiJDaXRhdmlQbGFjZWhvbGRlciNmYmJmYjgzNS01MTU5LTRkNWItOTM5Mi0zYTgxMDA0ZDFiYTIiLCJUZXh0IjoiKDIwMjIpIiwiV0FJVmVyc2lvbiI6IjcuMC4yLjAifQ==}</w:instrText>
                </w:r>
                <w:r w:rsidR="003E7A10" w:rsidRPr="003E7A10">
                  <w:rPr>
                    <w:color w:val="000000"/>
                  </w:rPr>
                  <w:fldChar w:fldCharType="separate"/>
                </w:r>
                <w:r w:rsidR="00560364">
                  <w:rPr>
                    <w:color w:val="000000"/>
                  </w:rPr>
                  <w:t>(2022)</w:t>
                </w:r>
                <w:r w:rsidR="003E7A10" w:rsidRPr="003E7A10">
                  <w:rPr>
                    <w:color w:val="000000"/>
                  </w:rPr>
                  <w:fldChar w:fldCharType="end"/>
                </w:r>
              </w:sdtContent>
            </w:sdt>
          </w:p>
        </w:tc>
        <w:tc>
          <w:tcPr>
            <w:tcW w:w="851" w:type="dxa"/>
            <w:tcBorders>
              <w:left w:val="single" w:sz="8" w:space="0" w:color="auto"/>
            </w:tcBorders>
            <w:noWrap/>
          </w:tcPr>
          <w:p w14:paraId="39CB772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DA6CDC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3308D5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8AAA10A" w14:textId="77777777" w:rsidR="00376658" w:rsidRPr="0043519C" w:rsidRDefault="00376658">
            <w:pPr>
              <w:spacing w:after="0" w:line="240" w:lineRule="auto"/>
              <w:jc w:val="center"/>
              <w:rPr>
                <w:sz w:val="18"/>
                <w:szCs w:val="18"/>
                <w:lang w:eastAsia="de-DE"/>
              </w:rPr>
            </w:pPr>
          </w:p>
        </w:tc>
        <w:tc>
          <w:tcPr>
            <w:tcW w:w="852" w:type="dxa"/>
            <w:noWrap/>
          </w:tcPr>
          <w:p w14:paraId="54F0C81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3438CA7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1BBDBE0"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1545024" w14:textId="77777777">
        <w:trPr>
          <w:trHeight w:val="290"/>
        </w:trPr>
        <w:tc>
          <w:tcPr>
            <w:tcW w:w="3246" w:type="dxa"/>
            <w:tcBorders>
              <w:right w:val="single" w:sz="8" w:space="0" w:color="auto"/>
            </w:tcBorders>
            <w:noWrap/>
          </w:tcPr>
          <w:p w14:paraId="4A3C8FA3" w14:textId="1424DB6B"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a4d78d42-ac6b-4161-be64-12cda23a61e3"/>
                <w:id w:val="-1859192255"/>
                <w:placeholder>
                  <w:docPart w:val="464E5D117A1F426B895A3CF6B0F18FC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FjMWM1MDRlLWM0OWQtNDAwYy05NTU0LTE0OGFjYzUwYWNhMSIsIkVudHJpZXMiOlt7IiRpZCI6IjIiLCIkdHlwZSI6IlN3aXNzQWNhZGVtaWMuQ2l0YXZpLkNpdGF0aW9ucy5Xb3JkUGxhY2Vob2xkZXJFbnRyeSwgU3dpc3NBY2FkZW1pYy5DaXRhdmkiLCJJZCI6IjliMWQwMmRlLWFiMTQtNDk1MS05NmI4LTAwMDE5NzZiYzM0NiIsIlJhbmdlTGVuZ3RoIjoxNiwiUmVmZXJlbmNlSWQiOiI5ZTc5YTQyZS0xMTMxLTQ3MTUtYjAzMC0wNDEyY2JiZjA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I5ZTc5YTQyZS0xMTMxLTQ3MTUtYjAzMC0wNDEyY2JiZjAyOD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xLjExMTQ4M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uYnVpbGQuMjAyMS4xMTE0ODAiLCJVcmlTdHJpbmciOiJodHRwczovL2RvaS5vcmcvMTAuMTAxNi9qLmVuYnVpbGQuMjAyMS4xMTE0O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M4Y2RhNThkLWZlZjEtNDllNi05NTBlLTU3YTk2YjIzMWM4NCIsIk1vZGlmaWVkT24iOiIyMDIyLTAxLTEyVDExOjExOjExIiwiUHJvamVjdCI6eyIkcmVmIjoiOCJ9fV0sIk9yZ2FuaXphdGlvbnMiOltdLCJPdGhlcnNJbnZvbHZlZCI6W10sIlBhZ2VDb3VudCI6IjIwIiwiUGFnZVJhbmdlIjoiPHNwPlxyXG4gIDxuPjExMTQ4MDwvbj5cclxuICA8aW4+dHJ1ZTwvaW4+XHJcbiAgPG9zPjExMTQ4MDwvb3M+XHJcbiAgPHBzPjExMTQ4MDwvcHM+XHJcbjwvc3A+XHJcbjxvcz4xMTE0ODA8L29zPiIsIlBlcmlvZGljYWwiOnsiJGlkIjoiMTY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lppcWlhbyBMaSBldCBhbC4ifV19LCJUYWciOiJDaXRhdmlQbGFjZWhvbGRlciNhNGQ3OGQ0Mi1hYzZiLTQxNjEtYmU2NC0xMmNkYTIzYTYxZTMiLCJUZXh0IjoiWmlxaWFvIExpIGV0IGFsLiIsIldBSVZlcnNpb24iOiI3LjAuMi4wIn0=}</w:instrText>
                </w:r>
                <w:r w:rsidR="003E7A10" w:rsidRPr="003E7A10">
                  <w:rPr>
                    <w:color w:val="000000"/>
                  </w:rPr>
                  <w:fldChar w:fldCharType="separate"/>
                </w:r>
                <w:r w:rsidR="00560364">
                  <w:rPr>
                    <w:color w:val="000000"/>
                  </w:rPr>
                  <w:t>Li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ac1c504e-c49d-400c-9554-148acc50aca1"/>
                <w:id w:val="-1825197868"/>
                <w:placeholder>
                  <w:docPart w:val="464E5D117A1F426B895A3CF6B0F18FC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0ZDc4ZDQyLWFjNmItNDE2MS1iZTY0LTEyY2RhMjNhNjFlMyIsIkVudHJpZXMiOlt7IiRpZCI6IjIiLCIkdHlwZSI6IlN3aXNzQWNhZGVtaWMuQ2l0YXZpLkNpdGF0aW9ucy5Xb3JkUGxhY2Vob2xkZXJFbnRyeSwgU3dpc3NBY2FkZW1pYy5DaXRhdmkiLCJJZCI6IjVlOGM0NGVmLTQzYjctNDBiZS1hZDQ4LWM1ZjUyMmQyODYwOSIsIlJhbmdlTGVuZ3RoIjo2LCJSZWZlcmVuY2VJZCI6IjllNzlhNDJlLTExMzEtNDcxNS1iMDMwLTA0MTJjYmJmMD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OWU3OWE0MmUtMTEzMS00NzE1LWIwMzAtMDQxMmNiYmYw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S4xMTE0ODA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J1aWxkLjIwMjEuMTExNDgwIiwiVXJpU3RyaW5nIjoiaHR0cHM6Ly9kb2kub3JnLzEwLjEwMTYvai5lbmJ1aWxkLjIwMjEuMTExNDg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YWMxYzUwNGUtYzQ5ZC00MDBjLTk1NTQtMTQ4YWNjNTBhY2Ex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851" w:type="dxa"/>
            <w:tcBorders>
              <w:left w:val="single" w:sz="8" w:space="0" w:color="auto"/>
            </w:tcBorders>
            <w:noWrap/>
          </w:tcPr>
          <w:p w14:paraId="105F47F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259A4B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410678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460939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80AD0C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11F798A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62A79036"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42F500F" w14:textId="77777777">
        <w:trPr>
          <w:trHeight w:val="290"/>
        </w:trPr>
        <w:tc>
          <w:tcPr>
            <w:tcW w:w="3246" w:type="dxa"/>
            <w:tcBorders>
              <w:right w:val="single" w:sz="8" w:space="0" w:color="auto"/>
            </w:tcBorders>
            <w:noWrap/>
          </w:tcPr>
          <w:p w14:paraId="2A935DD4" w14:textId="1E762EEF"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080c29c1-57a6-47f8-8a34-c60ce68d20f9"/>
                <w:id w:val="1655101083"/>
                <w:placeholder>
                  <w:docPart w:val="C43A6397BDAB49FEBD3961537A6294B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ExNzY5MzcyLTNjN2MtNGRlZi04YWY1LWVjZjAwYTViNWJkNCIsIkVudHJpZXMiOlt7IiRpZCI6IjIiLCIkdHlwZSI6IlN3aXNzQWNhZGVtaWMuQ2l0YXZpLkNpdGF0aW9ucy5Xb3JkUGxhY2Vob2xkZXJFbnRyeSwgU3dpc3NBY2FkZW1pYy5DaXRhdmkiLCJJZCI6IjFjM2U2ODg5LWE4OGMtNDJkMi05NGY4LTQzZDk1N2JmYmY2ZiIsIlJhbmdlTGVuZ3RoIjoxMiwiUmVmZXJlbmNlSWQiOiJjYzFkODVhYS05MDUxLTQzYzYtYjAxYy1jMTFjMDU3OGIw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4wMy4yMDIxIiwiRG9pIjoiMTAuMTAzOC9zNDE1NjItMDIxLTAxMDcwLTM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2Mi0wMjEtMDEwNzAtMyIsIlVyaVN0cmluZyI6Imh0dHBzOi8vZG9pLm9yZy8xMC4xMDM4L3M0MTU2Mi0wMjEtMDEwNzA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1VDE0OjAyOjI1IiwiTW9kaWZpZWRCeSI6Il9GZWxpbmUgTWFyaWUgU2NobmFhayIsIklkIjoiYTdiYWRhNDUtMjQwYy00OTYyLTlmN2MtNWExZWI0OTU5MjNmIiwiTW9kaWZpZWRPbiI6IjIwMjItMDEtMTVUMTQ6MDI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cwNzY1OSIsIlVyaVN0cmluZyI6Imh0dHA6Ly93d3cubmNiaS5ubG0ubmloLmdvdi9wdWJtZWQvMzM3MDc2N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}</w:instrText>
                </w:r>
                <w:r w:rsidR="003E7A10" w:rsidRPr="003E7A10">
                  <w:rPr>
                    <w:color w:val="000000"/>
                  </w:rPr>
                  <w:fldChar w:fldCharType="separate"/>
                </w:r>
                <w:r w:rsidR="00560364">
                  <w:rPr>
                    <w:color w:val="000000"/>
                  </w:rPr>
                  <w:t>Liebe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11769372-3c7c-4def-8af5-ecf00a5b5bd4"/>
                <w:id w:val="-1287272442"/>
                <w:placeholder>
                  <w:docPart w:val="C43A6397BDAB49FEBD3961537A6294B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4MGMyOWMxLTU3YTYtNDdmOC04YTM0LWM2MGNlNjhkMjBmOSIsIkVudHJpZXMiOlt7IiRpZCI6IjIiLCIkdHlwZSI6IlN3aXNzQWNhZGVtaWMuQ2l0YXZpLkNpdGF0aW9ucy5Xb3JkUGxhY2Vob2xkZXJFbnRyeSwgU3dpc3NBY2FkZW1pYy5DaXRhdmkiLCJJZCI6IjVhMDc5YjEzLWQzZjMtNDEwMy04NjU2LTA4NTJhZTI2ZGZjNiIsIlJhbmdlTGVuZ3RoIjo2LCJSZWZlcmVuY2VJZCI6ImNjMWQ4NWFhLTkwNTEtNDNjNi1iMDFjLWMxMWMwNTc4YjB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uMDMuMjAyMSIsIkRvaSI6IjEwLjEwMzgvczQxNTYyLTAyMS0wMTA3MC0z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NjItMDIxLTAxMDcwLTMiLCJVcmlTdHJpbmciOiJodHRwczovL2RvaS5vcmcvMTAuMTAzOC9zNDE1NjItMDIxLTAxMDcwL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VQxNDowMjoyNSIsIk1vZGlmaWVkQnkiOiJfRmVsaW5lIE1hcmllIFNjaG5hYWsiLCJJZCI6ImE3YmFkYTQ1LTI0MGMtNDk2Mi05ZjdjLTVhMWViNDk1OTIzZiIsIk1vZGlmaWVkT24iOiIyMDIyLTAxLTE1VDE0OjAyOjI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M3MDc2NTkiLCJVcmlTdHJpbmciOiJodHRwOi8vd3d3Lm5jYmkubmxtLm5paC5nb3YvcHVibWVkLzMzNzA3Nj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SkifV19LCJUYWciOiJDaXRhdmlQbGFjZWhvbGRlciMxMTc2OTM3Mi0zYzdjLTRkZWYtOGFmNS1lY2YwMGE1YjViZDQiLCJUZXh0IjoiKDIwMjEpIiwiV0FJVmVyc2lvbiI6IjcuMC4yLjAifQ==}</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851" w:type="dxa"/>
            <w:tcBorders>
              <w:left w:val="single" w:sz="8" w:space="0" w:color="auto"/>
            </w:tcBorders>
            <w:noWrap/>
          </w:tcPr>
          <w:p w14:paraId="7283654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5D252A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0B8B68A"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93FB3F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BE89AF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758D0BE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3F0F976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23F70E63" w14:textId="77777777">
        <w:trPr>
          <w:trHeight w:val="290"/>
        </w:trPr>
        <w:tc>
          <w:tcPr>
            <w:tcW w:w="3246" w:type="dxa"/>
            <w:tcBorders>
              <w:right w:val="single" w:sz="8" w:space="0" w:color="auto"/>
            </w:tcBorders>
            <w:noWrap/>
          </w:tcPr>
          <w:p w14:paraId="361F37E6" w14:textId="5AB386CE"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7215d58d-cc2d-443a-988c-702dff778fa8"/>
                <w:id w:val="-1243938485"/>
                <w:placeholder>
                  <w:docPart w:val="7C3076F7C65C465EAEBF1BCE10E592C5"/>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2YjlmNzliLTFjNTktNDRiMy04ZjJjLWZiZDk1ZGY3YWIzZiIsIkVudHJpZXMiOlt7IiRpZCI6IjIiLCIkdHlwZSI6IlN3aXNzQWNhZGVtaWMuQ2l0YXZpLkNpdGF0aW9ucy5Xb3JkUGxhY2Vob2xkZXJFbnRyeSwgU3dpc3NBY2FkZW1pYy5DaXRhdmkiLCJJZCI6IjlkNTc5NmYzLTY3ZDgtNDU2Ni04YTliLTdkYTMyOWRiYzFlNiIsIlJhbmdlTGVuZ3RoIjoxNCwiUmVmZXJlbmNlSWQiOiIxNTNjNDE5Ny0xY2EzLTQ2ZDYtODI4Mi0yNjRlN2QxZjBmY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jc2MDkw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M5L3Nzcm4uMzY3NjA5MCIsIlVyaVN0cmluZyI6Imh0dHBzOi8vZG9pLm9yZy8xMC4yMTM5L3Nzcm4uMzY3NjA5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}</w:instrText>
                </w:r>
                <w:r w:rsidR="003E7A10" w:rsidRPr="003E7A10">
                  <w:rPr>
                    <w:color w:val="000000"/>
                  </w:rPr>
                  <w:fldChar w:fldCharType="separate"/>
                </w:r>
                <w:r w:rsidR="00560364">
                  <w:rPr>
                    <w:color w:val="000000"/>
                  </w:rPr>
                  <w:t>Löschel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26b9f79b-1c59-44b3-8f2c-fbd95df7ab3f"/>
                <w:id w:val="93289886"/>
                <w:placeholder>
                  <w:docPart w:val="7C3076F7C65C465EAEBF1BCE10E592C5"/>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cyMTVkNThkLWNjMmQtNDQzYS05ODhjLTcwMmRmZjc3OGZhOCIsIkVudHJpZXMiOlt7IiRpZCI6IjIiLCIkdHlwZSI6IlN3aXNzQWNhZGVtaWMuQ2l0YXZpLkNpdGF0aW9ucy5Xb3JkUGxhY2Vob2xkZXJFbnRyeSwgU3dpc3NBY2FkZW1pYy5DaXRhdmkiLCJJZCI6IjJmMDY1Y2M0LWNjNGUtNDgwYi05MzUwLTUxZmFlMGQ1MTVjNSIsIlJhbmdlTGVuZ3RoIjo2LCJSZWZlcmVuY2VJZCI6IjE1M2M0MTk3LTFjYTMtNDZkNi04MjgyLTI2NGU3ZDFmMGZ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xNTNjNDE5Ny0xY2EzLTQ2ZDYtODI4Mi0yNjRlN2QxZjBmY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TM5L3Nzcm4uMzY3NjA5M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zOS9zc3JuLjM2NzYwOTAiLCJVcmlTdHJpbmciOiJodHRwczovL2RvaS5vcmcvMTAuMjEzOS9zc3JuLjM2NzY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yNmI5Zjc5Yi0xYzU5LTQ0YjMtOGYyYy1mYmQ5NWRmN2FiM2YiLCJUZXh0IjoiKDIwMjApIiwiV0FJVmVyc2lvbiI6IjcuMC4yLjAifQ==}</w:instrText>
                </w:r>
                <w:r w:rsidR="003E7A10" w:rsidRPr="003E7A10">
                  <w:rPr>
                    <w:color w:val="000000"/>
                  </w:rPr>
                  <w:fldChar w:fldCharType="separate"/>
                </w:r>
                <w:r w:rsidR="00560364">
                  <w:rPr>
                    <w:color w:val="000000"/>
                  </w:rPr>
                  <w:t>(2020)</w:t>
                </w:r>
                <w:r w:rsidR="003E7A10" w:rsidRPr="003E7A10">
                  <w:rPr>
                    <w:color w:val="000000"/>
                  </w:rPr>
                  <w:fldChar w:fldCharType="end"/>
                </w:r>
              </w:sdtContent>
            </w:sdt>
          </w:p>
        </w:tc>
        <w:tc>
          <w:tcPr>
            <w:tcW w:w="851" w:type="dxa"/>
            <w:tcBorders>
              <w:left w:val="single" w:sz="8" w:space="0" w:color="auto"/>
            </w:tcBorders>
            <w:noWrap/>
          </w:tcPr>
          <w:p w14:paraId="66B0545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5A042A8"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4029F19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425D71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AB87D4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142D1E7C" w14:textId="77777777" w:rsidR="00376658" w:rsidRPr="0043519C" w:rsidRDefault="00376658">
            <w:pPr>
              <w:spacing w:after="0" w:line="240" w:lineRule="auto"/>
              <w:jc w:val="center"/>
              <w:rPr>
                <w:sz w:val="18"/>
                <w:szCs w:val="18"/>
                <w:lang w:eastAsia="de-DE"/>
              </w:rPr>
            </w:pPr>
          </w:p>
        </w:tc>
        <w:tc>
          <w:tcPr>
            <w:tcW w:w="852" w:type="dxa"/>
            <w:tcBorders>
              <w:left w:val="single" w:sz="8" w:space="0" w:color="auto"/>
            </w:tcBorders>
            <w:noWrap/>
          </w:tcPr>
          <w:p w14:paraId="21F7369E" w14:textId="77777777" w:rsidR="00376658" w:rsidRPr="0043519C" w:rsidRDefault="00376658">
            <w:pPr>
              <w:spacing w:after="0" w:line="240" w:lineRule="auto"/>
              <w:jc w:val="center"/>
              <w:rPr>
                <w:sz w:val="18"/>
                <w:szCs w:val="18"/>
                <w:lang w:eastAsia="de-DE"/>
              </w:rPr>
            </w:pPr>
          </w:p>
        </w:tc>
      </w:tr>
      <w:tr w:rsidR="00376658" w:rsidRPr="0043519C" w14:paraId="5F681E76" w14:textId="77777777">
        <w:trPr>
          <w:trHeight w:val="290"/>
        </w:trPr>
        <w:tc>
          <w:tcPr>
            <w:tcW w:w="3246" w:type="dxa"/>
            <w:tcBorders>
              <w:right w:val="single" w:sz="8" w:space="0" w:color="auto"/>
            </w:tcBorders>
            <w:noWrap/>
          </w:tcPr>
          <w:p w14:paraId="57EFAE46" w14:textId="0BA4AFB2"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f18d8e3d-90d7-4970-9bec-b4e1ee2d8bad"/>
                <w:id w:val="85583860"/>
                <w:placeholder>
                  <w:docPart w:val="88D8C8EE33314EF9B0463C63D5FF8E5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kYjE5YjNkLThkZWEtNGFlNS1iYmIxLWNkMzc1MjRlNzhkMyIsIkVudHJpZXMiOlt7IiRpZCI6IjIiLCIkdHlwZSI6IlN3aXNzQWNhZGVtaWMuQ2l0YXZpLkNpdGF0aW9ucy5Xb3JkUGxhY2Vob2xkZXJFbnRyeSwgU3dpc3NBY2FkZW1pYy5DaXRhdmkiLCJJZCI6ImQ3ODQyMzA0LTA0ZDMtNGEyYi1hZTI4LWRjYzhjYzFiY2MyMyIsIlJhbmdlTGVuZ3RoIjoyMCwiUmVmZXJlbmNlSWQiOiIxNjZiYjQ1MC1iMWM5LTRlMTMtYTE2My1iZGM0OTNiYmEy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aWFjb21vIiwiTGFzdE5hbWUiOiJNYXJhbmdvbmkiLCJQcm90ZWN0ZWQiOmZhbHNlLCJTZXgiOjIsIkNyZWF0ZWRCeSI6Il9GZWxpbmUgTWFyaWUgU2NobmFhayIsIkNyZWF0ZWRPbiI6IjIwMjItMDEtMTJUMTE6MTE6MTEiLCJNb2RpZmllZEJ5IjoiX0ZlbGluZSBNYXJpZSBTY2huYWFrIiwiSWQiOiJiYjFjYjRkZi01OWNiLTQ3Y2MtOTdiNy1kZWY4OTAyNjYwMmUiLCJNb2RpZmllZE9uIjoiMjAyMi0wMS0xMlQxMToxMToxMSIsIlByb2plY3QiOnsiJGlkIjoiOCIsIiR0eXBlIjoiU3dpc3NBY2FkZW1pYy5DaXRhdmkuUHJvamVjdCwgU3dpc3NBY2FkZW1pYy5DaXRhdmkifX0seyIkaWQiOiI5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E2NmJiNDUwLWIxYzktNGUxMy1hMTYzLWJkYzQ5M2JiYTIz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yMC0wOTkyMi16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A1My0wMjAtMDk5MjIteiIsIlVyaVN0cmluZyI6Imh0dHBzOi8vZG9pLm9yZy8xMC4xMDA3L3MxMjA1My0wMjAtMDk5MjIte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2QwMzI0NmUtMTAwNC00NzkyLWIxYzItODg2NWFhYWZkNWRkIiwiTW9kaWZpZWRPbiI6IjIwMjItMDEtMTJUMTE6MTE6MTEiLCJQcm9qZWN0Ijp7IiRyZWYiOiI4In19XSwiTnVtYmVyIjoiMSIsIk9yZ2FuaXphdGlvbnMiOltdLCJPdGhlcnNJbnZvbHZlZCI6W10sIlBhZ2VDb3VudCI6IjE3Ii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WFyYW5nb25pIGFuZCBUYXZvbmkifV19LCJUYWciOiJDaXRhdmlQbGFjZWhvbGRlciNmMThkOGUzZC05MGQ3LTQ5NzAtOWJlYy1iNGUxZWUyZDhiYWQiLCJUZXh0IjoiTWFyYW5nb25pIGFuZCBUYXZvbmkiLCJXQUlWZXJzaW9uIjoiNy4wLjIuMCJ9}</w:instrText>
                </w:r>
                <w:r w:rsidR="003E7A10" w:rsidRPr="003E7A10">
                  <w:rPr>
                    <w:color w:val="000000"/>
                  </w:rPr>
                  <w:fldChar w:fldCharType="separate"/>
                </w:r>
                <w:r w:rsidR="00560364">
                  <w:rPr>
                    <w:color w:val="000000"/>
                  </w:rPr>
                  <w:t>Marangoni and Tavoni</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bdb19b3d-8dea-4ae5-bbb1-cd37524e78d3"/>
                <w:id w:val="313929385"/>
                <w:placeholder>
                  <w:docPart w:val="88D8C8EE33314EF9B0463C63D5FF8E5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xOGQ4ZTNkLTkwZDctNDk3MC05YmVjLWI0ZTFlZTJkOGJhZCIsIkVudHJpZXMiOlt7IiRpZCI6IjIiLCIkdHlwZSI6IlN3aXNzQWNhZGVtaWMuQ2l0YXZpLkNpdGF0aW9ucy5Xb3JkUGxhY2Vob2xkZXJFbnRyeSwgU3dpc3NBY2FkZW1pYy5DaXRhdmkiLCJJZCI6IjNlZjU3YzRiLTI2MDUtNDRhMy04Y2RkLWEzMDk0OGUzZGI5MCIsIlJhbmdlTGVuZ3RoIjo2LCJSZWZlcmVuY2VJZCI6IjE2NmJiNDUwLWIxYzktNGUxMy1hMTYzLWJkYzQ5M2Ji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jAtMDk5MjIte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IwNTMtMDIwLTA5OTIyLXoiLCJVcmlTdHJpbmciOiJodHRwczovL2RvaS5vcmcvMTAuMTAwNy9zMTIwNTMtMDIwLTA5OTIyLXo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NkMDMyNDZlLTEwMDQtNDc5Mi1iMWMyLTg4NjVhYWFmZDVkZCIsIk1vZGlmaWVkT24iOiIyMDIyLTAxLTEyVDExOjExOjExIiwiUHJvamVjdCI6eyIkcmVmIjoiOCJ9fV0sIk51bWJlciI6IjEiLCJPcmdhbml6YXRpb25zIjpbXSwiT3RoZXJzSW52b2x2ZWQiOltdLCJQYWdlQ291bnQiOiIxNyI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SkifV19LCJUYWciOiJDaXRhdmlQbGFjZWhvbGRlciNiZGIxOWIzZC04ZGVhLTRhZTUtYmJiMS1jZDM3NTI0ZTc4ZDMiLCJUZXh0IjoiKDIwMjEpIiwiV0FJVmVyc2lvbiI6IjcuMC4yLjAifQ==}</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851" w:type="dxa"/>
            <w:tcBorders>
              <w:left w:val="single" w:sz="8" w:space="0" w:color="auto"/>
            </w:tcBorders>
            <w:noWrap/>
          </w:tcPr>
          <w:p w14:paraId="20FDAA1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E740FF3"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594A8F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3228404"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4E2F4C1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078708D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626BDF7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32D276E8" w14:textId="77777777">
        <w:trPr>
          <w:trHeight w:val="290"/>
        </w:trPr>
        <w:tc>
          <w:tcPr>
            <w:tcW w:w="3246" w:type="dxa"/>
            <w:tcBorders>
              <w:right w:val="single" w:sz="8" w:space="0" w:color="auto"/>
            </w:tcBorders>
            <w:noWrap/>
          </w:tcPr>
          <w:p w14:paraId="38656CFC" w14:textId="325FDC2B"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c6cde987-a279-4146-980d-bb2b8362be73"/>
                <w:id w:val="-1998796181"/>
                <w:placeholder>
                  <w:docPart w:val="C27570D283CB4643B4C6EFC8E787EA78"/>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djYmI2ZWYxLTMwNTAtNDY2MC1hY2E0LWIyYTU0NWNjYTkxNiIsIkVudHJpZXMiOlt7IiRpZCI6IjIiLCIkdHlwZSI6IlN3aXNzQWNhZGVtaWMuQ2l0YXZpLkNpdGF0aW9ucy5Xb3JkUGxhY2Vob2xkZXJFbnRyeSwgU3dpc3NBY2FkZW1pYy5DaXRhdmkiLCJJZCI6ImI0NmFiY2VlLTg0NjgtNGIyNi05OTE0LTFiODkxY2Q3Njc3YyIsIlJhbmdlTGVuZ3RoIjoxMSwiUmVmZXJlbmNlSWQiOiJlNWRlODMzMS0yNWI5LTQ5ZDEtYmJmZi01MDQ4YzdlNWRl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ZTVkZTgzMzEtMjViOS00OWQxLWJiZmYtNTA0OGM3ZTVkZ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zOS9zc3JuLjM0MTQzMj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xMzkvc3Nybi4zNDE0MzI4IiwiVXJpU3RyaW5nIjoiaHR0cHM6Ly9kb2kub3JnLzEwLjIxMzkvc3Nybi4zNDE0Mz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2E5NTk4NS1hOTczLTQ4YzktYjcwZC1iYTg2NGZjMTk2ZTgiLCJNb2RpZmllZE9uIjoiMjAyMi0wMS0xMlQxMToxMToxMSIsIlByb2plY3QiOnsiJHJlZiI6IjgifX1dLCJOdW1iZXIiOiIzNzIiLCJPcmdhbml6YXRpb25zIjpbXSwiT3RoZXJzSW52b2x2ZWQiOltdLCJQYWdlQ291bnQiOiIxOCI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}</w:instrText>
                </w:r>
                <w:r w:rsidR="003E7A10" w:rsidRPr="003E7A10">
                  <w:rPr>
                    <w:color w:val="000000"/>
                  </w:rPr>
                  <w:fldChar w:fldCharType="separate"/>
                </w:r>
                <w:r w:rsidR="00560364">
                  <w:rPr>
                    <w:color w:val="000000"/>
                  </w:rPr>
                  <w:t>Meub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7cbb6ef1-3050-4660-aca4-b2a545cca916"/>
                <w:id w:val="-31808545"/>
                <w:placeholder>
                  <w:docPart w:val="C27570D283CB4643B4C6EFC8E787EA78"/>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M2Y2RlOTg3LWEyNzktNDE0Ni05ODBkLWJiMmI4MzYyYmU3MyIsIkVudHJpZXMiOlt7IiRpZCI6IjIiLCIkdHlwZSI6IlN3aXNzQWNhZGVtaWMuQ2l0YXZpLkNpdGF0aW9ucy5Xb3JkUGxhY2Vob2xkZXJFbnRyeSwgU3dpc3NBY2FkZW1pYy5DaXRhdmkiLCJJZCI6IjdiZGQ1NWNlLTQxMWYtNDY1Ni1iMGU3LTI1MGFlNTJlZGM5YyIsIlJhbmdlTGVuZ3RoIjo2LCJSZWZlcmVuY2VJZCI6ImU1ZGU4MzMxLTI1YjktNDlkMS1iYmZmLTUwNDhjN2U1ZGV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U1ZGU4MzMxLTI1YjktNDlkMS1iYmZmLTUwNDhjN2U1ZGVk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DE0MzI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M5L3Nzcm4uMzQxNDMyOCIsIlVyaVN0cmluZyI6Imh0dHBzOi8vZG9pLm9yZy8xMC4yMTM5L3Nzcm4uMzQxNDM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NhOTU5ODUtYTk3My00OGM5LWI3MGQtYmE4NjRmYzE5NmU4IiwiTW9kaWZpZWRPbiI6IjIwMjItMDEtMTJUMTE6MTE6MTEiLCJQcm9qZWN0Ijp7IiRyZWYiOiI4In19XSwiTnVtYmVyIjoiMzcyIiwiT3JnYW5pemF0aW9ucyI6W10sIk90aGVyc0ludm9sdmVkIjpbXSwiUGFnZUNvdW50IjoiMTgi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M3Y2JiNmVmMS0zMDUwLTQ2NjAtYWNhNC1iMmE1NDVjY2E5MTYiLCJUZXh0IjoiKDIwMTkpIiwiV0FJVmVyc2lvbiI6IjcuMC4yLjAifQ==}</w:instrText>
                </w:r>
                <w:r w:rsidR="003E7A10" w:rsidRPr="003E7A10">
                  <w:rPr>
                    <w:color w:val="000000"/>
                  </w:rPr>
                  <w:fldChar w:fldCharType="separate"/>
                </w:r>
                <w:r w:rsidR="00560364">
                  <w:rPr>
                    <w:color w:val="000000"/>
                  </w:rPr>
                  <w:t>(2019)</w:t>
                </w:r>
                <w:r w:rsidR="003E7A10" w:rsidRPr="003E7A10">
                  <w:rPr>
                    <w:color w:val="000000"/>
                  </w:rPr>
                  <w:fldChar w:fldCharType="end"/>
                </w:r>
              </w:sdtContent>
            </w:sdt>
          </w:p>
        </w:tc>
        <w:tc>
          <w:tcPr>
            <w:tcW w:w="851" w:type="dxa"/>
            <w:tcBorders>
              <w:left w:val="single" w:sz="8" w:space="0" w:color="auto"/>
            </w:tcBorders>
            <w:noWrap/>
          </w:tcPr>
          <w:p w14:paraId="2612CA6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9EB968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DF9987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B5B29FC"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43665BB9"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48D9A45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60839405" w14:textId="77777777" w:rsidR="00376658" w:rsidRPr="0043519C" w:rsidRDefault="00376658">
            <w:pPr>
              <w:spacing w:after="0" w:line="240" w:lineRule="auto"/>
              <w:jc w:val="center"/>
              <w:rPr>
                <w:sz w:val="18"/>
                <w:szCs w:val="18"/>
                <w:lang w:eastAsia="de-DE"/>
              </w:rPr>
            </w:pPr>
          </w:p>
        </w:tc>
      </w:tr>
      <w:tr w:rsidR="00376658" w:rsidRPr="0043519C" w14:paraId="4701FBEC" w14:textId="77777777">
        <w:trPr>
          <w:trHeight w:val="290"/>
        </w:trPr>
        <w:tc>
          <w:tcPr>
            <w:tcW w:w="3246" w:type="dxa"/>
            <w:tcBorders>
              <w:right w:val="single" w:sz="8" w:space="0" w:color="auto"/>
            </w:tcBorders>
            <w:noWrap/>
          </w:tcPr>
          <w:p w14:paraId="4F287C1F" w14:textId="5D805E97"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b0514c7f-18ae-47a8-b2ba-6302e2e085c4"/>
                <w:id w:val="-973983992"/>
                <w:placeholder>
                  <w:docPart w:val="00B16FA7FD224EB8AB6629B24061E76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jNzMzN2RlLWY5ZDUtNDJlYy1iZjM5LTcxYTdiZTI1OGE1MyIsIkVudHJpZXMiOlt7IiRpZCI6IjIiLCIkdHlwZSI6IlN3aXNzQWNhZGVtaWMuQ2l0YXZpLkNpdGF0aW9ucy5Xb3JkUGxhY2Vob2xkZXJFbnRyeSwgU3dpc3NBY2FkZW1pYy5DaXRhdmkiLCJJZCI6ImZmZDg5OWZmLTRmOTEtNDBhMy05Njg0LWQwYTM3NjIzNzE0OSIsIlJhbmdlTGVuZ3RoIjo5LCJSZWZlcmVuY2VJZCI6ImIzYjZiNGYwLTkwNDgtNDY3Zi1hNDEwLTcxOWZjYmFhOWJk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NzLjIwMjAuMTAyMzQ0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c2NzLjIwMjAuMTAyMzQ0IiwiVXJpU3RyaW5nIjoiaHR0cHM6Ly9kb2kub3JnLzEwLjEwMTYvai5zY3MuMjAyMC4xMDIzN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}</w:instrText>
                </w:r>
                <w:r w:rsidR="003E7A10" w:rsidRPr="003E7A10">
                  <w:rPr>
                    <w:color w:val="000000"/>
                  </w:rPr>
                  <w:fldChar w:fldCharType="separate"/>
                </w:r>
                <w:r w:rsidR="00560364">
                  <w:rPr>
                    <w:color w:val="000000"/>
                  </w:rPr>
                  <w:t>Mi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dc7337de-f9d5-42ec-bf39-71a7be258a53"/>
                <w:id w:val="-285585501"/>
                <w:placeholder>
                  <w:docPart w:val="00B16FA7FD224EB8AB6629B24061E76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wNTE0YzdmLTE4YWUtNDdhOC1iMmJhLTYzMDJlMmUwODVjNCIsIkVudHJpZXMiOlt7IiRpZCI6IjIiLCIkdHlwZSI6IlN3aXNzQWNhZGVtaWMuQ2l0YXZpLkNpdGF0aW9ucy5Xb3JkUGxhY2Vob2xkZXJFbnRyeSwgU3dpc3NBY2FkZW1pYy5DaXRhdmkiLCJJZCI6IjkzNDNiNTY0LTRkNjctNDgzNC1hNDI0LWFmNWE4ODlkYjRjMSIsIlJhbmdlTGVuZ3RoIjo2LCJSZWZlcmVuY2VJZCI6ImIzYjZiNGYwLTkwNDgtNDY3Zi1hNDEwLTcxOWZjYmFhOWJ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Y3MuMjAyMC4xMDIzNDQ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zY3MuMjAyMC4xMDIzNDQiLCJVcmlTdHJpbmciOiJodHRwczovL2RvaS5vcmcvMTAuMTAxNi9qLnNjcy4yMDIwLjEwMjM0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ZGM3MzM3ZGUtZjlkNS00MmVjLWJmMzktNzFhN2JlMjU4YTUzIiwiVGV4dCI6IigyMDIwKSIsIldBSVZlcnNpb24iOiI3LjAuMi4wIn0=}</w:instrText>
                </w:r>
                <w:r w:rsidR="003E7A10" w:rsidRPr="003E7A10">
                  <w:rPr>
                    <w:color w:val="000000"/>
                  </w:rPr>
                  <w:fldChar w:fldCharType="separate"/>
                </w:r>
                <w:r w:rsidR="00560364">
                  <w:rPr>
                    <w:color w:val="000000"/>
                  </w:rPr>
                  <w:t>(2020)</w:t>
                </w:r>
                <w:r w:rsidR="003E7A10" w:rsidRPr="003E7A10">
                  <w:rPr>
                    <w:color w:val="000000"/>
                  </w:rPr>
                  <w:fldChar w:fldCharType="end"/>
                </w:r>
              </w:sdtContent>
            </w:sdt>
          </w:p>
        </w:tc>
        <w:tc>
          <w:tcPr>
            <w:tcW w:w="851" w:type="dxa"/>
            <w:tcBorders>
              <w:left w:val="single" w:sz="8" w:space="0" w:color="auto"/>
            </w:tcBorders>
            <w:noWrap/>
          </w:tcPr>
          <w:p w14:paraId="5F2E82E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661E43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47CE03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5B21D0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D0FA1B5"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7BBB574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5D0FECF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6625E297" w14:textId="77777777">
        <w:trPr>
          <w:trHeight w:val="290"/>
        </w:trPr>
        <w:tc>
          <w:tcPr>
            <w:tcW w:w="3246" w:type="dxa"/>
            <w:tcBorders>
              <w:right w:val="single" w:sz="8" w:space="0" w:color="auto"/>
            </w:tcBorders>
            <w:noWrap/>
          </w:tcPr>
          <w:p w14:paraId="322A57D0" w14:textId="2701C38C"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840e013f-4d83-4f5e-9330-7c55be2650cc"/>
                <w:id w:val="-437833759"/>
                <w:placeholder>
                  <w:docPart w:val="C2C66319FFAA442DA5F681B6A9C5524B"/>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UzMGE3NTcxLWQwNmEtNDJmNy05MmI5LWJmZTI2YzUyYWM0YyIsIkVudHJpZXMiOlt7IiRpZCI6IjIiLCIkdHlwZSI6IlN3aXNzQWNhZGVtaWMuQ2l0YXZpLkNpdGF0aW9ucy5Xb3JkUGxhY2Vob2xkZXJFbnRyeSwgU3dpc3NBY2FkZW1pYy5DaXRhdmkiLCJJZCI6ImJmMGY4ODk1LTVhOGQtNDUxZC04M2Q0LWRhMzdmMTdhYWM0NiIsIlJhbmdlTGVuZ3RoIjoxNSwiUmVmZXJlbmNlSWQiOiIyNmY0MDk0NC05NDk4LTQyMGQtYTBkOS0yODdmZjdmYjZiZ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yNmY0MDk0NC05NDk4LTQyMGQtYTBkOS0yODdmZjdmYjZiZ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}</w:instrText>
                </w:r>
                <w:r w:rsidR="003E7A10" w:rsidRPr="003E7A10">
                  <w:rPr>
                    <w:color w:val="000000"/>
                  </w:rPr>
                  <w:fldChar w:fldCharType="separate"/>
                </w:r>
                <w:r w:rsidR="00560364">
                  <w:rPr>
                    <w:color w:val="000000"/>
                  </w:rPr>
                  <w:t>Myers and Souza</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530a7571-d06a-42f7-92b9-bfe26c52ac4c"/>
                <w:id w:val="1187632172"/>
                <w:placeholder>
                  <w:docPart w:val="C2C66319FFAA442DA5F681B6A9C5524B"/>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g0MGUwMTNmLTRkODMtNGY1ZS05MzMwLTdjNTViZTI2NTBjYyIsIkVudHJpZXMiOlt7IiRpZCI6IjIiLCIkdHlwZSI6IlN3aXNzQWNhZGVtaWMuQ2l0YXZpLkNpdGF0aW9ucy5Xb3JkUGxhY2Vob2xkZXJFbnRyeSwgU3dpc3NBY2FkZW1pYy5DaXRhdmkiLCJJZCI6IjM2NjBlNjFjLTFjMTQtNDAzZC05ZGY4LWU2ZDczNjgwNGE0MiIsIlJhbmdlTGVuZ3RoIjo2LCJSZWZlcmVuY2VJZCI6IjI2ZjQwOTQ0LTk0OTgtNDIwZC1hMGQ5LTI4N2ZmN2ZiNmJ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MjZmNDA5NDQtOTQ5OC00MjBkLWEwZDktMjg3ZmY3ZmI2Ym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M1MzBhNzU3MS1kMDZhLTQyZjctOTJiOS1iZmUyNmM1MmFjNGMiLCJUZXh0IjoiKDIwMTgpIiwiV0FJVmVyc2lvbiI6IjcuMC4yLjAifQ==}</w:instrText>
                </w:r>
                <w:r w:rsidR="003E7A10" w:rsidRPr="003E7A10">
                  <w:rPr>
                    <w:color w:val="000000"/>
                  </w:rPr>
                  <w:fldChar w:fldCharType="separate"/>
                </w:r>
                <w:r w:rsidR="00560364">
                  <w:rPr>
                    <w:color w:val="000000"/>
                  </w:rPr>
                  <w:t>(2018)</w:t>
                </w:r>
                <w:r w:rsidR="003E7A10" w:rsidRPr="003E7A10">
                  <w:rPr>
                    <w:color w:val="000000"/>
                  </w:rPr>
                  <w:fldChar w:fldCharType="end"/>
                </w:r>
              </w:sdtContent>
            </w:sdt>
          </w:p>
        </w:tc>
        <w:tc>
          <w:tcPr>
            <w:tcW w:w="851" w:type="dxa"/>
            <w:tcBorders>
              <w:left w:val="single" w:sz="8" w:space="0" w:color="auto"/>
            </w:tcBorders>
            <w:noWrap/>
          </w:tcPr>
          <w:p w14:paraId="1D77A08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115720D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6935C8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E517604"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46296287"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3CB59E4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1E84C27C" w14:textId="77777777" w:rsidR="00376658" w:rsidRPr="0043519C" w:rsidRDefault="00376658">
            <w:pPr>
              <w:spacing w:after="0" w:line="240" w:lineRule="auto"/>
              <w:jc w:val="center"/>
              <w:rPr>
                <w:sz w:val="18"/>
                <w:szCs w:val="18"/>
                <w:lang w:eastAsia="de-DE"/>
              </w:rPr>
            </w:pPr>
          </w:p>
        </w:tc>
      </w:tr>
      <w:tr w:rsidR="00376658" w:rsidRPr="0043519C" w14:paraId="7C002CE9" w14:textId="77777777">
        <w:trPr>
          <w:trHeight w:val="290"/>
        </w:trPr>
        <w:tc>
          <w:tcPr>
            <w:tcW w:w="3246" w:type="dxa"/>
            <w:tcBorders>
              <w:right w:val="single" w:sz="8" w:space="0" w:color="auto"/>
            </w:tcBorders>
            <w:noWrap/>
          </w:tcPr>
          <w:p w14:paraId="5672A900" w14:textId="53B3600F"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a05af8f8-1698-429e-a6b6-06563555eb38"/>
                <w:id w:val="-1184441589"/>
                <w:placeholder>
                  <w:docPart w:val="A2710736F695446197A1573AEF393B7A"/>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1MTgwYTBjLTlmZDktNDA5Yi05OTU3LWNiZmFhZTdjNzJjNyIsIkVudHJpZXMiOlt7IiRpZCI6IjIiLCIkdHlwZSI6IlN3aXNzQWNhZGVtaWMuQ2l0YXZpLkNpdGF0aW9ucy5Xb3JkUGxhY2Vob2xkZXJFbnRyeSwgU3dpc3NBY2FkZW1pYy5DaXRhdmkiLCJJZCI6IjVmMjVjMDNmLWQ5ZWItNDI0YS04YzVkLTk5OTFlNzAzMTAxYSIsIlJhbmdlTGVuZ3RoIjoxNSwiUmVmZXJlbmNlSWQiOiJjOTJmM2I4NC0wYzhhLTRjNDEtOGNhZC0yNTZmMjhlMDgy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JjOTJmM2I4NC0wYzhhLTRjNDEtOGNhZC0yNTZmMjhlMDgyN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lbS4yMDIwLjEwMjMx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ZW0uMjAyMC4xMDIzMTUiLCJVcmlTdHJpbmciOiJodHRwczovL2RvaS5vcmcvMTAuMTAxNi9qLmplZW0uMjAyMC4xMDI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NeWVycyBhbmQgU291emEifV19LCJUYWciOiJDaXRhdmlQbGFjZWhvbGRlciNhMDVhZjhmOC0xNjk4LTQyOWUtYTZiNi0wNjU2MzU1NWViMzgiLCJUZXh0IjoiTXllcnMgYW5kIFNvdXphIiwiV0FJVmVyc2lvbiI6IjcuMC4yLjAifQ==}</w:instrText>
                </w:r>
                <w:r w:rsidR="003E7A10" w:rsidRPr="003E7A10">
                  <w:rPr>
                    <w:color w:val="000000"/>
                  </w:rPr>
                  <w:fldChar w:fldCharType="separate"/>
                </w:r>
                <w:r w:rsidR="00560364">
                  <w:rPr>
                    <w:color w:val="000000"/>
                  </w:rPr>
                  <w:t>Myers and Souza</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65180a0c-9fd9-409b-9957-cbfaae7c72c7"/>
                <w:id w:val="641162453"/>
                <w:placeholder>
                  <w:docPart w:val="A2710736F695446197A1573AEF393B7A"/>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wNWFmOGY4LTE2OTgtNDI5ZS1hNmI2LTA2NTYzNTU1ZWIzOCIsIkVudHJpZXMiOlt7IiRpZCI6IjIiLCIkdHlwZSI6IlN3aXNzQWNhZGVtaWMuQ2l0YXZpLkNpdGF0aW9ucy5Xb3JkUGxhY2Vob2xkZXJFbnRyeSwgU3dpc3NBY2FkZW1pYy5DaXRhdmkiLCJJZCI6IjA2ZjZmZTA1LWE3MjQtNDc0Ny1hZmU4LTUxODIwODEyNWZiZCIsIlJhbmdlTGVuZ3RoIjo2LCJSZWZlcmVuY2VJZCI6ImM5MmYzYjg0LTBjOGEtNGM0MS04Y2FkLTI1NmYyOGUwODI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YzkyZjNiODQtMGM4YS00YzQxLThjYWQtMjU2ZjI4ZTA4Mj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M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VtLjIwMjAuMTAyMzE1IiwiVXJpU3RyaW5nIjoiaHR0cHM6Ly9kb2kub3JnLzEwLjEwMTYvai5qZWVtLjIwMjAuMTAyMz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5ZmZhYWZmMS1kYmYwLTQ3ZWYtOTc5Yy03ZjEwNzZkZWIxNWMiLCJNb2RpZmllZE9uIjoiMjAyMi0wMS0xMlQxMToxMToxMSIsIlByb2plY3QiOnsiJHJlZiI6IjgifX1dLCJPcmdhbml6YXRpb25zIjpbXSwiT3RoZXJzSW52b2x2ZWQiOltdLCJQYWdlQ291bnQiOiI2MiIsIlBhZ2VSYW5nZSI6IjxzcD5cclxuICA8bj4xPC9uPlxyXG4gIDxpbj50cnVlPC9pbj5cclxuICA8b3M+MTwvb3M+XHJcbiAgPHBzPjE8L3BzPlxyXG48L3NwPlxyXG48ZXA+XHJcbiAgPG4+NjI8L24+XHJcbiAgPGluPnRydWU8L2luPlxyXG4gIDxvcz42Mjwvb3M+XHJcbiAgPHBzPjYyPC9wcz5cclxuPC9lcD5cclxuPG9zPjEtNjI8L29zPiIsIlBlcmlvZGljYWwiOnsiJGlkIjoiMTU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KSJ9XX0sIlRhZyI6IkNpdGF2aVBsYWNlaG9sZGVyIzY1MTgwYTBjLTlmZDktNDA5Yi05OTU3LWNiZmFhZTdjNzJjNyIsIlRleHQiOiIoMjAyMCkiLCJXQUlWZXJzaW9uIjoiNy4wLjIuMCJ9}</w:instrText>
                </w:r>
                <w:r w:rsidR="003E7A10" w:rsidRPr="003E7A10">
                  <w:rPr>
                    <w:color w:val="000000"/>
                  </w:rPr>
                  <w:fldChar w:fldCharType="separate"/>
                </w:r>
                <w:r w:rsidR="00560364">
                  <w:rPr>
                    <w:color w:val="000000"/>
                  </w:rPr>
                  <w:t>(2020)</w:t>
                </w:r>
                <w:r w:rsidR="003E7A10" w:rsidRPr="003E7A10">
                  <w:rPr>
                    <w:color w:val="000000"/>
                  </w:rPr>
                  <w:fldChar w:fldCharType="end"/>
                </w:r>
              </w:sdtContent>
            </w:sdt>
          </w:p>
        </w:tc>
        <w:tc>
          <w:tcPr>
            <w:tcW w:w="851" w:type="dxa"/>
            <w:tcBorders>
              <w:left w:val="single" w:sz="8" w:space="0" w:color="auto"/>
            </w:tcBorders>
            <w:noWrap/>
          </w:tcPr>
          <w:p w14:paraId="07CA3F4B"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4EACF0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6F141A06"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1374F17"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71E2096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078EE15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F66F636" w14:textId="77777777" w:rsidR="00376658" w:rsidRPr="0043519C" w:rsidRDefault="00376658">
            <w:pPr>
              <w:spacing w:after="0" w:line="240" w:lineRule="auto"/>
              <w:rPr>
                <w:sz w:val="18"/>
                <w:szCs w:val="18"/>
                <w:lang w:eastAsia="de-DE"/>
              </w:rPr>
            </w:pPr>
          </w:p>
        </w:tc>
      </w:tr>
      <w:tr w:rsidR="00376658" w:rsidRPr="0043519C" w14:paraId="307A0E91" w14:textId="77777777">
        <w:trPr>
          <w:trHeight w:val="290"/>
        </w:trPr>
        <w:tc>
          <w:tcPr>
            <w:tcW w:w="3246" w:type="dxa"/>
            <w:tcBorders>
              <w:right w:val="single" w:sz="8" w:space="0" w:color="auto"/>
            </w:tcBorders>
            <w:noWrap/>
          </w:tcPr>
          <w:p w14:paraId="2DC7E8CC" w14:textId="7C5D972B"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04062860-5fad-418b-8b5b-0c1e572c0513"/>
                <w:id w:val="573787551"/>
                <w:placeholder>
                  <w:docPart w:val="D9288A4CE15B43789E85ADE98EB8D74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1NDVkODgwLTJhOGUtNGQ3ZS04ZTJhLWQ3OTk1YzQzMDA0YiIsIkVudHJpZXMiOlt7IiRpZCI6IjIiLCIkdHlwZSI6IlN3aXNzQWNhZGVtaWMuQ2l0YXZpLkNpdGF0aW9ucy5Xb3JkUGxhY2Vob2xkZXJFbnRyeSwgU3dpc3NBY2FkZW1pYy5DaXRhdmkiLCJJZCI6IjA2ZjczMWViLTdkOGItNDA1NS04YWUxLTllMWNkMmQyODU0Mi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MDQwNjI4NjAtNWZhZC00MThiLThiNWItMGMxZTU3MmMwNTEzIiwiVGV4dCI6Ik5lbWF0aSBhbmQgUGVubiIsIldBSVZlcnNpb24iOiI3LjAuMi4wIn0=}</w:instrText>
                </w:r>
                <w:r w:rsidR="003E7A10" w:rsidRPr="003E7A10">
                  <w:rPr>
                    <w:color w:val="000000"/>
                  </w:rPr>
                  <w:fldChar w:fldCharType="separate"/>
                </w:r>
                <w:r w:rsidR="00560364">
                  <w:rPr>
                    <w:color w:val="000000"/>
                  </w:rPr>
                  <w:t>Nemati and Penn</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f545d880-2a8e-4d7e-8e2a-d7995c43004b"/>
                <w:id w:val="1281074126"/>
                <w:placeholder>
                  <w:docPart w:val="D9288A4CE15B43789E85ADE98EB8D74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0MDYyODYwLTVmYWQtNDE4Yi04YjViLTBjMWU1NzJjMDUxMyIsIkVudHJpZXMiOlt7IiRpZCI6IjIiLCIkdHlwZSI6IlN3aXNzQWNhZGVtaWMuQ2l0YXZpLkNpdGF0aW9ucy5Xb3JkUGxhY2Vob2xkZXJFbnRyeSwgU3dpc3NBY2FkZW1pYy5DaXRhdmkiLCJJZCI6ImUzNzdhMDkzLWVmNDktNDU0NS1hNDExLTBjN2E5NGNmOTliMi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NmNTQ1ZDg4MC0yYThlLTRkN2UtOGUyYS1kNzk5NWM0MzAwNGIiLCJUZXh0IjoiKDIwMjApIiwiV0FJVmVyc2lvbiI6IjcuMC4yLjAifQ==}</w:instrText>
                </w:r>
                <w:r w:rsidR="003E7A10" w:rsidRPr="003E7A10">
                  <w:rPr>
                    <w:color w:val="000000"/>
                  </w:rPr>
                  <w:fldChar w:fldCharType="separate"/>
                </w:r>
                <w:r w:rsidR="00560364">
                  <w:rPr>
                    <w:color w:val="000000"/>
                  </w:rPr>
                  <w:t>(2020)</w:t>
                </w:r>
                <w:r w:rsidR="003E7A10" w:rsidRPr="003E7A10">
                  <w:rPr>
                    <w:color w:val="000000"/>
                  </w:rPr>
                  <w:fldChar w:fldCharType="end"/>
                </w:r>
              </w:sdtContent>
            </w:sdt>
          </w:p>
        </w:tc>
        <w:tc>
          <w:tcPr>
            <w:tcW w:w="851" w:type="dxa"/>
            <w:tcBorders>
              <w:left w:val="single" w:sz="8" w:space="0" w:color="auto"/>
            </w:tcBorders>
            <w:noWrap/>
          </w:tcPr>
          <w:p w14:paraId="693AA13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0947A34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C4FD50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DAB44A8"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E75AAD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3327AA5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13BF645D"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51A2403E" w14:textId="77777777">
        <w:trPr>
          <w:trHeight w:val="290"/>
        </w:trPr>
        <w:tc>
          <w:tcPr>
            <w:tcW w:w="3246" w:type="dxa"/>
            <w:tcBorders>
              <w:right w:val="single" w:sz="8" w:space="0" w:color="auto"/>
            </w:tcBorders>
            <w:noWrap/>
          </w:tcPr>
          <w:p w14:paraId="558D8ECA" w14:textId="481B5E87"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5935398d-4e32-42c8-a616-f5f146f705ca"/>
                <w:id w:val="-1252736607"/>
                <w:placeholder>
                  <w:docPart w:val="09D2587DE7514F0A98BAD32109517EF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iOGUxMzZjLWQ1ZjItNDU0My05OGE1LTZjNDYyMjk4YjhjMiIsIkVudHJpZXMiOlt7IiRpZCI6IjIiLCIkdHlwZSI6IlN3aXNzQWNhZGVtaWMuQ2l0YXZpLkNpdGF0aW9ucy5Xb3JkUGxhY2Vob2xkZXJFbnRyeSwgU3dpc3NBY2FkZW1pYy5DaXRhdmkiLCJJZCI6IjljMzhjMWUyLWRkZDItNDA4ZS05MjY0LTZiMTQwMjYzMTMzNyIsIlJhbmdlTGVuZ3RoIjoxNCwiUmVmZXJlbmNlSWQiOiJlZDQ1NjcyNS0yNTI3LTRmODUtYjJiNS1hOWJlNzQwZTgyZ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Vjby4yMDE4LjA3LjAwOCIsIkVkaXRvcnMiOltdLCJFdmFsdWF0aW9uQ29tcGxleGl0eSI6MCwiRXZhbHVhdGlvblNvdXJjZVRleHRGb3JtYXQiOjAsIkdyb3VwcyI6W10sIkhhc0xhYmVsMSI6dHJ1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VuZWNvLjIwMTguMDcuMDA4IiwiVXJpU3RyaW5nIjoiaHR0cHM6Ly9kb2kub3JnLzEwLjEwMTYvai5lbmVjby4yMDE4LjA3LjA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}</w:instrText>
                </w:r>
                <w:r w:rsidR="003E7A10" w:rsidRPr="003E7A10">
                  <w:rPr>
                    <w:color w:val="000000"/>
                  </w:rPr>
                  <w:fldChar w:fldCharType="separate"/>
                </w:r>
                <w:r w:rsidR="00560364">
                  <w:rPr>
                    <w:color w:val="000000"/>
                  </w:rPr>
                  <w:t>Ornaghi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4b8e136c-d5f2-4543-98a5-6c462298b8c2"/>
                <w:id w:val="2111008931"/>
                <w:placeholder>
                  <w:docPart w:val="09D2587DE7514F0A98BAD32109517EF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5MzUzOThkLTRlMzItNDJjOC1hNjE2LWY1ZjE0NmY3MDVjYSIsIkVudHJpZXMiOlt7IiRpZCI6IjIiLCIkdHlwZSI6IlN3aXNzQWNhZGVtaWMuQ2l0YXZpLkNpdGF0aW9ucy5Xb3JkUGxhY2Vob2xkZXJFbnRyeSwgU3dpc3NBY2FkZW1pYy5DaXRhdmkiLCJJZCI6IjMwOGM5NDcwLWMyMTgtNDdjNS04MDhjLThlZTg5ZjdkZTc3ZSIsIlJhbmdlTGVuZ3RoIjo2LCJSZWZlcmVuY2VJZCI6ImVkNDU2NzI1LTI1MjctNGY4NS1iMmI1LWE5YmU3NDBlODJ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xOC4wNy4wMDgiLCJFZGl0b3JzIjpbXSwiRXZhbHVhdGlvbkNvbXBsZXhpdHkiOjAsIkV2YWx1YXRpb25Tb3VyY2VUZXh0Rm9ybWF0IjowLCJHcm91cHMiOltdLCJIYXNMYWJlbDEiOnRydW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lbmVjby4yMDE4LjA3LjAwOCIsIlVyaVN0cmluZyI6Imh0dHBzOi8vZG9pLm9yZy8xMC4xMDE2L2ouZW5lY28uMjAxOC4wNy4wM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4KSJ9XX0sIlRhZyI6IkNpdGF2aVBsYWNlaG9sZGVyIzRiOGUxMzZjLWQ1ZjItNDU0My05OGE1LTZjNDYyMjk4YjhjMiIsIlRleHQiOiIoMjAxOCkiLCJXQUlWZXJzaW9uIjoiNy4wLjIuMCJ9}</w:instrText>
                </w:r>
                <w:r w:rsidR="003E7A10" w:rsidRPr="003E7A10">
                  <w:rPr>
                    <w:color w:val="000000"/>
                  </w:rPr>
                  <w:fldChar w:fldCharType="separate"/>
                </w:r>
                <w:r w:rsidR="00560364">
                  <w:rPr>
                    <w:color w:val="000000"/>
                  </w:rPr>
                  <w:t>(2018)</w:t>
                </w:r>
                <w:r w:rsidR="003E7A10" w:rsidRPr="003E7A10">
                  <w:rPr>
                    <w:color w:val="000000"/>
                  </w:rPr>
                  <w:fldChar w:fldCharType="end"/>
                </w:r>
              </w:sdtContent>
            </w:sdt>
          </w:p>
        </w:tc>
        <w:tc>
          <w:tcPr>
            <w:tcW w:w="851" w:type="dxa"/>
            <w:tcBorders>
              <w:left w:val="single" w:sz="8" w:space="0" w:color="auto"/>
            </w:tcBorders>
            <w:noWrap/>
          </w:tcPr>
          <w:p w14:paraId="32ABCB7A"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03A9D6F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5A8C52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56A059E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0A70DD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03CA35F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7F85F8A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642F6965" w14:textId="77777777">
        <w:trPr>
          <w:trHeight w:val="290"/>
        </w:trPr>
        <w:tc>
          <w:tcPr>
            <w:tcW w:w="3246" w:type="dxa"/>
            <w:tcBorders>
              <w:right w:val="single" w:sz="8" w:space="0" w:color="auto"/>
            </w:tcBorders>
            <w:noWrap/>
          </w:tcPr>
          <w:p w14:paraId="58876F4D" w14:textId="5A3C9E90"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c4940288-aaaf-4102-ab38-377d97110ba3"/>
                <w:id w:val="1787544231"/>
                <w:placeholder>
                  <w:docPart w:val="CEC72BAA4C5F405EA36DB9EBE521682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1NTNiNmRmLWRjMjctNGQ2OS05Njg3LThmODkxNjJjYmNiYiIsIkVudHJpZXMiOlt7IiRpZCI6IjIiLCIkdHlwZSI6IlN3aXNzQWNhZGVtaWMuQ2l0YXZpLkNpdGF0aW9ucy5Xb3JkUGxhY2Vob2xkZXJFbnRyeSwgU3dpc3NBY2FkZW1pYy5DaXRhdmkiLCJJZCI6Ijc5ODFiZjUxLWUyMjEtNDYzZS1iZDhiLWE4MjNhYjExNzM0MiIsIlJhbmdlTGVuZ3RoIjoxNCwiUmVmZXJlbmNlSWQiOiJkNjdiZWE2Yy1mNWRhLTQ2N2ItYTdkZC03YmM0OTg4ZWEwO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JkNjdiZWE2Yy1mNWRhLTQ2N2ItYTdkZC03YmM0OTg4ZWEwOG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S4xMTI3Mz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nBvbC4yMDIxLjExMjczMSIsIlVyaVN0cmluZyI6Imh0dHBzOi8vZG9pLm9yZy8xMC4xMDE2L2ouZW5wb2wuMjAyMS4xMTI3Mz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g4MGYzNzFjLTE2NmMtNDVmYS1hMjMyLTRjNzRjZGNlMzgyYyIsIk1vZGlmaWVkT24iOiIyMDIyLTAxLTEyVDExOjExOjExIiwiUHJvamVjdCI6eyIkcmVmIjoiOCJ9fV0sIk9yZ2FuaXphdGlvbnMiOltdLCJPdGhlcnNJbnZvbHZlZCI6W10sIlBhZ2VDb3VudCI6IjE1Ii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yMC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}</w:instrText>
                </w:r>
                <w:r w:rsidR="003E7A10" w:rsidRPr="003E7A10">
                  <w:rPr>
                    <w:color w:val="000000"/>
                  </w:rPr>
                  <w:fldChar w:fldCharType="separate"/>
                </w:r>
                <w:r w:rsidR="00560364">
                  <w:rPr>
                    <w:color w:val="000000"/>
                  </w:rPr>
                  <w:t>Ruokamo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0553b6df-dc27-4d69-9687-8f89162cbcbb"/>
                <w:id w:val="71399295"/>
                <w:placeholder>
                  <w:docPart w:val="CEC72BAA4C5F405EA36DB9EBE521682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0OTQwMjg4LWFhYWYtNDEwMi1hYjM4LTM3N2Q5NzExMGJhMyIsIkVudHJpZXMiOlt7IiRpZCI6IjIiLCIkdHlwZSI6IlN3aXNzQWNhZGVtaWMuQ2l0YXZpLkNpdGF0aW9ucy5Xb3JkUGxhY2Vob2xkZXJFbnRyeSwgU3dpc3NBY2FkZW1pYy5DaXRhdmkiLCJJZCI6ImNjNjkwNDYyLTI5MzctNGQzNy04NGMxLWY3NzE2Nzk0ZDg0MiIsIlJhbmdlTGVuZ3RoIjo2LCJSZWZlcmVuY2VJZCI6ImQ2N2JlYTZjLWY1ZGEtNDY3Yi1hN2RkLTdiYzQ5ODhlYTA4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ZDY3YmVhNmMtZjVkYS00NjdiLWE3ZGQtN2JjNDk4OGVhMDhj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EuMTEyNzMx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W5wb2wuMjAyMS4xMTI3MzEiLCJVcmlTdHJpbmciOiJodHRwczovL2RvaS5vcmcvMTAuMTAxNi9qLmVucG9sLjIwMjEuMTEyNzM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4ODBmMzcxYy0xNjZjLTQ1ZmEtYTIzMi00Yzc0Y2RjZTM4MmMiLCJNb2RpZmllZE9uIjoiMjAyMi0wMS0xMlQxMToxMToxMSIsIlByb2plY3QiOnsiJHJlZiI6IjgifX1dLCJPcmdhbml6YXRpb25zIjpbXSwiT3RoZXJzSW52b2x2ZWQiOltdLCJQYWdlQ291bnQiOiIxNSI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jA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wNTUzYjZkZi1kYzI3LTRkNjktOTY4Ny04Zjg5MTYyY2JjYmIiLCJUZXh0IjoiKDIwMjIpIiwiV0FJVmVyc2lvbiI6IjcuMC4yLjAifQ==}</w:instrText>
                </w:r>
                <w:r w:rsidR="003E7A10" w:rsidRPr="003E7A10">
                  <w:rPr>
                    <w:color w:val="000000"/>
                  </w:rPr>
                  <w:fldChar w:fldCharType="separate"/>
                </w:r>
                <w:r w:rsidR="00560364">
                  <w:rPr>
                    <w:color w:val="000000"/>
                  </w:rPr>
                  <w:t>(2022)</w:t>
                </w:r>
                <w:r w:rsidR="003E7A10" w:rsidRPr="003E7A10">
                  <w:rPr>
                    <w:color w:val="000000"/>
                  </w:rPr>
                  <w:fldChar w:fldCharType="end"/>
                </w:r>
              </w:sdtContent>
            </w:sdt>
          </w:p>
        </w:tc>
        <w:tc>
          <w:tcPr>
            <w:tcW w:w="851" w:type="dxa"/>
            <w:tcBorders>
              <w:left w:val="single" w:sz="8" w:space="0" w:color="auto"/>
            </w:tcBorders>
            <w:noWrap/>
          </w:tcPr>
          <w:p w14:paraId="5EC5C293"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3C666E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D679705"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A197D80"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5EF05371"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44BDFBE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4774BAC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4607681B" w14:textId="77777777">
        <w:trPr>
          <w:trHeight w:val="290"/>
        </w:trPr>
        <w:tc>
          <w:tcPr>
            <w:tcW w:w="3246" w:type="dxa"/>
            <w:tcBorders>
              <w:right w:val="single" w:sz="8" w:space="0" w:color="auto"/>
            </w:tcBorders>
            <w:noWrap/>
          </w:tcPr>
          <w:p w14:paraId="09EB2B80" w14:textId="49185187"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7ca93508-0c12-4fbd-bd88-d2a7882ccb7f"/>
                <w:id w:val="-1106107083"/>
                <w:placeholder>
                  <w:docPart w:val="0AA3DB5881614BABA5CA3797445949F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0NDBhOWNjLTI4ZGQtNDM0OC1hNmJhLThkMmM1OGE4N2MwNSIsIkVudHJpZXMiOlt7IiRpZCI6IjIiLCIkdHlwZSI6IlN3aXNzQWNhZGVtaWMuQ2l0YXZpLkNpdGF0aW9ucy5Xb3JkUGxhY2Vob2xkZXJFbnRyeSwgU3dpc3NBY2FkZW1pYy5DaXRhdmkiLCJJZCI6ImRjZTNkYzA3LTMzNTgtNDc4NS05MWNlLWI4YjE0MWIzZjE4YiIsIlJhbmdlTGVuZ3RoIjo5LCJSZWZlcmVuY2VJZCI6IjA2MmE1MjRjLWIwNTUtNDQxZi1iNTdkLTU4NWVkZmRiMTkx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W50IiwiTGFzdE5hbWUiOiJTdWRhcnNoYW4iLCJQcm90ZWN0ZWQiOmZhbHNlLCJTZXgiOjAsIkNyZWF0ZWRCeSI6Il9GZWxpbmUgTWFyaWUgU2NobmFhayIsIkNyZWF0ZWRPbiI6IjIwMjItMDEtMTJUMTE6MTE6MTEiLCJNb2RpZmllZEJ5IjoiX0ZlbGluZSBNYXJpZSBTY2huYWFrIiwiSWQiOiJjMTJkNzczYi04MzkxLTQxZDctODA3MS02NGVhNTg5MmYwMTU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wNjJhNTI0Yy1iMDU1LTQ0MWYtYjU3ZC01ODVlZGZkYjE5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iby4yMDE2LjEyLjAx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Ym8uMjAxNi4xMi4wMTUiLCJVcmlTdHJpbmciOiJodHRwczovL2RvaS5vcmcvMTAuMTAxNi9qLmplYm8uMjAxNi4xMi4w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}</w:instrText>
                </w:r>
                <w:r w:rsidR="003E7A10" w:rsidRPr="003E7A10">
                  <w:rPr>
                    <w:color w:val="000000"/>
                  </w:rPr>
                  <w:fldChar w:fldCharType="separate"/>
                </w:r>
                <w:r w:rsidR="00560364">
                  <w:rPr>
                    <w:color w:val="000000"/>
                  </w:rPr>
                  <w:t>Sudarshan</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6440a9cc-28dd-4348-a6ba-8d2c58a87c05"/>
                <w:id w:val="-855191952"/>
                <w:placeholder>
                  <w:docPart w:val="0AA3DB5881614BABA5CA3797445949F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jYTkzNTA4LTBjMTItNGZiZC1iZDg4LWQyYTc4ODJjY2I3ZiIsIkVudHJpZXMiOlt7IiRpZCI6IjIiLCIkdHlwZSI6IlN3aXNzQWNhZGVtaWMuQ2l0YXZpLkNpdGF0aW9ucy5Xb3JkUGxhY2Vob2xkZXJFbnRyeSwgU3dpc3NBY2FkZW1pYy5DaXRhdmkiLCJJZCI6ImJmYjE1ZjgyLTkxY2EtNGEzOC1hZjBlLWJkMTg4YmFhNzY2NCIsIlJhbmdlTGVuZ3RoIjo2LCJSZWZlcmVuY2VJZCI6IjA2MmE1MjRjLWIwNTUtNDQxZi1iNTdkLTU4NWVkZmRiMT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bnQiLCJMYXN0TmFtZSI6IlN1ZGFyc2hhbiIsIlByb3RlY3RlZCI6ZmFsc2UsIlNleCI6MCwiQ3JlYXRlZEJ5IjoiX0ZlbGluZSBNYXJpZSBTY2huYWFrIiwiQ3JlYXRlZE9uIjoiMjAyMi0wMS0xMlQxMToxMToxMSIsIk1vZGlmaWVkQnkiOiJfRmVsaW5lIE1hcmllIFNjaG5hYWsiLCJJZCI6ImMxMmQ3NzNiLTgzOTEtNDFkNy04MDcxLTY0ZWE1ODkyZjAxNSIsIk1vZGlmaWVkT24iOiIyMDIyLTAxLTEyVDExOjE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A2MmE1MjRjLWIwNTUtNDQxZi1iNTdkLTU4NWVkZmRiMTkx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TYuMTIuMDE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Viby4yMDE2LjEyLjAxNSIsIlVyaVN0cmluZyI6Imh0dHBzOi8vZG9pLm9yZy8xMC4xMDE2L2ouamViby4yMDE2LjEyLjA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NykifV19LCJUYWciOiJDaXRhdmlQbGFjZWhvbGRlciM2NDQwYTljYy0yOGRkLTQzNDgtYTZiYS04ZDJjNThhODdjMDUiLCJUZXh0IjoiKDIwMTcpIiwiV0FJVmVyc2lvbiI6IjcuMC4yLjAifQ==}</w:instrText>
                </w:r>
                <w:r w:rsidR="003E7A10" w:rsidRPr="003E7A10">
                  <w:rPr>
                    <w:color w:val="000000"/>
                  </w:rPr>
                  <w:fldChar w:fldCharType="separate"/>
                </w:r>
                <w:r w:rsidR="00560364">
                  <w:rPr>
                    <w:color w:val="000000"/>
                  </w:rPr>
                  <w:t>(2017)</w:t>
                </w:r>
                <w:r w:rsidR="003E7A10" w:rsidRPr="003E7A10">
                  <w:rPr>
                    <w:color w:val="000000"/>
                  </w:rPr>
                  <w:fldChar w:fldCharType="end"/>
                </w:r>
              </w:sdtContent>
            </w:sdt>
          </w:p>
        </w:tc>
        <w:tc>
          <w:tcPr>
            <w:tcW w:w="851" w:type="dxa"/>
            <w:tcBorders>
              <w:left w:val="single" w:sz="8" w:space="0" w:color="auto"/>
            </w:tcBorders>
            <w:noWrap/>
          </w:tcPr>
          <w:p w14:paraId="1DF07EE1"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E404C1D"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3B4CE3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A584ACD"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283AA27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6C77A32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44BA9C35"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08ED93A5" w14:textId="77777777">
        <w:trPr>
          <w:trHeight w:val="290"/>
        </w:trPr>
        <w:tc>
          <w:tcPr>
            <w:tcW w:w="3246" w:type="dxa"/>
            <w:tcBorders>
              <w:right w:val="single" w:sz="8" w:space="0" w:color="auto"/>
            </w:tcBorders>
            <w:noWrap/>
          </w:tcPr>
          <w:p w14:paraId="2531BF42" w14:textId="223D418E"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0a1e96fe-30ac-4e00-be2c-29334e2f9551"/>
                <w:id w:val="-1107265275"/>
                <w:placeholder>
                  <w:docPart w:val="9A97F1059796496FAA3BEBABFB72DB7A"/>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5NGFkNGVjLTM3ZWMtNGU1Mi1hYTc0LWQyMDFkODIzZmU0NyIsIkVudHJpZXMiOlt7IiRpZCI6IjIiLCIkdHlwZSI6IlN3aXNzQWNhZGVtaWMuQ2l0YXZpLkNpdGF0aW9ucy5Xb3JkUGxhY2Vob2xkZXJFbnRyeSwgU3dpc3NBY2FkZW1pYy5DaXRhdmkiLCJJZCI6ImVhM2NhZWU2LTBmNGQtNGFlMy1iMzFiLTk3YTFiYmEyNThjMiIsIlJhbmdlTGVuZ3RoIjoxNywiUmVmZXJlbmNlSWQiOiI5ODgzOGFlNi1iZTU4LTRhMDAtYmIzZC1kNzRiMDA1ODEzMz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TgtMDI4Mi0x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U2MC0wMTgtMDI4Mi0xIiwiVXJpU3RyaW5nIjoiaHR0cHM6Ly9kb2kub3JnLzEwLjEwMzgvczQxNTYwLTAxOC0wMjgyL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}</w:instrText>
                </w:r>
                <w:r w:rsidR="003E7A10" w:rsidRPr="003E7A10">
                  <w:rPr>
                    <w:color w:val="000000"/>
                  </w:rPr>
                  <w:fldChar w:fldCharType="separate"/>
                </w:r>
                <w:r w:rsidR="00560364">
                  <w:rPr>
                    <w:color w:val="000000"/>
                  </w:rPr>
                  <w:t>Tiefenbeck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894ad4ec-37ec-4e52-aa74-d201d823fe47"/>
                <w:id w:val="1007486042"/>
                <w:placeholder>
                  <w:docPart w:val="9A97F1059796496FAA3BEBABFB72DB7A"/>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hMWU5NmZlLTMwYWMtNGUwMC1iZTJjLTI5MzM0ZTJmOTU1MSIsIkVudHJpZXMiOlt7IiRpZCI6IjIiLCIkdHlwZSI6IlN3aXNzQWNhZGVtaWMuQ2l0YXZpLkNpdGF0aW9ucy5Xb3JkUGxhY2Vob2xkZXJFbnRyeSwgU3dpc3NBY2FkZW1pYy5DaXRhdmkiLCJJZCI6IjU2MWViYTA5LWYwMTQtNDcxYy1iYTA1LTU2ZmVmMTc3ZWIzOCIsIlJhbmdlTGVuZ3RoIjo2LCJSZWZlcmVuY2VJZCI6Ijk4ODM4YWU2LWJlNTgtNGEwMC1iYjNkLWQ3NGIwMDU4MTM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E4LTAyODItMS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OC9zNDE1NjAtMDE4LTAyODItMSIsIlVyaVN0cmluZyI6Imh0dHBzOi8vZG9pLm9yZy8xMC4xMDM4L3M0MTU2MC0wMTgtMDI4Mi0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E5KSJ9XX0sIlRhZyI6IkNpdGF2aVBsYWNlaG9sZGVyIzg5NGFkNGVjLTM3ZWMtNGU1Mi1hYTc0LWQyMDFkODIzZmU0NyIsIlRleHQiOiIoMjAxOSkiLCJXQUlWZXJzaW9uIjoiNy4wLjIuMCJ9}</w:instrText>
                </w:r>
                <w:r w:rsidR="003E7A10" w:rsidRPr="003E7A10">
                  <w:rPr>
                    <w:color w:val="000000"/>
                  </w:rPr>
                  <w:fldChar w:fldCharType="separate"/>
                </w:r>
                <w:r w:rsidR="00560364">
                  <w:rPr>
                    <w:color w:val="000000"/>
                  </w:rPr>
                  <w:t>(2019)</w:t>
                </w:r>
                <w:r w:rsidR="003E7A10" w:rsidRPr="003E7A10">
                  <w:rPr>
                    <w:color w:val="000000"/>
                  </w:rPr>
                  <w:fldChar w:fldCharType="end"/>
                </w:r>
              </w:sdtContent>
            </w:sdt>
          </w:p>
        </w:tc>
        <w:tc>
          <w:tcPr>
            <w:tcW w:w="851" w:type="dxa"/>
            <w:tcBorders>
              <w:left w:val="single" w:sz="8" w:space="0" w:color="auto"/>
            </w:tcBorders>
            <w:noWrap/>
          </w:tcPr>
          <w:p w14:paraId="00830C9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3E86A68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4EAEEF7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28269C67"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6C4AD6E9"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right w:val="single" w:sz="8" w:space="0" w:color="auto"/>
            </w:tcBorders>
            <w:noWrap/>
          </w:tcPr>
          <w:p w14:paraId="0E238B07"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0499520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75C7063A" w14:textId="77777777">
        <w:trPr>
          <w:trHeight w:val="290"/>
        </w:trPr>
        <w:tc>
          <w:tcPr>
            <w:tcW w:w="3246" w:type="dxa"/>
            <w:tcBorders>
              <w:right w:val="single" w:sz="8" w:space="0" w:color="auto"/>
            </w:tcBorders>
            <w:noWrap/>
          </w:tcPr>
          <w:p w14:paraId="1D45C908" w14:textId="5CB997BD"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41390078-8a35-4101-b3d0-f8f98185f5a3"/>
                <w:id w:val="-776561808"/>
                <w:placeholder>
                  <w:docPart w:val="901C983B5D774505922B48FE993402D4"/>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xMDM1OThiLTIwODEtNGJmNS04MWI5LTVmMWRlMzJlYjk2ZSIsIkVudHJpZXMiOlt7IiRpZCI6IjIiLCIkdHlwZSI6IlN3aXNzQWNhZGVtaWMuQ2l0YXZpLkNpdGF0aW9ucy5Xb3JkUGxhY2Vob2xkZXJFbnRyeSwgU3dpc3NBY2FkZW1pYy5DaXRhdmkiLCJJZCI6IjQ1OWE3ZWNjLTEzNmEtNGExMy05MTJmLWM3Zjc3MzZlYTVhNyIsIlJhbmdlTGVuZ3RoIjoxOCwiUmVmZXJlbmNlSWQiOiI0MmU3MzZlYi03OWM3LTRlZTYtOWZhOC01ZTMyZmQzNDgwO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My4wMjg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nBvbC4yMDE5LjAzLjAyOCIsIlVyaVN0cmluZyI6Imh0dHBzOi8vZG9pLm9yZy8xMC4xMDE2L2ouZW5wb2wuMjAxOS4wMy4w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ldvbmctUGFyb2RpIGV0IGFsLiJ9XX0sIlRhZyI6IkNpdGF2aVBsYWNlaG9sZGVyIzQxMzkwMDc4LThhMzUtNDEwMS1iM2QwLWY4Zjk4MTg1ZjVhMyIsIlRleHQiOiJXb25nLVBhcm9kaSBldCBhbC4iLCJXQUlWZXJzaW9uIjoiNy4wLjIuMCJ9}</w:instrText>
                </w:r>
                <w:r w:rsidR="003E7A10" w:rsidRPr="003E7A10">
                  <w:rPr>
                    <w:color w:val="000000"/>
                  </w:rPr>
                  <w:fldChar w:fldCharType="separate"/>
                </w:r>
                <w:r w:rsidR="00560364">
                  <w:rPr>
                    <w:color w:val="000000"/>
                  </w:rPr>
                  <w:t>Wong-Parodi et al.</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7103598b-2081-4bf5-81b9-5f1de32eb96e"/>
                <w:id w:val="-342547147"/>
                <w:placeholder>
                  <w:docPart w:val="901C983B5D774505922B48FE993402D4"/>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xMzkwMDc4LThhMzUtNDEwMS1iM2QwLWY4Zjk4MTg1ZjVhMyIsIkVudHJpZXMiOlt7IiRpZCI6IjIiLCIkdHlwZSI6IlN3aXNzQWNhZGVtaWMuQ2l0YXZpLkNpdGF0aW9ucy5Xb3JkUGxhY2Vob2xkZXJFbnRyeSwgU3dpc3NBY2FkZW1pYy5DaXRhdmkiLCJJZCI6IjE3M2ZmMjNmLWY0MDMtNGM5OC1hNWE2LWZhNDYyYjBkNTVkYiIsIlJhbmdlTGVuZ3RoIjo2LCJSZWZlcmVuY2VJZCI6IjQyZTczNmViLTc5YzctNGVlNi05ZmE4LTVlMzJmZDM0ODA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NDJlNzM2ZWItNzljNy00ZWU2LTlmYTgtNWUzMmZkMzQ4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MuMDI4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5wb2wuMjAxOS4wMy4wMjgiLCJVcmlTdHJpbmciOiJodHRwczovL2RvaS5vcmcvMTAuMTAxNi9qLmVucG9sLjIwMTkuMDMuM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NzEwMzU5OGItMjA4MS00YmY1LTgxYjktNWYxZGUzMmViOTZlIiwiVGV4dCI6IigyMDE5KSIsIldBSVZlcnNpb24iOiI3LjAuMi4wIn0=}</w:instrText>
                </w:r>
                <w:r w:rsidR="003E7A10" w:rsidRPr="003E7A10">
                  <w:rPr>
                    <w:color w:val="000000"/>
                  </w:rPr>
                  <w:fldChar w:fldCharType="separate"/>
                </w:r>
                <w:r w:rsidR="00560364">
                  <w:rPr>
                    <w:color w:val="000000"/>
                  </w:rPr>
                  <w:t>(2019)</w:t>
                </w:r>
                <w:r w:rsidR="003E7A10" w:rsidRPr="003E7A10">
                  <w:rPr>
                    <w:color w:val="000000"/>
                  </w:rPr>
                  <w:fldChar w:fldCharType="end"/>
                </w:r>
              </w:sdtContent>
            </w:sdt>
          </w:p>
        </w:tc>
        <w:tc>
          <w:tcPr>
            <w:tcW w:w="851" w:type="dxa"/>
            <w:tcBorders>
              <w:left w:val="single" w:sz="8" w:space="0" w:color="auto"/>
            </w:tcBorders>
            <w:noWrap/>
          </w:tcPr>
          <w:p w14:paraId="193DF234"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8817480"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195F5ADF"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noWrap/>
          </w:tcPr>
          <w:p w14:paraId="7A2DE6F6"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noWrap/>
          </w:tcPr>
          <w:p w14:paraId="4E027649"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right w:val="single" w:sz="8" w:space="0" w:color="auto"/>
            </w:tcBorders>
            <w:noWrap/>
          </w:tcPr>
          <w:p w14:paraId="4F809F5E"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tcBorders>
            <w:noWrap/>
          </w:tcPr>
          <w:p w14:paraId="146EB29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2A3CDEBB" w14:textId="77777777">
        <w:trPr>
          <w:trHeight w:val="290"/>
        </w:trPr>
        <w:tc>
          <w:tcPr>
            <w:tcW w:w="3246" w:type="dxa"/>
            <w:tcBorders>
              <w:bottom w:val="single" w:sz="8" w:space="0" w:color="auto"/>
              <w:right w:val="single" w:sz="8" w:space="0" w:color="auto"/>
            </w:tcBorders>
            <w:noWrap/>
          </w:tcPr>
          <w:p w14:paraId="6F46CD10" w14:textId="50A0FBD4" w:rsidR="00376658" w:rsidRPr="0043519C" w:rsidRDefault="00C70919">
            <w:pPr>
              <w:spacing w:after="0" w:line="240" w:lineRule="auto"/>
              <w:rPr>
                <w:sz w:val="18"/>
                <w:szCs w:val="18"/>
                <w:lang w:eastAsia="de-DE"/>
              </w:rPr>
            </w:pPr>
            <w:sdt>
              <w:sdtPr>
                <w:rPr>
                  <w:color w:val="000000"/>
                  <w:sz w:val="18"/>
                  <w:szCs w:val="18"/>
                  <w:lang w:eastAsia="de-DE"/>
                </w:rPr>
                <w:alias w:val="To edit, see citavi.com/edit"/>
                <w:tag w:val="CitaviPlaceholder#06e3e6af-6314-4918-bb73-9f16b51e6b03"/>
                <w:id w:val="2042171991"/>
                <w:placeholder>
                  <w:docPart w:val="0AC48550B3914C8EB31F8C24D8EF6CDA"/>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IwNjdiYzMyLWVjODAtNDRjYi1hZGUwLTY1YzJjNWIwN2M0YSIsIkVudHJpZXMiOlt7IiRpZCI6IjIiLCIkdHlwZSI6IlN3aXNzQWNhZGVtaWMuQ2l0YXZpLkNpdGF0aW9ucy5Xb3JkUGxhY2Vob2xkZXJFbnRyeSwgU3dpc3NBY2FkZW1pYy5DaXRhdmkiLCJJZCI6ImQxMjcwODg3LWM1M2YtNDEzNi1hOGNlLTA3ODdiMTVkOWM2NCIsIlJhbmdlTGVuZ3RoIjo0LCJSZWZlcmVuY2VJZCI6IjFkNjFjZjNhLWEwOTctNDBkMC1iMTE1LTY3NWViNTc4YmIx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lpob3UiLCJQcm90ZWN0ZWQiOmZhbHNlLCJTZXgiOjEsIkNyZWF0ZWRCeSI6Il9GZWxpbmUgTWFyaWUgU2NobmFhayIsIkNyZWF0ZWRPbiI6IjIwMjItMDEtMTJUMTE6MTE6MTEiLCJNb2RpZmllZEJ5IjoiX0ZlbGluZSBNYXJpZSBTY2huYWFrIiwiSWQiOiI0ODY4YzQ0My03NzQ3LTRhMzMtYTIyOC0zMWQ5YjFhNDI3NDY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xZDYxY2YzYS1hMDk3LTQwZDAtYjExNS02NzVlYjU3OGJiM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TM5L3Nzcm4uMzcwMDQ0M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zOS9zc3JuLjM3MDA0NDEiLCJVcmlTdHJpbmciOiJodHRwczovL2RvaS5vcmcvMTAuMjEzOS9zc3JuLjM3MDA0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}</w:instrText>
                </w:r>
                <w:r w:rsidR="003E7A10" w:rsidRPr="003E7A10">
                  <w:rPr>
                    <w:color w:val="000000"/>
                  </w:rPr>
                  <w:fldChar w:fldCharType="separate"/>
                </w:r>
                <w:r w:rsidR="00560364">
                  <w:rPr>
                    <w:color w:val="000000"/>
                  </w:rPr>
                  <w:t>Zhou</w:t>
                </w:r>
                <w:r w:rsidR="003E7A10" w:rsidRPr="003E7A10">
                  <w:rPr>
                    <w:color w:val="000000"/>
                  </w:rPr>
                  <w:fldChar w:fldCharType="end"/>
                </w:r>
              </w:sdtContent>
            </w:sdt>
            <w:r w:rsidR="002241AB" w:rsidRPr="0043519C">
              <w:rPr>
                <w:sz w:val="18"/>
                <w:szCs w:val="18"/>
                <w:lang w:eastAsia="de-DE"/>
              </w:rPr>
              <w:t xml:space="preserve"> </w:t>
            </w:r>
            <w:sdt>
              <w:sdtPr>
                <w:rPr>
                  <w:color w:val="000000"/>
                  <w:sz w:val="18"/>
                  <w:szCs w:val="18"/>
                  <w:lang w:eastAsia="de-DE"/>
                </w:rPr>
                <w:alias w:val="To edit, see citavi.com/edit"/>
                <w:tag w:val="CitaviPlaceholder#b067bc32-ec80-44cb-ade0-65c2c5b07c4a"/>
                <w:id w:val="-1814551764"/>
                <w:placeholder>
                  <w:docPart w:val="0AC48550B3914C8EB31F8C24D8EF6CDA"/>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A2ZTNlNmFmLTYzMTQtNDkxOC1iYjczLTlmMTZiNTFlNmIwMyIsIkVudHJpZXMiOlt7IiRpZCI6IjIiLCIkdHlwZSI6IlN3aXNzQWNhZGVtaWMuQ2l0YXZpLkNpdGF0aW9ucy5Xb3JkUGxhY2Vob2xkZXJFbnRyeSwgU3dpc3NBY2FkZW1pYy5DaXRhdmkiLCJJZCI6IjdjOTIyYTc0LTE5ZGMtNGE4OS1hODg3LWMwZTE0ZjY4NzIxYSIsIlJhbmdlTGVuZ3RoIjo2LCJSZWZlcmVuY2VJZCI6IjFkNjFjZjNhLWEwOTctNDBkMC1iMTE1LTY3NWViNTc4YmI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ZyIsIkxhc3ROYW1lIjoiWmhvdSIsIlByb3RlY3RlZCI6ZmFsc2UsIlNleCI6MSwiQ3JlYXRlZEJ5IjoiX0ZlbGluZSBNYXJpZSBTY2huYWFrIiwiQ3JlYXRlZE9uIjoiMjAyMi0wMS0xMlQxMToxMToxMSIsIk1vZGlmaWVkQnkiOiJfRmVsaW5lIE1hcmllIFNjaG5hYWsiLCJJZCI6IjQ4NjhjNDQzLTc3NDctNGEzMy1hMjI4LTMxZDliMWE0Mjc0NiIsIk1vZGlmaWVkT24iOiIyMDIyLTAxLTEyVDExOjE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FkNjFjZjNhLWEwOTctNDBkMC1iMTE1LTY3NWViNTc4YmI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zAwNDQx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TM5L3Nzcm4uMzcwMDQ0MSIsIlVyaVN0cmluZyI6Imh0dHBzOi8vZG9pLm9yZy8xMC4yMTM5L3Nzcm4uMzcwMDQ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YjA2N2JjMzItZWM4MC00NGNiLWFkZTAtNjVjMmM1YjA3YzRhIiwiVGV4dCI6IigyMDIwKSIsIldBSVZlcnNpb24iOiI3LjAuMi4wIn0=}</w:instrText>
                </w:r>
                <w:r w:rsidR="003E7A10" w:rsidRPr="003E7A10">
                  <w:rPr>
                    <w:color w:val="000000"/>
                  </w:rPr>
                  <w:fldChar w:fldCharType="separate"/>
                </w:r>
                <w:r w:rsidR="00560364">
                  <w:rPr>
                    <w:color w:val="000000"/>
                  </w:rPr>
                  <w:t>(2020)</w:t>
                </w:r>
                <w:r w:rsidR="003E7A10" w:rsidRPr="003E7A10">
                  <w:rPr>
                    <w:color w:val="000000"/>
                  </w:rPr>
                  <w:fldChar w:fldCharType="end"/>
                </w:r>
              </w:sdtContent>
            </w:sdt>
          </w:p>
        </w:tc>
        <w:tc>
          <w:tcPr>
            <w:tcW w:w="851" w:type="dxa"/>
            <w:tcBorders>
              <w:left w:val="single" w:sz="8" w:space="0" w:color="auto"/>
              <w:bottom w:val="single" w:sz="8" w:space="0" w:color="auto"/>
            </w:tcBorders>
            <w:noWrap/>
          </w:tcPr>
          <w:p w14:paraId="0A35D188"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bottom w:val="single" w:sz="8" w:space="0" w:color="auto"/>
            </w:tcBorders>
            <w:noWrap/>
          </w:tcPr>
          <w:p w14:paraId="4DB4057A"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bottom w:val="single" w:sz="8" w:space="0" w:color="auto"/>
            </w:tcBorders>
            <w:noWrap/>
          </w:tcPr>
          <w:p w14:paraId="0E430692"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bottom w:val="single" w:sz="8" w:space="0" w:color="auto"/>
            </w:tcBorders>
            <w:noWrap/>
          </w:tcPr>
          <w:p w14:paraId="3C5FBC12"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bottom w:val="single" w:sz="8" w:space="0" w:color="auto"/>
            </w:tcBorders>
            <w:noWrap/>
          </w:tcPr>
          <w:p w14:paraId="3FBEDEBF"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c>
          <w:tcPr>
            <w:tcW w:w="852" w:type="dxa"/>
            <w:tcBorders>
              <w:bottom w:val="single" w:sz="8" w:space="0" w:color="auto"/>
              <w:right w:val="single" w:sz="8" w:space="0" w:color="auto"/>
            </w:tcBorders>
            <w:noWrap/>
          </w:tcPr>
          <w:p w14:paraId="187427EC" w14:textId="77777777" w:rsidR="00376658" w:rsidRPr="0043519C" w:rsidRDefault="002241AB">
            <w:pPr>
              <w:spacing w:after="0" w:line="240" w:lineRule="auto"/>
              <w:jc w:val="center"/>
              <w:rPr>
                <w:sz w:val="18"/>
                <w:szCs w:val="18"/>
                <w:lang w:eastAsia="de-DE"/>
              </w:rPr>
            </w:pPr>
            <w:r w:rsidRPr="0043519C">
              <w:rPr>
                <w:sz w:val="18"/>
                <w:szCs w:val="18"/>
                <w:lang w:eastAsia="de-DE"/>
              </w:rPr>
              <w:t>  </w:t>
            </w:r>
          </w:p>
        </w:tc>
        <w:tc>
          <w:tcPr>
            <w:tcW w:w="852" w:type="dxa"/>
            <w:tcBorders>
              <w:left w:val="single" w:sz="8" w:space="0" w:color="auto"/>
              <w:bottom w:val="single" w:sz="8" w:space="0" w:color="auto"/>
            </w:tcBorders>
            <w:noWrap/>
          </w:tcPr>
          <w:p w14:paraId="3B2C36BE" w14:textId="77777777" w:rsidR="00376658" w:rsidRPr="0043519C" w:rsidRDefault="002241AB">
            <w:pPr>
              <w:spacing w:after="0" w:line="240" w:lineRule="auto"/>
              <w:jc w:val="center"/>
              <w:rPr>
                <w:sz w:val="18"/>
                <w:szCs w:val="18"/>
                <w:lang w:eastAsia="de-DE"/>
              </w:rPr>
            </w:pPr>
            <w:r w:rsidRPr="0043519C">
              <w:rPr>
                <w:sz w:val="18"/>
                <w:szCs w:val="18"/>
                <w:lang w:eastAsia="de-DE"/>
              </w:rPr>
              <w:t>X</w:t>
            </w:r>
          </w:p>
        </w:tc>
      </w:tr>
      <w:tr w:rsidR="00376658" w:rsidRPr="0043519C" w14:paraId="466F9DB1" w14:textId="77777777">
        <w:trPr>
          <w:trHeight w:val="290"/>
        </w:trPr>
        <w:tc>
          <w:tcPr>
            <w:tcW w:w="3246" w:type="dxa"/>
            <w:tcBorders>
              <w:top w:val="single" w:sz="8" w:space="0" w:color="auto"/>
              <w:bottom w:val="nil"/>
              <w:right w:val="single" w:sz="8" w:space="0" w:color="auto"/>
            </w:tcBorders>
            <w:noWrap/>
          </w:tcPr>
          <w:p w14:paraId="7C397F40" w14:textId="77777777" w:rsidR="00376658" w:rsidRPr="0043519C" w:rsidRDefault="002241AB">
            <w:pPr>
              <w:spacing w:after="0" w:line="240" w:lineRule="auto"/>
              <w:rPr>
                <w:sz w:val="18"/>
                <w:szCs w:val="18"/>
                <w:lang w:eastAsia="de-DE"/>
              </w:rPr>
            </w:pPr>
            <w:r w:rsidRPr="0043519C">
              <w:rPr>
                <w:sz w:val="18"/>
                <w:szCs w:val="18"/>
                <w:lang w:eastAsia="de-DE"/>
              </w:rPr>
              <w:t>Sum</w:t>
            </w:r>
          </w:p>
        </w:tc>
        <w:tc>
          <w:tcPr>
            <w:tcW w:w="851" w:type="dxa"/>
            <w:tcBorders>
              <w:top w:val="single" w:sz="8" w:space="0" w:color="auto"/>
              <w:left w:val="single" w:sz="8" w:space="0" w:color="auto"/>
              <w:bottom w:val="nil"/>
            </w:tcBorders>
            <w:noWrap/>
          </w:tcPr>
          <w:p w14:paraId="44D3B9DA" w14:textId="77777777" w:rsidR="00376658" w:rsidRPr="0043519C" w:rsidRDefault="002241AB">
            <w:pPr>
              <w:spacing w:after="0" w:line="240" w:lineRule="auto"/>
              <w:jc w:val="center"/>
              <w:rPr>
                <w:sz w:val="18"/>
                <w:szCs w:val="18"/>
                <w:lang w:eastAsia="de-DE"/>
              </w:rPr>
            </w:pPr>
            <w:r w:rsidRPr="0043519C">
              <w:rPr>
                <w:sz w:val="18"/>
                <w:szCs w:val="18"/>
                <w:lang w:eastAsia="de-DE"/>
              </w:rPr>
              <w:t>11</w:t>
            </w:r>
          </w:p>
        </w:tc>
        <w:tc>
          <w:tcPr>
            <w:tcW w:w="852" w:type="dxa"/>
            <w:tcBorders>
              <w:top w:val="single" w:sz="8" w:space="0" w:color="auto"/>
              <w:bottom w:val="nil"/>
            </w:tcBorders>
            <w:noWrap/>
          </w:tcPr>
          <w:p w14:paraId="098DC6ED" w14:textId="77777777" w:rsidR="00376658" w:rsidRPr="0043519C" w:rsidRDefault="002241AB">
            <w:pPr>
              <w:spacing w:after="0" w:line="240" w:lineRule="auto"/>
              <w:jc w:val="center"/>
              <w:rPr>
                <w:sz w:val="18"/>
                <w:szCs w:val="18"/>
                <w:lang w:eastAsia="de-DE"/>
              </w:rPr>
            </w:pPr>
            <w:r w:rsidRPr="0043519C">
              <w:rPr>
                <w:sz w:val="18"/>
                <w:szCs w:val="18"/>
                <w:lang w:eastAsia="de-DE"/>
              </w:rPr>
              <w:t>8</w:t>
            </w:r>
          </w:p>
        </w:tc>
        <w:tc>
          <w:tcPr>
            <w:tcW w:w="852" w:type="dxa"/>
            <w:tcBorders>
              <w:top w:val="single" w:sz="8" w:space="0" w:color="auto"/>
              <w:bottom w:val="nil"/>
            </w:tcBorders>
            <w:noWrap/>
          </w:tcPr>
          <w:p w14:paraId="1F1526B3" w14:textId="77777777" w:rsidR="00376658" w:rsidRPr="0043519C" w:rsidRDefault="002241AB">
            <w:pPr>
              <w:spacing w:after="0" w:line="240" w:lineRule="auto"/>
              <w:jc w:val="center"/>
              <w:rPr>
                <w:sz w:val="18"/>
                <w:szCs w:val="18"/>
                <w:lang w:eastAsia="de-DE"/>
              </w:rPr>
            </w:pPr>
            <w:r w:rsidRPr="0043519C">
              <w:rPr>
                <w:sz w:val="18"/>
                <w:szCs w:val="18"/>
                <w:lang w:eastAsia="de-DE"/>
              </w:rPr>
              <w:t>2</w:t>
            </w:r>
          </w:p>
        </w:tc>
        <w:tc>
          <w:tcPr>
            <w:tcW w:w="852" w:type="dxa"/>
            <w:tcBorders>
              <w:top w:val="single" w:sz="8" w:space="0" w:color="auto"/>
              <w:bottom w:val="nil"/>
            </w:tcBorders>
            <w:noWrap/>
          </w:tcPr>
          <w:p w14:paraId="097A6823" w14:textId="77777777" w:rsidR="00376658" w:rsidRPr="0043519C" w:rsidRDefault="002241AB">
            <w:pPr>
              <w:spacing w:after="0" w:line="240" w:lineRule="auto"/>
              <w:jc w:val="center"/>
              <w:rPr>
                <w:sz w:val="18"/>
                <w:szCs w:val="18"/>
                <w:lang w:eastAsia="de-DE"/>
              </w:rPr>
            </w:pPr>
            <w:r w:rsidRPr="0043519C">
              <w:rPr>
                <w:sz w:val="18"/>
                <w:szCs w:val="18"/>
                <w:lang w:eastAsia="de-DE"/>
              </w:rPr>
              <w:t>31</w:t>
            </w:r>
          </w:p>
        </w:tc>
        <w:tc>
          <w:tcPr>
            <w:tcW w:w="852" w:type="dxa"/>
            <w:tcBorders>
              <w:top w:val="single" w:sz="8" w:space="0" w:color="auto"/>
              <w:bottom w:val="nil"/>
            </w:tcBorders>
            <w:noWrap/>
          </w:tcPr>
          <w:p w14:paraId="37F9C8A7" w14:textId="77777777" w:rsidR="00376658" w:rsidRPr="0043519C" w:rsidRDefault="002241AB">
            <w:pPr>
              <w:spacing w:after="0" w:line="240" w:lineRule="auto"/>
              <w:jc w:val="center"/>
              <w:rPr>
                <w:sz w:val="18"/>
                <w:szCs w:val="18"/>
                <w:lang w:eastAsia="de-DE"/>
              </w:rPr>
            </w:pPr>
            <w:r w:rsidRPr="0043519C">
              <w:rPr>
                <w:sz w:val="18"/>
                <w:szCs w:val="18"/>
                <w:lang w:eastAsia="de-DE"/>
              </w:rPr>
              <w:t>26</w:t>
            </w:r>
          </w:p>
        </w:tc>
        <w:tc>
          <w:tcPr>
            <w:tcW w:w="852" w:type="dxa"/>
            <w:tcBorders>
              <w:top w:val="single" w:sz="8" w:space="0" w:color="auto"/>
              <w:bottom w:val="nil"/>
              <w:right w:val="single" w:sz="8" w:space="0" w:color="auto"/>
            </w:tcBorders>
            <w:noWrap/>
          </w:tcPr>
          <w:p w14:paraId="04938284" w14:textId="77777777" w:rsidR="00376658" w:rsidRPr="0043519C" w:rsidRDefault="002241AB">
            <w:pPr>
              <w:spacing w:after="0" w:line="240" w:lineRule="auto"/>
              <w:jc w:val="center"/>
              <w:rPr>
                <w:sz w:val="18"/>
                <w:szCs w:val="18"/>
                <w:lang w:eastAsia="de-DE"/>
              </w:rPr>
            </w:pPr>
            <w:r w:rsidRPr="0043519C">
              <w:rPr>
                <w:sz w:val="18"/>
                <w:szCs w:val="18"/>
                <w:lang w:eastAsia="de-DE"/>
              </w:rPr>
              <w:t>3</w:t>
            </w:r>
          </w:p>
        </w:tc>
        <w:tc>
          <w:tcPr>
            <w:tcW w:w="852" w:type="dxa"/>
            <w:tcBorders>
              <w:top w:val="single" w:sz="8" w:space="0" w:color="auto"/>
              <w:left w:val="single" w:sz="8" w:space="0" w:color="auto"/>
              <w:bottom w:val="nil"/>
            </w:tcBorders>
            <w:noWrap/>
          </w:tcPr>
          <w:p w14:paraId="2A02BF3F" w14:textId="77777777" w:rsidR="00376658" w:rsidRPr="0043519C" w:rsidRDefault="002241AB">
            <w:pPr>
              <w:spacing w:after="0" w:line="240" w:lineRule="auto"/>
              <w:jc w:val="center"/>
              <w:rPr>
                <w:sz w:val="18"/>
                <w:szCs w:val="18"/>
                <w:lang w:eastAsia="de-DE"/>
              </w:rPr>
            </w:pPr>
            <w:r w:rsidRPr="0043519C">
              <w:rPr>
                <w:sz w:val="18"/>
                <w:szCs w:val="18"/>
                <w:lang w:eastAsia="de-DE"/>
              </w:rPr>
              <w:t>35</w:t>
            </w:r>
          </w:p>
        </w:tc>
      </w:tr>
      <w:tr w:rsidR="00376658" w:rsidRPr="0043519C" w14:paraId="2C017285" w14:textId="77777777">
        <w:trPr>
          <w:trHeight w:val="290"/>
        </w:trPr>
        <w:tc>
          <w:tcPr>
            <w:tcW w:w="9209" w:type="dxa"/>
            <w:gridSpan w:val="8"/>
            <w:tcBorders>
              <w:top w:val="nil"/>
            </w:tcBorders>
            <w:noWrap/>
          </w:tcPr>
          <w:p w14:paraId="430165EB" w14:textId="77777777" w:rsidR="00376658" w:rsidRPr="0043519C" w:rsidRDefault="00376658">
            <w:pPr>
              <w:spacing w:after="0" w:line="240" w:lineRule="auto"/>
              <w:rPr>
                <w:sz w:val="18"/>
                <w:szCs w:val="18"/>
              </w:rPr>
            </w:pPr>
          </w:p>
          <w:p w14:paraId="27AFC150" w14:textId="77777777" w:rsidR="00376658" w:rsidRPr="0043519C" w:rsidRDefault="002241AB">
            <w:pPr>
              <w:spacing w:after="0" w:line="240" w:lineRule="auto"/>
              <w:rPr>
                <w:sz w:val="18"/>
                <w:szCs w:val="18"/>
              </w:rPr>
            </w:pPr>
            <w:r w:rsidRPr="0043519C">
              <w:rPr>
                <w:sz w:val="18"/>
                <w:szCs w:val="18"/>
              </w:rPr>
              <w:t>Definitory examples:</w:t>
            </w:r>
          </w:p>
          <w:p w14:paraId="1C97E4D8" w14:textId="77777777" w:rsidR="00376658" w:rsidRPr="0043519C" w:rsidRDefault="00376658">
            <w:pPr>
              <w:spacing w:after="0" w:line="240" w:lineRule="auto"/>
              <w:rPr>
                <w:sz w:val="18"/>
                <w:szCs w:val="18"/>
              </w:rPr>
            </w:pP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189"/>
              <w:gridCol w:w="1388"/>
              <w:gridCol w:w="6378"/>
            </w:tblGrid>
            <w:tr w:rsidR="00376658" w:rsidRPr="0043519C" w14:paraId="7F9B461E" w14:textId="77777777">
              <w:tc>
                <w:tcPr>
                  <w:tcW w:w="1189" w:type="dxa"/>
                  <w:vAlign w:val="center"/>
                </w:tcPr>
                <w:p w14:paraId="0A32F097" w14:textId="77777777" w:rsidR="00376658" w:rsidRPr="0043519C" w:rsidRDefault="002241AB">
                  <w:pPr>
                    <w:spacing w:after="0" w:line="240" w:lineRule="auto"/>
                    <w:rPr>
                      <w:b/>
                      <w:sz w:val="18"/>
                      <w:szCs w:val="18"/>
                    </w:rPr>
                  </w:pPr>
                  <w:r w:rsidRPr="0043519C">
                    <w:rPr>
                      <w:b/>
                      <w:sz w:val="18"/>
                      <w:szCs w:val="18"/>
                    </w:rPr>
                    <w:t>Nudging element</w:t>
                  </w:r>
                </w:p>
              </w:tc>
              <w:tc>
                <w:tcPr>
                  <w:tcW w:w="1388" w:type="dxa"/>
                  <w:vAlign w:val="center"/>
                </w:tcPr>
                <w:p w14:paraId="5F447438" w14:textId="77777777" w:rsidR="00376658" w:rsidRPr="0043519C" w:rsidRDefault="002241AB">
                  <w:pPr>
                    <w:spacing w:after="0" w:line="240" w:lineRule="auto"/>
                    <w:rPr>
                      <w:b/>
                      <w:sz w:val="18"/>
                      <w:szCs w:val="18"/>
                    </w:rPr>
                  </w:pPr>
                  <w:r w:rsidRPr="0043519C">
                    <w:rPr>
                      <w:b/>
                      <w:sz w:val="18"/>
                      <w:szCs w:val="18"/>
                    </w:rPr>
                    <w:t>Source</w:t>
                  </w:r>
                </w:p>
              </w:tc>
              <w:tc>
                <w:tcPr>
                  <w:tcW w:w="6378" w:type="dxa"/>
                  <w:vAlign w:val="center"/>
                </w:tcPr>
                <w:p w14:paraId="602B7E5B" w14:textId="77777777" w:rsidR="00376658" w:rsidRPr="0043519C" w:rsidRDefault="002241AB">
                  <w:pPr>
                    <w:spacing w:after="0" w:line="240" w:lineRule="auto"/>
                    <w:rPr>
                      <w:b/>
                      <w:sz w:val="18"/>
                      <w:szCs w:val="18"/>
                    </w:rPr>
                  </w:pPr>
                  <w:r w:rsidRPr="0043519C">
                    <w:rPr>
                      <w:b/>
                      <w:sz w:val="18"/>
                      <w:szCs w:val="18"/>
                    </w:rPr>
                    <w:t>Definition</w:t>
                  </w:r>
                </w:p>
              </w:tc>
            </w:tr>
            <w:tr w:rsidR="00376658" w:rsidRPr="0043519C" w14:paraId="310B243C" w14:textId="77777777">
              <w:tc>
                <w:tcPr>
                  <w:tcW w:w="1189" w:type="dxa"/>
                </w:tcPr>
                <w:p w14:paraId="02DDDDAB" w14:textId="77777777" w:rsidR="00376658" w:rsidRPr="0043519C" w:rsidRDefault="002241AB">
                  <w:pPr>
                    <w:spacing w:after="0" w:line="240" w:lineRule="auto"/>
                    <w:rPr>
                      <w:sz w:val="18"/>
                      <w:szCs w:val="18"/>
                    </w:rPr>
                  </w:pPr>
                  <w:r w:rsidRPr="0043519C">
                    <w:rPr>
                      <w:sz w:val="18"/>
                      <w:szCs w:val="18"/>
                    </w:rPr>
                    <w:t>Priming</w:t>
                  </w:r>
                </w:p>
              </w:tc>
              <w:tc>
                <w:tcPr>
                  <w:tcW w:w="1388" w:type="dxa"/>
                </w:tcPr>
                <w:p w14:paraId="148DAAD6" w14:textId="11E0AC43" w:rsidR="00376658" w:rsidRPr="0043519C" w:rsidRDefault="00C70919">
                  <w:pPr>
                    <w:spacing w:after="0" w:line="240" w:lineRule="auto"/>
                    <w:rPr>
                      <w:sz w:val="18"/>
                      <w:szCs w:val="18"/>
                    </w:rPr>
                  </w:pPr>
                  <w:sdt>
                    <w:sdtPr>
                      <w:rPr>
                        <w:color w:val="000000"/>
                        <w:sz w:val="18"/>
                        <w:szCs w:val="18"/>
                      </w:rPr>
                      <w:alias w:val="To edit, see citavi.com/edit"/>
                      <w:tag w:val="CitaviPlaceholder#de51d6cc-ddbd-430e-928b-5c0cd1d5fc65"/>
                      <w:id w:val="-1270163046"/>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E4OWZlMDYwLTBmZDAtNGNjYy05YWY0LTRkNTkxMDg0YzdlYyIsIkVudHJpZXMiOlt7IiRpZCI6IjIiLCIkdHlwZSI6IlN3aXNzQWNhZGVtaWMuQ2l0YXZpLkNpdGF0aW9ucy5Xb3JkUGxhY2Vob2xkZXJFbnRyeSwgU3dpc3NBY2FkZW1pYy5DaXRhdmkiLCJJZCI6ImRiYjQxNDAwLTBhNGMtNDk5ZC04YTVmLTViMzYzOWU2N2Y4ZCIsIlJhbmdlTGVuZ3RoIjoxMiwiUmVmZXJlbmNlSWQiOiJjMGQ0YjM3Mi0yZjMxLTRlNGEtYjE0Ny04YTVmODgyZjU0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YzBkNGIzNzItMmYzMS00ZTRhLWIxNDctOGE1Zjg4MmY1NGF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S4xMDI0Njc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ZWVtLjIwMjEuMTAyNDY3IiwiVXJpU3RyaW5nIjoiaHR0cHM6Ly9kb2kub3JnLzEwLjEwMTYvai5qZWVtLjIwMjEuMTAyND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Cb25hbiBldCBhbC4ifV19LCJUYWciOiJDaXRhdmlQbGFjZWhvbGRlciNkZTUxZDZjYy1kZGJkLTQzMGUtOTI4Yi01YzBjZDFkNWZjNjUiLCJUZXh0IjoiQm9uYW4gZXQgYWwuIiwiV0FJVmVyc2lvbiI6IjcuMC4yLjAifQ==}</w:instrText>
                      </w:r>
                      <w:r w:rsidR="003E7A10" w:rsidRPr="003E7A10">
                        <w:rPr>
                          <w:color w:val="000000"/>
                        </w:rPr>
                        <w:fldChar w:fldCharType="separate"/>
                      </w:r>
                      <w:r w:rsidR="00560364">
                        <w:rPr>
                          <w:color w:val="000000"/>
                        </w:rPr>
                        <w:t>Bonan et al.</w:t>
                      </w:r>
                      <w:r w:rsidR="003E7A10" w:rsidRPr="003E7A10">
                        <w:rPr>
                          <w:color w:val="000000"/>
                        </w:rPr>
                        <w:fldChar w:fldCharType="end"/>
                      </w:r>
                    </w:sdtContent>
                  </w:sdt>
                  <w:r w:rsidR="002241AB" w:rsidRPr="0043519C">
                    <w:rPr>
                      <w:sz w:val="18"/>
                      <w:szCs w:val="18"/>
                    </w:rPr>
                    <w:t xml:space="preserve"> </w:t>
                  </w:r>
                  <w:sdt>
                    <w:sdtPr>
                      <w:rPr>
                        <w:color w:val="000000"/>
                        <w:sz w:val="18"/>
                        <w:szCs w:val="18"/>
                      </w:rPr>
                      <w:alias w:val="To edit, see citavi.com/edit"/>
                      <w:tag w:val="CitaviPlaceholder#189fe060-0fd0-4ccc-9af4-4d591084c7ec"/>
                      <w:id w:val="-925342245"/>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lNTFkNmNjLWRkYmQtNDMwZS05MjhiLTVjMGNkMWQ1ZmM2NSIsIkVudHJpZXMiOlt7IiRpZCI6IjIiLCIkdHlwZSI6IlN3aXNzQWNhZGVtaWMuQ2l0YXZpLkNpdGF0aW9ucy5Xb3JkUGxhY2Vob2xkZXJFbnRyeSwgU3dpc3NBY2FkZW1pYy5DaXRhdmkiLCJJZCI6ImZjOGY0N2VkLWY5NTAtNGE2ZS04OTUzLWQwYjU0MTRmZGY5OSIsIlJhbmdlTGVuZ3RoIjo2LCJSZWZlcmVuY2VJZCI6ImMwZDRiMzcyLTJmMzEtNGU0YS1iMTQ3LThhNWY4ODJmNTR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mMwZDRiMzcyLTJmMzEtNGU0YS1iMTQ3LThhNWY4ODJmNTRh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VtLjIwMjEuMTAyNDY3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xLjEwMjQ2NyIsIlVyaVN0cmluZyI6Imh0dHBzOi8vZG9pLm9yZy8xMC4xMDE2L2ouamVlbS4yMDIxLjEwMjQ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xKSJ9XX0sIlRhZyI6IkNpdGF2aVBsYWNlaG9sZGVyIzE4OWZlMDYwLTBmZDAtNGNjYy05YWY0LTRkNTkxMDg0YzdlYyIsIlRleHQiOiIoMjAyMSkiLCJXQUlWZXJzaW9uIjoiNy4wLjIuMCJ9}</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6378" w:type="dxa"/>
                </w:tcPr>
                <w:p w14:paraId="19DF92B0" w14:textId="77777777" w:rsidR="00376658" w:rsidRPr="0043519C" w:rsidRDefault="002241AB">
                  <w:pPr>
                    <w:spacing w:after="0" w:line="240" w:lineRule="auto"/>
                    <w:rPr>
                      <w:sz w:val="18"/>
                      <w:szCs w:val="18"/>
                    </w:rPr>
                  </w:pPr>
                  <w:r w:rsidRPr="0043519C">
                    <w:rPr>
                      <w:sz w:val="18"/>
                      <w:szCs w:val="18"/>
                    </w:rPr>
                    <w:t>Priming environmental self-identity by asking the consumer how he/she saves energy at home.</w:t>
                  </w:r>
                </w:p>
              </w:tc>
            </w:tr>
            <w:tr w:rsidR="00376658" w:rsidRPr="0043519C" w14:paraId="50A986D1" w14:textId="77777777">
              <w:tc>
                <w:tcPr>
                  <w:tcW w:w="1189" w:type="dxa"/>
                </w:tcPr>
                <w:p w14:paraId="1379D16A" w14:textId="77777777" w:rsidR="00376658" w:rsidRPr="0043519C" w:rsidRDefault="002241AB">
                  <w:pPr>
                    <w:spacing w:after="0" w:line="240" w:lineRule="auto"/>
                    <w:rPr>
                      <w:sz w:val="18"/>
                      <w:szCs w:val="18"/>
                    </w:rPr>
                  </w:pPr>
                  <w:r w:rsidRPr="0043519C">
                    <w:rPr>
                      <w:sz w:val="18"/>
                      <w:szCs w:val="18"/>
                    </w:rPr>
                    <w:t>Goal Setting</w:t>
                  </w:r>
                </w:p>
              </w:tc>
              <w:tc>
                <w:tcPr>
                  <w:tcW w:w="1388" w:type="dxa"/>
                </w:tcPr>
                <w:p w14:paraId="43638B27" w14:textId="7D6DEAD7" w:rsidR="00376658" w:rsidRPr="0043519C" w:rsidRDefault="00C70919">
                  <w:pPr>
                    <w:spacing w:after="0" w:line="240" w:lineRule="auto"/>
                    <w:rPr>
                      <w:sz w:val="18"/>
                      <w:szCs w:val="18"/>
                    </w:rPr>
                  </w:pPr>
                  <w:sdt>
                    <w:sdtPr>
                      <w:rPr>
                        <w:color w:val="000000"/>
                        <w:sz w:val="18"/>
                        <w:szCs w:val="18"/>
                      </w:rPr>
                      <w:alias w:val="To edit, see citavi.com/edit"/>
                      <w:tag w:val="CitaviPlaceholder#74d58767-9fa1-416c-9efd-6f721eea929d"/>
                      <w:id w:val="-1977679916"/>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5OGFhNmMyLTNmOTctNGUyOC1iMTQ2LWM4NDZmZDg5Y2YyZCIsIkVudHJpZXMiOlt7IiRpZCI6IjIiLCIkdHlwZSI6IlN3aXNzQWNhZGVtaWMuQ2l0YXZpLkNpdGF0aW9ucy5Xb3JkUGxhY2Vob2xkZXJFbnRyeSwgU3dpc3NBY2FkZW1pYy5DaXRhdmkiLCJJZCI6Ijc3NDY2Njc3LWMxNGQtNDg0Ni05Yzc2LWRkZWE4MjdlZGQ1NyIsIlJhbmdlTGVuZ3RoIjoxMywiUmVmZXJlbmNlSWQiOiJhNjRiZDEyYy0yY2RiLTRlNzktOGFlNS1iMTc4NzE1MDQy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jEtMDA4NjYteCIsIkVkaXRvcnMiOltdLCJFdmFsdWF0aW9uQ29tcGxleGl0eSI6MCwiRXZhbHVhdGlvblNvdXJjZVRleHRGb3JtYXQiOjAsIkdyb3VwcyI6W10sIkhhc0xhYmVsMSI6dHJ1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NjAtMDIxLTAwODY2LXgiLCJVcmlTdHJpbmciOiJodHRwczovL2RvaS5vcmcvMTAuMTAzOC9zNDE1NjAtMDIxLTAwODY2LX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}</w:instrText>
                      </w:r>
                      <w:r w:rsidR="003E7A10" w:rsidRPr="003E7A10">
                        <w:rPr>
                          <w:color w:val="000000"/>
                        </w:rPr>
                        <w:fldChar w:fldCharType="separate"/>
                      </w:r>
                      <w:r w:rsidR="00560364">
                        <w:rPr>
                          <w:color w:val="000000"/>
                        </w:rPr>
                        <w:t>Khanna et al.</w:t>
                      </w:r>
                      <w:r w:rsidR="003E7A10" w:rsidRPr="003E7A10">
                        <w:rPr>
                          <w:color w:val="000000"/>
                        </w:rPr>
                        <w:fldChar w:fldCharType="end"/>
                      </w:r>
                    </w:sdtContent>
                  </w:sdt>
                  <w:r w:rsidR="002241AB" w:rsidRPr="0043519C">
                    <w:rPr>
                      <w:sz w:val="18"/>
                      <w:szCs w:val="18"/>
                    </w:rPr>
                    <w:t xml:space="preserve"> </w:t>
                  </w:r>
                  <w:sdt>
                    <w:sdtPr>
                      <w:rPr>
                        <w:color w:val="000000"/>
                        <w:sz w:val="18"/>
                        <w:szCs w:val="18"/>
                      </w:rPr>
                      <w:alias w:val="To edit, see citavi.com/edit"/>
                      <w:tag w:val="CitaviPlaceholder#298aa6c2-3f97-4e28-b146-c846fd89cf2d"/>
                      <w:id w:val="1020360112"/>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0ZDU4NzY3LTlmYTEtNDE2Yy05ZWZkLTZmNzIxZWVhOTI5ZCIsIkVudHJpZXMiOlt7IiRpZCI6IjIiLCIkdHlwZSI6IlN3aXNzQWNhZGVtaWMuQ2l0YXZpLkNpdGF0aW9ucy5Xb3JkUGxhY2Vob2xkZXJFbnRyeSwgU3dpc3NBY2FkZW1pYy5DaXRhdmkiLCJJZCI6IjYzYzFiMThkLTBmMmEtNGNlNS1iOTA4LWRlODYxODcyNmRkMyIsIlJhbmdlTGVuZ3RoIjo2LCJSZWZlcmVuY2VJZCI6ImE2NGJkMTJjLTJjZGItNGU3OS04YWU1LWIxNzg3MTUwNDI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xLTAwODY2LXgiLCJFZGl0b3JzIjpbXSwiRXZhbHVhdGlvbkNvbXBsZXhpdHkiOjAsIkV2YWx1YXRpb25Tb3VyY2VUZXh0Rm9ybWF0IjowLCJHcm91cHMiOltdLCJIYXNMYWJlbDEiOnRydW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YwLTAyMS0wMDg2Ni14IiwiVXJpU3RyaW5nIjoiaHR0cHM6Ly9kb2kub3JnLzEwLjEwMzgvczQxNTYwLTAyMS0wMDg2Ni1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EpIn1dfSwiVGFnIjoiQ2l0YXZpUGxhY2Vob2xkZXIjMjk4YWE2YzItM2Y5Ny00ZTI4LWIxNDYtYzg0NmZkODljZjJk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6378" w:type="dxa"/>
                </w:tcPr>
                <w:p w14:paraId="5CDE211F" w14:textId="77777777" w:rsidR="00376658" w:rsidRPr="0043519C" w:rsidRDefault="002241AB">
                  <w:pPr>
                    <w:spacing w:after="0" w:line="240" w:lineRule="auto"/>
                    <w:rPr>
                      <w:sz w:val="18"/>
                      <w:szCs w:val="18"/>
                    </w:rPr>
                  </w:pPr>
                  <w:r w:rsidRPr="0043519C">
                    <w:rPr>
                      <w:sz w:val="18"/>
                      <w:szCs w:val="18"/>
                    </w:rPr>
                    <w:t>Commitment by households to reducing energy consumption by a certain percentage.</w:t>
                  </w:r>
                </w:p>
              </w:tc>
            </w:tr>
            <w:tr w:rsidR="00376658" w:rsidRPr="0043519C" w14:paraId="5FB963C4" w14:textId="77777777">
              <w:tc>
                <w:tcPr>
                  <w:tcW w:w="1189" w:type="dxa"/>
                </w:tcPr>
                <w:p w14:paraId="12A5D0A0" w14:textId="77777777" w:rsidR="00376658" w:rsidRPr="0043519C" w:rsidRDefault="002241AB">
                  <w:pPr>
                    <w:spacing w:after="0" w:line="240" w:lineRule="auto"/>
                    <w:rPr>
                      <w:sz w:val="18"/>
                      <w:szCs w:val="18"/>
                    </w:rPr>
                  </w:pPr>
                  <w:r w:rsidRPr="0043519C">
                    <w:rPr>
                      <w:sz w:val="18"/>
                      <w:szCs w:val="18"/>
                    </w:rPr>
                    <w:t>Defaults</w:t>
                  </w:r>
                </w:p>
              </w:tc>
              <w:tc>
                <w:tcPr>
                  <w:tcW w:w="1388" w:type="dxa"/>
                </w:tcPr>
                <w:p w14:paraId="7E4155A6" w14:textId="0214E1CC" w:rsidR="00376658" w:rsidRPr="0043519C" w:rsidRDefault="00C70919">
                  <w:pPr>
                    <w:spacing w:after="0" w:line="240" w:lineRule="auto"/>
                    <w:rPr>
                      <w:sz w:val="18"/>
                      <w:szCs w:val="18"/>
                    </w:rPr>
                  </w:pPr>
                  <w:sdt>
                    <w:sdtPr>
                      <w:rPr>
                        <w:color w:val="000000"/>
                        <w:sz w:val="18"/>
                        <w:szCs w:val="18"/>
                      </w:rPr>
                      <w:alias w:val="To edit, see citavi.com/edit"/>
                      <w:tag w:val="CitaviPlaceholder#404dea2c-e41f-4f9f-88f8-1db7952cca0c"/>
                      <w:id w:val="197517280"/>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zMDY2MjYwLTAwOWQtNDM5MC05ZTdkLTQ0NmE2NTQyYmFkNiIsIkVudHJpZXMiOlt7IiRpZCI6IjIiLCIkdHlwZSI6IlN3aXNzQWNhZGVtaWMuQ2l0YXZpLkNpdGF0aW9ucy5Xb3JkUGxhY2Vob2xkZXJFbnRyeSwgU3dpc3NBY2FkZW1pYy5DaXRhdmkiLCJJZCI6IjQyOTdhMGIyLWZlMDEtNDZkYi1hNDc5LTVhMWU3NWY5YjZjYiIsIlJhbmdlTGVuZ3RoIjoxMiwiUmVmZXJlbmNlSWQiOiJjYzFkODVhYS05MDUxLTQzYzYtYjAxYy1jMTFjMDU3OGIw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4wMy4yMDIxIiwiRG9pIjoiMTAuMTAzOC9zNDE1NjItMDIxLTAxMDcwLTM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2Mi0wMjEtMDEwNzAtMyIsIlVyaVN0cmluZyI6Imh0dHBzOi8vZG9pLm9yZy8xMC4xMDM4L3M0MTU2Mi0wMjEtMDEwNzA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1VDE0OjAyOjI1IiwiTW9kaWZpZWRCeSI6Il9GZWxpbmUgTWFyaWUgU2NobmFhayIsIklkIjoiYTdiYWRhNDUtMjQwYy00OTYyLTlmN2MtNWExZWI0OTU5MjNmIiwiTW9kaWZpZWRPbiI6IjIwMjItMDEtMTVUMTQ6MDI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cwNzY1OSIsIlVyaVN0cmluZyI6Imh0dHA6Ly93d3cubmNiaS5ubG0ubmloLmdvdi9wdWJtZWQvMzM3MDc2N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}</w:instrText>
                      </w:r>
                      <w:r w:rsidR="003E7A10" w:rsidRPr="003E7A10">
                        <w:rPr>
                          <w:color w:val="000000"/>
                        </w:rPr>
                        <w:fldChar w:fldCharType="separate"/>
                      </w:r>
                      <w:r w:rsidR="00560364">
                        <w:rPr>
                          <w:color w:val="000000"/>
                        </w:rPr>
                        <w:t>Liebe et al.</w:t>
                      </w:r>
                      <w:r w:rsidR="003E7A10" w:rsidRPr="003E7A10">
                        <w:rPr>
                          <w:color w:val="000000"/>
                        </w:rPr>
                        <w:fldChar w:fldCharType="end"/>
                      </w:r>
                    </w:sdtContent>
                  </w:sdt>
                  <w:r w:rsidR="002241AB" w:rsidRPr="0043519C">
                    <w:rPr>
                      <w:sz w:val="18"/>
                      <w:szCs w:val="18"/>
                    </w:rPr>
                    <w:t xml:space="preserve"> </w:t>
                  </w:r>
                  <w:sdt>
                    <w:sdtPr>
                      <w:rPr>
                        <w:color w:val="000000"/>
                        <w:sz w:val="18"/>
                        <w:szCs w:val="18"/>
                      </w:rPr>
                      <w:alias w:val="To edit, see citavi.com/edit"/>
                      <w:tag w:val="CitaviPlaceholder#b3066260-009d-4390-9e7d-446a6542bad6"/>
                      <w:id w:val="2053415204"/>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wNGRlYTJjLWU0MWYtNGY5Zi04OGY4LTFkYjc5NTJjY2EwYyIsIkVudHJpZXMiOlt7IiRpZCI6IjIiLCIkdHlwZSI6IlN3aXNzQWNhZGVtaWMuQ2l0YXZpLkNpdGF0aW9ucy5Xb3JkUGxhY2Vob2xkZXJFbnRyeSwgU3dpc3NBY2FkZW1pYy5DaXRhdmkiLCJJZCI6Ijk3ZDFjZGUxLTQyMjAtNDNhNi05MzU0LWMzZDE4OWE5MzA5MyIsIlJhbmdlTGVuZ3RoIjo2LCJSZWZlcmVuY2VJZCI6ImNjMWQ4NWFhLTkwNTEtNDNjNi1iMDFjLWMxMWMwNTc4YjB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uMDMuMjAyMSIsIkRvaSI6IjEwLjEwMzgvczQxNTYyLTAyMS0wMTA3MC0z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NjItMDIxLTAxMDcwLTMiLCJVcmlTdHJpbmciOiJodHRwczovL2RvaS5vcmcvMTAuMTAzOC9zNDE1NjItMDIxLTAxMDcwL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VQxNDowMjoyNSIsIk1vZGlmaWVkQnkiOiJfRmVsaW5lIE1hcmllIFNjaG5hYWsiLCJJZCI6ImE3YmFkYTQ1LTI0MGMtNDk2Mi05ZjdjLTVhMWViNDk1OTIzZiIsIk1vZGlmaWVkT24iOiIyMDIyLTAxLTE1VDE0OjAyOjI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M3MDc2NTkiLCJVcmlTdHJpbmciOiJodHRwOi8vd3d3Lm5jYmkubmxtLm5paC5nb3YvcHVibWVkLzMzNzA3Nj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SkifV19LCJUYWciOiJDaXRhdmlQbGFjZWhvbGRlciNiMzA2NjI2MC0wMDlkLTQzOTAtOWU3ZC00NDZhNjU0MmJhZDYiLCJUZXh0IjoiKDIwMjEpIiwiV0FJVmVyc2lvbiI6IjcuMC4yLjAifQ==}</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6378" w:type="dxa"/>
                </w:tcPr>
                <w:p w14:paraId="2B7FC51B" w14:textId="77777777" w:rsidR="00376658" w:rsidRPr="0043519C" w:rsidRDefault="002241AB">
                  <w:pPr>
                    <w:spacing w:after="0" w:line="240" w:lineRule="auto"/>
                    <w:rPr>
                      <w:sz w:val="18"/>
                      <w:szCs w:val="18"/>
                    </w:rPr>
                  </w:pPr>
                  <w:r w:rsidRPr="0043519C">
                    <w:rPr>
                      <w:sz w:val="18"/>
                      <w:szCs w:val="18"/>
                    </w:rPr>
                    <w:t>A green energy default setting, where green energy is presented to households as standard option, of which consumers must opt-out to receive conventional energy.</w:t>
                  </w:r>
                </w:p>
              </w:tc>
            </w:tr>
            <w:tr w:rsidR="00376658" w:rsidRPr="0043519C" w14:paraId="16E6F53D" w14:textId="77777777">
              <w:tc>
                <w:tcPr>
                  <w:tcW w:w="1189" w:type="dxa"/>
                </w:tcPr>
                <w:p w14:paraId="66353091" w14:textId="77777777" w:rsidR="00376658" w:rsidRPr="0043519C" w:rsidRDefault="002241AB">
                  <w:pPr>
                    <w:spacing w:after="0" w:line="240" w:lineRule="auto"/>
                    <w:rPr>
                      <w:sz w:val="18"/>
                      <w:szCs w:val="18"/>
                    </w:rPr>
                  </w:pPr>
                  <w:r w:rsidRPr="0043519C">
                    <w:rPr>
                      <w:sz w:val="18"/>
                      <w:szCs w:val="18"/>
                    </w:rPr>
                    <w:t>Feedback</w:t>
                  </w:r>
                </w:p>
              </w:tc>
              <w:tc>
                <w:tcPr>
                  <w:tcW w:w="1388" w:type="dxa"/>
                </w:tcPr>
                <w:p w14:paraId="219506C4" w14:textId="0BAD42B4" w:rsidR="00376658" w:rsidRPr="0043519C" w:rsidRDefault="00C70919">
                  <w:pPr>
                    <w:spacing w:after="0" w:line="240" w:lineRule="auto"/>
                    <w:rPr>
                      <w:sz w:val="18"/>
                      <w:szCs w:val="18"/>
                    </w:rPr>
                  </w:pPr>
                  <w:sdt>
                    <w:sdtPr>
                      <w:rPr>
                        <w:color w:val="000000"/>
                        <w:sz w:val="18"/>
                        <w:szCs w:val="18"/>
                      </w:rPr>
                      <w:alias w:val="To edit, see citavi.com/edit"/>
                      <w:tag w:val="CitaviPlaceholder#3c642bd3-0d69-4fac-8d21-8d0ca4f53333"/>
                      <w:id w:val="-143964934"/>
                      <w:placeholder>
                        <w:docPart w:val="F7D19F93823A4D16840A26DF155F703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5OGFhNmMyLTNmOTctNGUyOC1iMTQ2LWM4NDZmZDg5Y2YyZCIsIkVudHJpZXMiOlt7IiRpZCI6IjIiLCIkdHlwZSI6IlN3aXNzQWNhZGVtaWMuQ2l0YXZpLkNpdGF0aW9ucy5Xb3JkUGxhY2Vob2xkZXJFbnRyeSwgU3dpc3NBY2FkZW1pYy5DaXRhdmkiLCJJZCI6Ijc3NDY2Njc3LWMxNGQtNDg0Ni05Yzc2LWRkZWE4MjdlZGQ1NyIsIlJhbmdlTGVuZ3RoIjoxMywiUmVmZXJlbmNlSWQiOiJhNjRiZDEyYy0yY2RiLTRlNzktOGFlNS1iMTc4NzE1MDQy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jEtMDA4NjYteCIsIkVkaXRvcnMiOltdLCJFdmFsdWF0aW9uQ29tcGxleGl0eSI6MCwiRXZhbHVhdGlvblNvdXJjZVRleHRGb3JtYXQiOjAsIkdyb3VwcyI6W10sIkhhc0xhYmVsMSI6dHJ1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NjAtMDIxLTAwODY2LXgiLCJVcmlTdHJpbmciOiJodHRwczovL2RvaS5vcmcvMTAuMTAzOC9zNDE1NjAtMDIxLTAwODY2LX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}</w:instrText>
                      </w:r>
                      <w:r w:rsidR="003E7A10" w:rsidRPr="003E7A10">
                        <w:rPr>
                          <w:color w:val="000000"/>
                        </w:rPr>
                        <w:fldChar w:fldCharType="separate"/>
                      </w:r>
                      <w:r w:rsidR="00560364">
                        <w:rPr>
                          <w:color w:val="000000"/>
                        </w:rPr>
                        <w:t>Khanna et al.</w:t>
                      </w:r>
                      <w:r w:rsidR="003E7A10" w:rsidRPr="003E7A10">
                        <w:rPr>
                          <w:color w:val="000000"/>
                        </w:rPr>
                        <w:fldChar w:fldCharType="end"/>
                      </w:r>
                    </w:sdtContent>
                  </w:sdt>
                  <w:r w:rsidR="002241AB" w:rsidRPr="0043519C">
                    <w:rPr>
                      <w:sz w:val="18"/>
                      <w:szCs w:val="18"/>
                    </w:rPr>
                    <w:t xml:space="preserve"> </w:t>
                  </w:r>
                  <w:sdt>
                    <w:sdtPr>
                      <w:rPr>
                        <w:color w:val="000000"/>
                        <w:sz w:val="18"/>
                        <w:szCs w:val="18"/>
                      </w:rPr>
                      <w:alias w:val="To edit, see citavi.com/edit"/>
                      <w:tag w:val="CitaviPlaceholder#e1a7fa94-e48f-4a9a-8d67-02906a86ac83"/>
                      <w:id w:val="902024590"/>
                      <w:placeholder>
                        <w:docPart w:val="F7D19F93823A4D16840A26DF155F703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0ZDU4NzY3LTlmYTEtNDE2Yy05ZWZkLTZmNzIxZWVhOTI5ZCIsIkVudHJpZXMiOlt7IiRpZCI6IjIiLCIkdHlwZSI6IlN3aXNzQWNhZGVtaWMuQ2l0YXZpLkNpdGF0aW9ucy5Xb3JkUGxhY2Vob2xkZXJFbnRyeSwgU3dpc3NBY2FkZW1pYy5DaXRhdmkiLCJJZCI6IjYzYzFiMThkLTBmMmEtNGNlNS1iOTA4LWRlODYxODcyNmRkMyIsIlJhbmdlTGVuZ3RoIjo2LCJSZWZlcmVuY2VJZCI6ImE2NGJkMTJjLTJjZGItNGU3OS04YWU1LWIxNzg3MTUwNDI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xLTAwODY2LXgiLCJFZGl0b3JzIjpbXSwiRXZhbHVhdGlvbkNvbXBsZXhpdHkiOjAsIkV2YWx1YXRpb25Tb3VyY2VUZXh0Rm9ybWF0IjowLCJHcm91cHMiOltdLCJIYXNMYWJlbDEiOnRydW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YwLTAyMS0wMDg2Ni14IiwiVXJpU3RyaW5nIjoiaHR0cHM6Ly9kb2kub3JnLzEwLjEwMzgvczQxNTYwLTAyMS0wMDg2Ni1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EpIn1dfSwiVGFnIjoiQ2l0YXZpUGxhY2Vob2xkZXIjZTFhN2ZhOTQtZTQ4Zi00YTlhLThkNjctMDI5MDZhODZhYzgz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6378" w:type="dxa"/>
                </w:tcPr>
                <w:p w14:paraId="6D3149BE" w14:textId="77777777" w:rsidR="00376658" w:rsidRPr="0043519C" w:rsidRDefault="002241AB">
                  <w:pPr>
                    <w:spacing w:after="0" w:line="240" w:lineRule="auto"/>
                    <w:rPr>
                      <w:sz w:val="18"/>
                      <w:szCs w:val="18"/>
                    </w:rPr>
                  </w:pPr>
                  <w:r w:rsidRPr="0043519C">
                    <w:rPr>
                      <w:sz w:val="18"/>
                      <w:szCs w:val="18"/>
                    </w:rPr>
                    <w:t>Providing consumers information about their current energy consumption and comparing it with historical energy consumption data.</w:t>
                  </w:r>
                </w:p>
              </w:tc>
            </w:tr>
            <w:tr w:rsidR="00376658" w:rsidRPr="0043519C" w14:paraId="7F5A8E0B" w14:textId="77777777">
              <w:tc>
                <w:tcPr>
                  <w:tcW w:w="1189" w:type="dxa"/>
                </w:tcPr>
                <w:p w14:paraId="355AD856" w14:textId="77777777" w:rsidR="00376658" w:rsidRPr="0043519C" w:rsidRDefault="002241AB">
                  <w:pPr>
                    <w:spacing w:after="0" w:line="240" w:lineRule="auto"/>
                    <w:rPr>
                      <w:sz w:val="18"/>
                      <w:szCs w:val="18"/>
                    </w:rPr>
                  </w:pPr>
                  <w:r w:rsidRPr="0043519C">
                    <w:rPr>
                      <w:sz w:val="18"/>
                      <w:szCs w:val="18"/>
                    </w:rPr>
                    <w:t>Social Comparison</w:t>
                  </w:r>
                </w:p>
              </w:tc>
              <w:tc>
                <w:tcPr>
                  <w:tcW w:w="1388" w:type="dxa"/>
                </w:tcPr>
                <w:p w14:paraId="792A3767" w14:textId="48CDFE88" w:rsidR="00376658" w:rsidRPr="0043519C" w:rsidRDefault="00C70919">
                  <w:pPr>
                    <w:spacing w:after="0" w:line="240" w:lineRule="auto"/>
                    <w:rPr>
                      <w:sz w:val="18"/>
                      <w:szCs w:val="18"/>
                    </w:rPr>
                  </w:pPr>
                  <w:sdt>
                    <w:sdtPr>
                      <w:rPr>
                        <w:color w:val="000000"/>
                        <w:sz w:val="18"/>
                        <w:szCs w:val="18"/>
                      </w:rPr>
                      <w:alias w:val="To edit, see citavi.com/edit"/>
                      <w:tag w:val="CitaviPlaceholder#56509e4b-5ab8-4d7b-a9d8-3855c573b791"/>
                      <w:id w:val="985357856"/>
                      <w:placeholder>
                        <w:docPart w:val="A86F9DE883874EDD863C63A877633352"/>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5OGFhNmMyLTNmOTctNGUyOC1iMTQ2LWM4NDZmZDg5Y2YyZCIsIkVudHJpZXMiOlt7IiRpZCI6IjIiLCIkdHlwZSI6IlN3aXNzQWNhZGVtaWMuQ2l0YXZpLkNpdGF0aW9ucy5Xb3JkUGxhY2Vob2xkZXJFbnRyeSwgU3dpc3NBY2FkZW1pYy5DaXRhdmkiLCJJZCI6Ijc3NDY2Njc3LWMxNGQtNDg0Ni05Yzc2LWRkZWE4MjdlZGQ1NyIsIlJhbmdlTGVuZ3RoIjoxMywiUmVmZXJlbmNlSWQiOiJhNjRiZDEyYy0yY2RiLTRlNzktOGFlNS1iMTc4NzE1MDQy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jEtMDA4NjYteCIsIkVkaXRvcnMiOltdLCJFdmFsdWF0aW9uQ29tcGxleGl0eSI6MCwiRXZhbHVhdGlvblNvdXJjZVRleHRGb3JtYXQiOjAsIkdyb3VwcyI6W10sIkhhc0xhYmVsMSI6dHJ1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NjAtMDIxLTAwODY2LXgiLCJVcmlTdHJpbmciOiJodHRwczovL2RvaS5vcmcvMTAuMTAzOC9zNDE1NjAtMDIxLTAwODY2LX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}</w:instrText>
                      </w:r>
                      <w:r w:rsidR="003E7A10" w:rsidRPr="003E7A10">
                        <w:rPr>
                          <w:color w:val="000000"/>
                        </w:rPr>
                        <w:fldChar w:fldCharType="separate"/>
                      </w:r>
                      <w:r w:rsidR="00560364">
                        <w:rPr>
                          <w:color w:val="000000"/>
                        </w:rPr>
                        <w:t>Khanna et al.</w:t>
                      </w:r>
                      <w:r w:rsidR="003E7A10" w:rsidRPr="003E7A10">
                        <w:rPr>
                          <w:color w:val="000000"/>
                        </w:rPr>
                        <w:fldChar w:fldCharType="end"/>
                      </w:r>
                    </w:sdtContent>
                  </w:sdt>
                  <w:r w:rsidR="002241AB" w:rsidRPr="0043519C">
                    <w:rPr>
                      <w:sz w:val="18"/>
                      <w:szCs w:val="18"/>
                    </w:rPr>
                    <w:t xml:space="preserve"> </w:t>
                  </w:r>
                  <w:sdt>
                    <w:sdtPr>
                      <w:rPr>
                        <w:color w:val="000000"/>
                        <w:sz w:val="18"/>
                        <w:szCs w:val="18"/>
                      </w:rPr>
                      <w:alias w:val="To edit, see citavi.com/edit"/>
                      <w:tag w:val="CitaviPlaceholder#c68345ab-0ef8-4e16-ba3b-3f7b84ca753c"/>
                      <w:id w:val="1214773477"/>
                      <w:placeholder>
                        <w:docPart w:val="A86F9DE883874EDD863C63A877633352"/>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0ZDU4NzY3LTlmYTEtNDE2Yy05ZWZkLTZmNzIxZWVhOTI5ZCIsIkVudHJpZXMiOlt7IiRpZCI6IjIiLCIkdHlwZSI6IlN3aXNzQWNhZGVtaWMuQ2l0YXZpLkNpdGF0aW9ucy5Xb3JkUGxhY2Vob2xkZXJFbnRyeSwgU3dpc3NBY2FkZW1pYy5DaXRhdmkiLCJJZCI6IjYzYzFiMThkLTBmMmEtNGNlNS1iOTA4LWRlODYxODcyNmRkMyIsIlJhbmdlTGVuZ3RoIjo2LCJSZWZlcmVuY2VJZCI6ImE2NGJkMTJjLTJjZGItNGU3OS04YWU1LWIxNzg3MTUwNDI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xLTAwODY2LXgiLCJFZGl0b3JzIjpbXSwiRXZhbHVhdGlvbkNvbXBsZXhpdHkiOjAsIkV2YWx1YXRpb25Tb3VyY2VUZXh0Rm9ybWF0IjowLCJHcm91cHMiOltdLCJIYXNMYWJlbDEiOnRydW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YwLTAyMS0wMDg2Ni14IiwiVXJpU3RyaW5nIjoiaHR0cHM6Ly9kb2kub3JnLzEwLjEwMzgvczQxNTYwLTAyMS0wMDg2Ni1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EpIn1dfSwiVGFnIjoiQ2l0YXZpUGxhY2Vob2xkZXIjYzY4MzQ1YWItMGVmOC00ZTE2LWJhM2ItM2Y3Yjg0Y2E3NTNj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6378" w:type="dxa"/>
                </w:tcPr>
                <w:p w14:paraId="639C544A" w14:textId="77777777" w:rsidR="00376658" w:rsidRPr="0043519C" w:rsidRDefault="002241AB">
                  <w:pPr>
                    <w:spacing w:after="0" w:line="240" w:lineRule="auto"/>
                    <w:rPr>
                      <w:sz w:val="18"/>
                      <w:szCs w:val="18"/>
                    </w:rPr>
                  </w:pPr>
                  <w:r w:rsidRPr="0043519C">
                    <w:rPr>
                      <w:sz w:val="18"/>
                      <w:szCs w:val="18"/>
                    </w:rPr>
                    <w:t>Benchmarking households against the performance of their social group.</w:t>
                  </w:r>
                </w:p>
              </w:tc>
            </w:tr>
            <w:tr w:rsidR="00376658" w:rsidRPr="0043519C" w14:paraId="0A206375" w14:textId="77777777">
              <w:tc>
                <w:tcPr>
                  <w:tcW w:w="1189" w:type="dxa"/>
                </w:tcPr>
                <w:p w14:paraId="5008432B" w14:textId="77777777" w:rsidR="00376658" w:rsidRPr="0043519C" w:rsidRDefault="002241AB">
                  <w:pPr>
                    <w:spacing w:after="0" w:line="240" w:lineRule="auto"/>
                    <w:rPr>
                      <w:sz w:val="18"/>
                      <w:szCs w:val="18"/>
                    </w:rPr>
                  </w:pPr>
                  <w:r w:rsidRPr="0043519C">
                    <w:rPr>
                      <w:sz w:val="18"/>
                      <w:szCs w:val="18"/>
                    </w:rPr>
                    <w:t>Framing</w:t>
                  </w:r>
                </w:p>
              </w:tc>
              <w:tc>
                <w:tcPr>
                  <w:tcW w:w="1388" w:type="dxa"/>
                </w:tcPr>
                <w:p w14:paraId="6805962B" w14:textId="295C584A" w:rsidR="00376658" w:rsidRPr="0043519C" w:rsidRDefault="00C70919">
                  <w:pPr>
                    <w:spacing w:after="0" w:line="240" w:lineRule="auto"/>
                    <w:rPr>
                      <w:sz w:val="18"/>
                      <w:szCs w:val="18"/>
                    </w:rPr>
                  </w:pPr>
                  <w:sdt>
                    <w:sdtPr>
                      <w:rPr>
                        <w:color w:val="000000"/>
                        <w:sz w:val="18"/>
                        <w:szCs w:val="18"/>
                      </w:rPr>
                      <w:alias w:val="To edit, see citavi.com/edit"/>
                      <w:tag w:val="CitaviPlaceholder#a056330c-3aef-40f6-bcc7-a232f1ffc64d"/>
                      <w:id w:val="319776107"/>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VhMmM0NGFlLWY3ZTktNDliYi1hNzA4LTQ2OGY5NDZjNjUyOCIsIkVudHJpZXMiOlt7IiRpZCI6IjIiLCIkdHlwZSI6IlN3aXNzQWNhZGVtaWMuQ2l0YXZpLkNpdGF0aW9ucy5Xb3JkUGxhY2Vob2xkZXJFbnRyeSwgU3dpc3NBY2FkZW1pYy5DaXRhdmkiLCJJZCI6IjE3MzcwOWU5LWFhYzItNGUzZi1iNjg5LWVhNjc4YzljYmE2OCIsIlJhbmdlTGVuZ3RoIjoyMiwiUmVmZXJlbmNlSWQiOiIyYThiNjliNC1kMTY3LTRjZTUtOTg3Mi00MzAzYWU3ODVjM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Ym8uMjAyMS4wOC4wMzI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JvLjIwMjEuMDguMDMyIiwiVXJpU3RyaW5nIjoiaHR0cHM6Ly9kb2kub3JnLzEwLjEwMTYvai5qZWJvLjIwMjEuMDguMDM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KLiBILiBLaW0gYW5kIEthZW1pbmdrIn1dfSwiVGFnIjoiQ2l0YXZpUGxhY2Vob2xkZXIjYTA1NjMzMGMtM2FlZi00MGY2LWJjYzctYTIzMmYxZmZjNjRkIiwiVGV4dCI6IkouIEguIEtpbSBhbmQgS2FlbWluZ2siLCJXQUlWZXJzaW9uIjoiNy4wLjIuMCJ9}</w:instrText>
                      </w:r>
                      <w:r w:rsidR="003E7A10" w:rsidRPr="003E7A10">
                        <w:rPr>
                          <w:color w:val="000000"/>
                        </w:rPr>
                        <w:fldChar w:fldCharType="separate"/>
                      </w:r>
                      <w:r w:rsidR="00560364">
                        <w:rPr>
                          <w:color w:val="000000"/>
                        </w:rPr>
                        <w:t>Kim and Kaemingk</w:t>
                      </w:r>
                      <w:r w:rsidR="003E7A10" w:rsidRPr="003E7A10">
                        <w:rPr>
                          <w:color w:val="000000"/>
                        </w:rPr>
                        <w:fldChar w:fldCharType="end"/>
                      </w:r>
                    </w:sdtContent>
                  </w:sdt>
                  <w:r w:rsidR="002241AB" w:rsidRPr="0043519C">
                    <w:rPr>
                      <w:sz w:val="18"/>
                      <w:szCs w:val="18"/>
                    </w:rPr>
                    <w:t xml:space="preserve"> </w:t>
                  </w:r>
                  <w:sdt>
                    <w:sdtPr>
                      <w:rPr>
                        <w:color w:val="000000"/>
                        <w:sz w:val="18"/>
                        <w:szCs w:val="18"/>
                      </w:rPr>
                      <w:alias w:val="To edit, see citavi.com/edit"/>
                      <w:tag w:val="CitaviPlaceholder#5a2c44ae-f7e9-49bb-a708-468f946c6528"/>
                      <w:id w:val="797801411"/>
                      <w:placeholder>
                        <w:docPart w:val="21070208659E4C8791B9ABB440739BA9"/>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wNTYzMzBjLTNhZWYtNDBmNi1iY2M3LWEyMzJmMWZmYzY0ZCIsIkVudHJpZXMiOlt7IiRpZCI6IjIiLCIkdHlwZSI6IlN3aXNzQWNhZGVtaWMuQ2l0YXZpLkNpdGF0aW9ucy5Xb3JkUGxhY2Vob2xkZXJFbnRyeSwgU3dpc3NBY2FkZW1pYy5DaXRhdmkiLCJJZCI6ImUwMzQwNzQ3LWNlYmQtNDc0MC04NzVmLTdiNzk4ZWU2YmZiMiIsIlJhbmdlTGVuZ3RoIjo2LCJSZWZlcmVuY2VJZCI6IjJhOGI2OWI0LWQxNjctNGNlNS05ODcyLTQzMDNhZTc4NWM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JhOGI2OWI0LWQxNjctNGNlNS05ODcyLTQzMDNhZTc4NWM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jEuMDguMDM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iby4yMDIxLjA4LjAzMiIsIlVyaVN0cmluZyI6Imh0dHBzOi8vZG9pLm9yZy8xMC4xMDE2L2ouamViby4yMDIxLjA4LjA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VhMmM0NGFlLWY3ZTktNDliYi1hNzA4LTQ2OGY5NDZjNjUyOCIsIlRleHQiOiIoMjAyMSkiLCJXQUlWZXJzaW9uIjoiNy4wLjIuMCJ9}</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6378" w:type="dxa"/>
                </w:tcPr>
                <w:p w14:paraId="395EEFC0" w14:textId="77777777" w:rsidR="00376658" w:rsidRPr="0043519C" w:rsidRDefault="002241AB">
                  <w:pPr>
                    <w:spacing w:after="0" w:line="240" w:lineRule="auto"/>
                    <w:rPr>
                      <w:sz w:val="18"/>
                      <w:szCs w:val="18"/>
                    </w:rPr>
                  </w:pPr>
                  <w:r w:rsidRPr="0043519C">
                    <w:rPr>
                      <w:sz w:val="18"/>
                      <w:szCs w:val="18"/>
                    </w:rPr>
                    <w:t>Different representation of information, for example representing energy consumption either in kilowatt-hour units or in monetary values.</w:t>
                  </w:r>
                </w:p>
              </w:tc>
            </w:tr>
          </w:tbl>
          <w:p w14:paraId="179436A7" w14:textId="77777777" w:rsidR="00376658" w:rsidRPr="0043519C" w:rsidRDefault="00376658">
            <w:pPr>
              <w:jc w:val="center"/>
              <w:rPr>
                <w:sz w:val="18"/>
                <w:szCs w:val="18"/>
                <w:lang w:eastAsia="de-DE"/>
              </w:rPr>
            </w:pPr>
          </w:p>
        </w:tc>
      </w:tr>
    </w:tbl>
    <w:p w14:paraId="4E932797" w14:textId="50BA7838" w:rsidR="00376658" w:rsidRPr="0043519C" w:rsidRDefault="002241AB">
      <w:pPr>
        <w:pStyle w:val="Caption"/>
        <w:rPr>
          <w:b/>
          <w:i w:val="0"/>
          <w:color w:val="auto"/>
          <w:sz w:val="20"/>
          <w:szCs w:val="20"/>
          <w:lang w:eastAsia="ko-KR"/>
        </w:rPr>
        <w:sectPr w:rsidR="00376658" w:rsidRPr="0043519C">
          <w:headerReference w:type="first" r:id="rId13"/>
          <w:footerReference w:type="first" r:id="rId14"/>
          <w:pgSz w:w="11907" w:h="16840"/>
          <w:pgMar w:top="1418" w:right="1418" w:bottom="1418" w:left="1418" w:header="680" w:footer="454" w:gutter="0"/>
          <w:cols w:space="720"/>
          <w:docGrid w:linePitch="272"/>
        </w:sectPr>
      </w:pPr>
      <w:bookmarkStart w:id="1" w:name="_Ref169715468"/>
      <w:proofErr w:type="gramStart"/>
      <w:r w:rsidRPr="0043519C">
        <w:rPr>
          <w:b/>
          <w:i w:val="0"/>
          <w:color w:val="auto"/>
          <w:sz w:val="20"/>
          <w:szCs w:val="20"/>
          <w:lang w:eastAsia="ko-KR"/>
        </w:rPr>
        <w:t xml:space="preserve">Table </w:t>
      </w:r>
      <w:r w:rsidRPr="0043519C">
        <w:rPr>
          <w:b/>
          <w:i w:val="0"/>
          <w:color w:val="auto"/>
          <w:sz w:val="20"/>
          <w:szCs w:val="20"/>
          <w:lang w:eastAsia="ko-KR"/>
        </w:rPr>
        <w:fldChar w:fldCharType="begin"/>
      </w:r>
      <w:r w:rsidRPr="0043519C">
        <w:rPr>
          <w:b/>
          <w:i w:val="0"/>
          <w:color w:val="auto"/>
          <w:sz w:val="20"/>
          <w:szCs w:val="20"/>
          <w:lang w:eastAsia="ko-KR"/>
        </w:rPr>
        <w:instrText xml:space="preserve"> SEQ Table \* ARABIC </w:instrText>
      </w:r>
      <w:r w:rsidRPr="0043519C">
        <w:rPr>
          <w:b/>
          <w:i w:val="0"/>
          <w:color w:val="auto"/>
          <w:sz w:val="20"/>
          <w:szCs w:val="20"/>
          <w:lang w:eastAsia="ko-KR"/>
        </w:rPr>
        <w:fldChar w:fldCharType="separate"/>
      </w:r>
      <w:r w:rsidRPr="0043519C">
        <w:rPr>
          <w:b/>
          <w:i w:val="0"/>
          <w:color w:val="auto"/>
          <w:sz w:val="20"/>
          <w:szCs w:val="20"/>
          <w:lang w:eastAsia="ko-KR"/>
        </w:rPr>
        <w:t>4</w:t>
      </w:r>
      <w:r w:rsidRPr="0043519C">
        <w:rPr>
          <w:b/>
          <w:i w:val="0"/>
          <w:color w:val="auto"/>
          <w:sz w:val="20"/>
          <w:szCs w:val="20"/>
          <w:lang w:eastAsia="ko-KR"/>
        </w:rPr>
        <w:fldChar w:fldCharType="end"/>
      </w:r>
      <w:bookmarkEnd w:id="1"/>
      <w:r w:rsidRPr="0043519C">
        <w:rPr>
          <w:b/>
          <w:i w:val="0"/>
          <w:color w:val="auto"/>
          <w:sz w:val="20"/>
          <w:szCs w:val="20"/>
          <w:lang w:eastAsia="ko-KR"/>
        </w:rPr>
        <w:t>.</w:t>
      </w:r>
      <w:proofErr w:type="gramEnd"/>
      <w:r w:rsidRPr="0043519C">
        <w:rPr>
          <w:b/>
          <w:i w:val="0"/>
          <w:color w:val="auto"/>
          <w:sz w:val="20"/>
          <w:szCs w:val="20"/>
          <w:lang w:eastAsia="ko-KR"/>
        </w:rPr>
        <w:t xml:space="preserve"> Overview of Research on Nudging Elements to Promote Energy Conservation Behavio</w:t>
      </w:r>
      <w:r w:rsidR="005B3E78">
        <w:rPr>
          <w:b/>
          <w:i w:val="0"/>
          <w:color w:val="auto"/>
          <w:sz w:val="20"/>
          <w:szCs w:val="20"/>
          <w:lang w:eastAsia="ko-KR"/>
        </w:rPr>
        <w:t>r</w:t>
      </w:r>
    </w:p>
    <w:tbl>
      <w:tblPr>
        <w:tblW w:w="13994" w:type="dxa"/>
        <w:shd w:val="clear" w:color="auto" w:fill="FFFFFF" w:themeFill="background1"/>
        <w:tblLayout w:type="fixed"/>
        <w:tblCellMar>
          <w:top w:w="15" w:type="dxa"/>
          <w:left w:w="70" w:type="dxa"/>
          <w:bottom w:w="15" w:type="dxa"/>
          <w:right w:w="70" w:type="dxa"/>
        </w:tblCellMar>
        <w:tblLook w:val="04A0" w:firstRow="1" w:lastRow="0" w:firstColumn="1" w:lastColumn="0" w:noHBand="0" w:noVBand="1"/>
      </w:tblPr>
      <w:tblGrid>
        <w:gridCol w:w="390"/>
        <w:gridCol w:w="1023"/>
        <w:gridCol w:w="1422"/>
        <w:gridCol w:w="3964"/>
        <w:gridCol w:w="5670"/>
        <w:gridCol w:w="1525"/>
      </w:tblGrid>
      <w:tr w:rsidR="00376658" w:rsidRPr="0043519C" w14:paraId="62BA4360" w14:textId="77777777">
        <w:trPr>
          <w:trHeight w:val="255"/>
        </w:trPr>
        <w:tc>
          <w:tcPr>
            <w:tcW w:w="390" w:type="dxa"/>
            <w:tcBorders>
              <w:top w:val="single" w:sz="4" w:space="0" w:color="000000" w:themeColor="text1"/>
              <w:left w:val="single" w:sz="4" w:space="0" w:color="000000" w:themeColor="text1"/>
              <w:bottom w:val="single" w:sz="8" w:space="0" w:color="auto"/>
              <w:right w:val="single" w:sz="4" w:space="0" w:color="000000" w:themeColor="text1"/>
            </w:tcBorders>
            <w:shd w:val="clear" w:color="auto" w:fill="FFFFFF" w:themeFill="background1"/>
          </w:tcPr>
          <w:p w14:paraId="2A7E23B3" w14:textId="77777777" w:rsidR="00376658" w:rsidRPr="0043519C" w:rsidRDefault="002241AB">
            <w:pPr>
              <w:spacing w:after="0" w:line="240" w:lineRule="auto"/>
              <w:rPr>
                <w:b/>
                <w:lang w:eastAsia="de-DE"/>
              </w:rPr>
            </w:pPr>
            <w:r w:rsidRPr="0043519C">
              <w:rPr>
                <w:b/>
                <w:lang w:eastAsia="de-DE"/>
              </w:rPr>
              <w:lastRenderedPageBreak/>
              <w:t>#</w:t>
            </w:r>
          </w:p>
        </w:tc>
        <w:tc>
          <w:tcPr>
            <w:tcW w:w="2445" w:type="dxa"/>
            <w:gridSpan w:val="2"/>
            <w:tcBorders>
              <w:top w:val="single" w:sz="4" w:space="0" w:color="000000" w:themeColor="text1"/>
              <w:left w:val="single" w:sz="4" w:space="0" w:color="000000" w:themeColor="text1"/>
              <w:bottom w:val="single" w:sz="8" w:space="0" w:color="auto"/>
              <w:right w:val="single" w:sz="4" w:space="0" w:color="000000" w:themeColor="text1"/>
            </w:tcBorders>
            <w:shd w:val="clear" w:color="auto" w:fill="FFFFFF" w:themeFill="background1"/>
            <w:noWrap/>
          </w:tcPr>
          <w:p w14:paraId="442C49CB" w14:textId="77777777" w:rsidR="00376658" w:rsidRPr="0043519C" w:rsidRDefault="002241AB">
            <w:pPr>
              <w:spacing w:after="0" w:line="240" w:lineRule="auto"/>
              <w:rPr>
                <w:b/>
              </w:rPr>
            </w:pPr>
            <w:r w:rsidRPr="0043519C">
              <w:rPr>
                <w:b/>
              </w:rPr>
              <w:t xml:space="preserve">In bold: Dimension, </w:t>
            </w:r>
          </w:p>
          <w:p w14:paraId="7217BA53" w14:textId="77777777" w:rsidR="00376658" w:rsidRPr="0043519C" w:rsidRDefault="002241AB">
            <w:pPr>
              <w:spacing w:after="0" w:line="240" w:lineRule="auto"/>
              <w:rPr>
                <w:b/>
                <w:lang w:eastAsia="de-DE"/>
              </w:rPr>
            </w:pPr>
            <w:r w:rsidRPr="0043519C">
              <w:rPr>
                <w:bCs/>
              </w:rPr>
              <w:t>in plain font: eco-</w:t>
            </w:r>
            <w:r w:rsidRPr="0043519C">
              <w:t>feedback nudge feature</w:t>
            </w:r>
          </w:p>
        </w:tc>
        <w:tc>
          <w:tcPr>
            <w:tcW w:w="3964" w:type="dxa"/>
            <w:tcBorders>
              <w:top w:val="single" w:sz="4" w:space="0" w:color="000000" w:themeColor="text1"/>
              <w:left w:val="single" w:sz="4" w:space="0" w:color="000000" w:themeColor="text1"/>
              <w:bottom w:val="single" w:sz="8" w:space="0" w:color="auto"/>
              <w:right w:val="single" w:sz="4" w:space="0" w:color="000000" w:themeColor="text1"/>
            </w:tcBorders>
            <w:shd w:val="clear" w:color="auto" w:fill="FFFFFF" w:themeFill="background1"/>
          </w:tcPr>
          <w:p w14:paraId="1353EA3B" w14:textId="77777777" w:rsidR="00376658" w:rsidRPr="0043519C" w:rsidRDefault="002241AB">
            <w:pPr>
              <w:spacing w:after="0" w:line="240" w:lineRule="auto"/>
              <w:rPr>
                <w:b/>
                <w:bCs/>
                <w:lang w:eastAsia="de-DE"/>
              </w:rPr>
            </w:pPr>
            <w:r w:rsidRPr="0043519C">
              <w:rPr>
                <w:b/>
              </w:rPr>
              <w:t>Description of eco-</w:t>
            </w:r>
            <w:r w:rsidRPr="0043519C">
              <w:rPr>
                <w:b/>
                <w:bCs/>
              </w:rPr>
              <w:t>feedback nudge feature</w:t>
            </w:r>
          </w:p>
        </w:tc>
        <w:tc>
          <w:tcPr>
            <w:tcW w:w="5670" w:type="dxa"/>
            <w:tcBorders>
              <w:top w:val="single" w:sz="4" w:space="0" w:color="000000" w:themeColor="text1"/>
              <w:left w:val="single" w:sz="4" w:space="0" w:color="000000" w:themeColor="text1"/>
              <w:bottom w:val="single" w:sz="8" w:space="0" w:color="auto"/>
              <w:right w:val="single" w:sz="4" w:space="0" w:color="000000" w:themeColor="text1"/>
            </w:tcBorders>
            <w:shd w:val="clear" w:color="auto" w:fill="FFFFFF" w:themeFill="background1"/>
            <w:noWrap/>
          </w:tcPr>
          <w:p w14:paraId="154D9874" w14:textId="77777777" w:rsidR="00376658" w:rsidRPr="0043519C" w:rsidRDefault="002241AB">
            <w:pPr>
              <w:spacing w:after="0" w:line="240" w:lineRule="auto"/>
              <w:rPr>
                <w:b/>
                <w:lang w:eastAsia="de-DE"/>
              </w:rPr>
            </w:pPr>
            <w:r w:rsidRPr="0043519C">
              <w:rPr>
                <w:b/>
                <w:lang w:eastAsia="de-DE"/>
              </w:rPr>
              <w:t>Sources</w:t>
            </w:r>
          </w:p>
        </w:tc>
        <w:tc>
          <w:tcPr>
            <w:tcW w:w="1525" w:type="dxa"/>
            <w:tcBorders>
              <w:top w:val="single" w:sz="4" w:space="0" w:color="000000" w:themeColor="text1"/>
              <w:left w:val="single" w:sz="4" w:space="0" w:color="000000" w:themeColor="text1"/>
              <w:bottom w:val="single" w:sz="8" w:space="0" w:color="auto"/>
              <w:right w:val="single" w:sz="4" w:space="0" w:color="000000" w:themeColor="text1"/>
            </w:tcBorders>
            <w:shd w:val="clear" w:color="auto" w:fill="FFFFFF" w:themeFill="background1"/>
          </w:tcPr>
          <w:p w14:paraId="5CDE4466" w14:textId="77777777" w:rsidR="00376658" w:rsidRPr="0043519C" w:rsidRDefault="002241AB">
            <w:pPr>
              <w:spacing w:after="0" w:line="240" w:lineRule="auto"/>
              <w:rPr>
                <w:b/>
                <w:lang w:eastAsia="de-DE"/>
              </w:rPr>
            </w:pPr>
            <w:r w:rsidRPr="0043519C">
              <w:rPr>
                <w:b/>
                <w:lang w:eastAsia="de-DE"/>
              </w:rPr>
              <w:t>Presence in smart home apps</w:t>
            </w:r>
          </w:p>
          <w:p w14:paraId="55F2E7FA" w14:textId="77777777" w:rsidR="00376658" w:rsidRPr="0043519C" w:rsidRDefault="002241AB">
            <w:pPr>
              <w:spacing w:after="0" w:line="240" w:lineRule="auto"/>
              <w:rPr>
                <w:b/>
                <w:lang w:eastAsia="de-DE"/>
              </w:rPr>
            </w:pPr>
            <w:r w:rsidRPr="0043519C">
              <w:rPr>
                <w:bCs/>
                <w:lang w:eastAsia="de-DE"/>
              </w:rPr>
              <w:t>number of apps out of six apps analyzed (list of apps)</w:t>
            </w:r>
            <w:r w:rsidRPr="0043519C">
              <w:rPr>
                <w:bCs/>
                <w:vertAlign w:val="superscript"/>
                <w:lang w:eastAsia="de-DE"/>
              </w:rPr>
              <w:t>*</w:t>
            </w:r>
          </w:p>
        </w:tc>
      </w:tr>
      <w:tr w:rsidR="00376658" w:rsidRPr="0043519C" w14:paraId="74B6A9AD" w14:textId="77777777">
        <w:trPr>
          <w:trHeight w:val="255"/>
        </w:trPr>
        <w:tc>
          <w:tcPr>
            <w:tcW w:w="390" w:type="dxa"/>
            <w:tcBorders>
              <w:top w:val="single" w:sz="8" w:space="0" w:color="auto"/>
              <w:left w:val="single" w:sz="4" w:space="0" w:color="000000" w:themeColor="text1"/>
              <w:bottom w:val="single" w:sz="4" w:space="0" w:color="000000" w:themeColor="text1"/>
              <w:right w:val="single" w:sz="4" w:space="0" w:color="000000" w:themeColor="text1"/>
            </w:tcBorders>
            <w:shd w:val="clear" w:color="auto" w:fill="FFFFFF" w:themeFill="background1"/>
          </w:tcPr>
          <w:p w14:paraId="1EB7A6C0" w14:textId="77777777" w:rsidR="00376658" w:rsidRPr="0043519C" w:rsidRDefault="002241AB">
            <w:pPr>
              <w:spacing w:after="0" w:line="240" w:lineRule="auto"/>
              <w:rPr>
                <w:b/>
                <w:lang w:eastAsia="de-DE"/>
              </w:rPr>
            </w:pPr>
            <w:r w:rsidRPr="0043519C">
              <w:rPr>
                <w:b/>
                <w:lang w:eastAsia="de-DE"/>
              </w:rPr>
              <w:t>A</w:t>
            </w:r>
          </w:p>
        </w:tc>
        <w:tc>
          <w:tcPr>
            <w:tcW w:w="2445" w:type="dxa"/>
            <w:gridSpan w:val="2"/>
            <w:tcBorders>
              <w:top w:val="single" w:sz="8" w:space="0" w:color="auto"/>
              <w:left w:val="single" w:sz="4" w:space="0" w:color="000000" w:themeColor="text1"/>
              <w:bottom w:val="single" w:sz="4" w:space="0" w:color="000000" w:themeColor="text1"/>
              <w:right w:val="single" w:sz="4" w:space="0" w:color="000000" w:themeColor="text1"/>
            </w:tcBorders>
            <w:shd w:val="clear" w:color="auto" w:fill="FFFFFF" w:themeFill="background1"/>
          </w:tcPr>
          <w:p w14:paraId="0684C44F" w14:textId="77777777" w:rsidR="00376658" w:rsidRPr="0043519C" w:rsidRDefault="002241AB">
            <w:pPr>
              <w:spacing w:after="0" w:line="240" w:lineRule="auto"/>
              <w:rPr>
                <w:b/>
                <w:lang w:eastAsia="de-DE"/>
              </w:rPr>
            </w:pPr>
            <w:r w:rsidRPr="0043519C">
              <w:rPr>
                <w:b/>
                <w:lang w:eastAsia="de-DE"/>
              </w:rPr>
              <w:t>Update frequency</w:t>
            </w:r>
          </w:p>
        </w:tc>
        <w:tc>
          <w:tcPr>
            <w:tcW w:w="11159" w:type="dxa"/>
            <w:gridSpan w:val="3"/>
            <w:tcBorders>
              <w:top w:val="single" w:sz="8" w:space="0" w:color="auto"/>
              <w:left w:val="single" w:sz="4" w:space="0" w:color="000000" w:themeColor="text1"/>
              <w:bottom w:val="single" w:sz="4" w:space="0" w:color="000000" w:themeColor="text1"/>
              <w:right w:val="single" w:sz="4" w:space="0" w:color="000000" w:themeColor="text1"/>
            </w:tcBorders>
            <w:shd w:val="clear" w:color="auto" w:fill="FFFFFF" w:themeFill="background1"/>
          </w:tcPr>
          <w:p w14:paraId="2E6BB2CA" w14:textId="77777777" w:rsidR="00376658" w:rsidRPr="0043519C" w:rsidRDefault="002241AB">
            <w:pPr>
              <w:spacing w:after="0" w:line="240" w:lineRule="auto"/>
              <w:rPr>
                <w:b/>
                <w:bCs/>
                <w:lang w:eastAsia="de-DE"/>
              </w:rPr>
            </w:pPr>
            <w:r w:rsidRPr="0043519C">
              <w:rPr>
                <w:szCs w:val="13"/>
              </w:rPr>
              <w:t>Energy consumption is updated…</w:t>
            </w:r>
          </w:p>
        </w:tc>
      </w:tr>
      <w:tr w:rsidR="00376658" w:rsidRPr="0043519C" w14:paraId="6A26285C" w14:textId="77777777">
        <w:trPr>
          <w:trHeight w:val="1260"/>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E9837D4" w14:textId="77777777" w:rsidR="00376658" w:rsidRPr="0043519C" w:rsidRDefault="002241AB">
            <w:pPr>
              <w:spacing w:after="0" w:line="240" w:lineRule="auto"/>
              <w:rPr>
                <w:lang w:eastAsia="de-DE"/>
              </w:rPr>
            </w:pPr>
            <w:r w:rsidRPr="0043519C">
              <w:rPr>
                <w:lang w:eastAsia="de-DE"/>
              </w:rPr>
              <w:t>A1</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50A27BBC" w14:textId="77777777" w:rsidR="00376658" w:rsidRPr="0043519C" w:rsidRDefault="002241AB">
            <w:pPr>
              <w:spacing w:after="0" w:line="240" w:lineRule="auto"/>
              <w:rPr>
                <w:lang w:eastAsia="de-DE"/>
              </w:rPr>
            </w:pPr>
            <w:r w:rsidRPr="0043519C">
              <w:rPr>
                <w:lang w:eastAsia="de-DE"/>
              </w:rPr>
              <w:t>Near real-time</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471AC39" w14:textId="77777777" w:rsidR="00376658" w:rsidRPr="0043519C" w:rsidRDefault="002241AB">
            <w:pPr>
              <w:spacing w:after="0" w:line="240" w:lineRule="auto"/>
              <w:rPr>
                <w:lang w:eastAsia="de-DE"/>
              </w:rPr>
            </w:pPr>
            <w:r w:rsidRPr="0043519C">
              <w:rPr>
                <w:szCs w:val="13"/>
              </w:rPr>
              <w:t>…at short time intervals (e.g., every 30 minute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7E8C0C7" w14:textId="2853EBEE" w:rsidR="00376658" w:rsidRPr="0043519C" w:rsidRDefault="00C70919">
            <w:pPr>
              <w:spacing w:after="0" w:line="240" w:lineRule="auto"/>
              <w:rPr>
                <w:lang w:eastAsia="de-DE"/>
              </w:rPr>
            </w:pPr>
            <w:sdt>
              <w:sdtPr>
                <w:rPr>
                  <w:color w:val="000000"/>
                  <w:lang w:eastAsia="de-DE"/>
                </w:rPr>
                <w:alias w:val="To edit, see citavi.com/edit"/>
                <w:tag w:val="CitaviPlaceholder#ec376414-e4d8-4db6-8c3a-4dca02abade4"/>
                <w:id w:val="-40137470"/>
                <w:placeholder>
                  <w:docPart w:val="1FF8588A44CA4F439DE826D743288F4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ZDYzZmY0LTczOTktNDE3MS04MjM1LTM0NjlkNjNlMDA3Zi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ZWMzNzY0MTQtZTRkOC00ZGI2LThjM2EtNGRjYTAyYWJhZGU0IiwiVGV4dCI6IkNoYXR6aWdlb3JnaW91IGFuZCBBbmRyZW91IiwiV0FJVmVyc2lvbiI6IjcuMC4yLjAifQ==}</w:instrText>
                </w:r>
                <w:r w:rsidR="003E7A10" w:rsidRPr="003E7A10">
                  <w:rPr>
                    <w:color w:val="000000"/>
                  </w:rPr>
                  <w:fldChar w:fldCharType="separate"/>
                </w:r>
                <w:r w:rsidR="00560364">
                  <w:rPr>
                    <w:color w:val="000000"/>
                  </w:rPr>
                  <w:t>Chatzigeorgiou and Andreou</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a6d89140-cbbe-4d83-bf45-cfebd38706f0"/>
                <w:id w:val="493228586"/>
                <w:placeholder>
                  <w:docPart w:val="70DB839EF0B641E0AF2C4F0C84DE7E45"/>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jMzc2NDE0LWU0ZDgtNGRiNi04YzNhLTRkY2EwMmFiYWRlNCIsIkVudHJpZXMiOlt7IiRpZCI6IjIiLCIkdHlwZSI6IlN3aXNzQWNhZGVtaWMuQ2l0YXZpLkNpdGF0aW9ucy5Xb3JkUGxhY2Vob2xkZXJFbnRyeSwgU3dpc3NBY2FkZW1pYy5DaXRhdmkiLCJJZCI6IjNhMGVhMGM3LTliZDYtNDU0NS04MmYxLTdjNGQ1NTM2YjgwOS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TZkODkxNDAtY2JiZS00ZDgzLWJmNDUtY2ZlYmQzODcwNmYw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bc56b47-8011-4209-a142-b7a33ad83c66"/>
                <w:id w:val="-2048903173"/>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yZGFlN2RlLWMwYWMtNDU3OS1iODhlLTAwZTE3Mjg0OTQ4NyIsIkVudHJpZXMiOlt7IiRpZCI6IjIiLCIkdHlwZSI6IlN3aXNzQWNhZGVtaWMuQ2l0YXZpLkNpdGF0aW9ucy5Xb3JkUGxhY2Vob2xkZXJFbnRyeSwgU3dpc3NBY2FkZW1pYy5DaXRhdmkiLCJJZCI6IjViN2Y0ZGZhLTZlMGEtNDljYy05ZTA5LTYxMjVjYTA0ZTBkMCIsIlJhbmdlTGVuZ3RoIjoxOSwiUmVmZXJlbmNlSWQiOiI0MmJkOTM3YS0yZmMxLTQzODctYmNjYy02ZDI1Njk1NWE2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ZXAuMjAxNy4wMy4wM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b2VwLjIwMTcuMDMuMDA1IiwiVXJpU3RyaW5nIjoiaHR0cHM6Ly9kb2kub3JnLzEwLjEwMTYvai5qb2VwLjIwMTcuMDM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hZmM5MzZmZS1kOWQ0LTQxZTktYThlZi05N2I0ZDExZTk3MzY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EaSBDb3NtbyBhbmQgT+KAmUhvcmEifV19LCJUYWciOiJDaXRhdmlQbGFjZWhvbGRlciMwYmM1NmI0Ny04MDExLTQyMDktYTE0Mi1iN2EzM2FkODNjNjYiLCJUZXh0IjoiRGkgQ29zbW8gYW5kIE/igJlIb3JhIiwiV0FJVmVyc2lvbiI6IjcuMC4yLjAifQ==}</w:instrText>
                </w:r>
                <w:r w:rsidR="003E7A10" w:rsidRPr="003E7A10">
                  <w:rPr>
                    <w:color w:val="000000"/>
                  </w:rPr>
                  <w:fldChar w:fldCharType="separate"/>
                </w:r>
                <w:r w:rsidR="00560364">
                  <w:rPr>
                    <w:color w:val="000000"/>
                  </w:rPr>
                  <w:t>Di Cosmo and O’Hora</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2dae7de-c0ac-4579-b88e-00e172849487"/>
                <w:id w:val="1922374687"/>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iYzU2YjQ3LTgwMTEtNDIwOS1hMTQyLWI3YTMzYWQ4M2M2NiIsIkVudHJpZXMiOlt7IiRpZCI6IjIiLCIkdHlwZSI6IlN3aXNzQWNhZGVtaWMuQ2l0YXZpLkNpdGF0aW9ucy5Xb3JkUGxhY2Vob2xkZXJFbnRyeSwgU3dpc3NBY2FkZW1pYy5DaXRhdmkiLCJJZCI6ImI1YmNkYmQyLTg5YTgtNGYzZi04M2ZjLWM3ZWFkNzViNmZmMCIsIlJhbmdlTGVuZ3RoIjo2LCJSZWZlcmVuY2VJZCI6IjQyYmQ5MzdhLTJmYzEtNDM4Ny1iY2NjLTZkMjU2OTU1YTY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b2VwLjIwMTcuMDMuMDA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9lcC4yMDE3LjAzLjAwNSIsIlVyaVN0cmluZyI6Imh0dHBzOi8vZG9pLm9yZy8xMC4xMDE2L2ouam9lcC4yMDE3LjAzLjA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WZjOTM2ZmUtZDlkNC00MWU5LWE4ZWYtOTdiNGQxMWU5NzM2IiwiTW9kaWZpZWRPbiI6IjIwMjItMDEtMzFUMTU6MzM6NDEiLCJQcm9qZWN0Ijp7IiRyZWYiOiI4In19XSwiT3JnYW5pemF0aW9ucyI6W10sIk90aGVyc0ludm9sdmVkIjpbXSwiUGFnZUNvdW50IjoiMTQi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3KSJ9XX0sIlRhZyI6IkNpdGF2aVBsYWNlaG9sZGVyI2QyZGFlN2RlLWMwYWMtNDU3OS1iODhlLTAwZTE3Mjg0OTQ4NyIsIlRleHQiOiIoMjAxNykiLCJXQUlWZXJzaW9uIjoiNy4wLjIuMCJ9}</w:instrText>
                </w:r>
                <w:r w:rsidR="003E7A10" w:rsidRPr="003E7A10">
                  <w:rPr>
                    <w:color w:val="000000"/>
                  </w:rPr>
                  <w:fldChar w:fldCharType="separate"/>
                </w:r>
                <w:r w:rsidR="00560364">
                  <w:rPr>
                    <w:color w:val="000000"/>
                  </w:rPr>
                  <w:t>(2017)</w:t>
                </w:r>
                <w:r w:rsidR="003E7A10" w:rsidRPr="003E7A10">
                  <w:rPr>
                    <w:color w:val="000000"/>
                  </w:rPr>
                  <w:fldChar w:fldCharType="end"/>
                </w:r>
              </w:sdtContent>
            </w:sdt>
            <w:r w:rsidR="002241AB" w:rsidRPr="00D76E4A">
              <w:rPr>
                <w:lang w:eastAsia="de-DE"/>
              </w:rPr>
              <w:t>,</w:t>
            </w:r>
            <w:r w:rsidR="00F37B3A">
              <w:rPr>
                <w:lang w:eastAsia="de-DE"/>
              </w:rPr>
              <w:t xml:space="preserve"> </w:t>
            </w:r>
            <w:sdt>
              <w:sdtPr>
                <w:rPr>
                  <w:color w:val="000000"/>
                  <w:lang w:eastAsia="de-DE"/>
                </w:rPr>
                <w:alias w:val="To edit, see citavi.com/edit"/>
                <w:tag w:val="CitaviPlaceholder#54e03f7c-f528-4448-8e78-3f6ed558c0b5"/>
                <w:id w:val="1026288115"/>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iNmI2Y2Q3LWZkMjYtNDdmYi05ODkzLTA4ODZhZTM1ZWUyNiIsIkVudHJpZXMiOlt7IiRpZCI6IjIiLCIkdHlwZSI6IlN3aXNzQWNhZGVtaWMuQ2l0YXZpLkNpdGF0aW9ucy5Xb3JkUGxhY2Vob2xkZXJFbnRyeSwgU3dpc3NBY2FkZW1pYy5DaXRhdmkiLCJJZCI6ImEyODIxMDE4LTgyNDEtNDU0Ny04NGE5LTY1MjU4NmZlNGIwOCIsIlJhbmdlTGVuZ3RoIjo5LCJSZWZlcmVuY2VJZCI6ImEwNTAxOTk2LTBkMTUtNGY5YS04ODQxLTVjYjVlMWE3YzRm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wNTAxOTk2LTBkMTUtNGY5YS04ODQxLTVjYjVlMWE3YzRm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k2MTMyMTguMjAyMS4yMDEyMTE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wLzA5NjEzMjE4LjIwMjEuMjAxMjExOSIsIlVyaVN0cmluZyI6Imh0dHBzOi8vZG9pLm9yZy8xMC4xMDgwLzA5NjEzMjE4LjIwMjEuMjAxMjE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hMTk1MDAtYWIzNS00ZDE5LWJiMDAtODQ0ZTE3MTdhZTNiIiwiTW9kaWZpZWRPbiI6IjIwMjItMDEtMTJUMTE6MTE6MTEiLCJQcm9qZWN0Ijp7IiRyZWYiOiI4In19XSwiT3JnYW5pemF0aW9ucyI6W10sIk90aGVyc0ludm9sdmVkIjpbXSwiUGFnZUNvdW50IjoiMTc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SGUgZXQgYWwuIn1dfSwiVGFnIjoiQ2l0YXZpUGxhY2Vob2xkZXIjNTRlMDNmN2MtZjUyOC00NDQ4LThlNzgtM2Y2ZWQ1NThjMGI1IiwiVGV4dCI6IkhlIGV0IGFsLiIsIldBSVZlcnNpb24iOiI3LjAuMi4wIn0=}</w:instrText>
                </w:r>
                <w:r w:rsidR="003E7A10" w:rsidRPr="003E7A10">
                  <w:rPr>
                    <w:color w:val="000000"/>
                  </w:rPr>
                  <w:fldChar w:fldCharType="separate"/>
                </w:r>
                <w:r w:rsidR="00560364">
                  <w:rPr>
                    <w:color w:val="000000"/>
                  </w:rPr>
                  <w:t>He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b6b6cd7-fd26-47fb-9893-0886ae35ee26"/>
                <w:id w:val="-2065564782"/>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0ZTAzZjdjLWY1MjgtNDQ0OC04ZTc4LTNmNmVkNTU4YzBiNSIsIkVudHJpZXMiOlt7IiRpZCI6IjIiLCIkdHlwZSI6IlN3aXNzQWNhZGVtaWMuQ2l0YXZpLkNpdGF0aW9ucy5Xb3JkUGxhY2Vob2xkZXJFbnRyeSwgU3dpc3NBY2FkZW1pYy5DaXRhdmkiLCJJZCI6IjVlNzFhN2JkLTYxZWItNDMzNi05MzJiLWU2NjhmMmJkOTIyNiIsIlJhbmdlTGVuZ3RoIjo2LCJSZWZlcmVuY2VJZCI6ImEwNTAxOTk2LTBkMTUtNGY5YS04ODQxLTVjYjVlMWE3Yz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YTA1MDE5OTYtMGQxNS00ZjlhLTg4NDEtNWNiNWUxYTdjNG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OTYxMzIxOC4yMDIxLjIwMTIxMT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DAvMDk2MTMyMTguMjAyMS4yMDEyMTE5IiwiVXJpU3RyaW5nIjoiaHR0cHM6Ly9kb2kub3JnLzEwLjEwODAvMDk2MTMyMTguMjAyMS4yMDEyMTE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mExOTUwMC1hYjM1LTRkMTktYmIwMC04NDRlMTcxN2FlM2IiLCJNb2RpZmllZE9uIjoiMjAyMi0wMS0xMlQxMToxMToxMSIsIlByb2plY3QiOnsiJHJlZiI6IjgifX1dLCJPcmdhbml6YXRpb25zIjpbXSwiT3RoZXJzSW52b2x2ZWQiOltdLCJQYWdlQ291bnQiOiIxNy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NGI2YjZjZDctZmQyNi00N2ZiLTk4OTMtMDg4NmFlMzVlZTI2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4956206-f945-4277-9bcd-cec79ac3219d"/>
                <w:id w:val="-972594381"/>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1MWYzMjhiLWI4MTYtNDFhMy1hMDEwLTBkMjI2ZjIwYTA2YyIsIkVudHJpZXMiOlt7IiRpZCI6IjIiLCIkdHlwZSI6IlN3aXNzQWNhZGVtaWMuQ2l0YXZpLkNpdGF0aW9ucy5Xb3JkUGxhY2Vob2xkZXJFbnRyeSwgU3dpc3NBY2FkZW1pYy5DaXRhdmkiLCJJZCI6Ijc5ZWYxNmM2LTNlNTctNDM2Yy1iYzFlLWRkZDk3N2U5YTBmMSIsIlJhbmdlTGVuZ3RoIjoyMCwiUmVmZXJlbmNlSWQiOiIxNjZiYjQ1MC1iMWM5LTRlMTMtYTE2My1iZGM0OTNiYmEy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aWFjb21vIiwiTGFzdE5hbWUiOiJNYXJhbmdvbmkiLCJQcm90ZWN0ZWQiOmZhbHNlLCJTZXgiOjIsIkNyZWF0ZWRCeSI6Il9GZWxpbmUgTWFyaWUgU2NobmFhayIsIkNyZWF0ZWRPbiI6IjIwMjItMDEtMTJUMTE6MTE6MTEiLCJNb2RpZmllZEJ5IjoiX0ZlbGluZSBNYXJpZSBTY2huYWFrIiwiSWQiOiJiYjFjYjRkZi01OWNiLTQ3Y2MtOTdiNy1kZWY4OTAyNjYwMmUiLCJNb2RpZmllZE9uIjoiMjAyMi0wMS0xMlQxMToxMToxMSIsIlByb2plY3QiOnsiJGlkIjoiOCIsIiR0eXBlIjoiU3dpc3NBY2FkZW1pYy5DaXRhdmkuUHJvamVjdCwgU3dpc3NBY2FkZW1pYy5DaXRhdmkifX0seyIkaWQiOiI5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E2NmJiNDUwLWIxYzktNGUxMy1hMTYzLWJkYzQ5M2JiYTIz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yMC0wOTkyMi16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A1My0wMjAtMDk5MjIteiIsIlVyaVN0cmluZyI6Imh0dHBzOi8vZG9pLm9yZy8xMC4xMDA3L3MxMjA1My0wMjAtMDk5MjIte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2QwMzI0NmUtMTAwNC00NzkyLWIxYzItODg2NWFhYWZkNWRkIiwiTW9kaWZpZWRPbiI6IjIwMjItMDEtMTJUMTE6MTE6MTEiLCJQcm9qZWN0Ijp7IiRyZWYiOiI4In19XSwiTnVtYmVyIjoiMSIsIk9yZ2FuaXphdGlvbnMiOltdLCJPdGhlcnNJbnZvbHZlZCI6W10sIlBhZ2VDb3VudCI6IjE3Ii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WFyYW5nb25pIGFuZCBUYXZvbmkifV19LCJUYWciOiJDaXRhdmlQbGFjZWhvbGRlciM3NDk1NjIwNi1mOTQ1LTQyNzctOWJjZC1jZWM3OWFjMzIxOWQiLCJUZXh0IjoiTWFyYW5nb25pIGFuZCBUYXZvbmkiLCJXQUlWZXJzaW9uIjoiNy4wLjIuMCJ9}</w:instrText>
                </w:r>
                <w:r w:rsidR="003E7A10" w:rsidRPr="003E7A10">
                  <w:rPr>
                    <w:color w:val="000000"/>
                  </w:rPr>
                  <w:fldChar w:fldCharType="separate"/>
                </w:r>
                <w:r w:rsidR="00560364">
                  <w:rPr>
                    <w:color w:val="000000"/>
                  </w:rPr>
                  <w:t>Marangoni and Tavoni</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51f328b-b816-41a3-a010-0d226f20a06c"/>
                <w:id w:val="1085501297"/>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0OTU2MjA2LWY5NDUtNDI3Ny05YmNkLWNlYzc5YWMzMjE5ZCIsIkVudHJpZXMiOlt7IiRpZCI6IjIiLCIkdHlwZSI6IlN3aXNzQWNhZGVtaWMuQ2l0YXZpLkNpdGF0aW9ucy5Xb3JkUGxhY2Vob2xkZXJFbnRyeSwgU3dpc3NBY2FkZW1pYy5DaXRhdmkiLCJJZCI6IjBmMDJkZWUwLTZhZTMtNGJiNi1iYmY2LWUxMTM4NDMwMzgzNiIsIlJhbmdlTGVuZ3RoIjo2LCJSZWZlcmVuY2VJZCI6IjE2NmJiNDUwLWIxYzktNGUxMy1hMTYzLWJkYzQ5M2Ji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jAtMDk5MjIte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IwNTMtMDIwLTA5OTIyLXoiLCJVcmlTdHJpbmciOiJodHRwczovL2RvaS5vcmcvMTAuMTAwNy9zMTIwNTMtMDIwLTA5OTIyLXo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NkMDMyNDZlLTEwMDQtNDc5Mi1iMWMyLTg4NjVhYWFmZDVkZCIsIk1vZGlmaWVkT24iOiIyMDIyLTAxLTEyVDExOjExOjExIiwiUHJvamVjdCI6eyIkcmVmIjoiOCJ9fV0sIk51bWJlciI6IjEiLCJPcmdhbml6YXRpb25zIjpbXSwiT3RoZXJzSW52b2x2ZWQiOltdLCJQYWdlQ291bnQiOiIxNyI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SkifV19LCJUYWciOiJDaXRhdmlQbGFjZWhvbGRlciNmNTFmMzI4Yi1iODE2LTQxYTMtYTAxMC0wZDIyNmYyMGEwNmMiLCJUZXh0IjoiKDIwMjEpIiwiV0FJVmVyc2lvbiI6IjcuMC4yLjAifQ==}</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8785f72-2495-491a-ab55-451da369ccea"/>
                <w:id w:val="-2080663635"/>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JlMGQ3NGY5LWY0Y2MtNDgwMi1hNmMxLWE3N2QzYzRlNTI2NyIsIkVudHJpZXMiOlt7IiRpZCI6IjIiLCIkdHlwZSI6IlN3aXNzQWNhZGVtaWMuQ2l0YXZpLkNpdGF0aW9ucy5Xb3JkUGxhY2Vob2xkZXJFbnRyeSwgU3dpc3NBY2FkZW1pYy5DaXRhdmkiLCJJZCI6ImIyMjA5ODE0LTI3MTItNDY5Ni05NDg5LTcwZTM1NzcwYTI2OC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Yjg3ODVmNzItMjQ5NS00OTFhLWFiNTUtNDUxZGEzNjljY2VhIiwiVGV4dCI6Ik5lbWF0aSBhbmQgUGVubiIsIldBSVZlcnNpb24iOiI3LjAuMi4wIn0=}</w:instrText>
                </w:r>
                <w:r w:rsidR="003E7A10" w:rsidRPr="003E7A10">
                  <w:rPr>
                    <w:color w:val="000000"/>
                  </w:rPr>
                  <w:fldChar w:fldCharType="separate"/>
                </w:r>
                <w:r w:rsidR="00560364">
                  <w:rPr>
                    <w:color w:val="000000"/>
                  </w:rPr>
                  <w:t>Nemati and Penn</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e0d74f9-f4cc-4802-a6c1-a77d3c4e5267"/>
                <w:id w:val="-429737462"/>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4Nzg1ZjcyLTI0OTUtNDkxYS1hYjU1LTQ1MWRhMzY5Y2NlYSIsIkVudHJpZXMiOlt7IiRpZCI6IjIiLCIkdHlwZSI6IlN3aXNzQWNhZGVtaWMuQ2l0YXZpLkNpdGF0aW9ucy5Xb3JkUGxhY2Vob2xkZXJFbnRyeSwgU3dpc3NBY2FkZW1pYy5DaXRhdmkiLCJJZCI6IjJhOTdkOGViLWI5NzItNGVkYy1iY2Y1LTIxZmY2NjRjNzQxMS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MyZTBkNzRmOS1mNGNjLTQ4MDItYTZjMS1hNzdkM2M0ZTUyNjciLCJUZXh0IjoiKDIwMjApIiwiV0FJVmVyc2lvbiI6IjcuMC4yLjAifQ==}</w:instrText>
                </w:r>
                <w:r w:rsidR="003E7A10" w:rsidRPr="003E7A10">
                  <w:rPr>
                    <w:color w:val="000000"/>
                  </w:rPr>
                  <w:fldChar w:fldCharType="separate"/>
                </w:r>
                <w:r w:rsidR="00560364">
                  <w:rPr>
                    <w:color w:val="000000"/>
                  </w:rPr>
                  <w:t>(2020)</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3515bbb-3f0c-4260-97be-9b2e635cd7bc"/>
                <w:id w:val="1145786668"/>
                <w:placeholder>
                  <w:docPart w:val="00D8423132E5436F911B8D8522247EC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lZTI3NTA0LTA3ZTMtNDhmYy1iODA3LTAxMTlkZTcyNDYxOCIsIkVudHJpZXMiOlt7IiRpZCI6IjIiLCIkdHlwZSI6IlN3aXNzQWNhZGVtaWMuQ2l0YXZpLkNpdGF0aW9ucy5Xb3JkUGxhY2Vob2xkZXJFbnRyeSwgU3dpc3NBY2FkZW1pYy5DaXRhdmkiLCJJZCI6IjMzNGYzOTE1LTEwZTktNGQwMy1iZTlhLTRmMGIzMTEzNGExYyIsIlJhbmdlTGVuZ3RoIjoxNywiUmVmZXJlbmNlSWQiOiI5ODgzOGFlNi1iZTU4LTRhMDAtYmIzZC1kNzRiMDA1ODEzMz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TgtMDI4Mi0x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U2MC0wMTgtMDI4Mi0xIiwiVXJpU3RyaW5nIjoiaHR0cHM6Ly9kb2kub3JnLzEwLjEwMzgvczQxNTYwLTAxOC0wMjgyL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}</w:instrText>
                </w:r>
                <w:r w:rsidR="003E7A10" w:rsidRPr="003E7A10">
                  <w:rPr>
                    <w:color w:val="000000"/>
                  </w:rPr>
                  <w:fldChar w:fldCharType="separate"/>
                </w:r>
                <w:r w:rsidR="00560364">
                  <w:rPr>
                    <w:color w:val="000000"/>
                  </w:rPr>
                  <w:t>Tiefenbeck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ee27504-07e3-48fc-b807-0119de724618"/>
                <w:id w:val="1383057559"/>
                <w:placeholder>
                  <w:docPart w:val="4E330B4715904CA783F69E59067428C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zNTE1YmJiLTNmMGMtNDI2MC05N2JlLTliMmU2MzVjZDdiYyIsIkVudHJpZXMiOlt7IiRpZCI6IjIiLCIkdHlwZSI6IlN3aXNzQWNhZGVtaWMuQ2l0YXZpLkNpdGF0aW9ucy5Xb3JkUGxhY2Vob2xkZXJFbnRyeSwgU3dpc3NBY2FkZW1pYy5DaXRhdmkiLCJJZCI6IjNkNTc4ZDBiLTBkYTktNDRiMi05YWNmLWZkNjVmZTUyYWY3MiIsIlJhbmdlTGVuZ3RoIjo2LCJSZWZlcmVuY2VJZCI6Ijk4ODM4YWU2LWJlNTgtNGEwMC1iYjNkLWQ3NGIwMDU4MTM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E4LTAyODItMS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OC9zNDE1NjAtMDE4LTAyODItMSIsIlVyaVN0cmluZyI6Imh0dHBzOi8vZG9pLm9yZy8xMC4xMDM4L3M0MTU2MC0wMTgtMDI4Mi0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}</w:instrText>
                </w:r>
                <w:r w:rsidR="003E7A10" w:rsidRPr="003E7A10">
                  <w:rPr>
                    <w:color w:val="000000"/>
                  </w:rPr>
                  <w:fldChar w:fldCharType="separate"/>
                </w:r>
                <w:r w:rsidR="00560364">
                  <w:rPr>
                    <w:color w:val="000000"/>
                  </w:rPr>
                  <w:t>(2019)</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7997fa9-d4a9-4fee-9808-a10cf840501b"/>
                <w:id w:val="1379289533"/>
                <w:placeholder>
                  <w:docPart w:val="D200588AE22D4D5FB0FEE95B73405C52"/>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c2ZDRkZDFjLTIyZDgtNGVjMi1iOTRjLWUyODRlMGU2Y2ZmZSIsIkVudHJpZXMiOlt7IiRpZCI6IjIiLCIkdHlwZSI6IlN3aXNzQWNhZGVtaWMuQ2l0YXZpLkNpdGF0aW9ucy5Xb3JkUGxhY2Vob2xkZXJFbnRyeSwgU3dpc3NBY2FkZW1pYy5DaXRhdmkiLCJJZCI6IjIyY2RkZTZmLTZiODUtNDllYS05YTA1LWI3Mjk0YmUwZjk2YiIsIlJhbmdlTGVuZ3RoIjoxMSwiUmVmZXJlbmNlSWQiOiIzMTBmYTAxNC1jY2Q3LTQ4NmEtODdkMC03ZjFjZDQxN2Y2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}</w:instrText>
                </w:r>
                <w:r w:rsidR="003E7A10" w:rsidRPr="003E7A10">
                  <w:rPr>
                    <w:color w:val="000000"/>
                  </w:rPr>
                  <w:fldChar w:fldCharType="separate"/>
                </w:r>
                <w:r w:rsidR="00560364">
                  <w:rPr>
                    <w:color w:val="000000"/>
                  </w:rPr>
                  <w:t>Fang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6d4dd1c-22d8-4ec2-b94c-e284e0e6cffe"/>
                <w:id w:val="-2059458060"/>
                <w:placeholder>
                  <w:docPart w:val="A71F47021C3E4D9982BF504AA3D7D5BA"/>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Y3OTk3ZmE5LWQ0YTktNGZlZS05ODA4LWExMGNmODQwNTAxYiIsIkVudHJpZXMiOlt7IiRpZCI6IjIiLCIkdHlwZSI6IlN3aXNzQWNhZGVtaWMuQ2l0YXZpLkNpdGF0aW9ucy5Xb3JkUGxhY2Vob2xkZXJFbnRyeSwgU3dpc3NBY2FkZW1pYy5DaXRhdmkiLCJJZCI6ImEwOTIyNTZhLTU0M2ItNDQ4Ni04ZDAwLWU1MWJjYzgxOWViYSIsIlJhbmdlTGVuZ3RoIjo2LCJSZWZlcmVuY2VJZCI6IjMxMGZhMDE0LWNjZDctNDg2YS04N2QwLTdmMWNkNDE3Zj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tZW5nIiwiTGFzdE5hbWUiOiJGYW5nIiwiUHJvdGVjdGVkIjpmYWxzZSwiU2V4IjowLCJDcmVhdGVkQnkiOiJfRmVsaW5lIE1hcmllIFNjaG5hYWsiLCJDcmVhdGVkT24iOiIyMDIyLTA0LTExVDA4OjM3OjI3IiwiTW9kaWZpZWRCeSI6Il9GZWxpbmUgTWFyaWUgU2NobmFhayIsIklkIjoiYzllZTI2OWUtODJmNi00ZWU2LTk1MzctOTZkODcxYTNiN2U4IiwiTW9kaWZpZWRPbiI6IjIwMjItMDQtMTFUMDg6Mzc6Mjc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pIn1dfSwiVGFnIjoiQ2l0YXZpUGxhY2Vob2xkZXIjNzZkNGRkMWMtMjJkOC00ZWMyLWI5NGMtZTI4NGUwZTZjZmZlIiwiVGV4dCI6IigyMDIwKSIsIldBSVZlcnNpb24iOiI3LjAuMi4wIn0=}</w:instrText>
                </w:r>
                <w:r w:rsidR="003E7A10" w:rsidRPr="003E7A10">
                  <w:rPr>
                    <w:color w:val="000000"/>
                  </w:rPr>
                  <w:fldChar w:fldCharType="separate"/>
                </w:r>
                <w:r w:rsidR="00560364">
                  <w:rPr>
                    <w:color w:val="000000"/>
                  </w:rPr>
                  <w:t>(2020)</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bdf79e7-5090-41fb-8c58-5d198dbb39d2"/>
                <w:id w:val="-122552852"/>
                <w:placeholder>
                  <w:docPart w:val="7465CE18D06D44338C9BC1B21635C6F7"/>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NjODI2MTZmLTY4YjQtNDZkMS05MTM0LWEzY2Y2NTJjY2ZjZSIsIkVudHJpZXMiOlt7IiRpZCI6IjIiLCIkdHlwZSI6IlN3aXNzQWNhZGVtaWMuQ2l0YXZpLkNpdGF0aW9ucy5Xb3JkUGxhY2Vob2xkZXJFbnRyeSwgU3dpc3NBY2FkZW1pYy5DaXRhdmkiLCJJZCI6IjkyZGU4YTM4LTA2ZDktNDc5NS05NTJlLWY2YmYyNmFiYjZmMiIsIlJhbmdlTGVuZ3RoIjoxMiwiUmVmZXJlbmNlSWQiOiIwMDI1ZTZmNy1hNWJjLTQ3ODEtOWUxZC02NjFkNjQ1MWJj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Vjby4yMDE4LjAzLjAwO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uZWNvLjIwMTguMDMuMDA4IiwiVXJpU3RyaW5nIjoiaHR0cHM6Ly9kb2kub3JnLzEwLjEwMTYvai5lbmVjby4yMDE4LjAzLjA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}</w:instrText>
                </w:r>
                <w:r w:rsidR="003E7A10" w:rsidRPr="003E7A10">
                  <w:rPr>
                    <w:color w:val="000000"/>
                  </w:rPr>
                  <w:fldChar w:fldCharType="separate"/>
                </w:r>
                <w:r w:rsidR="00560364">
                  <w:rPr>
                    <w:color w:val="000000"/>
                  </w:rPr>
                  <w:t>Aydin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3c82616f-68b4-46d1-9134-a3cf652ccfce"/>
                <w:id w:val="1608302771"/>
                <w:placeholder>
                  <w:docPart w:val="8E68BC62E5244C6A9A60FD809D90BE15"/>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iZGY3OWU3LTUwOTAtNDFmYi04YzU4LTVkMTk4ZGJiMzlkMiIsIkVudHJpZXMiOlt7IiRpZCI6IjIiLCIkdHlwZSI6IlN3aXNzQWNhZGVtaWMuQ2l0YXZpLkNpdGF0aW9ucy5Xb3JkUGxhY2Vob2xkZXJFbnRyeSwgU3dpc3NBY2FkZW1pYy5DaXRhdmkiLCJJZCI6IjNmNDdjZjA5LWQ2OTgtNDg3YS1hOTI3LThkNmRlMjFhODgyNyIsIlJhbmdlTGVuZ3RoIjo2LCJSZWZlcmVuY2VJZCI6IjAwMjVlNmY3LWE1YmMtNDc4MS05ZTFkLTY2MWQ2NDUxYmM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xOC4wMy4wMD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Vjby4yMDE4LjAzLjAwOCIsIlVyaVN0cmluZyI6Imh0dHBzOi8vZG9pLm9yZy8xMC4xMDE2L2ouZW5lY28uMjAxOC4wMy4w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4KSJ9XX0sIlRhZyI6IkNpdGF2aVBsYWNlaG9sZGVyIzNjODI2MTZmLTY4YjQtNDZkMS05MTM0LWEzY2Y2NTJjY2ZjZSIsIlRleHQiOiIoMjAxOCkiLCJXQUlWZXJzaW9uIjoiNy4wLjIuMCJ9}</w:instrText>
                </w:r>
                <w:r w:rsidR="003E7A10" w:rsidRPr="003E7A10">
                  <w:rPr>
                    <w:color w:val="000000"/>
                  </w:rPr>
                  <w:fldChar w:fldCharType="separate"/>
                </w:r>
                <w:r w:rsidR="00560364">
                  <w:rPr>
                    <w:color w:val="000000"/>
                  </w:rPr>
                  <w:t>(2018)</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932db620-01f9-42e9-9e2f-4bc3834557e5"/>
                <w:id w:val="-512294560"/>
                <w:placeholder>
                  <w:docPart w:val="F744052D3B674F938D702705D0842170"/>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4ODZlOTBlLTMyNTQtNDQyOS04ODEyLWUxYmQ0ZDU0OTNkZiIsIkVudHJpZXMiOlt7IiRpZCI6IjIiLCIkdHlwZSI6IlN3aXNzQWNhZGVtaWMuQ2l0YXZpLkNpdGF0aW9ucy5Xb3JkUGxhY2Vob2xkZXJFbnRyeSwgU3dpc3NBY2FkZW1pYy5DaXRhdmkiLCJJZCI6ImRiNTVlMDlkLWQ3YTEtNDlhMi04YWNiLWQyODZkNWZiZWMxZiIsIlJhbmdlTGVuZ3RoIjoxMywiUmVmZXJlbmNlSWQiOiJiMDBiZWU1NC03OGFiLTRiYWItYTNmNC02NWZjY2QxNjJl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xOS0wOTc3Ny16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jA1My0wMTktMDk3NzcteiIsIlVyaVN0cmluZyI6Imh0dHBzOi8vZG9pLm9yZy8xMC4xMDA3L3MxMjA1My0wMTktMDk3Nzc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kdlZWxlbiBldCBhbC4ifV19LCJUYWciOiJDaXRhdmlQbGFjZWhvbGRlciM5MzJkYjYyMC0wMWY5LTQyZTktOWUyZi00YmMzODM0NTU3ZTUiLCJUZXh0IjoiR2VlbGVuIGV0IGFsLiIsIldBSVZlcnNpb24iOiI3LjAuMi4wIn0=}</w:instrText>
                </w:r>
                <w:r w:rsidR="003E7A10" w:rsidRPr="003E7A10">
                  <w:rPr>
                    <w:color w:val="000000"/>
                  </w:rPr>
                  <w:fldChar w:fldCharType="separate"/>
                </w:r>
                <w:r w:rsidR="00560364">
                  <w:rPr>
                    <w:color w:val="000000"/>
                  </w:rPr>
                  <w:t>Geelen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886e90e-3254-4429-8812-e1bd4d5493df"/>
                <w:id w:val="-1418319088"/>
                <w:placeholder>
                  <w:docPart w:val="7045EF01962A40D48C702622FA5F4C6A"/>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zMmRiNjIwLTAxZjktNDJlOS05ZTJmLTRiYzM4MzQ1NTdlNSIsIkVudHJpZXMiOlt7IiRpZCI6IjIiLCIkdHlwZSI6IlN3aXNzQWNhZGVtaWMuQ2l0YXZpLkNpdGF0aW9ucy5Xb3JkUGxhY2Vob2xkZXJFbnRyeSwgU3dpc3NBY2FkZW1pYy5DaXRhdmkiLCJJZCI6IjMyMzYwZTZiLTc5YWYtNDEzZC04NmRhLThjMzBmZTMyNjRhZSIsIlJhbmdlTGVuZ3RoIjo2LCJSZWZlcmVuY2VJZCI6ImIwMGJlZTU0LTc4YWItNGJhYi1hM2Y0LTY1ZmNjZDE2MmU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TktMDk3NzcteiIsIkVkaXRvcnMiOltdLCJFdmFsdWF0aW9uQ29tcGxleGl0eSI6MCwiRXZhbHVhdGlvblNvdXJjZVRleHRGb3JtYXQiOjAsIkdyb3VwcyI6W10sIkhhc0xhYmVsMSI6dHJ1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wNTMtMDE5LTA5Nzc3LXoiLCJVcmlTdHJpbmciOiJodHRwczovL2RvaS5vcmcvMTAuMTAwNy9zMTIwNTMtMDE5LTA5Nzc3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Yjg4NmU5MGUtMzI1NC00NDI5LTg4MTItZTFiZDRkNTQ5M2RmIiwiVGV4dCI6IigyMDE5KSIsIldBSVZlcnNpb24iOiI3LjAuMi4wIn0=}</w:instrText>
                </w:r>
                <w:r w:rsidR="003E7A10" w:rsidRPr="003E7A10">
                  <w:rPr>
                    <w:color w:val="000000"/>
                  </w:rPr>
                  <w:fldChar w:fldCharType="separate"/>
                </w:r>
                <w:r w:rsidR="00560364">
                  <w:rPr>
                    <w:color w:val="000000"/>
                  </w:rPr>
                  <w:t>(2019)</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7216ef7-bfcd-4f18-ad85-e90030437c7c"/>
                <w:id w:val="623664977"/>
                <w:placeholder>
                  <w:docPart w:val="CD55F0400E4E46269D43A36593F8A841"/>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Q5MzI0ODM4LTk3MTctNDRmNS05ZTQ2LWVjZWViZWI1YzU4ZSIsIkVudHJpZXMiOlt7IiRpZCI6IjIiLCIkdHlwZSI6IlN3aXNzQWNhZGVtaWMuQ2l0YXZpLkNpdGF0aW9ucy5Xb3JkUGxhY2Vob2xkZXJFbnRyeSwgU3dpc3NBY2FkZW1pYy5DaXRhdmkiLCJJZCI6IjlkMmYyZDI3LTc0ODQtNDJhNS1hYWYxLTFmMWUwNmJlMDBkYSIsIlJhbmdlTGVuZ3RoIjoxMywiUmVmZXJlbmNlSWQiOiIxNzg0OGRhYy1lYzUwLTQwYjgtOTE3Yy04MDVhNzk3OGRhN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kxNy90aC44MTMuMDI0Ny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kxNy90aC44MTMuMDI0NyIsIlVyaVN0cmluZyI6Imh0dHBzOi8vZG9pLm9yZy8xMC4zOTE3L3RoLjgxMy4wMjQ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}</w:instrText>
                </w:r>
                <w:r w:rsidR="003E7A10" w:rsidRPr="003E7A10">
                  <w:rPr>
                    <w:color w:val="000000"/>
                  </w:rPr>
                  <w:fldChar w:fldCharType="separate"/>
                </w:r>
                <w:r w:rsidR="00560364">
                  <w:rPr>
                    <w:color w:val="000000"/>
                  </w:rPr>
                  <w:t>Fleury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9324838-9717-44f5-9e46-eceebeb5c58e"/>
                <w:id w:val="-2137333260"/>
                <w:placeholder>
                  <w:docPart w:val="095C3319BAC3459DA5BFC6402300A523"/>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3MjE2ZWY3LWJmY2QtNGYxOC1hZDg1LWU5MDAzMDQzN2M3YyIsIkVudHJpZXMiOlt7IiRpZCI6IjIiLCIkdHlwZSI6IlN3aXNzQWNhZGVtaWMuQ2l0YXZpLkNpdGF0aW9ucy5Xb3JkUGxhY2Vob2xkZXJFbnRyeSwgU3dpc3NBY2FkZW1pYy5DaXRhdmkiLCJJZCI6ImM3ZTkyMmNjLTgzZWMtNGZkNi1hMTI2LTA1MzRkOGI4ZDhiNyIsIlJhbmdlTGVuZ3RoIjo2LCJSZWZlcmVuY2VJZCI6IjE3ODQ4ZGFjLWVjNTAtNDBiOC05MTdjLTgwNWE3OTc4ZGE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5MTcvdGguODEzLjAyND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5MTcvdGguODEzLjAyNDciLCJVcmlTdHJpbmciOiJodHRwczovL2RvaS5vcmcvMTAuMzkxNy90aC44MTMuMDI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gpIn1dfSwiVGFnIjoiQ2l0YXZpUGxhY2Vob2xkZXIjNDkzMjQ4MzgtOTcxNy00NGY1LTllNDYtZWNlZWJlYjVjNThlIiwiVGV4dCI6IigyMDE4KSIsIldBSVZlcnNpb24iOiI3LjAuMi4wIn0=}</w:instrText>
                </w:r>
                <w:r w:rsidR="003E7A10" w:rsidRPr="003E7A10">
                  <w:rPr>
                    <w:color w:val="000000"/>
                  </w:rPr>
                  <w:fldChar w:fldCharType="separate"/>
                </w:r>
                <w:r w:rsidR="00560364">
                  <w:rPr>
                    <w:color w:val="000000"/>
                  </w:rPr>
                  <w:t>(2018)</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12684d4-a530-4ec8-990e-c011f9d135ed"/>
                <w:id w:val="1008947566"/>
                <w:placeholder>
                  <w:docPart w:val="90BE9EF9D2674E2385DE63663AEBD90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wMGRkM2RkLWI4M2UtNDZlMC1iYmY0LWQ3NTRkNzhmYjJhNCIsIkVudHJpZXMiOlt7IiRpZCI6IjIiLCIkdHlwZSI6IlN3aXNzQWNhZGVtaWMuQ2l0YXZpLkNpdGF0aW9ucy5Xb3JkUGxhY2Vob2xkZXJFbnRyeSwgU3dpc3NBY2FkZW1pYy5DaXRhdmkiLCJJZCI6IjlkZmE0MmM3LWM5ODUtNGJkNC1iMDYwLTliYjhlNWM1YzJmNSIsIlJhbmdlTGVuZ3RoIjoxNSwiUmVmZXJlbmNlSWQiOiI3N2NmZjY1OS03N2M4LTQwYWUtOWU3ZS1kMmFiYWEyODgx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yMTkzNzg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VuMTIxOTM3ODgiLCJVcmlTdHJpbmciOiJodHRwczovL2RvaS5vcmcvMTAuMzM5MC9lbjEyMTkzNzg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3NzQwMTQ2Yi1lOGQ5LTQ5MmEtYTkzMC0yZDg0OGExMzhiODgiLCJNb2RpZmllZE9uIjoiMjAyMi0wMy0wOFQxMjoyOTowMSIsIlByb2plY3QiOnsiJHJlZiI6IjgifX1dLCJOdW1iZXIiOiIzNzg4IiwiT3JnYW5pemF0aW9ucyI6W10sIk90aGVyc0ludm9sdmVkIjpbXSwiUGFnZUNvdW50IjoiMTgi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lphbmdoZXJpIGV0IGFsLiJ9XX0sIlRhZyI6IkNpdGF2aVBsYWNlaG9sZGVyIzAxMjY4NGQ0LWE1MzAtNGVjOC05OTBlLWMwMTFmOWQxMzVlZCIsIlRleHQiOiJaYW5naGVyaSBldCBhbC4iLCJXQUlWZXJzaW9uIjoiNy4wLjIuMCJ9}</w:instrText>
                </w:r>
                <w:r w:rsidR="003E7A10" w:rsidRPr="003E7A10">
                  <w:rPr>
                    <w:color w:val="000000"/>
                  </w:rPr>
                  <w:fldChar w:fldCharType="separate"/>
                </w:r>
                <w:r w:rsidR="00560364">
                  <w:rPr>
                    <w:color w:val="000000"/>
                  </w:rPr>
                  <w:t>Zangheri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00dd3dd-b83e-46e0-bbf4-d754d78fb2a4"/>
                <w:id w:val="-529808216"/>
                <w:placeholder>
                  <w:docPart w:val="239BC5E75E48409D8081E22400485D0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xMjY4NGQ0LWE1MzAtNGVjOC05OTBlLWMwMTFmOWQxMzVlZCIsIkVudHJpZXMiOlt7IiRpZCI6IjIiLCIkdHlwZSI6IlN3aXNzQWNhZGVtaWMuQ2l0YXZpLkNpdGF0aW9ucy5Xb3JkUGxhY2Vob2xkZXJFbnRyeSwgU3dpc3NBY2FkZW1pYy5DaXRhdmkiLCJJZCI6IjQ3ZjM1Y2NlLTUwOGMtNGIwNi04YjUxLTVkOTIwODk5Mzc3MyIsIlJhbmdlTGVuZ3RoIjo2LCJSZWZlcmVuY2VJZCI6Ijc3Y2ZmNjU5LTc3YzgtNDBhZS05ZTdlLWQyYWJhYTI4ODE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jE5Mzc4O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yMTkzNzg4IiwiVXJpU3RyaW5nIjoiaHR0cHM6Ly9kb2kub3JnLzEwLjMzOTAvZW4xMjE5Mzc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zc0MDE0NmItZThkOS00OTJhLWE5MzAtMmQ4NDhhMTM4Yjg4IiwiTW9kaWZpZWRPbiI6IjIwMjItMDMtMDhUMTI6Mjk6MDEiLCJQcm9qZWN0Ijp7IiRyZWYiOiI4In19XSwiTnVtYmVyIjoiMzc4OCI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NTAwZGQzZGQtYjgzZS00NmUwLWJiZjQtZDc1NGQ3OGZiMmE0IiwiVGV4dCI6IigyMDE5KSIsIldBSVZlcnNpb24iOiI3LjAuMi4wIn0=}</w:instrText>
                </w:r>
                <w:r w:rsidR="003E7A10" w:rsidRPr="003E7A10">
                  <w:rPr>
                    <w:color w:val="000000"/>
                  </w:rPr>
                  <w:fldChar w:fldCharType="separate"/>
                </w:r>
                <w:r w:rsidR="00560364">
                  <w:rPr>
                    <w:color w:val="000000"/>
                  </w:rPr>
                  <w:t>(2019)</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b1c0239-eeef-4a24-b647-042094a9f8bf"/>
                <w:id w:val="-1449310449"/>
                <w:placeholder>
                  <w:docPart w:val="239BC5E75E48409D8081E22400485D0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xMGFhMDFiLWNlNWItNDhiZS1hMzQzLWFjYTEzYTE3YTFmNyIsIkVudHJpZXMiOlt7IiRpZCI6IjIiLCIkdHlwZSI6IlN3aXNzQWNhZGVtaWMuQ2l0YXZpLkNpdGF0aW9ucy5Xb3JkUGxhY2Vob2xkZXJFbnRyeSwgU3dpc3NBY2FkZW1pYy5DaXRhdmkiLCJJZCI6Ijk1ZGJjZmQyLTUzYmMtNGFhNi1hMTFiLTJiNjQxMWI2MjczNSIsIlJhbmdlTGVuZ3RoIjoxMywiUmVmZXJlbmNlSWQiOiI5MTIwMjM0YS00OWRmLTQxMGEtODg5MC04N2RkMmVjZmIxNz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I5MTIwMjM0YS00OWRmLTQxMGEtODg5MC04N2RkMmVjZmIx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yMS4xMDU2ODc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Vjby4yMDIxLjEwNTY4NyIsIlVyaVN0cmluZyI6Imh0dHBzOi8vZG9pLm9yZy8xMC4xMDE2L2ouZW5lY28uMjAyMS4xMDU2O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QwMDQxMWE2LTdiZGMtNGY1Ny1hZDk1LTQ2YzBhM2M2NGM5MCIsIk1vZGlmaWVkT24iOiIyMDIyLTAxLTEyVDExOjExOjExIiwiUHJvamVjdCI6eyIkcmVmIjoiOCJ9fV0sIk9yZ2FuaXphdGlvbnMiOltdLCJPdGhlcnNJbnZvbHZlZCI6W10sIlBhZ2VDb3VudCI6IjExIi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FzbWFyZSBldCBhbC4ifV19LCJUYWciOiJDaXRhdmlQbGFjZWhvbGRlciNkYjFjMDIzOS1lZWVmLTRhMjQtYjY0Ny0wNDIwOTRhOWY4YmYiLCJUZXh0IjoiQXNtYXJlIGV0IGFsLiIsIldBSVZlcnNpb24iOiI3LjAuMi4wIn0=}</w:instrText>
                </w:r>
                <w:r w:rsidR="003E7A10" w:rsidRPr="003E7A10">
                  <w:rPr>
                    <w:color w:val="000000"/>
                  </w:rPr>
                  <w:fldChar w:fldCharType="separate"/>
                </w:r>
                <w:r w:rsidR="00560364">
                  <w:rPr>
                    <w:color w:val="000000"/>
                  </w:rPr>
                  <w:t>Asmare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910aa01b-ce5b-48be-a343-aca13a17a1f7"/>
                <w:id w:val="1935942345"/>
                <w:placeholder>
                  <w:docPart w:val="239BC5E75E48409D8081E22400485D0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iMWMwMjM5LWVlZWYtNGEyNC1iNjQ3LTA0MjA5NGE5ZjhiZiIsIkVudHJpZXMiOlt7IiRpZCI6IjIiLCIkdHlwZSI6IlN3aXNzQWNhZGVtaWMuQ2l0YXZpLkNpdGF0aW9ucy5Xb3JkUGxhY2Vob2xkZXJFbnRyeSwgU3dpc3NBY2FkZW1pYy5DaXRhdmkiLCJJZCI6IjhhMGUzYTgyLTIxNmUtNDQ1Yy1iMGRlLTc1MzQ0YTU3ODhkNSIsIlJhbmdlTGVuZ3RoIjo2LCJSZWZlcmVuY2VJZCI6IjkxMjAyMzRhLTQ5ZGYtNDEwYS04ODkwLTg3ZGQyZWNmYjE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OTEyMDIzNGEtNDlkZi00MTBhLTg4OTAtODdkZDJlY2ZiMT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ZWNvLjIwMjEuMTA1Njg3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lY28uMjAyMS4xMDU2ODciLCJVcmlTdHJpbmciOiJodHRwczovL2RvaS5vcmcvMTAuMTAxNi9qLmVuZWNvLjIwMjEuMTA1Njg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kMDA0MTFhNi03YmRjLTRmNTctYWQ5NS00NmMwYTNjNjRjOTAiLCJNb2RpZmllZE9uIjoiMjAyMi0wMS0xMlQxMToxMTox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OTEwYWEwMWItY2U1Yi00OGJlLWEzNDMtYWNhMTNhMTdhMWY3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1289b76-ad5c-49bd-a0fd-0c175ef97bb3"/>
                <w:id w:val="-1407914831"/>
                <w:placeholder>
                  <w:docPart w:val="239BC5E75E48409D8081E22400485D06"/>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2NzY4MzdjLTZiOTEtNDE4Yy05OTdiLWYyYTJlZWVhNzU2NyIsIkVudHJpZXMiOlt7IiRpZCI6IjIiLCIkdHlwZSI6IlN3aXNzQWNhZGVtaWMuQ2l0YXZpLkNpdGF0aW9ucy5Xb3JkUGxhY2Vob2xkZXJFbnRyeSwgU3dpc3NBY2FkZW1pYy5DaXRhdmkiLCJJZCI6IjhmZjAyMWVjLTAzYTMtNDg3Zi1hMzUwLWQ1YzUwNzIxOTM0MSIsIlJhbmdlTGVuZ3RoIjo3LCJSZWZlcmVuY2VJZCI6IjMxM2ZlNGVjLTk5ZWQtNDNiMC1iNzE3LTNlOTJmMjdjYTNl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bmVsb3BlIiwiTGFzdE5hbWUiOiJCdWNrbGV5IiwiUHJvdGVjdGVkIjpmYWxzZSwiU2V4IjoxLCJDcmVhdGVkQnkiOiJfRmVsaW5lIE1hcmllIFNjaG5hYWsiLCJDcmVhdGVkT24iOiIyMDIyLTAxLTEyVDExOjExOjExIiwiTW9kaWZpZWRCeSI6Il9GZWxpbmUgTWFyaWUgU2NobmFhayIsIklkIjoiODNlZTQxNWEtMWMxOC00YzM0LTg0ZmMtNWI0YTdkZjc4ODBiIiwiTW9kaWZpZWRPbiI6IjIwMjItMDEtMTJUMTE6MT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MzEzZmU0ZWMtOTllZC00M2IwLWI3MTctM2U5MmYyN2NhM2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AuMTA2NjM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C4xMDY2MzUiLCJVcmlTdHJpbmciOiJodHRwczovL2RvaS5vcmcvMTAuMTAxNi9qLmVjb2xlY29uLjIwMjAuMTA2Nj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kNDNlMmFmZi04ZThmLTQwYjMtYWY3OS1lZjJmNmJiMTJkZWE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Q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}</w:instrText>
                </w:r>
                <w:r w:rsidR="003E7A10" w:rsidRPr="003E7A10">
                  <w:rPr>
                    <w:color w:val="000000"/>
                  </w:rPr>
                  <w:fldChar w:fldCharType="separate"/>
                </w:r>
                <w:r w:rsidR="00560364">
                  <w:rPr>
                    <w:color w:val="000000"/>
                  </w:rPr>
                  <w:t>Buckley</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676837c-6b91-418c-997b-f2a2eeea7567"/>
                <w:id w:val="-1975894505"/>
                <w:placeholder>
                  <w:docPart w:val="90BE9EF9D2674E2385DE63663AEBD901"/>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xMjg5Yjc2LWFkNWMtNDliZC1hMGZkLTBjMTc1ZWY5N2JiMyIsIkVudHJpZXMiOlt7IiRpZCI6IjIiLCIkdHlwZSI6IlN3aXNzQWNhZGVtaWMuQ2l0YXZpLkNpdGF0aW9ucy5Xb3JkUGxhY2Vob2xkZXJFbnRyeSwgU3dpc3NBY2FkZW1pYy5DaXRhdmkiLCJJZCI6IjU3MjU2NTI0LWE4ZDUtNGIyNi04MzgyLWViN2QzZDlhMWJlNiIsIlJhbmdlTGVuZ3RoIjo2LCJSZWZlcmVuY2VJZCI6IjMxM2ZlNGVjLTk5ZWQtNDNiMC1iNzE3LTNlOTJmMjdjYTN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WxvcGUiLCJMYXN0TmFtZSI6IkJ1Y2tsZXkiLCJQcm90ZWN0ZWQiOmZhbHNlLCJTZXgiOjEsIkNyZWF0ZWRCeSI6Il9GZWxpbmUgTWFyaWUgU2NobmFhayIsIkNyZWF0ZWRPbiI6IjIwMjItMDEtMTJUMTE6MTE6MTEiLCJNb2RpZmllZEJ5IjoiX0ZlbGluZSBNYXJpZSBTY2huYWFrIiwiSWQiOiI4M2VlNDE1YS0xYzE4LTRjMzQtODRmYy01YjRhN2RmNzg4MGI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zMTNmZTRlYy05OWVkLTQzYjAtYjcxNy0zZTkyZjI3Y2EzZ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C4xMDY2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ZWNvbi4yMDIwLjEwNjYzNSIsIlVyaVN0cmluZyI6Imh0dHBzOi8vZG9pLm9yZy8xMC4xMDE2L2ouZWNvbGVjb24uMjAyMC4xMDY2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Q0M2UyYWZmLThlOGYtNDBiMy1hZjc5LWVmMmY2YmIxMmRlYSIsIk1vZGlmaWVkT24iOiIyMDIyLTAxLTMxVDE1OjMzOjQxIiwiUHJvamVjdCI6eyIkcmVmIjoiOCJ9fV0sIk9yZ2FuaXphdGlvbnMiOltdLCJPdGhlcnNJbnZvbHZlZCI6W10sIlBhZ2VDb3VudCI6IjE0Ii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xNC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U2NzY4MzdjLTZiOTEtNDE4Yy05OTdiLWYyYTJlZWVhNzU2NyIsIlRleHQiOiIoMjAyMCkiLCJXQUlWZXJzaW9uIjoiNy4wLjIuMCJ9}</w:instrText>
                </w:r>
                <w:r w:rsidR="003E7A10" w:rsidRPr="003E7A10">
                  <w:rPr>
                    <w:color w:val="000000"/>
                  </w:rPr>
                  <w:fldChar w:fldCharType="separate"/>
                </w:r>
                <w:r w:rsidR="00560364">
                  <w:rPr>
                    <w:color w:val="000000"/>
                  </w:rPr>
                  <w:t>(2020)</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1d20b457-39b2-4c00-86d3-30b69f91190e"/>
                <w:id w:val="97608662"/>
                <w:placeholder>
                  <w:docPart w:val="A8556DF4D62F43CDB851BE2F27420BF1"/>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U5ZDRkZGI4LTJkNzAtNGQ3Yy1iYjIyLWU4ZGVjYzZhOWJiOSIsIkVudHJpZXMiOlt7IiRpZCI6IjIiLCIkdHlwZSI6IlN3aXNzQWNhZGVtaWMuQ2l0YXZpLkNpdGF0aW9ucy5Xb3JkUGxhY2Vob2xkZXJFbnRyeSwgU3dpc3NBY2FkZW1pYy5DaXRhdmkiLCJJZCI6IjU1NGYwOTBjLTVlMWUtNGM3ZC04ZGE2LTc5MThjZWRhNzUwOSIsIlJhbmdlTGVuZ3RoIjoyNSwiUmVmZXJlbmNlSWQiOiIzOTQ3MTNhMC1kYzRlLTRjNWUtOTViNS1kMzc1NTY4M2Vl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jM5NDcxM2EwLWRjNGUtNGM1ZS05NWI1LWQzNzU1NjgzZWU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nJzYy4yMDIwLjYwMTA5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cnNjLjIwMjAuNjAxMDk1IiwiVXJpU3RyaW5nIjoiaHR0cHM6Ly9kb2kub3JnLzEwLjMzODkvZnJzYy4yMDIwLjYwMTA5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}</w:instrText>
                </w:r>
                <w:r w:rsidR="003E7A10" w:rsidRPr="003E7A10">
                  <w:rPr>
                    <w:color w:val="000000"/>
                  </w:rPr>
                  <w:fldChar w:fldCharType="separate"/>
                </w:r>
                <w:r w:rsidR="00560364">
                  <w:rPr>
                    <w:color w:val="000000"/>
                  </w:rPr>
                  <w:t>Caballero and Della Valle</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9d4ddb8-2d70-4d7c-bb22-e8decc6a9bb9"/>
                <w:id w:val="389544002"/>
                <w:placeholder>
                  <w:docPart w:val="A8556DF4D62F43CDB851BE2F27420BF1"/>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FkMjBiNDU3LTM5YjItNGMwMC04NmQzLTMwYjY5ZjkxMTkwZSIsIkVudHJpZXMiOlt7IiRpZCI6IjIiLCIkdHlwZSI6IlN3aXNzQWNhZGVtaWMuQ2l0YXZpLkNpdGF0aW9ucy5Xb3JkUGxhY2Vob2xkZXJFbnRyeSwgU3dpc3NBY2FkZW1pYy5DaXRhdmkiLCJJZCI6IjFjZWZjZmU5LWEzY2EtNDI2Mi1iYWU4LThkOGI1NThhMDVkMiIsIlJhbmdlTGVuZ3RoIjo2LCJSZWZlcmVuY2VJZCI6IjM5NDcxM2EwLWRjNGUtNGM1ZS05NWI1LWQzNzU1NjgzZWU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zOTQ3MTNhMC1kYzRlLTRjNWUtOTViNS1kMzc1NTY4M2Vl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yc2MuMjAyMC42MDEwO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JzYy4yMDIwLjYwMTA5NSIsIlVyaVN0cmluZyI6Imh0dHBzOi8vZG9pLm9yZy8xMC4zMzg5L2Zyc2MuMjAyMC42MDEw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RiZmQyZTY3LTYyMmItNGU1Yi05ZGU4LWFiYWFiZTU4YzEyZSIsIk1vZGlmaWVkT24iOiIyMDIyLTAxLTEyVDExOjExOjExIiwiUHJvamVjdCI6eyIkcmVmIjoiOCJ9fV0sIk51bWJlck9mVm9sdW1lcyI6IjYwMTA5NSIsIk9yZ2FuaXphdGlvbnMiOltdLCJPdGhlcnNJbnZvbHZlZCI6W10sIlBhZ2VDb3VudCI6IjIwIi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2U5ZDRkZGI4LTJkNzAtNGQ3Yy1iYjIyLWU4ZGVjYzZhOWJiOSIsIlRleHQiOiIoMjAyMSkiLCJXQUlWZXJzaW9uIjoiNy4wLjIuMCJ9}</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2e4ecf5-2db1-45fc-9e9d-383572df9fc6"/>
                <w:id w:val="44950601"/>
                <w:placeholder>
                  <w:docPart w:val="20D44FD84CCE4BA182B7E6CF669A5518"/>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2YTFiNTM1LTA3OWMtNDUyNi05MzdjLTJlMmRhYjJjNmYwYiIsIkVudHJpZXMiOlt7IiRpZCI6IjIiLCIkdHlwZSI6IlN3aXNzQWNhZGVtaWMuQ2l0YXZpLkNpdGF0aW9ucy5Xb3JkUGxhY2Vob2xkZXJFbnRyeSwgU3dpc3NBY2FkZW1pYy5DaXRhdmkiLCJJZCI6IjY4OTlmODllLTJiMTgtNDA1Ni05MDE4LTYyODFmNTUwNzBhMSIsIlJhbmdlTGVuZ3RoIjoxMSwiUmVmZXJlbmNlSWQiOiIzMGQ0ODA5Mi1jMTUzLTRmNDQtOTU2ZS03YjlkODIwMmEzY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9tcy4xMzM5Ni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wb21zLjEzMzk2IiwiVXJpU3RyaW5nIjoiaHR0cHM6Ly9kb2kub3JnLzEwLjExMTEvcG9tcy4xMzM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p1bmcgZXQgYWwuIn1dfSwiVGFnIjoiQ2l0YXZpUGxhY2Vob2xkZXIjMDJlNGVjZjUtMmRiMS00NWZjLTllOWQtMzgzNTcyZGY5ZmM2IiwiVGV4dCI6Ikp1bmcgZXQgYWwuIiwiV0FJVmVyc2lvbiI6IjcuMC4yLjAifQ==}</w:instrText>
                </w:r>
                <w:r w:rsidR="003E7A10" w:rsidRPr="003E7A10">
                  <w:rPr>
                    <w:color w:val="000000"/>
                  </w:rPr>
                  <w:fldChar w:fldCharType="separate"/>
                </w:r>
                <w:r w:rsidR="00560364">
                  <w:rPr>
                    <w:color w:val="000000"/>
                  </w:rPr>
                  <w:t>Jung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6a1b535-079c-4526-937c-2e2dab2c6f0b"/>
                <w:id w:val="1280535355"/>
                <w:placeholder>
                  <w:docPart w:val="DAB64BFAEA294105BAE1E0999A1B4EBC"/>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yZTRlY2Y1LTJkYjEtNDVmYy05ZTlkLTM4MzU3MmRmOWZjNiIsIkVudHJpZXMiOlt7IiRpZCI6IjIiLCIkdHlwZSI6IlN3aXNzQWNhZGVtaWMuQ2l0YXZpLkNpdGF0aW9ucy5Xb3JkUGxhY2Vob2xkZXJFbnRyeSwgU3dpc3NBY2FkZW1pYy5DaXRhdmkiLCJJZCI6IjVmODlkNjMxLTFlYmEtNDBhMS1iYzg1LTdmZjA4Y2FhYTE0ZiIsIlJhbmdlTGVuZ3RoIjo2LCJSZWZlcmVuY2VJZCI6IjMwZDQ4MDkyLWMxNTMtNGY0NC05NTZlLTdiOWQ4MjAyYTN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zMGQ0ODA5Mi1jMTUzLTRmNDQtOTU2ZS03YjlkODIwMmEzY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BvbXMuMTMzOTY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cG9tcy4xMzM5NiIsIlVyaVN0cmluZyI6Imh0dHBzOi8vZG9pLm9yZy8xMC4xMTExL3BvbXMuMTMz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ZTZhMWI1MzUtMDc5Yy00NTI2LTkzN2MtMmUyZGFiMmM2ZjBi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a9ffbf73-732b-40ca-8fca-77d9c6b7483e"/>
                <w:id w:val="-666405195"/>
                <w:placeholder>
                  <w:docPart w:val="804B8E3478454E9D9003DFCC0B80BDA5"/>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4NjgyYTczLTgzYWItNGZhMy1iYjY3LWI4MGZmZTM5ZTQ1NyIsIkVudHJpZXMiOlt7IiRpZCI6IjIiLCIkdHlwZSI6IlN3aXNzQWNhZGVtaWMuQ2l0YXZpLkNpdGF0aW9ucy5Xb3JkUGxhY2Vob2xkZXJFbnRyeSwgU3dpc3NBY2FkZW1pYy5DaXRhdmkiLCJJZCI6ImVmMWFmZjVkLTgwYWMtNDZjNi1iYTJlLTUxMjFhYTg4MWVjYyIsIlJhbmdlTGVuZ3RoIjoxNiwiUmVmZXJlbmNlSWQiOiIxNDc4ZmZhMi01ZmE1LTQ4YzMtOTU2Ny0wN2M2YjA4YmVi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S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I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IxNDc4ZmZhMi01ZmE1LTQ4YzMtOTU2Ny0wN2M2YjA4YmViZ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wLjExMDE1M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VuYnVpbGQuMjAyMC4xMTAxNTEiLCJVcmlTdHJpbmciOiJodHRwczovL2RvaS5vcmcvMTAuMTAxNi9qLmVuYnVpbGQuMjAyMC4xMTA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lMzI2OGNlLTNmNzktNGJjMi04MTk2LTA2YzY4NGMyMzVjMy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kguIEIuIEtpbSBldCBhbC4ifV19LCJUYWciOiJDaXRhdmlQbGFjZWhvbGRlciNhOWZmYmY3My03MzJiLTQwY2EtOGZjYS03N2Q5YzZiNzQ4M2UiLCJUZXh0IjoiSC4gQi4gS2ltIGV0IGFsLiIsIldBSVZlcnNpb24iOiI3LjAuMi4wIn0=}</w:instrText>
                </w:r>
                <w:r w:rsidR="003E7A10" w:rsidRPr="003E7A10">
                  <w:rPr>
                    <w:color w:val="000000"/>
                  </w:rPr>
                  <w:fldChar w:fldCharType="separate"/>
                </w:r>
                <w:r w:rsidR="00560364">
                  <w:rPr>
                    <w:color w:val="000000"/>
                  </w:rPr>
                  <w:t>Kim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8682a73-83ab-4fa3-bb67-b80ffe39e457"/>
                <w:id w:val="1500463321"/>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5ZmZiZjczLTczMmItNDBjYS04ZmNhLTc3ZDljNmI3NDgzZSIsIkVudHJpZXMiOlt7IiRpZCI6IjIiLCIkdHlwZSI6IlN3aXNzQWNhZGVtaWMuQ2l0YXZpLkNpdGF0aW9ucy5Xb3JkUGxhY2Vob2xkZXJFbnRyeSwgU3dpc3NBY2FkZW1pYy5DaXRhdmkiLCJJZCI6ImZkMDkzMWJiLTg4YjgtNDViMS05ZGQzLTk3ZDM0YmNmNThiOCIsIlJhbmdlTGVuZ3RoIjo2LCJSZWZlcmVuY2VJZCI6IjE0NzhmZmEyLTVmYTUtNDhjMy05NTY3LTA3YzZiMDhiZW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cmVmIjoiOCJ9fSx7IiRpZCI6IjEzIiwiJHR5cGUiOiJTd2lzc0FjYWRlbWljLkNpdGF2aS5QZXJzb24sIFN3aXNzQWNhZGVtaWMuQ2l0YXZpIiwiRmlyc3ROYW1lIjoiWW9rbyIsIkxhc3ROYW1lIjoiT2RhdGUiLCJQcm90ZWN0ZWQiOmZhbHNlLCJTZXgiOjEsIkNyZWF0ZWRCeSI6Il9GZWxpbmUgTWFyaWUgU2NobmFhayIsIkNyZWF0ZWRPbiI6IjIwMjItMDEtMTJUMTE6MTE6MTEiLCJNb2RpZmllZEJ5IjoiX0ZlbGluZSBNYXJpZSBTY2huYWFrIiwiSWQiOiJkZWUxNWVlOS1mM2ViLTQ0YjEtYmRjZS03OTgzOWVmMDFmNzkiLCJNb2RpZmllZE9uIjoiMjAyMi0wMS0xMlQxMToxMToxMSIsIlByb2plY3QiOnsiJHJlZiI6IjgifX0seyIkaWQiOiIxNC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MTQ3OGZmYTItNWZhNS00OGMzLTk1NjctMDdjNmIwOGJlYm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C4xMTAxNT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J1aWxkLjIwMjAuMTEwMTUxIiwiVXJpU3RyaW5nIjoiaHR0cHM6Ly9kb2kub3JnLzEwLjEwMTYvai5lbmJ1aWxkLjIwMjAuMTEw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ZTMyNjhjZS0zZjc5LTRiYzItODE5Ni0wNmM2ODRjMjM1YzM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A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Yjg2ODJhNzMtODNhYi00ZmEzLWJiNjctYjgwZmZlMzllNDU3IiwiVGV4dCI6IigyMDIwKSIsIldBSVZlcnNpb24iOiI3LjAuMi4wIn0=}</w:instrText>
                </w:r>
                <w:r w:rsidR="003E7A10" w:rsidRPr="003E7A10">
                  <w:rPr>
                    <w:color w:val="000000"/>
                  </w:rPr>
                  <w:fldChar w:fldCharType="separate"/>
                </w:r>
                <w:r w:rsidR="00560364">
                  <w:rPr>
                    <w:color w:val="000000"/>
                  </w:rPr>
                  <w:t>(2020)</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1d09e08-f97e-40b4-bcbb-6ccfd6e1772f"/>
                <w:id w:val="-1663923245"/>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hOTEyOWI2LTM4ZDgtNDcxNi05ZTFhLTFmNDcwZjk5NTI4NiIsIkVudHJpZXMiOlt7IiRpZCI6IjIiLCIkdHlwZSI6IlN3aXNzQWNhZGVtaWMuQ2l0YXZpLkNpdGF0aW9ucy5Xb3JkUGxhY2Vob2xkZXJFbnRyeSwgU3dpc3NBY2FkZW1pYy5DaXRhdmkiLCJJZCI6IjVjNzc4NzI1LTU2OWUtNGRjMS1hZjA2LTA4M2ZmMzViOWQ3ZSIsIlJhbmdlTGVuZ3RoIjoxNCwiUmVmZXJlbmNlSWQiOiJkNjdiZWE2Yy1mNWRhLTQ2N2ItYTdkZC03YmM0OTg4ZWEwO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JkNjdiZWE2Yy1mNWRhLTQ2N2ItYTdkZC03YmM0OTg4ZWEwOG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S4xMTI3Mz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nBvbC4yMDIxLjExMjczMSIsIlVyaVN0cmluZyI6Imh0dHBzOi8vZG9pLm9yZy8xMC4xMDE2L2ouZW5wb2wuMjAyMS4xMTI3Mz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g4MGYzNzFjLTE2NmMtNDVmYS1hMjMyLTRjNzRjZGNlMzgyYyIsIk1vZGlmaWVkT24iOiIyMDIyLTAxLTEyVDExOjExOjExIiwiUHJvamVjdCI6eyIkcmVmIjoiOCJ9fV0sIk9yZ2FuaXphdGlvbnMiOltdLCJPdGhlcnNJbnZvbHZlZCI6W10sIlBhZ2VDb3VudCI6IjE1Ii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yMC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}</w:instrText>
                </w:r>
                <w:r w:rsidR="003E7A10" w:rsidRPr="003E7A10">
                  <w:rPr>
                    <w:color w:val="000000"/>
                  </w:rPr>
                  <w:fldChar w:fldCharType="separate"/>
                </w:r>
                <w:r w:rsidR="00560364">
                  <w:rPr>
                    <w:color w:val="000000"/>
                  </w:rPr>
                  <w:t>Ruokamo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a9129b6-38d8-4716-9e1a-1f470f995286"/>
                <w:id w:val="-25095221"/>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xZDA5ZTA4LWY5N2UtNDBiNC1iY2JiLTZjY2ZkNmUxNzcyZiIsIkVudHJpZXMiOlt7IiRpZCI6IjIiLCIkdHlwZSI6IlN3aXNzQWNhZGVtaWMuQ2l0YXZpLkNpdGF0aW9ucy5Xb3JkUGxhY2Vob2xkZXJFbnRyeSwgU3dpc3NBY2FkZW1pYy5DaXRhdmkiLCJJZCI6IjU3ZGJkY2FmLWI1MDUtNDM2ZC04NzUwLTk3ZTljYzJiZTEzNyIsIlJhbmdlTGVuZ3RoIjo2LCJSZWZlcmVuY2VJZCI6ImQ2N2JlYTZjLWY1ZGEtNDY3Yi1hN2RkLTdiYzQ5ODhlYTA4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ZDY3YmVhNmMtZjVkYS00NjdiLWE3ZGQtN2JjNDk4OGVhMDhj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EuMTEyNzMx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W5wb2wuMjAyMS4xMTI3MzEiLCJVcmlTdHJpbmciOiJodHRwczovL2RvaS5vcmcvMTAuMTAxNi9qLmVucG9sLjIwMjEuMTEyNzM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4ODBmMzcxYy0xNjZjLTQ1ZmEtYTIzMi00Yzc0Y2RjZTM4MmMiLCJNb2RpZmllZE9uIjoiMjAyMi0wMS0xMlQxMToxMToxMSIsIlByb2plY3QiOnsiJHJlZiI6IjgifX1dLCJPcmdhbml6YXRpb25zIjpbXSwiT3RoZXJzSW52b2x2ZWQiOltdLCJQYWdlQ291bnQiOiIxNSI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jA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NiYTkxMjliNi0zOGQ4LTQ3MTYtOWUxYS0xZjQ3MGY5OTUyODYiLCJUZXh0IjoiKDIwMjIpIiwiV0FJVmVyc2lvbiI6IjcuMC4yLjAifQ==}</w:instrText>
                </w:r>
                <w:r w:rsidR="003E7A10" w:rsidRPr="003E7A10">
                  <w:rPr>
                    <w:color w:val="000000"/>
                  </w:rPr>
                  <w:fldChar w:fldCharType="separate"/>
                </w:r>
                <w:r w:rsidR="00560364">
                  <w:rPr>
                    <w:color w:val="000000"/>
                  </w:rPr>
                  <w:t>(2022)</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69b21d20-c009-49ef-bd03-525681cb0f91"/>
                <w:id w:val="917753011"/>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4ODI0NjIxLTZhZjAtNDk2MC1iMDA4LTk1ZjI2ZGZjMzhiNiIsIkVudHJpZXMiOlt7IiRpZCI6IjIiLCIkdHlwZSI6IlN3aXNzQWNhZGVtaWMuQ2l0YXZpLkNpdGF0aW9ucy5Xb3JkUGxhY2Vob2xkZXJFbnRyeSwgU3dpc3NBY2FkZW1pYy5DaXRhdmkiLCJJZCI6ImM3Mjc0Y2VmLWUyYzMtNGVhYi1iM2UzLTY1ODBiZTljNzdkMSIsIlJhbmdlTGVuZ3RoIjoyMiwiUmVmZXJlbmNlSWQiOiI5M2UxMWE3MC1lYmQ5LTQxN2ItYTZiMi1hZDhlNDdmMGE3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zMDcxNzAwIiwiRWRpdG9ycyI6W10sIkV2YWx1YXRpb25Db21wbGV4aXR5IjowLCJFdmFsdWF0aW9uU291cmNlVGV4dEZvcm1hdCI6MCwiR3JvdXBzIjpbXSwiSGFzTGFiZWwxIjp0cnV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kwL2VuMTMwNzE3MDAiLCJVcmlTdHJpbmciOiJodHRwczovL2RvaS5vcmcvMTAuMzM5MC9lbjEzMDcxNzA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RUMTE6NDk6MzkiLCJNb2RpZmllZEJ5IjoiX0ZlbGluZSBNYXJpZSBTY2huYWFrIiwiSWQiOiJiMTE0OTUwYi0xNGJlLTQ1NGEtOTZmOS1kNzRkYTIwNjNiYjciLCJNb2RpZmllZE9uIjoiMjAyMi0wMS0xNFQxMTo0OTozOSIsIlByb2plY3QiOnsiJHJlZiI6IjgifX1dLCJOdW1iZXIiOiI3IiwiT3JnYW5pemF0aW9ucyI6W10sIk90aGVyc0ludm9sdmVkIjpbXSwiUGFnZUNvdW50IjoiMjYi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}</w:instrText>
                </w:r>
                <w:r w:rsidR="003E7A10" w:rsidRPr="003E7A10">
                  <w:rPr>
                    <w:color w:val="000000"/>
                  </w:rPr>
                  <w:fldChar w:fldCharType="separate"/>
                </w:r>
                <w:r w:rsidR="00560364">
                  <w:rPr>
                    <w:color w:val="000000"/>
                  </w:rPr>
                  <w:t>Casado-Mansilla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8824621-6af0-4960-b008-95f26dfc38b6"/>
                <w:id w:val="-651906596"/>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5YjIxZDIwLWMwMDktNDllZi1iZDAzLTUyNTY4MWNiMGY5MSIsIkVudHJpZXMiOlt7IiRpZCI6IjIiLCIkdHlwZSI6IlN3aXNzQWNhZGVtaWMuQ2l0YXZpLkNpdGF0aW9ucy5Xb3JkUGxhY2Vob2xkZXJFbnRyeSwgU3dpc3NBY2FkZW1pYy5DaXRhdmkiLCJJZCI6IjhiZDkzYTBiLTdjOWEtNDk1OC04OGMxLWJmMDFmMzhjOTc4ZiIsIlJhbmdlTGVuZ3RoIjo2LCJSZWZlcmVuY2VJZCI6IjkzZTExYTcwLWViZDktNDE3Yi1hNmIyLWFkOGU0N2YwYTd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zA3MTcwMCIsIkVkaXRvcnMiOltdLCJFdmFsdWF0aW9uQ29tcGxleGl0eSI6MCwiRXZhbHVhdGlvblNvdXJjZVRleHRGb3JtYXQiOjAsIkdyb3VwcyI6W10sIkhhc0xhYmVsMSI6dHJ1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zM5MC9lbjEzMDcxNzAwIiwiVXJpU3RyaW5nIjoiaHR0cHM6Ly9kb2kub3JnLzEwLjMzOTAvZW4xMzA3MTc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IwKSJ9XX0sIlRhZyI6IkNpdGF2aVBsYWNlaG9sZGVyIzA4ODI0NjIxLTZhZjAtNDk2MC1iMDA4LTk1ZjI2ZGZjMzhiNiIsIlRleHQiOiIoMjAyMCkiLCJXQUlWZXJzaW9uIjoiNy4wLjIuMCJ9}</w:instrText>
                </w:r>
                <w:r w:rsidR="003E7A10" w:rsidRPr="003E7A10">
                  <w:rPr>
                    <w:color w:val="000000"/>
                  </w:rPr>
                  <w:fldChar w:fldCharType="separate"/>
                </w:r>
                <w:r w:rsidR="00560364">
                  <w:rPr>
                    <w:color w:val="000000"/>
                  </w:rPr>
                  <w:t>(2020)</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8fb267e-9da5-48ca-8c39-8ffd83fde5f5"/>
                <w:id w:val="-996113024"/>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4ZmQ1MjBlLTFiZjktNDYzMS1iYmY5LThhNzIzNjNiYTVhZCIsIkVudHJpZXMiOlt7IiRpZCI6IjIiLCIkdHlwZSI6IlN3aXNzQWNhZGVtaWMuQ2l0YXZpLkNpdGF0aW9ucy5Xb3JkUGxhY2Vob2xkZXJFbnRyeSwgU3dpc3NBY2FkZW1pYy5DaXRhdmkiLCJJZCI6ImZlODEwYTdhLTU2ZTgtNDU5My1iN2QzLTI2ZjBlZjRmNDViYyIsIlJhbmdlTGVuZ3RoIjoyMSwiUmVmZXJlbmNlSWQiOiIxZTU2ZDExOC03OWVjLTQyYTQtYmQzNC0xNDM5MzcwNTIx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xOC05NzA5LTY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MDUzLTAxOC05NzA5LTYiLCJVcmlTdHJpbmciOiJodHRwczovL2RvaS5vcmcvMTAuMTAwNy9zMTIwNTMtMDE4LTk3MDk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JlcmdxdWlzdCBhbmQgTmlsc3NvbiJ9XX0sIlRhZyI6IkNpdGF2aVBsYWNlaG9sZGVyI2I4ZmIyNjdlLTlkYTUtNDhjYS04YzM5LThmZmQ4M2ZkZTVmNSIsIlRleHQiOiJCZXJncXVpc3QgYW5kIE5pbHNzb24iLCJXQUlWZXJzaW9uIjoiNy4wLjIuMCJ9}</w:instrText>
                </w:r>
                <w:r w:rsidR="003E7A10" w:rsidRPr="003E7A10">
                  <w:rPr>
                    <w:color w:val="000000"/>
                  </w:rPr>
                  <w:fldChar w:fldCharType="separate"/>
                </w:r>
                <w:r w:rsidR="00560364">
                  <w:rPr>
                    <w:color w:val="000000"/>
                  </w:rPr>
                  <w:t>Bergquist and Nilsson</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8fd520e-1bf9-4631-bbf9-8a72363ba5ad"/>
                <w:id w:val="1800029105"/>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4ZmIyNjdlLTlkYTUtNDhjYS04YzM5LThmZmQ4M2ZkZTVmNSIsIkVudHJpZXMiOlt7IiRpZCI6IjIiLCIkdHlwZSI6IlN3aXNzQWNhZGVtaWMuQ2l0YXZpLkNpdGF0aW9ucy5Xb3JkUGxhY2Vob2xkZXJFbnRyeSwgU3dpc3NBY2FkZW1pYy5DaXRhdmkiLCJJZCI6IjMzMDQ0NDllLTFiYzUtNDA2MC1iMmY0LWFlMWI3ZjIzOTdiOCIsIlJhbmdlTGVuZ3RoIjo2LCJSZWZlcmVuY2VJZCI6IjFlNTZkMTE4LTc5ZWMtNDJhNC1iZDM0LTE0MzkzNzA1Mj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TgtOTcwOS02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A1My0wMTgtOTcwOS02IiwiVXJpU3RyaW5nIjoiaHR0cHM6Ly9kb2kub3JnLzEwLjEwMDcvczEyMDUzLTAxOC05NzA5L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gpIn1dfSwiVGFnIjoiQ2l0YXZpUGxhY2Vob2xkZXIjMDhmZDUyMGUtMWJmOS00NjMxLWJiZjktOGE3MjM2M2JhNWFkIiwiVGV4dCI6IigyMDE4KSIsIldBSVZlcnNpb24iOiI3LjAuMi4wIn0=}</w:instrText>
                </w:r>
                <w:r w:rsidR="003E7A10" w:rsidRPr="003E7A10">
                  <w:rPr>
                    <w:color w:val="000000"/>
                  </w:rPr>
                  <w:fldChar w:fldCharType="separate"/>
                </w:r>
                <w:r w:rsidR="00560364">
                  <w:rPr>
                    <w:color w:val="000000"/>
                  </w:rPr>
                  <w:t>(2018)</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cbb54e0-cd64-4692-94b4-eaa465e99879"/>
                <w:id w:val="-603493273"/>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ZlMTAzNDhhLWY1NWYtNGZmNi04ZGQ1LTE3YmU0NjdjOTViNyIsIkVudHJpZXMiOlt7IiRpZCI6IjIiLCIkdHlwZSI6IlN3aXNzQWNhZGVtaWMuQ2l0YXZpLkNpdGF0aW9ucy5Xb3JkUGxhY2Vob2xkZXJFbnRyeSwgU3dpc3NBY2FkZW1pYy5DaXRhdmkiLCJJZCI6IjExNDY2YWEzLTk1ZjQtNDNiYi05NWE1LTcxOGJjMzA2ODVlYyIsIlJhbmdlTGVuZ3RoIjoxMywiUmVmZXJlbmNlSWQiOiJhNjRiZDEyYy0yY2RiLTRlNzktOGFlNS1iMTc4NzE1MDQy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jEtMDA4NjYteCIsIkVkaXRvcnMiOltdLCJFdmFsdWF0aW9uQ29tcGxleGl0eSI6MCwiRXZhbHVhdGlvblNvdXJjZVRleHRGb3JtYXQiOjAsIkdyb3VwcyI6W10sIkhhc0xhYmVsMSI6dHJ1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NjAtMDIxLTAwODY2LXgiLCJVcmlTdHJpbmciOiJodHRwczovL2RvaS5vcmcvMTAuMTAzOC9zNDE1NjAtMDIxLTAwODY2LX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}</w:instrText>
                </w:r>
                <w:r w:rsidR="003E7A10" w:rsidRPr="003E7A10">
                  <w:rPr>
                    <w:color w:val="000000"/>
                  </w:rPr>
                  <w:fldChar w:fldCharType="separate"/>
                </w:r>
                <w:r w:rsidR="00560364">
                  <w:rPr>
                    <w:color w:val="000000"/>
                  </w:rPr>
                  <w:t>Khanna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e10348a-f55f-4ff6-8dd5-17be467c95b7"/>
                <w:id w:val="228122105"/>
                <w:placeholder>
                  <w:docPart w:val="207AFB7DC3884590B8038F29E2D217F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TYzMGQ5LTg5YjgtNGFkYy05N2UwLWVjMDg1MjZlMjdlZiIsIlJhbmdlTGVuZ3RoIjo2LCJSZWZlcmVuY2VJZCI6ImE2NGJkMTJjLTJjZGItNGU3OS04YWU1LWIxNzg3MTUwNDI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xLTAwODY2LXgiLCJFZGl0b3JzIjpbXSwiRXZhbHVhdGlvbkNvbXBsZXhpdHkiOjAsIkV2YWx1YXRpb25Tb3VyY2VUZXh0Rm9ybWF0IjowLCJHcm91cHMiOltdLCJIYXNMYWJlbDEiOnRydW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YwLTAyMS0wMDg2Ni14IiwiVXJpU3RyaW5nIjoiaHR0cHM6Ly9kb2kub3JnLzEwLjEwMzgvczQxNTYwLTAyMS0wMDg2Ni1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EpIn1dfSwiVGFnIjoiQ2l0YXZpUGxhY2Vob2xkZXIjZmUxMDM0OGEtZjU1Zi00ZmY2LThkZDUtMTdiZTQ2N2M5NWI3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e3723f2-488e-4ff4-ab19-9c4333f1f4c9"/>
                <w:id w:val="9801658"/>
                <w:placeholder>
                  <w:docPart w:val="804B8E3478454E9D9003DFCC0B80BDA5"/>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lMTlhN2Y2LWI1NGMtNGFiNy04ODk2LTc1Y2VjMzllMDY1ZCIsIkVudHJpZXMiOlt7IiRpZCI6IjIiLCIkdHlwZSI6IlN3aXNzQWNhZGVtaWMuQ2l0YXZpLkNpdGF0aW9ucy5Xb3JkUGxhY2Vob2xkZXJFbnRyeSwgU3dpc3NBY2FkZW1pYy5DaXRhdmkiLCJJZCI6IjkwYmQ0ZWJlLTg3Y2EtNGFjYi1iOWU1LTc0YjA1ZTdkYWQxMyIsIlJhbmdlTGVuZ3RoIjoxNiwiUmVmZXJlbmNlSWQiOiI5ZTc5YTQyZS0xMTMxLTQ3MTUtYjAzMC0wNDEyY2JiZjA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I5ZTc5YTQyZS0xMTMxLTQ3MTUtYjAzMC0wNDEyY2JiZjAyOD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xLjExMTQ4M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uYnVpbGQuMjAyMS4xMTE0ODAiLCJVcmlTdHJpbmciOiJodHRwczovL2RvaS5vcmcvMTAuMTAxNi9qLmVuYnVpbGQuMjAyMS4xMTE0O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M4Y2RhNThkLWZlZjEtNDllNi05NTBlLTU3YTk2YjIzMWM4NCIsIk1vZGlmaWVkT24iOiIyMDIyLTAxLTEyVDExOjExOjExIiwiUHJvamVjdCI6eyIkcmVmIjoiOCJ9fV0sIk9yZ2FuaXphdGlvbnMiOltdLCJPdGhlcnNJbnZvbHZlZCI6W10sIlBhZ2VDb3VudCI6IjIwIiwiUGFnZVJhbmdlIjoiPHNwPlxyXG4gIDxuPjExMTQ4MDwvbj5cclxuICA8aW4+dHJ1ZTwvaW4+XHJcbiAgPG9zPjExMTQ4MDwvb3M+XHJcbiAgPHBzPjExMTQ4MDwvcHM+XHJcbjwvc3A+XHJcbjxvcz4xMTE0ODA8L29zPiIsIlBlcmlvZGljYWwiOnsiJGlkIjoiMTY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lppcWlhbyBMaSBldCBhbC4ifV19LCJUYWciOiJDaXRhdmlQbGFjZWhvbGRlciM1ZTM3MjNmMi00ODhlLTRmZjQtYWIxOS05YzQzMzNmMWY0YzkiLCJUZXh0IjoiWmlxaWFvIExpIGV0IGFsLiIsIldBSVZlcnNpb24iOiI3LjAuMi4wIn0=}</w:instrText>
                </w:r>
                <w:r w:rsidR="003E7A10" w:rsidRPr="003E7A10">
                  <w:rPr>
                    <w:color w:val="000000"/>
                  </w:rPr>
                  <w:fldChar w:fldCharType="separate"/>
                </w:r>
                <w:r w:rsidR="00560364">
                  <w:rPr>
                    <w:color w:val="000000"/>
                  </w:rPr>
                  <w:t>Li et al.</w:t>
                </w:r>
                <w:r w:rsidR="003E7A10" w:rsidRPr="003E7A1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e19a7f6-b54c-4ab7-8896-75cec39e065d"/>
                <w:id w:val="960683111"/>
                <w:placeholder>
                  <w:docPart w:val="B29A2EAF584B49B2ABE2EDAD8B535D2C"/>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VlMzcyM2YyLTQ4OGUtNGZmNC1hYjE5LTljNDMzM2YxZjRjOSIsIkVudHJpZXMiOlt7IiRpZCI6IjIiLCIkdHlwZSI6IlN3aXNzQWNhZGVtaWMuQ2l0YXZpLkNpdGF0aW9ucy5Xb3JkUGxhY2Vob2xkZXJFbnRyeSwgU3dpc3NBY2FkZW1pYy5DaXRhdmkiLCJJZCI6ImM1M2MzMGNlLTBlYzYtNGQ0MS1iNTNkLWRkZTU1Nzk4NTE1OSIsIlJhbmdlTGVuZ3RoIjo2LCJSZWZlcmVuY2VJZCI6IjllNzlhNDJlLTExMzEtNDcxNS1iMDMwLTA0MTJjYmJmMD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OWU3OWE0MmUtMTEzMS00NzE1LWIwMzAtMDQxMmNiYmYw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S4xMTE0ODA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J1aWxkLjIwMjEuMTExNDgwIiwiVXJpU3RyaW5nIjoiaHR0cHM6Ly9kb2kub3JnLzEwLjEwMTYvai5lbmJ1aWxkLjIwMjEuMTExNDg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MGUxOWE3ZjYtYjU0Yy00YWI3LTg4OTYtNzVjZWMzOWUwNjVk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f7be339a-1a87-401b-95b4-c19e817c8c17"/>
                <w:id w:val="651724877"/>
                <w:placeholder>
                  <w:docPart w:val="63597B4BF0E746D092DF968FDD39A2BC"/>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VlYzkzOTM1LWYwYjItNDQ2OS1iZjBmLTVmNDIyZDEzZDNhMyIsIkVudHJpZXMiOlt7IiRpZCI6IjIiLCIkdHlwZSI6IlN3aXNzQWNhZGVtaWMuQ2l0YXZpLkNpdGF0aW9ucy5Xb3JkUGxhY2Vob2xkZXJFbnRyeSwgU3dpc3NBY2FkZW1pYy5DaXRhdmkiLCJJZCI6ImI0M2ExY2E3LTBiZGYtNDJlOS04NjE1LThhZmM1ZjBkMmNmZSIsIlJhbmdlTGVuZ3RoIjoxOSwiUmVmZXJlbmNlSWQiOiJhNTdiZmNiYi02OTk1LTRhYmUtOTVmYy01MDA5ZGZiMTA3N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YTU3YmZjYmItNjk5NS00YWJlLTk1ZmMtNTAwOWRmYjEwNzZ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4OS9mZW52cy4yMDIxLjYyNjg5MC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ZW52cy4yMDIxLjYyNjg5MCIsIlVyaVN0cmluZyI6Imh0dHBzOi8vZG9pLm9yZy8xMC4zMzg5L2ZlbnZzLjIwMjEuNjI2ODk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E6MDI6NTAiLCJNb2RpZmllZEJ5IjoiX0ZlbGluZSBNYXJpZSBTY2huYWFrIiwiSWQiOiIyMjc2MDQ4OS0xYTdmLTQyYzQtOTIyNC0xMjdlZWM4MzE5MGEiLCJNb2RpZmllZE9uIjoiMjAyMi0wMy0wOFQxMTowMjo1MCIsIlByb2plY3QiOnsiJHJlZiI6IjgifX1dLCJOdW1iZXJPZlZvbHVtZXMiOiI2MjY4OTAi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}</w:instrText>
                </w:r>
                <w:r w:rsidR="003E7A10" w:rsidRPr="003E7A10">
                  <w:rPr>
                    <w:color w:val="000000"/>
                  </w:rPr>
                  <w:fldChar w:fldCharType="separate"/>
                </w:r>
                <w:r w:rsidR="00560364">
                  <w:rPr>
                    <w:color w:val="000000"/>
                  </w:rPr>
                  <w:t>Li and Cao</w:t>
                </w:r>
                <w:r w:rsidR="003E7A10" w:rsidRPr="003E7A10">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5ec93935-f0b2-4469-bf0f-5f422d13d3a3"/>
                <w:id w:val="139239174"/>
                <w:placeholder>
                  <w:docPart w:val="7BD714E255F44A53B7A5FAC106A7C106"/>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Y3YmUzMzlhLTFhODctNDAxYi05NWI0LWMxOWU4MTdjOGMxNyIsIkVudHJpZXMiOlt7IiRpZCI6IjIiLCIkdHlwZSI6IlN3aXNzQWNhZGVtaWMuQ2l0YXZpLkNpdGF0aW9ucy5Xb3JkUGxhY2Vob2xkZXJFbnRyeSwgU3dpc3NBY2FkZW1pYy5DaXRhdmkiLCJJZCI6ImQ5NzIzNTlkLWJhOGItNGViMy1hOWU3LTBlZDU5ZDQ1YjA5ZSIsIlJhbmdlTGVuZ3RoIjo2LCJSZWZlcmVuY2VJZCI6ImE1N2JmY2JiLTY5OTUtNGFiZS05NWZjLTUwMDlkZmIxMDc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mE1N2JmY2JiLTY5OTUtNGFiZS05NWZjLTUwMDlkZmIxMDc2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mVudnMuMjAyMS42MjY4OTA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mVudnMuMjAyMS42MjY4OTAiLCJVcmlTdHJpbmciOiJodHRwczovL2RvaS5vcmcvMTAuMzM4OS9mZW52cy4yMDIxLjYyNjg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VlYzkzOTM1LWYwYjItNDQ2OS1iZjBmLTVmNDIyZDEzZDNhMyIsIlRleHQiOiIoMjAyMSkiLCJXQUlWZXJzaW9uIjoiNy4wLjIuMCJ9}</w:instrText>
                </w:r>
                <w:r w:rsidR="003E7A10" w:rsidRPr="003E7A10">
                  <w:rPr>
                    <w:color w:val="000000"/>
                  </w:rPr>
                  <w:fldChar w:fldCharType="separate"/>
                </w:r>
                <w:r w:rsidR="00560364">
                  <w:rPr>
                    <w:color w:val="000000"/>
                  </w:rPr>
                  <w:t>(2021)</w:t>
                </w:r>
                <w:r w:rsidR="003E7A10" w:rsidRPr="003E7A1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738635D" w14:textId="77777777" w:rsidR="00376658" w:rsidRPr="0043519C" w:rsidRDefault="002241AB">
            <w:pPr>
              <w:spacing w:after="0" w:line="240" w:lineRule="auto"/>
              <w:jc w:val="center"/>
              <w:rPr>
                <w:lang w:eastAsia="de-DE"/>
              </w:rPr>
            </w:pPr>
            <w:r w:rsidRPr="0043519C">
              <w:rPr>
                <w:lang w:eastAsia="de-DE"/>
              </w:rPr>
              <w:t>4</w:t>
            </w:r>
          </w:p>
          <w:p w14:paraId="2948D528" w14:textId="77777777" w:rsidR="00376658" w:rsidRPr="0043519C" w:rsidRDefault="002241AB">
            <w:pPr>
              <w:spacing w:after="0" w:line="240" w:lineRule="auto"/>
              <w:jc w:val="center"/>
              <w:rPr>
                <w:lang w:eastAsia="de-DE"/>
              </w:rPr>
            </w:pPr>
            <w:r w:rsidRPr="0043519C">
              <w:rPr>
                <w:lang w:eastAsia="de-DE"/>
              </w:rPr>
              <w:t>(1,2,4,6)</w:t>
            </w:r>
          </w:p>
        </w:tc>
      </w:tr>
      <w:tr w:rsidR="00376658" w:rsidRPr="0043519C" w14:paraId="3260DDA8" w14:textId="77777777">
        <w:trPr>
          <w:trHeight w:val="61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4E7408A" w14:textId="77777777" w:rsidR="00376658" w:rsidRPr="0043519C" w:rsidRDefault="002241AB">
            <w:pPr>
              <w:spacing w:after="0" w:line="240" w:lineRule="auto"/>
              <w:rPr>
                <w:lang w:eastAsia="de-DE"/>
              </w:rPr>
            </w:pPr>
            <w:r w:rsidRPr="0043519C">
              <w:rPr>
                <w:lang w:eastAsia="de-DE"/>
              </w:rPr>
              <w:t>A2</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46A3D648" w14:textId="77777777" w:rsidR="00376658" w:rsidRPr="0043519C" w:rsidRDefault="002241AB">
            <w:pPr>
              <w:spacing w:after="0" w:line="240" w:lineRule="auto"/>
              <w:rPr>
                <w:lang w:eastAsia="de-DE"/>
              </w:rPr>
            </w:pPr>
            <w:r w:rsidRPr="0043519C">
              <w:rPr>
                <w:lang w:eastAsia="de-DE"/>
              </w:rPr>
              <w:t>Periodical</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660746E" w14:textId="77777777" w:rsidR="00376658" w:rsidRPr="0043519C" w:rsidRDefault="002241AB">
            <w:pPr>
              <w:spacing w:after="0" w:line="240" w:lineRule="auto"/>
              <w:rPr>
                <w:lang w:eastAsia="de-DE"/>
              </w:rPr>
            </w:pPr>
            <w:r w:rsidRPr="0043519C">
              <w:rPr>
                <w:szCs w:val="13"/>
              </w:rPr>
              <w:t>…at regular recurring intervals, for example on a weekly basi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D5F657F" w14:textId="1A8BDE3A" w:rsidR="00376658" w:rsidRPr="0043519C" w:rsidRDefault="00C70919">
            <w:pPr>
              <w:spacing w:after="0" w:line="240" w:lineRule="auto"/>
              <w:rPr>
                <w:lang w:eastAsia="de-DE"/>
              </w:rPr>
            </w:pPr>
            <w:sdt>
              <w:sdtPr>
                <w:rPr>
                  <w:color w:val="000000"/>
                  <w:lang w:eastAsia="de-DE"/>
                </w:rPr>
                <w:alias w:val="To edit, see citavi.com/edit"/>
                <w:tag w:val="CitaviPlaceholder#f5f3a8af-367d-4ac3-9cc3-2b72279f052b"/>
                <w:id w:val="-1458329269"/>
                <w:placeholder>
                  <w:docPart w:val="A2DD20BF5E4E4D8294164F7282D93BF7"/>
                </w:placeholder>
              </w:sdtPr>
              <w:sdtEndPr/>
              <w:sdtContent>
                <w:r w:rsidR="00FE5FE8" w:rsidRPr="00FE5FE8">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5NWQ2NWQwLWFkN2ItNGE5OS04Nzk2LTE2YmI2NzAzOGM2YyIsIkVudHJpZXMiOlt7IiRpZCI6IjIiLCIkdHlwZSI6IlN3aXNzQWNhZGVtaWMuQ2l0YXZpLkNpdGF0aW9ucy5Xb3JkUGxhY2Vob2xkZXJFbnRyeSwgU3dpc3NBY2FkZW1pYy5DaXRhdmkiLCJJZCI6ImI0NGI1NzJhLTczYzgtNDgzOS05MTkzLWQzOTUyM2FiMjU0YSIsIlJhbmdlTGVuZ3RoIjoxNCwiUmVmZXJlbmNlSWQiOiI0NDQ1OGM3NS0zMGI4LTQ1ZDgtODRjNC1lOGVmOGIxYzM1N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NDQ0NThjNzUtMzBiOC00NWQ4LTg0YzQtZThlZjhiMWMzNTV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Ny4yMDIxIiwiRG9pIjoiMTAuMTAxNi9qLmplbnZtYW4uMjAyMS4xMTMzMzI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DM1MTI4NSIsIlVyaVN0cmluZyI6Imh0dHA6Ly93d3cubmNiaS5ubG0ubmloLmdvdi9wdWJtZWQvMzQzNTEy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uZSBNYXJpZSBTY2huYWFrIiwiQ3JlYXRlZE9uIjoiMjAyMi0wMS0xMlQxMToxMToxMSIsIk1vZGlmaWVkQnkiOiJfRmVsaW5lIE1hcmllIFNjaG5hYWsiLCJJZCI6IjI3NjE3ZDU5LTM5OGYtNDM0OS04NTM4LTZiMWI2YzE3MjE0Mi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plbnZtYW4uMjAyMS4xMTMzMzIiLCJVcmlTdHJpbmciOiJodHRwczovL2RvaS5vcmcvMTAuMTAxNi9qLmplbnZtYW4uMjAyMS4xMTMz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}</w:instrText>
                </w:r>
                <w:r w:rsidR="00FE5FE8" w:rsidRPr="00FE5FE8">
                  <w:rPr>
                    <w:color w:val="000000"/>
                  </w:rPr>
                  <w:fldChar w:fldCharType="separate"/>
                </w:r>
                <w:r w:rsidR="00560364">
                  <w:rPr>
                    <w:color w:val="000000"/>
                  </w:rPr>
                  <w:t>Callery et al.</w:t>
                </w:r>
                <w:r w:rsidR="00FE5FE8" w:rsidRPr="00FE5FE8">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295d65d0-ad7b-4a99-8796-16bb67038c6c"/>
                <w:id w:val="-1891171511"/>
                <w:placeholder>
                  <w:docPart w:val="F80DC968F06A43DEBC76E6B7D7ACE0EB"/>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1ZjNhOGFmLTM2N2QtNGFjMy05Y2MzLTJiNzIyNzlmMDUyYiIsIkVudHJpZXMiOlt7IiRpZCI6IjIiLCIkdHlwZSI6IlN3aXNzQWNhZGVtaWMuQ2l0YXZpLkNpdGF0aW9ucy5Xb3JkUGxhY2Vob2xkZXJFbnRyeSwgU3dpc3NBY2FkZW1pYy5DaXRhdmkiLCJJZCI6IjVjMTY2NTNiLTA0MWYtNDNlNy05NDc4LWQ4ZGM2MmUyOTg4MCIsIlJhbmdlTGVuZ3RoIjo2LCJSZWZlcmVuY2VJZCI6IjQ0NDU4Yzc1LTMwYjgtNDVkOC04NGM0LWU4ZWY4YjFjMzU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jQ0NDU4Yzc1LTMwYjgtNDVkOC04NGM0LWU4ZWY4YjFjMzU1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uMDcuMjAyMSIsIkRvaSI6IjEwLjEwMTYvai5qZW52bWFuLjIwMjEuMTEzMzMy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NTEyODUiLCJVcmlTdHJpbmciOiJodHRwOi8vd3d3Lm5jYmkubmxtLm5paC5nb3YvcHVibWVkLzM0MzUxMjg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yNzYxN2Q1OS0zOThmLTQzNDktODUzOC02YjFiNmMxNzIxNDIiLCJNb2RpZmllZE9uIjoiMjAyMi0wMS0xMlQxMToxMTox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qZW52bWFuLjIwMjEuMTEzMzMyIiwiVXJpU3RyaW5nIjoiaHR0cHM6Ly9kb2kub3JnLzEwLjEwMTYvai5qZW52bWFuLjIwMjEuMTEzMz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pIn1dfSwiVGFnIjoiQ2l0YXZpUGxhY2Vob2xkZXIjMjk1ZDY1ZDAtYWQ3Yi00YTk5LTg3OTYtMTZiYjY3MDM4YzZj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7b48456a-f2cf-4ebf-811e-d583998d4755"/>
                <w:id w:val="564451791"/>
                <w:placeholder>
                  <w:docPart w:val="70FB82799F9C4AB9A6EF7490B06B17BB"/>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RmOWJjY2E2LTg0NzMtNDhhMi1hZDZiLTdmNDY4OTBhM2U0MSIsIkVudHJpZXMiOlt7IiRpZCI6IjIiLCIkdHlwZSI6IlN3aXNzQWNhZGVtaWMuQ2l0YXZpLkNpdGF0aW9ucy5Xb3JkUGxhY2Vob2xkZXJFbnRyeSwgU3dpc3NBY2FkZW1pYy5DaXRhdmkiLCJJZCI6IjMwYjFlOGRhLWQ3ZDYtNGNjNS05NWEzLWJjODE4YmM2MmI1ZiIsIlJhbmdlTGVuZ3RoIjoxMiwiUmVmZXJlbmNlSWQiOiJmZDAwNzZmMC1mMWE0LTQwMWQtYjcxMi0yZTZjNTdhOGU5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NyYWdvIiwiTWlkZGxlTmFtZSI6IkwuIiwiUHJvdGVjdGVkIjpmYWxzZSwiU2V4IjoxLCJDcmVhdGVkQnkiOiJfRmVsaW5lIE1hcmllIFNjaG5hYWsiLCJDcmVhdGVkT24iOiIyMDIxLTEyLTI3VDE1OjExOjA4IiwiTW9kaWZpZWRCeSI6Il9GZWxpbmUgTWFyaWUgU2NobmFhayIsIklkIjoiNGU5MzU2MWItMzVjNy00YTM5LTgxYjktOTJiZWYyMDFlZjZh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mZDAwNzZmMC1mMWE0LTQwMWQtYjcxMi0yZTZjNTdhOGU5Y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j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IwLjExMTc2NCIsIlVyaVN0cmluZyI6Imh0dHBzOi8vZG9pLm9yZy8xMC4xMDE2L2ouZW5wb2wuMjAyMC4xMTE3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MjoyMCIsIk1vZGlmaWVkQnkiOiJfRmVsaW5lIFNjaG5hYWsiLCJJZCI6ImZhODA2MjU1LTI3MTgtNGE1Zi1iZTJkLTljNDk4MDkxYjBiNiIsIk1vZGlmaWVkT24iOiIyMDI1LTAyLTAzVDE3OjQyOjIw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}</w:instrText>
                </w:r>
                <w:r w:rsidR="003E7A10" w:rsidRPr="003E7A10">
                  <w:rPr>
                    <w:color w:val="000000"/>
                  </w:rPr>
                  <w:fldChar w:fldCharType="separate"/>
                </w:r>
                <w:r w:rsidR="00560364">
                  <w:rPr>
                    <w:color w:val="000000"/>
                  </w:rPr>
                  <w:t>Crago et al.</w:t>
                </w:r>
                <w:r w:rsidR="003E7A10" w:rsidRPr="003E7A1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4f9bcca6-8473-48a2-ad6b-7f46890a3e41"/>
                <w:id w:val="2124189262"/>
                <w:placeholder>
                  <w:docPart w:val="D55F31BF0B434B03B5E569F3595FCF06"/>
                </w:placeholder>
              </w:sdtPr>
              <w:sdtEndPr/>
              <w:sdtContent>
                <w:r w:rsidR="003E7A10" w:rsidRPr="003E7A1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diNDg0NTZhLWYyY2YtNGViZi04MTFlLWQ1ODM5OThkNDc1NSIsIkVudHJpZXMiOlt7IiRpZCI6IjIiLCIkdHlwZSI6IlN3aXNzQWNhZGVtaWMuQ2l0YXZpLkNpdGF0aW9ucy5Xb3JkUGxhY2Vob2xkZXJFbnRyeSwgU3dpc3NBY2FkZW1pYy5DaXRhdmkiLCJJZCI6ImQxOTlhNjNmLWEwNzEtNGQwNy1hM2NlLWEyOTQ3NjZiMTMxOSIsIlJhbmdlTGVuZ3RoIjo2LCJSZWZlcmVuY2VJZCI6ImZkMDA3NmYwLWYxYTQtNDAxZC1iNzEyLTJlNmM1N2E4ZTl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DcmFnbyIsIk1pZGRsZU5hbWUiOiJMLiIsIlByb3RlY3RlZCI6ZmFsc2UsIlNleCI6MSwiQ3JlYXRlZEJ5IjoiX0ZlbGluZSBNYXJpZSBTY2huYWFrIiwiQ3JlYXRlZE9uIjoiMjAyMS0xMi0yN1QxNToxMTowOCIsIk1vZGlmaWVkQnkiOiJfRmVsaW5lIE1hcmllIFNjaG5hYWsiLCJJZCI6IjRlOTM1NjFiLTM1YzctNGEzOS04MWI5LTkyYmVmMjAxZWY2Y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mQwMDc2ZjAtZjFhNC00MDFkLWI3MTItMmU2YzU3YThlOW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AuMTExNzY0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yMC4xMTE3NjQiLCJVcmlTdHJpbmciOiJodHRwczovL2RvaS5vcmcvMTAuMTAxNi9qLmVucG9sLjIwMjAuMTExNz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I6MjAiLCJNb2RpZmllZEJ5IjoiX0ZlbGluZSBTY2huYWFrIiwiSWQiOiJmYTgwNjI1NS0yNzE4LTRhNWYtYmUyZC05YzQ5ODA5MWIwYjYiLCJNb2RpZmllZE9uIjoiMjAyNS0wMi0wM1QxNzo0MjoyMC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0ZjliY2NhNi04NDczLTQ4YTItYWQ2Yi03ZjQ2ODkwYTNlNDEiLCJUZXh0IjoiKDIwMjApIiwiV0FJVmVyc2lvbiI6IjcuMC4yLjAifQ==}</w:instrText>
                </w:r>
                <w:r w:rsidR="003E7A10" w:rsidRPr="003E7A10">
                  <w:rPr>
                    <w:color w:val="000000"/>
                  </w:rPr>
                  <w:fldChar w:fldCharType="separate"/>
                </w:r>
                <w:r w:rsidR="00560364">
                  <w:rPr>
                    <w:color w:val="000000"/>
                  </w:rPr>
                  <w:t>(2020)</w:t>
                </w:r>
                <w:r w:rsidR="003E7A10" w:rsidRPr="003E7A1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d69c5d96-99ff-49b7-9a65-ede822f85760"/>
                <w:id w:val="-135877669"/>
                <w:placeholder>
                  <w:docPart w:val="4726DFAB553B4E4BBAC4CF7CA5C9CB72"/>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FmYTg2YmY0LTBkODQtNDlhYS04MmQwLTg5YjZmMzQyMGYzMSIsIkVudHJpZXMiOlt7IiRpZCI6IjIiLCIkdHlwZSI6IlN3aXNzQWNhZGVtaWMuQ2l0YXZpLkNpdGF0aW9ucy5Xb3JkUGxhY2Vob2xkZXJFbnRyeSwgU3dpc3NBY2FkZW1pYy5DaXRhdmkiLCJJZCI6ImZhNDdmZGRhLTc1OGEtNGE4Zi1hZGNjLWMzMTQwNzZkM2MwYiIsIlJhbmdlTGVuZ3RoIjoxMywiUmVmZXJlbmNlSWQiOiJhNjRiZDEyYy0yY2RiLTRlNzktOGFlNS1iMTc4NzE1MDQy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jEtMDA4NjYteCIsIkVkaXRvcnMiOltdLCJFdmFsdWF0aW9uQ29tcGxleGl0eSI6MCwiRXZhbHVhdGlvblNvdXJjZVRleHRGb3JtYXQiOjAsIkdyb3VwcyI6W10sIkhhc0xhYmVsMSI6dHJ1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NjAtMDIxLTAwODY2LXgiLCJVcmlTdHJpbmciOiJodHRwczovL2RvaS5vcmcvMTAuMTAzOC9zNDE1NjAtMDIxLTAwODY2LX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}</w:instrText>
                </w:r>
                <w:r w:rsidR="003E7A10" w:rsidRPr="003E7A10">
                  <w:rPr>
                    <w:color w:val="000000"/>
                  </w:rPr>
                  <w:fldChar w:fldCharType="separate"/>
                </w:r>
                <w:r w:rsidR="00560364">
                  <w:rPr>
                    <w:color w:val="000000"/>
                  </w:rPr>
                  <w:t>Khanna et al.</w:t>
                </w:r>
                <w:r w:rsidR="003E7A10" w:rsidRPr="003E7A1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1fa86bf4-0d84-49aa-82d0-89b6f3420f31"/>
                <w:id w:val="761641442"/>
                <w:placeholder>
                  <w:docPart w:val="92775A93DDFA43ECBDDE3CF16B1B9D2D"/>
                </w:placeholder>
              </w:sdtPr>
              <w:sdtEndPr/>
              <w:sdtContent>
                <w:r w:rsidR="003E7A10" w:rsidRPr="003E7A1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2OWM1ZDk2LTk5ZmYtNDliNy05YTY1LWVkZTgyMmY4NTc2MCIsIkVudHJpZXMiOlt7IiRpZCI6IjIiLCIkdHlwZSI6IlN3aXNzQWNhZGVtaWMuQ2l0YXZpLkNpdGF0aW9ucy5Xb3JkUGxhY2Vob2xkZXJFbnRyeSwgU3dpc3NBY2FkZW1pYy5DaXRhdmkiLCJJZCI6IjNlNDkyMGY1LWE4YWYtNDk4Ni1hYzY1LWJmMzNmNDc2OGNmZSIsIlJhbmdlTGVuZ3RoIjo2LCJSZWZlcmVuY2VJZCI6ImE2NGJkMTJjLTJjZGItNGU3OS04YWU1LWIxNzg3MTUwNDI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xLTAwODY2LXgiLCJFZGl0b3JzIjpbXSwiRXZhbHVhdGlvbkNvbXBsZXhpdHkiOjAsIkV2YWx1YXRpb25Tb3VyY2VUZXh0Rm9ybWF0IjowLCJHcm91cHMiOltdLCJIYXNMYWJlbDEiOnRydW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YwLTAyMS0wMDg2Ni14IiwiVXJpU3RyaW5nIjoiaHR0cHM6Ly9kb2kub3JnLzEwLjEwMzgvczQxNTYwLTAyMS0wMDg2Ni1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EpIn1dfSwiVGFnIjoiQ2l0YXZpUGxhY2Vob2xkZXIjMWZhODZiZjQtMGQ4NC00OWFhLTgyZDAtODliNmYzNDIwZjMxIiwiVGV4dCI6IigyMDIxKSIsIldBSVZlcnNpb24iOiI3LjAuMi4wIn0=}</w:instrText>
                </w:r>
                <w:r w:rsidR="003E7A10" w:rsidRPr="003E7A10">
                  <w:rPr>
                    <w:color w:val="000000"/>
                  </w:rPr>
                  <w:fldChar w:fldCharType="separate"/>
                </w:r>
                <w:r w:rsidR="00560364">
                  <w:rPr>
                    <w:color w:val="000000"/>
                  </w:rPr>
                  <w:t>(2021)</w:t>
                </w:r>
                <w:r w:rsidR="003E7A10" w:rsidRPr="003E7A1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13ac37a4-e2b7-45ef-9554-29cb1ad41255"/>
                <w:id w:val="-1680885026"/>
                <w:placeholder>
                  <w:docPart w:val="E0128F922B394EC5965975885F2B32E6"/>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ZjMDI1YmI2LTkyNGMtNDE3YS05MzcxLTNhZDQ0ODI1OTFiZiIsIkVudHJpZXMiOlt7IiRpZCI6IjIiLCIkdHlwZSI6IlN3aXNzQWNhZGVtaWMuQ2l0YXZpLkNpdGF0aW9ucy5Xb3JkUGxhY2Vob2xkZXJFbnRyeSwgU3dpc3NBY2FkZW1pYy5DaXRhdmkiLCJJZCI6ImY4NTM1YTUwLTZiYWYtNDNjOS05MDg4LTUzYzA3MWQzZjFkYyIsIlJhbmdlTGVuZ3RoIjoxNSwiUmVmZXJlbmNlSWQiOiIyNmY0MDk0NC05NDk4LTQyMGQtYTBkOS0yODdmZjdmYjZiZ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yNmY0MDk0NC05NDk4LTQyMGQtYTBkOS0yODdmZjdmYjZiZ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}</w:instrText>
                </w:r>
                <w:r w:rsidR="00D70F32" w:rsidRPr="00D70F32">
                  <w:rPr>
                    <w:color w:val="000000"/>
                  </w:rPr>
                  <w:fldChar w:fldCharType="separate"/>
                </w:r>
                <w:r w:rsidR="00560364">
                  <w:rPr>
                    <w:color w:val="000000"/>
                  </w:rPr>
                  <w:t>Myers and Souza</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fc025bb6-924c-417a-9371-3ad4482591bf"/>
                <w:id w:val="-1323578179"/>
                <w:placeholder>
                  <w:docPart w:val="E0128F922B394EC5965975885F2B32E6"/>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EzYWMzN2E0LWUyYjctNDVlZi05NTU0LTI5Y2IxYWQ0MTI1NSIsIkVudHJpZXMiOlt7IiRpZCI6IjIiLCIkdHlwZSI6IlN3aXNzQWNhZGVtaWMuQ2l0YXZpLkNpdGF0aW9ucy5Xb3JkUGxhY2Vob2xkZXJFbnRyeSwgU3dpc3NBY2FkZW1pYy5DaXRhdmkiLCJJZCI6IjNhNjhiZmZhLWU1MzgtNDYwOS05OWYxLThiZWZlZmU2ZTdjNSIsIlJhbmdlTGVuZ3RoIjo2LCJSZWZlcmVuY2VJZCI6IjI2ZjQwOTQ0LTk0OTgtNDIwZC1hMGQ5LTI4N2ZmN2ZiNmJ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MjZmNDA5NDQtOTQ5OC00MjBkLWEwZDktMjg3ZmY3ZmI2Ym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NmYzAyNWJiNi05MjRjLTQxN2EtOTM3MS0zYWQ0NDgyNTkxYmYiLCJUZXh0IjoiKDIwMTgpIiwiV0FJVmVyc2lvbiI6IjcuMC4yLjAifQ==}</w:instrText>
                </w:r>
                <w:r w:rsidR="00D70F32" w:rsidRPr="00D70F32">
                  <w:rPr>
                    <w:color w:val="000000"/>
                  </w:rPr>
                  <w:fldChar w:fldCharType="separate"/>
                </w:r>
                <w:r w:rsidR="00560364">
                  <w:rPr>
                    <w:color w:val="000000"/>
                  </w:rPr>
                  <w:t>(2018)</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2d062f3-ed47-4485-b431-46d905b3dec3"/>
                <w:id w:val="1992138466"/>
                <w:placeholder>
                  <w:docPart w:val="B8640905BC46437EBF7E149A987E0A2A"/>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FkY2U4ZGNkLWZmNzYtNDNiNi1iMzE5LWRlOTA0YTg3ZDNlMSIsIkVudHJpZXMiOlt7IiRpZCI6IjIiLCIkdHlwZSI6IlN3aXNzQWNhZGVtaWMuQ2l0YXZpLkNpdGF0aW9ucy5Xb3JkUGxhY2Vob2xkZXJFbnRyeSwgU3dpc3NBY2FkZW1pYy5DaXRhdmkiLCJJZCI6Ijc0OTllZjNkLTNjNGQtNGY2Ni04NzNlLThhNjIwYWM3Mzk1YSIsIlJhbmdlTGVuZ3RoIjoxNSwiUmVmZXJlbmNlSWQiOiJjOTJmM2I4NC0wYzhhLTRjNDEtOGNhZC0yNTZmMjhlMDgy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JjOTJmM2I4NC0wYzhhLTRjNDEtOGNhZC0yNTZmMjhlMDgyN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lbS4yMDIwLjEwMjMx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ZW0uMjAyMC4xMDIzMTUiLCJVcmlTdHJpbmciOiJodHRwczovL2RvaS5vcmcvMTAuMTAxNi9qLmplZW0uMjAyMC4xMDI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NeWVycyBhbmQgU291emEifV19LCJUYWciOiJDaXRhdmlQbGFjZWhvbGRlciM5MmQwNjJmMy1lZDQ3LTQ0ODUtYjQzMS00NmQ5MDViM2RlYzMiLCJUZXh0IjoiTXllcnMgYW5kIFNvdXphIiwiV0FJVmVyc2lvbiI6IjcuMC4yLjAifQ==}</w:instrText>
                </w:r>
                <w:r w:rsidR="00D70F32" w:rsidRPr="00D70F32">
                  <w:rPr>
                    <w:color w:val="000000"/>
                  </w:rPr>
                  <w:fldChar w:fldCharType="separate"/>
                </w:r>
                <w:r w:rsidR="00560364">
                  <w:rPr>
                    <w:color w:val="000000"/>
                  </w:rPr>
                  <w:t>Myers and Souza</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1dce8dcd-ff76-43b6-b319-de904a87d3e1"/>
                <w:id w:val="1897401217"/>
                <w:placeholder>
                  <w:docPart w:val="A793BDA726F94560A909C524C5852790"/>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yZDA2MmYzLWVkNDctNDQ4NS1iNDMxLTQ2ZDkwNWIzZGVjMyIsIkVudHJpZXMiOlt7IiRpZCI6IjIiLCIkdHlwZSI6IlN3aXNzQWNhZGVtaWMuQ2l0YXZpLkNpdGF0aW9ucy5Xb3JkUGxhY2Vob2xkZXJFbnRyeSwgU3dpc3NBY2FkZW1pYy5DaXRhdmkiLCJJZCI6ImE3ZmFlOTEwLTgzMTktNDZhYi05MjJiLTRjNDZiNWRmZWZhNSIsIlJhbmdlTGVuZ3RoIjo2LCJSZWZlcmVuY2VJZCI6ImM5MmYzYjg0LTBjOGEtNGM0MS04Y2FkLTI1NmYyOGUwODI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YzkyZjNiODQtMGM4YS00YzQxLThjYWQtMjU2ZjI4ZTA4Mj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M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VtLjIwMjAuMTAyMzE1IiwiVXJpU3RyaW5nIjoiaHR0cHM6Ly9kb2kub3JnLzEwLjEwMTYvai5qZWVtLjIwMjAuMTAyMz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5ZmZhYWZmMS1kYmYwLTQ3ZWYtOTc5Yy03ZjEwNzZkZWIxNWMiLCJNb2RpZmllZE9uIjoiMjAyMi0wMS0xMlQxMToxMToxMSIsIlByb2plY3QiOnsiJHJlZiI6IjgifX1dLCJPcmdhbml6YXRpb25zIjpbXSwiT3RoZXJzSW52b2x2ZWQiOltdLCJQYWdlQ291bnQiOiI2MiIsIlBhZ2VSYW5nZSI6IjxzcD5cclxuICA8bj4xPC9uPlxyXG4gIDxpbj50cnVlPC9pbj5cclxuICA8b3M+MTwvb3M+XHJcbiAgPHBzPjE8L3BzPlxyXG48L3NwPlxyXG48ZXA+XHJcbiAgPG4+NjI8L24+XHJcbiAgPGluPnRydWU8L2luPlxyXG4gIDxvcz42Mjwvb3M+XHJcbiAgPHBzPjYyPC9wcz5cclxuPC9lcD5cclxuPG9zPjEtNjI8L29zPiIsIlBlcmlvZGljYWwiOnsiJGlkIjoiMTU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KSJ9XX0sIlRhZyI6IkNpdGF2aVBsYWNlaG9sZGVyIzFkY2U4ZGNkLWZmNzYtNDNiNi1iMzE5LWRlOTA0YTg3ZDNlMSIsIlRleHQiOiIoMjAyMCkiLCJXQUlWZXJzaW9uIjoiNy4wLjIuMCJ9}</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b7e249cd-f8f3-4660-bb2e-f9812a0ed4af"/>
                <w:id w:val="1780689343"/>
                <w:placeholder>
                  <w:docPart w:val="A793BDA726F94560A909C524C5852790"/>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5OGMzYzA5LWVjOWYtNGUzYS05YzY5LTk3ZjIyYzM1ODdlNCIsIkVudHJpZXMiOlt7IiRpZCI6IjIiLCIkdHlwZSI6IlN3aXNzQWNhZGVtaWMuQ2l0YXZpLkNpdGF0aW9ucy5Xb3JkUGxhY2Vob2xkZXJFbnRyeSwgU3dpc3NBY2FkZW1pYy5DaXRhdmkiLCJJZCI6IjNjNTE3YTZlLWE1NWEtNGU4Ny04NmZlLWNhZGE4MmFlMTJjNiIsIlJhbmdlTGVuZ3RoIjo5LCJSZWZlcmVuY2VJZCI6IjA2MmE1MjRjLWIwNTUtNDQxZi1iNTdkLTU4NWVkZmRiMTkx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W50IiwiTGFzdE5hbWUiOiJTdWRhcnNoYW4iLCJQcm90ZWN0ZWQiOmZhbHNlLCJTZXgiOjAsIkNyZWF0ZWRCeSI6Il9GZWxpbmUgTWFyaWUgU2NobmFhayIsIkNyZWF0ZWRPbiI6IjIwMjItMDEtMTJUMTE6MTE6MTEiLCJNb2RpZmllZEJ5IjoiX0ZlbGluZSBNYXJpZSBTY2huYWFrIiwiSWQiOiJjMTJkNzczYi04MzkxLTQxZDctODA3MS02NGVhNTg5MmYwMTU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wNjJhNTI0Yy1iMDU1LTQ0MWYtYjU3ZC01ODVlZGZkYjE5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iby4yMDE2LjEyLjAx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Ym8uMjAxNi4xMi4wMTUiLCJVcmlTdHJpbmciOiJodHRwczovL2RvaS5vcmcvMTAuMTAxNi9qLmplYm8uMjAxNi4xMi4w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}</w:instrText>
                </w:r>
                <w:r w:rsidR="00D70F32" w:rsidRPr="00D70F32">
                  <w:rPr>
                    <w:color w:val="000000"/>
                  </w:rPr>
                  <w:fldChar w:fldCharType="separate"/>
                </w:r>
                <w:r w:rsidR="00560364">
                  <w:rPr>
                    <w:color w:val="000000"/>
                  </w:rPr>
                  <w:t>Sudarshan</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498c3c09-ec9f-4e3a-9c69-97f22c3587e4"/>
                <w:id w:val="-131798757"/>
                <w:placeholder>
                  <w:docPart w:val="A793BDA726F94560A909C524C5852790"/>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3ZTI0OWNkLWY4ZjMtNDY2MC1iYjJlLWY5ODEyYTBlZDRhZiIsIkVudHJpZXMiOlt7IiRpZCI6IjIiLCIkdHlwZSI6IlN3aXNzQWNhZGVtaWMuQ2l0YXZpLkNpdGF0aW9ucy5Xb3JkUGxhY2Vob2xkZXJFbnRyeSwgU3dpc3NBY2FkZW1pYy5DaXRhdmkiLCJJZCI6IjEzNjM0MmQ4LWNhMmItNGRjOC04ZWRlLWE1NmMzYWYwZTdjNCIsIlJhbmdlTGVuZ3RoIjo2LCJSZWZlcmVuY2VJZCI6IjA2MmE1MjRjLWIwNTUtNDQxZi1iNTdkLTU4NWVkZmRiMT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bnQiLCJMYXN0TmFtZSI6IlN1ZGFyc2hhbiIsIlByb3RlY3RlZCI6ZmFsc2UsIlNleCI6MCwiQ3JlYXRlZEJ5IjoiX0ZlbGluZSBNYXJpZSBTY2huYWFrIiwiQ3JlYXRlZE9uIjoiMjAyMi0wMS0xMlQxMToxMToxMSIsIk1vZGlmaWVkQnkiOiJfRmVsaW5lIE1hcmllIFNjaG5hYWsiLCJJZCI6ImMxMmQ3NzNiLTgzOTEtNDFkNy04MDcxLTY0ZWE1ODkyZjAxNSIsIk1vZGlmaWVkT24iOiIyMDIyLTAxLTEyVDExOjE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A2MmE1MjRjLWIwNTUtNDQxZi1iNTdkLTU4NWVkZmRiMTkx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TYuMTIuMDE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Viby4yMDE2LjEyLjAxNSIsIlVyaVN0cmluZyI6Imh0dHBzOi8vZG9pLm9yZy8xMC4xMDE2L2ouamViby4yMDE2LjEyLjA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NykifV19LCJUYWciOiJDaXRhdmlQbGFjZWhvbGRlciM0OThjM2MwOS1lYzlmLTRlM2EtOWM2OS05N2YyMmMzNTg3ZTQiLCJUZXh0IjoiKDIwMTcpIiwiV0FJVmVyc2lvbiI6IjcuMC4yLjAifQ==}</w:instrText>
                </w:r>
                <w:r w:rsidR="00D70F32" w:rsidRPr="00D70F32">
                  <w:rPr>
                    <w:color w:val="000000"/>
                  </w:rPr>
                  <w:fldChar w:fldCharType="separate"/>
                </w:r>
                <w:r w:rsidR="00560364">
                  <w:rPr>
                    <w:color w:val="000000"/>
                  </w:rPr>
                  <w:t>(2017)</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3d0147a5-f616-4051-a2b2-7f39d95ead0a"/>
                <w:id w:val="-254131511"/>
                <w:placeholder>
                  <w:docPart w:val="C42CFBA9E7DB4E9F94DE23AE95A8D1B5"/>
                </w:placeholder>
              </w:sdtPr>
              <w:sdtEndPr/>
              <w:sdtContent>
                <w:r w:rsidR="00D70F32" w:rsidRPr="00D70F32">
                  <w:rPr>
                    <w:color w:val="000000"/>
                  </w:rPr>
                  <w:fldChar w:fldCharType="begin"/>
                </w:r>
                <w:r w:rsidR="008E70BA">
                  <w:rPr>
                    <w:color w:val="000000"/>
                  </w:rPr>
                  <w:instrText>ADDIN CitaviPlaceholder{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C4xMDE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AuMTAxNDMwIiwiVXJpU3RyaW5nIjoiaHR0cHM6Ly9kb2kub3JnLzEwLjEwMTYvai5lcnNzLjIwMjAuMTAx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JlNmViMmRiZi05ODUzLTQyZDctYmUyMS02NDAxYTQ5YjlmMWYiLCJNb2RpZmllZE9uIjoiMjAyMi0wMy0wOFQxMjoyOTowMSIsIlByb2plY3QiOnsiJHJlZiI6IjgifX1dLCJOb3RlcyI6IlBJSTogIFMyMjE0NjI5NjIwMzAwMDc0IiwiTnVtYmVyT2ZWb2x1bWVzIjoiMTAxNDMwIiwiT3JnYW5pemF0aW9ucyI6W10sIk90aGVyc0ludm9sdmVkIjpbXSwiUGFnZUNvdW50IjoiMTE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}</w:instrText>
                </w:r>
                <w:r w:rsidR="00D70F32" w:rsidRPr="00D70F32">
                  <w:rPr>
                    <w:color w:val="000000"/>
                  </w:rPr>
                  <w:fldChar w:fldCharType="separate"/>
                </w:r>
                <w:r w:rsidR="00560364">
                  <w:rPr>
                    <w:color w:val="000000"/>
                  </w:rPr>
                  <w:t>Lee et al.</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ccd1800a-d941-49c7-8ac7-5fc056f3df57"/>
                <w:id w:val="215943610"/>
                <w:placeholder>
                  <w:docPart w:val="563973F3D99343F2BD2EDCD1D98A8217"/>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NkMDE0N2E1LWY2MTYtNDA1MS1hMmIyLTdmMzlkOTVlYWQwYSIsIkVudHJpZXMiOlt7IiRpZCI6IjIiLCIkdHlwZSI6IlN3aXNzQWNhZGVtaWMuQ2l0YXZpLkNpdGF0aW9ucy5Xb3JkUGxhY2Vob2xkZXJFbnRyeSwgU3dpc3NBY2FkZW1pYy5DaXRhdmkiLCJJZCI6ImNiM2VlNmY3LTZhN2QtNGUwNC05ZTg2LTFlZDkzNWI5OGQ4OCIsIlJhbmdlTGVuZ3RoIjo2LCJSZWZlcmVuY2VJZCI6ImNiODI3MmU4LTYzOWMtNGVlYS1hOTNjLWY5OWJmZWQzN2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AuMTAx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wLjEwMTQzMCIsIlVyaVN0cmluZyI6Imh0dHBzOi8vZG9pLm9yZy8xMC4xMDE2L2ouZXJzcy4yMDIwLjEwMT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Y2NkMTgwMGEtZDk0MS00OWM3LThhYzctNWZjMDU2ZjNkZjU3IiwiVGV4dCI6IigyMDIwKSIsIldBSVZlcnNpb24iOiI3LjAuMi4wIn0=}</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c705cf6d-c6cd-4f37-9194-b4eedd6e8eb2"/>
                <w:id w:val="-1684580329"/>
                <w:placeholder>
                  <w:docPart w:val="563973F3D99343F2BD2EDCD1D98A8217"/>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NhM2RlZmRkLTZkZmEtNGUxNy05ZDM0LTg5ZWE3MDEwYWM0OCIsIkVudHJpZXMiOlt7IiRpZCI6IjIiLCIkdHlwZSI6IlN3aXNzQWNhZGVtaWMuQ2l0YXZpLkNpdGF0aW9ucy5Xb3JkUGxhY2Vob2xkZXJFbnRyeSwgU3dpc3NBY2FkZW1pYy5DaXRhdmkiLCJJZCI6Ijg0NjAzODJhLWQzMGEtNDUxZS1iMTRiLTI0YWRjN2UzZGFhZiIsIlJhbmdlTGVuZ3RoIjo5LCJSZWZlcmVuY2VJZCI6IjY5MGI3YTJmLTAwMjgtNDcxNC1iYWRhLWIzODUzOThhMTYz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wNC4wNjg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qY2xlcHJvLjIwMTkuMDQuMDY4IiwiVXJpU3RyaW5nIjoiaHR0cHM6Ly9kb2kub3JnLzEwLjEwMTYvai5qY2xlcHJvLjIwMTkuMDQuMDY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}</w:instrText>
                </w:r>
                <w:r w:rsidR="00D70F32" w:rsidRPr="00D70F32">
                  <w:rPr>
                    <w:color w:val="000000"/>
                  </w:rPr>
                  <w:fldChar w:fldCharType="separate"/>
                </w:r>
                <w:r w:rsidR="00560364">
                  <w:rPr>
                    <w:color w:val="000000"/>
                  </w:rPr>
                  <w:t>Mi et al.</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3a3defdd-6dfa-4e17-9d34-89ea7010ac48"/>
                <w:id w:val="-314335262"/>
                <w:placeholder>
                  <w:docPart w:val="B56186193F9442329E422EBD360658DA"/>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3MDVjZjZkLWM2Y2QtNGYzNy05MTk0LWI0ZWVkZDZlOGViMiIsIkVudHJpZXMiOlt7IiRpZCI6IjIiLCIkdHlwZSI6IlN3aXNzQWNhZGVtaWMuQ2l0YXZpLkNpdGF0aW9ucy5Xb3JkUGxhY2Vob2xkZXJFbnRyeSwgU3dpc3NBY2FkZW1pYy5DaXRhdmkiLCJJZCI6ImIyZTU4OWZiLTZlM2ItNDFjZC04OTBhLTVkZDQ3MmU0YTQ3MCIsIlJhbmdlTGVuZ3RoIjo2LCJSZWZlcmVuY2VJZCI6IjY5MGI3YTJmLTAwMjgtNDcxNC1iYWRhLWIzODUzOThhMTY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A0LjA2OC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pjbGVwcm8uMjAxOS4wNC4wNjgiLCJVcmlTdHJpbmciOiJodHRwczovL2RvaS5vcmcvMTAuMTAxNi9qLmpjbGVwcm8uMjAxOS4wNC4w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xOSkifV19LCJUYWciOiJDaXRhdmlQbGFjZWhvbGRlciMzYTNkZWZkZC02ZGZhLTRlMTctOWQzNC04OWVhNzAxMGFjNDgiLCJUZXh0IjoiKDIwMTkpIiwiV0FJVmVyc2lvbiI6IjcuMC4yLjAifQ==}</w:instrText>
                </w:r>
                <w:r w:rsidR="00D70F32" w:rsidRPr="00D70F32">
                  <w:rPr>
                    <w:color w:val="000000"/>
                  </w:rPr>
                  <w:fldChar w:fldCharType="separate"/>
                </w:r>
                <w:r w:rsidR="00560364">
                  <w:rPr>
                    <w:color w:val="000000"/>
                  </w:rPr>
                  <w:t>(2019)</w:t>
                </w:r>
                <w:r w:rsidR="00D70F32" w:rsidRPr="00D70F32">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FC58232" w14:textId="77777777" w:rsidR="00376658" w:rsidRPr="0043519C" w:rsidRDefault="002241AB">
            <w:pPr>
              <w:spacing w:after="0" w:line="240" w:lineRule="auto"/>
              <w:jc w:val="center"/>
              <w:rPr>
                <w:lang w:eastAsia="de-DE"/>
              </w:rPr>
            </w:pPr>
            <w:r w:rsidRPr="0043519C">
              <w:rPr>
                <w:lang w:eastAsia="de-DE"/>
              </w:rPr>
              <w:t>4</w:t>
            </w:r>
          </w:p>
          <w:p w14:paraId="77206F75" w14:textId="77777777" w:rsidR="00376658" w:rsidRPr="0043519C" w:rsidRDefault="002241AB">
            <w:pPr>
              <w:spacing w:after="0" w:line="240" w:lineRule="auto"/>
              <w:jc w:val="center"/>
              <w:rPr>
                <w:lang w:eastAsia="de-DE"/>
              </w:rPr>
            </w:pPr>
            <w:r w:rsidRPr="0043519C">
              <w:rPr>
                <w:lang w:eastAsia="de-DE"/>
              </w:rPr>
              <w:t>(1,2,4,5)</w:t>
            </w:r>
          </w:p>
        </w:tc>
      </w:tr>
      <w:tr w:rsidR="00376658" w:rsidRPr="0043519C" w14:paraId="53EC7D4C"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9243D23" w14:textId="77777777" w:rsidR="00376658" w:rsidRPr="0043519C" w:rsidRDefault="002241AB">
            <w:pPr>
              <w:spacing w:after="0" w:line="240" w:lineRule="auto"/>
              <w:rPr>
                <w:b/>
                <w:lang w:eastAsia="de-DE"/>
              </w:rPr>
            </w:pPr>
            <w:r w:rsidRPr="0043519C">
              <w:rPr>
                <w:b/>
                <w:lang w:eastAsia="de-DE"/>
              </w:rPr>
              <w:t>B</w:t>
            </w:r>
          </w:p>
        </w:tc>
        <w:tc>
          <w:tcPr>
            <w:tcW w:w="13604"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E4A5005" w14:textId="77777777" w:rsidR="00376658" w:rsidRPr="0043519C" w:rsidRDefault="002241AB">
            <w:pPr>
              <w:spacing w:after="0" w:line="240" w:lineRule="auto"/>
              <w:rPr>
                <w:b/>
                <w:lang w:eastAsia="de-DE"/>
              </w:rPr>
            </w:pPr>
            <w:r w:rsidRPr="0043519C">
              <w:rPr>
                <w:b/>
                <w:lang w:eastAsia="de-DE"/>
              </w:rPr>
              <w:t>Visualization and display unit</w:t>
            </w:r>
          </w:p>
        </w:tc>
      </w:tr>
      <w:tr w:rsidR="00376658" w:rsidRPr="0043519C" w14:paraId="5ABB7799" w14:textId="77777777">
        <w:trPr>
          <w:trHeight w:val="1409"/>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28FB044" w14:textId="77777777" w:rsidR="00376658" w:rsidRPr="0043519C" w:rsidRDefault="002241AB">
            <w:pPr>
              <w:spacing w:after="0" w:line="240" w:lineRule="auto"/>
              <w:rPr>
                <w:lang w:eastAsia="de-DE"/>
              </w:rPr>
            </w:pPr>
            <w:r w:rsidRPr="0043519C">
              <w:rPr>
                <w:lang w:eastAsia="de-DE"/>
              </w:rPr>
              <w:t>B1</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4D69EA82" w14:textId="77777777" w:rsidR="00376658" w:rsidRPr="0043519C" w:rsidRDefault="002241AB">
            <w:pPr>
              <w:spacing w:after="0" w:line="240" w:lineRule="auto"/>
              <w:rPr>
                <w:lang w:eastAsia="de-DE"/>
              </w:rPr>
            </w:pPr>
            <w:r w:rsidRPr="0043519C">
              <w:rPr>
                <w:lang w:eastAsia="de-DE"/>
              </w:rPr>
              <w:t>Over time</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35653D7" w14:textId="77777777" w:rsidR="00376658" w:rsidRPr="0043519C" w:rsidRDefault="002241AB">
            <w:pPr>
              <w:spacing w:after="0" w:line="240" w:lineRule="auto"/>
              <w:rPr>
                <w:lang w:eastAsia="de-DE"/>
              </w:rPr>
            </w:pPr>
            <w:r w:rsidRPr="0043519C">
              <w:rPr>
                <w:szCs w:val="13"/>
              </w:rPr>
              <w:t xml:space="preserve">Energy consumption is visualized in a graph over a certain period of time, e.g., over the last months/ weeks/ days/ hours. </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1DB5E68" w14:textId="5122BB17" w:rsidR="00376658" w:rsidRPr="0043519C" w:rsidRDefault="00C70919">
            <w:pPr>
              <w:spacing w:after="0" w:line="240" w:lineRule="auto"/>
              <w:rPr>
                <w:lang w:eastAsia="de-DE"/>
              </w:rPr>
            </w:pPr>
            <w:sdt>
              <w:sdtPr>
                <w:rPr>
                  <w:color w:val="000000"/>
                  <w:lang w:eastAsia="de-DE"/>
                </w:rPr>
                <w:alias w:val="To edit, see citavi.com/edit"/>
                <w:tag w:val="CitaviPlaceholder#cfb28c9d-db4d-4880-96cc-0fbbfd4964f4"/>
                <w:id w:val="1104535085"/>
                <w:placeholder>
                  <w:docPart w:val="446D2D60A77F488C95787642E40F744A"/>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OWMzMzdhLTJmMjctNDkzNi1iOWVkLWQxMjdiZjlmNjQ1NS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Y2ZiMjhjOWQtZGI0ZC00ODgwLTk2Y2MtMGZiYmZkNDk2NGY0IiwiVGV4dCI6IkNoYXR6aWdlb3JnaW91IGFuZCBBbmRyZW91IiwiV0FJVmVyc2lvbiI6IjcuMC4yLjAifQ==}</w:instrText>
                </w:r>
                <w:r w:rsidR="00D70F32" w:rsidRPr="00D70F32">
                  <w:rPr>
                    <w:color w:val="000000"/>
                  </w:rPr>
                  <w:fldChar w:fldCharType="separate"/>
                </w:r>
                <w:r w:rsidR="00560364">
                  <w:rPr>
                    <w:color w:val="000000"/>
                  </w:rPr>
                  <w:t>Chatzigeorgiou and Andreou</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7db66ba-9155-4d67-9d1e-ab701949455a"/>
                <w:id w:val="-1764291260"/>
                <w:placeholder>
                  <w:docPart w:val="0FA9B0F2E2924049AC35E6513AC13F7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NmYjI4YzlkLWRiNGQtNDg4MC05NmNjLTBmYmJmZDQ5NjRmNCIsIkVudHJpZXMiOlt7IiRpZCI6IjIiLCIkdHlwZSI6IlN3aXNzQWNhZGVtaWMuQ2l0YXZpLkNpdGF0aW9ucy5Xb3JkUGxhY2Vob2xkZXJFbnRyeSwgU3dpc3NBY2FkZW1pYy5DaXRhdmkiLCJJZCI6ImNkYThjM2VhLWU5OWItNDE3Mi1hYmMyLWE2MzFmY2I2ZWRjNS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ZTdkYjY2YmEtOTE1NS00ZDY3LTlkMWUtYWI3MDE5NDk0NTVh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67d4157b-c539-4959-90c6-4f1fb7513e39"/>
                <w:id w:val="-964967869"/>
                <w:placeholder>
                  <w:docPart w:val="41F39BD7443545FC82509E007DE6C5ED"/>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4MWFmZmEyLTgyMGUtNDQ0Mi1hM2NkLWNmYjVmNWU1ZWQyNiIsIkVudHJpZXMiOlt7IiRpZCI6IjIiLCIkdHlwZSI6IlN3aXNzQWNhZGVtaWMuQ2l0YXZpLkNpdGF0aW9ucy5Xb3JkUGxhY2Vob2xkZXJFbnRyeSwgU3dpc3NBY2FkZW1pYy5DaXRhdmkiLCJJZCI6ImM5ZTUzMjRmLWRmMzItNGI2NS04MWM1LTE2NGI4NTFjYTgyYSIsIlJhbmdlTGVuZ3RoIjoxMywiUmVmZXJlbmNlSWQiOiI5MTIwMjM0YS00OWRmLTQxMGEtODg5MC04N2RkMmVjZmIxNz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I5MTIwMjM0YS00OWRmLTQxMGEtODg5MC04N2RkMmVjZmIx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yMS4xMDU2ODc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Vjby4yMDIxLjEwNTY4NyIsIlVyaVN0cmluZyI6Imh0dHBzOi8vZG9pLm9yZy8xMC4xMDE2L2ouZW5lY28uMjAyMS4xMDU2O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QwMDQxMWE2LTdiZGMtNGY1Ny1hZDk1LTQ2YzBhM2M2NGM5MCIsIk1vZGlmaWVkT24iOiIyMDIyLTAxLTEyVDExOjExOjExIiwiUHJvamVjdCI6eyIkcmVmIjoiOCJ9fV0sIk9yZ2FuaXphdGlvbnMiOltdLCJPdGhlcnNJbnZvbHZlZCI6W10sIlBhZ2VDb3VudCI6IjExIi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FzbWFyZSBldCBhbC4ifV19LCJUYWciOiJDaXRhdmlQbGFjZWhvbGRlciM2N2Q0MTU3Yi1jNTM5LTQ5NTktOTBjNi00ZjFmYjc1MTNlMzkiLCJUZXh0IjoiQXNtYXJlIGV0IGFsLiIsIldBSVZlcnNpb24iOiI3LjAuMi4wIn0=}</w:instrText>
                </w:r>
                <w:r w:rsidR="00D70F32" w:rsidRPr="00D70F32">
                  <w:rPr>
                    <w:color w:val="000000"/>
                  </w:rPr>
                  <w:fldChar w:fldCharType="separate"/>
                </w:r>
                <w:r w:rsidR="00560364">
                  <w:rPr>
                    <w:color w:val="000000"/>
                  </w:rPr>
                  <w:t>Asmare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81affa2-820e-4442-a3cd-cfb5f5e5ed26"/>
                <w:id w:val="-728697957"/>
                <w:placeholder>
                  <w:docPart w:val="39E1CFA2EDD141D9A21D5DC9726B41BD"/>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3ZDQxNTdiLWM1MzktNDk1OS05MGM2LTRmMWZiNzUxM2UzOSIsIkVudHJpZXMiOlt7IiRpZCI6IjIiLCIkdHlwZSI6IlN3aXNzQWNhZGVtaWMuQ2l0YXZpLkNpdGF0aW9ucy5Xb3JkUGxhY2Vob2xkZXJFbnRyeSwgU3dpc3NBY2FkZW1pYy5DaXRhdmkiLCJJZCI6IjFiNjUyNTM2LTU4Y2EtNDY4NC1hZjA1LThlNGVkM2ZlNDczOSIsIlJhbmdlTGVuZ3RoIjo2LCJSZWZlcmVuY2VJZCI6IjkxMjAyMzRhLTQ5ZGYtNDEwYS04ODkwLTg3ZGQyZWNmYjE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OTEyMDIzNGEtNDlkZi00MTBhLTg4OTAtODdkZDJlY2ZiMT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ZWNvLjIwMjEuMTA1Njg3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lY28uMjAyMS4xMDU2ODciLCJVcmlTdHJpbmciOiJodHRwczovL2RvaS5vcmcvMTAuMTAxNi9qLmVuZWNvLjIwMjEuMTA1Njg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kMDA0MTFhNi03YmRjLTRmNTctYWQ5NS00NmMwYTNjNjRjOTAiLCJNb2RpZmllZE9uIjoiMjAyMi0wMS0xMlQxMToxMTox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NTgxYWZmYTItODIwZS00NDQyLWEzY2QtY2ZiNWY1ZTVlZDI2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14c6a67-9100-4c01-9dd0-9cba65941593"/>
                <w:id w:val="-716661980"/>
                <w:placeholder>
                  <w:docPart w:val="39E1CFA2EDD141D9A21D5DC9726B41BD"/>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hiYmY5NjgxLTQ1OWQtNGQ0Yy04OGFhLTcxY2I2ODVjZjQ3NyIsIkVudHJpZXMiOlt7IiRpZCI6IjIiLCIkdHlwZSI6IlN3aXNzQWNhZGVtaWMuQ2l0YXZpLkNpdGF0aW9ucy5Xb3JkUGxhY2Vob2xkZXJFbnRyeSwgU3dpc3NBY2FkZW1pYy5DaXRhdmkiLCJJZCI6Ijg0NDVlYTc1LWRiMWQtNDE3OS1hMTk4LTczMmJjM2JmZDBkZCIsIlJhbmdlTGVuZ3RoIjo3LCJSZWZlcmVuY2VJZCI6IjMxM2ZlNGVjLTk5ZWQtNDNiMC1iNzE3LTNlOTJmMjdjYTNl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bmVsb3BlIiwiTGFzdE5hbWUiOiJCdWNrbGV5IiwiUHJvdGVjdGVkIjpmYWxzZSwiU2V4IjoxLCJDcmVhdGVkQnkiOiJfRmVsaW5lIE1hcmllIFNjaG5hYWsiLCJDcmVhdGVkT24iOiIyMDIyLTAxLTEyVDExOjExOjExIiwiTW9kaWZpZWRCeSI6Il9GZWxpbmUgTWFyaWUgU2NobmFhayIsIklkIjoiODNlZTQxNWEtMWMxOC00YzM0LTg0ZmMtNWI0YTdkZjc4ODBiIiwiTW9kaWZpZWRPbiI6IjIwMjItMDEtMTJUMTE6MT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MzEzZmU0ZWMtOTllZC00M2IwLWI3MTctM2U5MmYyN2NhM2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AuMTA2NjM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C4xMDY2MzUiLCJVcmlTdHJpbmciOiJodHRwczovL2RvaS5vcmcvMTAuMTAxNi9qLmVjb2xlY29uLjIwMjAuMTA2Nj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kNDNlMmFmZi04ZThmLTQwYjMtYWY3OS1lZjJmNmJiMTJkZWE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Q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}</w:instrText>
                </w:r>
                <w:r w:rsidR="00D70F32" w:rsidRPr="00D70F32">
                  <w:rPr>
                    <w:color w:val="000000"/>
                  </w:rPr>
                  <w:fldChar w:fldCharType="separate"/>
                </w:r>
                <w:r w:rsidR="00560364">
                  <w:rPr>
                    <w:color w:val="000000"/>
                  </w:rPr>
                  <w:t>Buckley</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8bbf9681-459d-4d4c-88aa-71cb685cf477"/>
                <w:id w:val="1093124691"/>
                <w:placeholder>
                  <w:docPart w:val="511B84D0E57F4D449E505A7EB66A5F47"/>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xNGM2YTY3LTkxMDAtNGMwMS05ZGQwLTljYmE2NTk0MTU5MyIsIkVudHJpZXMiOlt7IiRpZCI6IjIiLCIkdHlwZSI6IlN3aXNzQWNhZGVtaWMuQ2l0YXZpLkNpdGF0aW9ucy5Xb3JkUGxhY2Vob2xkZXJFbnRyeSwgU3dpc3NBY2FkZW1pYy5DaXRhdmkiLCJJZCI6IjZkZDVlZjliLWQ2ZjctNDJlYi1iNzQwLTBmODJjOTJhNmJmNiIsIlJhbmdlTGVuZ3RoIjo2LCJSZWZlcmVuY2VJZCI6IjMxM2ZlNGVjLTk5ZWQtNDNiMC1iNzE3LTNlOTJmMjdjYTN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WxvcGUiLCJMYXN0TmFtZSI6IkJ1Y2tsZXkiLCJQcm90ZWN0ZWQiOmZhbHNlLCJTZXgiOjEsIkNyZWF0ZWRCeSI6Il9GZWxpbmUgTWFyaWUgU2NobmFhayIsIkNyZWF0ZWRPbiI6IjIwMjItMDEtMTJUMTE6MTE6MTEiLCJNb2RpZmllZEJ5IjoiX0ZlbGluZSBNYXJpZSBTY2huYWFrIiwiSWQiOiI4M2VlNDE1YS0xYzE4LTRjMzQtODRmYy01YjRhN2RmNzg4MGI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zMTNmZTRlYy05OWVkLTQzYjAtYjcxNy0zZTkyZjI3Y2EzZ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C4xMDY2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ZWNvbi4yMDIwLjEwNjYzNSIsIlVyaVN0cmluZyI6Imh0dHBzOi8vZG9pLm9yZy8xMC4xMDE2L2ouZWNvbGVjb24uMjAyMC4xMDY2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Q0M2UyYWZmLThlOGYtNDBiMy1hZjc5LWVmMmY2YmIxMmRlYSIsIk1vZGlmaWVkT24iOiIyMDIyLTAxLTMxVDE1OjMzOjQxIiwiUHJvamVjdCI6eyIkcmVmIjoiOCJ9fV0sIk9yZ2FuaXphdGlvbnMiOltdLCJPdGhlcnNJbnZvbHZlZCI6W10sIlBhZ2VDb3VudCI6IjE0Ii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xNC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zhiYmY5NjgxLTQ1OWQtNGQ0Yy04OGFhLTcxY2I2ODVjZjQ3NyIsIlRleHQiOiIoMjAyMCkiLCJXQUlWZXJzaW9uIjoiNy4wLjIuMCJ9}</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91e6df3-bbbe-4d2a-934b-b6ac8ade27c5"/>
                <w:id w:val="415837414"/>
                <w:placeholder>
                  <w:docPart w:val="5F644E943BCD4627B1BD3B4D0ACE7CAD"/>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NmN2FjNjU0LTg1YTAtNGY2OS1iMjliLTY1ZDEyNzY2Nzk0ZSIsIkVudHJpZXMiOlt7IiRpZCI6IjIiLCIkdHlwZSI6IlN3aXNzQWNhZGVtaWMuQ2l0YXZpLkNpdGF0aW9ucy5Xb3JkUGxhY2Vob2xkZXJFbnRyeSwgU3dpc3NBY2FkZW1pYy5DaXRhdmkiLCJJZCI6IjFmMjlkNTg5LWVjNTYtNDkyNS1iZjg3LTg1Y2MzM2Y2Y2Y5NyIsIlJhbmdlTGVuZ3RoIjoyNSwiUmVmZXJlbmNlSWQiOiIzOTQ3MTNhMC1kYzRlLTRjNWUtOTViNS1kMzc1NTY4M2Vl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jM5NDcxM2EwLWRjNGUtNGM1ZS05NWI1LWQzNzU1NjgzZWU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nJzYy4yMDIwLjYwMTA5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cnNjLjIwMjAuNjAxMDk1IiwiVXJpU3RyaW5nIjoiaHR0cHM6Ly9kb2kub3JnLzEwLjMzODkvZnJzYy4yMDIwLjYwMTA5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}</w:instrText>
                </w:r>
                <w:r w:rsidR="00D70F32" w:rsidRPr="00D70F32">
                  <w:rPr>
                    <w:color w:val="000000"/>
                  </w:rPr>
                  <w:fldChar w:fldCharType="separate"/>
                </w:r>
                <w:r w:rsidR="00560364">
                  <w:rPr>
                    <w:color w:val="000000"/>
                  </w:rPr>
                  <w:t>Caballero and Della Valle</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3f7ac654-85a0-4f69-b29b-65d12766794e"/>
                <w:id w:val="-1225675235"/>
                <w:placeholder>
                  <w:docPart w:val="F26F249BB2C24DC7926BA9705EA4846F"/>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U5MWU2ZGYzLWJiYmUtNGQyYS05MzRiLWI2YWM4YWRlMjdjNSIsIkVudHJpZXMiOlt7IiRpZCI6IjIiLCIkdHlwZSI6IlN3aXNzQWNhZGVtaWMuQ2l0YXZpLkNpdGF0aW9ucy5Xb3JkUGxhY2Vob2xkZXJFbnRyeSwgU3dpc3NBY2FkZW1pYy5DaXRhdmkiLCJJZCI6IjIxNGJiZDRhLTJkNGQtNGQ0MC05ZTdkLWYzYWM1NTA3MzJmMSIsIlJhbmdlTGVuZ3RoIjo2LCJSZWZlcmVuY2VJZCI6IjM5NDcxM2EwLWRjNGUtNGM1ZS05NWI1LWQzNzU1NjgzZWU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zOTQ3MTNhMC1kYzRlLTRjNWUtOTViNS1kMzc1NTY4M2Vl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yc2MuMjAyMC42MDEwO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JzYy4yMDIwLjYwMTA5NSIsIlVyaVN0cmluZyI6Imh0dHBzOi8vZG9pLm9yZy8xMC4zMzg5L2Zyc2MuMjAyMC42MDEw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RiZmQyZTY3LTYyMmItNGU1Yi05ZGU4LWFiYWFiZTU4YzEyZSIsIk1vZGlmaWVkT24iOiIyMDIyLTAxLTEyVDExOjExOjExIiwiUHJvamVjdCI6eyIkcmVmIjoiOCJ9fV0sIk51bWJlck9mVm9sdW1lcyI6IjYwMTA5NSIsIk9yZ2FuaXphdGlvbnMiOltdLCJPdGhlcnNJbnZvbHZlZCI6W10sIlBhZ2VDb3VudCI6IjIwIi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NmN2FjNjU0LTg1YTAtNGY2OS1iMjliLTY1ZDEyNzY2Nzk0ZSIsIlRleHQiOiIoMjAyMSkiLCJXQUlWZXJzaW9uIjoiNy4wLjIuMCJ9}</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47ffd44-62c7-4811-a1d7-289ba6977f9b"/>
                <w:id w:val="1760252954"/>
                <w:placeholder>
                  <w:docPart w:val="F26F249BB2C24DC7926BA9705EA4846F"/>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IwYjhlMmYyLTg3NjktNGM0Yi04NTRlLWFlYTYwN2NmYjliZCIsIkVudHJpZXMiOlt7IiRpZCI6IjIiLCIkdHlwZSI6IlN3aXNzQWNhZGVtaWMuQ2l0YXZpLkNpdGF0aW9ucy5Xb3JkUGxhY2Vob2xkZXJFbnRyeSwgU3dpc3NBY2FkZW1pYy5DaXRhdmkiLCJJZCI6IjMzN2VmZTljLWQ1ZDItNGFjOC1iOWNkLWRkNmE0Y2JhMTkxZSIsIlJhbmdlTGVuZ3RoIjoxMiwiUmVmZXJlbmNlSWQiOiJmZDAwNzZmMC1mMWE0LTQwMWQtYjcxMi0yZTZjNTdhOGU5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NyYWdvIiwiTWlkZGxlTmFtZSI6IkwuIiwiUHJvdGVjdGVkIjpmYWxzZSwiU2V4IjoxLCJDcmVhdGVkQnkiOiJfRmVsaW5lIE1hcmllIFNjaG5hYWsiLCJDcmVhdGVkT24iOiIyMDIxLTEyLTI3VDE1OjExOjA4IiwiTW9kaWZpZWRCeSI6Il9GZWxpbmUgTWFyaWUgU2NobmFhayIsIklkIjoiNGU5MzU2MWItMzVjNy00YTM5LTgxYjktOTJiZWYyMDFlZjZh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mZDAwNzZmMC1mMWE0LTQwMWQtYjcxMi0yZTZjNTdhOGU5Y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j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IwLjExMTc2NCIsIlVyaVN0cmluZyI6Imh0dHBzOi8vZG9pLm9yZy8xMC4xMDE2L2ouZW5wb2wuMjAyMC4xMTE3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MjoyMCIsIk1vZGlmaWVkQnkiOiJfRmVsaW5lIFNjaG5hYWsiLCJJZCI6ImZhODA2MjU1LTI3MTgtNGE1Zi1iZTJkLTljNDk4MDkxYjBiNiIsIk1vZGlmaWVkT24iOiIyMDI1LTAyLTAzVDE3OjQyOjIw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}</w:instrText>
                </w:r>
                <w:r w:rsidR="00D70F32" w:rsidRPr="00D70F32">
                  <w:rPr>
                    <w:color w:val="000000"/>
                  </w:rPr>
                  <w:fldChar w:fldCharType="separate"/>
                </w:r>
                <w:r w:rsidR="00560364">
                  <w:rPr>
                    <w:color w:val="000000"/>
                  </w:rPr>
                  <w:t>Crago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0b8e2f2-8769-4c4b-854e-aea607cfb9bd"/>
                <w:id w:val="1851062395"/>
                <w:placeholder>
                  <w:docPart w:val="53FA405EBCC047188E2119401C52F90D"/>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Y0N2ZmZDQ0LTYyYzctNDgxMS1hMWQ3LTI4OWJhNjk3N2Y5YiIsIkVudHJpZXMiOlt7IiRpZCI6IjIiLCIkdHlwZSI6IlN3aXNzQWNhZGVtaWMuQ2l0YXZpLkNpdGF0aW9ucy5Xb3JkUGxhY2Vob2xkZXJFbnRyeSwgU3dpc3NBY2FkZW1pYy5DaXRhdmkiLCJJZCI6IjA3NWViYzJlLTMxNDQtNDJkYi05ZTIzLTExZTgxYTYzYjBlMSIsIlJhbmdlTGVuZ3RoIjo2LCJSZWZlcmVuY2VJZCI6ImZkMDA3NmYwLWYxYTQtNDAxZC1iNzEyLTJlNmM1N2E4ZTl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DcmFnbyIsIk1pZGRsZU5hbWUiOiJMLiIsIlByb3RlY3RlZCI6ZmFsc2UsIlNleCI6MSwiQ3JlYXRlZEJ5IjoiX0ZlbGluZSBNYXJpZSBTY2huYWFrIiwiQ3JlYXRlZE9uIjoiMjAyMS0xMi0yN1QxNToxMTowOCIsIk1vZGlmaWVkQnkiOiJfRmVsaW5lIE1hcmllIFNjaG5hYWsiLCJJZCI6IjRlOTM1NjFiLTM1YzctNGEzOS04MWI5LTkyYmVmMjAxZWY2Y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mQwMDc2ZjAtZjFhNC00MDFkLWI3MTItMmU2YzU3YThlOW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AuMTExNzY0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yMC4xMTE3NjQiLCJVcmlTdHJpbmciOiJodHRwczovL2RvaS5vcmcvMTAuMTAxNi9qLmVucG9sLjIwMjAuMTExNz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I6MjAiLCJNb2RpZmllZEJ5IjoiX0ZlbGluZSBTY2huYWFrIiwiSWQiOiJmYTgwNjI1NS0yNzE4LTRhNWYtYmUyZC05YzQ5ODA5MWIwYjYiLCJNb2RpZmllZE9uIjoiMjAyNS0wMi0wM1QxNzo0MjoyMC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NiMGI4ZTJmMi04NzY5LTRjNGItODU0ZS1hZWE2MDdjZmI5YmQiLCJUZXh0IjoiKDIwMjApIiwiV0FJVmVyc2lvbiI6IjcuMC4yLjAifQ==}</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460cd62-662d-48ef-af51-60a59dc34985"/>
                <w:id w:val="-1338152276"/>
                <w:placeholder>
                  <w:docPart w:val="9470459FB1224FBDAC6FAAC2CF6F6968"/>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0MWYxMzk1LWZiNzMtNDYyOC05N2ZiLTQzZWQxN2M5MmVmOCIsIkVudHJpZXMiOlt7IiRpZCI6IjIiLCIkdHlwZSI6IlN3aXNzQWNhZGVtaWMuQ2l0YXZpLkNpdGF0aW9ucy5Xb3JkUGxhY2Vob2xkZXJFbnRyeSwgU3dpc3NBY2FkZW1pYy5DaXRhdmkiLCJJZCI6IjcyNjEzZjRjLTc3NmUtNGYwNC04MWZlLTY5OWVlZGJiNmJmZCIsIlJhbmdlTGVuZ3RoIjoxNiwiUmVmZXJlbmNlSWQiOiJkNjQwNTA4ZS0zZmY5LTQ0NDYtYWU3My05ZmVmZjQzMjIwZ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kNjQwNTA4ZS0zZmY5LTQ0NDYtYWU3My05ZmVmZjQzMjIwZ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9jZWMuMjAyMS4xMDE3MD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b2NlYy4yMDIxLjEwMTcwOSIsIlVyaVN0cmluZyI6Imh0dHBzOi8vZG9pLm9yZy8xMC4xMDE2L2ouc29jZWMuMjAyMS4xMDE3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I2ZjAzNjEwLTBhYzYtNDgxOS1hM2NhLWI5OWNhNzE5ODIwMCIsIk1vZGlmaWVkT24iOiIyMDIyLTAxLTEyVDExOjExOjEx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ZhbmdoZWxsYSBldCBhbC4ifV19LCJUYWciOiJDaXRhdmlQbGFjZWhvbGRlciNkNDYwY2Q2Mi02NjJkLTQ4ZWYtYWY1MS02MGE1OWRjMzQ5ODUiLCJUZXh0IjoiRmFuZ2hlbGxhIGV0IGFsLiIsIldBSVZlcnNpb24iOiI3LjAuMi4wIn0=}</w:instrText>
                </w:r>
                <w:r w:rsidR="00D70F32" w:rsidRPr="00D70F32">
                  <w:rPr>
                    <w:color w:val="000000"/>
                  </w:rPr>
                  <w:fldChar w:fldCharType="separate"/>
                </w:r>
                <w:r w:rsidR="00560364">
                  <w:rPr>
                    <w:color w:val="000000"/>
                  </w:rPr>
                  <w:t>Fanghella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41f1395-fb73-4628-97fb-43ed17c92ef8"/>
                <w:id w:val="-1768144784"/>
                <w:placeholder>
                  <w:docPart w:val="9470459FB1224FBDAC6FAAC2CF6F6968"/>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0NjBjZDYyLTY2MmQtNDhlZi1hZjUxLTYwYTU5ZGMzNDk4NSIsIkVudHJpZXMiOlt7IiRpZCI6IjIiLCIkdHlwZSI6IlN3aXNzQWNhZGVtaWMuQ2l0YXZpLkNpdGF0aW9ucy5Xb3JkUGxhY2Vob2xkZXJFbnRyeSwgU3dpc3NBY2FkZW1pYy5DaXRhdmkiLCJJZCI6IjhiNjhiZGE1LWU3ZTAtNGIzYy04MjQ5LTJmZDkwZjJiOGZjMyIsIlJhbmdlTGVuZ3RoIjo2LCJSZWZlcmVuY2VJZCI6ImQ2NDA1MDhlLTNmZjktNDQ0Ni1hZTczLTlmZWZmNDMyMjB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DY0MDUwOGUtM2ZmOS00NDQ2LWFlNzMtOWZlZmY0MzIyMGY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vY2VjLjIwMjEuMTAxNzA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9jZWMuMjAyMS4xMDE3MDkiLCJVcmlTdHJpbmciOiJodHRwczovL2RvaS5vcmcvMTAuMTAxNi9qLnNvY2VjLjIwMjEuMTAxNz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iNmYwMzYxMC0wYWM2LTQ4MTktYTNjYS1iOTljYTcxOTgyMDAiLCJNb2RpZmllZE9uIjoiMjAyMi0wMS0xMlQxMToxMToxMS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ZDQxZjEzOTUtZmI3My00NjI4LTk3ZmItNDNlZDE3YzkyZWY4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1264cb2-e72c-4ff4-a285-17ad463b9640"/>
                <w:id w:val="416837100"/>
                <w:placeholder>
                  <w:docPart w:val="236D0326E4674F428BF4F6DB2CD72717"/>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IyNjNiZGFlLWNmMmEtNGRjMC1hNDU3LWIyZGE0YWIzMzFhYiIsIkVudHJpZXMiOlt7IiRpZCI6IjIiLCIkdHlwZSI6IlN3aXNzQWNhZGVtaWMuQ2l0YXZpLkNpdGF0aW9ucy5Xb3JkUGxhY2Vob2xkZXJFbnRyeSwgU3dpc3NBY2FkZW1pYy5DaXRhdmkiLCJJZCI6IjE1MDVjMDhlLTA3YjAtNDM1ZS05ZGY1LTlmMmNmNmYxNmRiNSIsIlJhbmdlTGVuZ3RoIjoxNCwiUmVmZXJlbmNlSWQiOiI3YzNkOWE4MC1kODQ4LTRiNDAtOWY3MS04NzBhNmVkNDE2Z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dtZC0yMDE2LTEwLVND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TE5NC9nbWQtMjAxNi0xMC1TQzEiLCJVcmlTdHJpbmciOiJodHRwczovL2RvaS5vcmcvMTAuNTE5NC9nbWQtMjAxNi0xMC1TQ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}</w:instrText>
                </w:r>
                <w:r w:rsidR="00D70F32" w:rsidRPr="00D70F32">
                  <w:rPr>
                    <w:color w:val="000000"/>
                  </w:rPr>
                  <w:fldChar w:fldCharType="separate"/>
                </w:r>
                <w:r w:rsidR="00560364">
                  <w:rPr>
                    <w:color w:val="000000"/>
                  </w:rPr>
                  <w:t>Fels and Andor</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263bdae-cf2a-4dc0-a457-b2da4ab331ab"/>
                <w:id w:val="446741961"/>
                <w:placeholder>
                  <w:docPart w:val="C9E7E35EDDD742F8AAB1380D9F3F0576"/>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QxMjY0Y2IyLWU3MmMtNGZmNC1hMjg1LTE3YWQ0NjNiOTY0MCIsIkVudHJpZXMiOlt7IiRpZCI6IjIiLCIkdHlwZSI6IlN3aXNzQWNhZGVtaWMuQ2l0YXZpLkNpdGF0aW9ucy5Xb3JkUGxhY2Vob2xkZXJFbnRyeSwgU3dpc3NBY2FkZW1pYy5DaXRhdmkiLCJJZCI6Ijg5YTg3M2Y2LTFlMTEtNDkwZi1hZTY1LWNlYjE5YWRlNjIxNCIsIlJhbmdlTGVuZ3RoIjo2LCJSZWZlcmVuY2VJZCI6IjdjM2Q5YTgwLWQ4NDgtNGI0MC05ZjcxLTg3MGE2ZWQ0MTZ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5NC9nbWQtMjAxNi0xMC1TQzE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Z21kLTIwMTYtMTAtU0MxIiwiVXJpU3RyaW5nIjoiaHR0cHM6Ly9kb2kub3JnLzEwLjUxOTQvZ21kLTIwMTYtMTAtU0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OCkifV19LCJUYWciOiJDaXRhdmlQbGFjZWhvbGRlciNiMjYzYmRhZS1jZjJhLTRkYzAtYTQ1Ny1iMmRhNGFiMzMxYWIiLCJUZXh0IjoiKDIwMTgpIiwiV0FJVmVyc2lvbiI6IjcuMC4yLjAifQ==}</w:instrText>
                </w:r>
                <w:r w:rsidR="00D70F32" w:rsidRPr="00D70F32">
                  <w:rPr>
                    <w:color w:val="000000"/>
                  </w:rPr>
                  <w:fldChar w:fldCharType="separate"/>
                </w:r>
                <w:r w:rsidR="00560364">
                  <w:rPr>
                    <w:color w:val="000000"/>
                  </w:rPr>
                  <w:t>(2018)</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86aa7ce-31e8-4dd1-8591-b08bc50492b0"/>
                <w:id w:val="1202052512"/>
                <w:placeholder>
                  <w:docPart w:val="EAD8C7D5CEA34E6FA0F4A34885B4221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2NjEzOTU3LWNiNmMtNGY1NC1iZTU2LThmMmIxOGZiYTJkMCIsIkVudHJpZXMiOlt7IiRpZCI6IjIiLCIkdHlwZSI6IlN3aXNzQWNhZGVtaWMuQ2l0YXZpLkNpdGF0aW9ucy5Xb3JkUGxhY2Vob2xkZXJFbnRyeSwgU3dpc3NBY2FkZW1pYy5DaXRhdmkiLCJJZCI6ImE2MjZkZDI1LWZlNmEtNGQ1NC1hZDk4LWU4YTdmNjdiMmM1ZCIsIlJhbmdlTGVuZ3RoIjoxMiwiUmVmZXJlbmNlSWQiOiI4MDgyMDQ3Ny1jYWY0LTRjZDEtOGUwNC03OWMwYzE2ZmRkMT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4MDgyMDQ3Ny1jYWY0LTRjZDEtOGUwNC03OWMwYzE2ZmRk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Ni4wMz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E5LjA2LjAzOSIsIlVyaVN0cmluZyI6Imh0dHBzOi8vZG9pLm9yZy8xMC4xMDE2L2ouZW5wb2wuMjAxOS4wNi4wM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ExYjdkMzliLTY0YWUtNDAxZi04MjU5LWE3MDc3Mjk3ODNhNiIsIk1vZGlmaWVkT24iOiIyMDIyLTAxLTEyVDExOjExOjExIiwiUHJvamVjdCI6eyIkcmVmIjoiOCJ9fV0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SGVucnkgZXQgYWwuIn1dfSwiVGFnIjoiQ2l0YXZpUGxhY2Vob2xkZXIjNzg2YWE3Y2UtMzFlOC00ZGQxLTg1OTEtYjA4YmM1MDQ5MmIwIiwiVGV4dCI6IkhlbnJ5IGV0IGFsLiIsIldBSVZlcnNpb24iOiI3LjAuMi4wIn0=}</w:instrText>
                </w:r>
                <w:r w:rsidR="00D70F32" w:rsidRPr="00D70F32">
                  <w:rPr>
                    <w:color w:val="000000"/>
                  </w:rPr>
                  <w:fldChar w:fldCharType="separate"/>
                </w:r>
                <w:r w:rsidR="00560364">
                  <w:rPr>
                    <w:color w:val="000000"/>
                  </w:rPr>
                  <w:t>Henry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6613957-cb6c-4f54-be56-8f2b18fba2d0"/>
                <w:id w:val="2039073606"/>
                <w:placeholder>
                  <w:docPart w:val="E720952B95604179952AB6EF328C800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4NmFhN2NlLTMxZTgtNGRkMS04NTkxLWIwOGJjNTA0OTJiMCIsIkVudHJpZXMiOlt7IiRpZCI6IjIiLCIkdHlwZSI6IlN3aXNzQWNhZGVtaWMuQ2l0YXZpLkNpdGF0aW9ucy5Xb3JkUGxhY2Vob2xkZXJFbnRyeSwgU3dpc3NBY2FkZW1pYy5DaXRhdmkiLCJJZCI6IjFhYWZmOTE4LWQwMzEtNGQ3NS1iNWY2LTc4NjQzNDY0NDkxYSIsIlJhbmdlTGVuZ3RoIjo2LCJSZWZlcmVuY2VJZCI6IjgwODIwNDc3LWNhZjQtNGNkMS04ZTA0LTc5YzBjMTZmZGQ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ODA4MjA0NzctY2FmNC00Y2QxLThlMDQtNzljMGMxNmZkZ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YuMDM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xOS4wNi4wMzkiLCJVcmlTdHJpbmciOiJodHRwczovL2RvaS5vcmcvMTAuMTAxNi9qLmVucG9sLjIwMTkuMDYuMD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MWI3ZDM5Yi02NGFlLTQwMWYtODI1OS1hNzA3NzI5NzgzYTYiLCJNb2RpZmllZE9uIjoiMjAyMi0wMS0xMlQxMToxMToxMSIsIlByb2plY3QiOnsiJHJlZiI6IjgifX1dLCJPcmdhbml6YXRpb25zIjpbXSwiT3RoZXJzSW52b2x2ZWQiOltdLCJQYWdlQ291bnQiOiIxOCIsIlBhZ2VSYW5nZSI6IjxzcD5cclxuICA8bj4xPC9uPlxyXG4gIDxpbj50cnVlPC9pbj5cclxuICA8b3M+MTwvb3M+XHJcbiAgPHBzPjE8L3BzPlxyXG48L3NwPlxyXG48ZXA+XHJcbiAgPG4+MTg8L24+XHJcbiAgPGluPnRydWU8L2luPlxyXG4gIDxvcz4xODwvb3M+XHJcbiAgPHBzPjE4PC9wcz5cclxuPC9lcD5cclxuPG9zPjEtMTg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M3NjYxMzk1Ny1jYjZjLTRmNTQtYmU1Ni04ZjJiMThmYmEyZDAiLCJUZXh0IjoiKDIwMTkpIiwiV0FJVmVyc2lvbiI6IjcuMC4yLjAifQ==}</w:instrText>
                </w:r>
                <w:r w:rsidR="00D70F32" w:rsidRPr="00D70F32">
                  <w:rPr>
                    <w:color w:val="000000"/>
                  </w:rPr>
                  <w:fldChar w:fldCharType="separate"/>
                </w:r>
                <w:r w:rsidR="00560364">
                  <w:rPr>
                    <w:color w:val="000000"/>
                  </w:rPr>
                  <w:t>(2019)</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0513127-b99d-4180-afe8-4182a163230b"/>
                <w:id w:val="511492539"/>
                <w:placeholder>
                  <w:docPart w:val="E720952B95604179952AB6EF328C800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hkMjg3NGUzLWI5NTktNDVjNS05NjA5LWU4NzI1ZTQ3ZDYzMyIsIkVudHJpZXMiOlt7IiRpZCI6IjIiLCIkdHlwZSI6IlN3aXNzQWNhZGVtaWMuQ2l0YXZpLkNpdGF0aW9ucy5Xb3JkUGxhY2Vob2xkZXJFbnRyeSwgU3dpc3NBY2FkZW1pYy5DaXRhdmkiLCJJZCI6IjU5YWNiZDBhLTc5MjktNGJlNy1hMzNlLWIzOTVjOWVkMWMwNyIsIlJhbmdlTGVuZ3RoIjoxNiwiUmVmZXJlbmNlSWQiOiJhNTY2NjUzOS02Y2ExLTQ1NTctYjM3Ni1hNDMwMThhYjIwM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1NjY2NTM5LTZjYTEtNDU1Ny1iMzc2LWE0MzAxOGFiM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guMjAyMSIsIkRvaSI6IjEwLjMzOTAvaWplcnBoMTgxNjg0MDY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kxMzQ2IiwiVXJpU3RyaW5nIjoiaHR0cHM6Ly93d3cubmNiaS5ubG0ubmloLmdvdi9wbWMvYXJ0aWNsZXMvUE1DODM5MTM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VsaW5lIE1hcmllIFNjaG5hYWsiLCJDcmVhdGVkT24iOiIyMDIyLTAxLTEyVDExOjExOjExIiwiTW9kaWZpZWRCeSI6Il9GZWxpbmUgTWFyaWUgU2NobmFhayIsIklkIjoiMzRlNjEwOTItZWY5MC00NTZhLTljMmItNDNiMjFlOGVmODM3IiwiTW9kaWZpZWRPbiI6IjIwMjItMDEtMTJUMTE6MTE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lqZXJwaDE4MTY4NDA2IiwiVXJpU3RyaW5nIjoiaHR0cHM6Ly9kb2kub3JnLzEwLjMzOTAvaWplcnBoMTgxNjg0M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U3MTA4ZjIxLTAwN2QtNGI5YS05N2ViLTYyYzczZmE5YzliMCIsIk1vZGlmaWVkT24iOiIyMDIyLTAxLTEyVDExOjExOjE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Q0NDQxNTgiLCJVcmlTdHJpbmciOiJodHRwOi8vd3d3Lm5jYmkubmxtLm5paC5nb3YvcHVibWVkLzM0NDQ0MTU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5MGY0NDRlMC1iYjhiLTQ3ZWEtOWExOC1kY2Q2NzA0ZTZhMWIiLCJNb2RpZmllZE9uIjoiMjAyMi0wMS0xMlQxMToxMToxMSIsIlByb2plY3QiOnsiJHJlZiI6IjgifX1dLCJOdW1iZXIiOiIxNiI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}</w:instrText>
                </w:r>
                <w:r w:rsidR="00D70F32" w:rsidRPr="00D70F32">
                  <w:rPr>
                    <w:color w:val="000000"/>
                  </w:rPr>
                  <w:fldChar w:fldCharType="separate"/>
                </w:r>
                <w:r w:rsidR="00560364">
                  <w:rPr>
                    <w:color w:val="000000"/>
                  </w:rPr>
                  <w:t>Jorgensen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8d2874e3-b959-45c5-9609-e8725e47d633"/>
                <w:id w:val="1377041753"/>
                <w:placeholder>
                  <w:docPart w:val="E720952B95604179952AB6EF328C800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wNTEzMTI3LWI5OWQtNDE4MC1hZmU4LTQxODJhMTYzMjMwYiIsIkVudHJpZXMiOlt7IiRpZCI6IjIiLCIkdHlwZSI6IlN3aXNzQWNhZGVtaWMuQ2l0YXZpLkNpdGF0aW9ucy5Xb3JkUGxhY2Vob2xkZXJFbnRyeSwgU3dpc3NBY2FkZW1pYy5DaXRhdmkiLCJJZCI6ImFhNTUwNGJmLThlN2MtNGNkNC04YmZjLTQzNzExYTNhM2ZhOSIsIlJhbmdlTGVuZ3RoIjo2LCJSZWZlcmVuY2VJZCI6ImE1NjY2NTM5LTZjYTEtNDU1Ny1iMzc2LWE0MzAxOGFiMjA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JhNTY2NjUzOS02Y2ExLTQ1NTctYjM3Ni1hNDMwMThhYjIw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jEiLCJEb2kiOiIxMC4zMzkwL2lqZXJwaDE4MTY4NDA2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5MTM0NiIsIlVyaVN0cmluZyI6Imh0dHBzOi8vd3d3Lm5jYmkubmxtLm5paC5nb3YvcG1jL2FydGljbGVzL1BNQzgz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M0ZTYxMDkyLWVmOTAtNDU2YS05YzJiLTQzYjIxZThlZjgzNy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pamVycGgxODE2ODQwNiIsIlVyaVN0cmluZyI6Imh0dHBzOi8vZG9pLm9yZy8xMC4zMzkwL2lqZXJwaDE4MTY4N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lNzEwOGYyMS0wMDdkLTRiOWEtOTdlYi02MmM3M2ZhOWM5YjAiLCJNb2RpZmllZE9uIjoiMjAyMi0wMS0xMlQxMToxM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0NDQ0MTU4IiwiVXJpU3RyaW5nIjoiaHR0cDovL3d3dy5uY2JpLm5sbS5uaWguZ292L3B1Ym1lZC8zNDQ0NDE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OTBmNDQ0ZTAtYmI4Yi00N2VhLTlhMTgtZGNkNjcwNGU2YTFiIiwiTW9kaWZpZWRPbiI6IjIwMjItMDEtMTJUMTE6MTE6MTEiLCJQcm9qZWN0Ijp7IiRyZWYiOiI4In19XSwiTnVtYmVyIjoiMTYi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EpIn1dfSwiVGFnIjoiQ2l0YXZpUGxhY2Vob2xkZXIjOGQyODc0ZTMtYjk1OS00NWM1LTk2MDktZTg3MjVlNDdkNjMz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69469ee4-d2f6-41b5-9e02-3b61cd6f0a29"/>
                <w:id w:val="1553354260"/>
                <w:placeholder>
                  <w:docPart w:val="E720952B95604179952AB6EF328C800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VmMWE4NzhiLWEwYzAtNGI4ZS1hODZkLTlmZTZlZjU0MGI3OSIsIkVudHJpZXMiOlt7IiRpZCI6IjIiLCIkdHlwZSI6IlN3aXNzQWNhZGVtaWMuQ2l0YXZpLkNpdGF0aW9ucy5Xb3JkUGxhY2Vob2xkZXJFbnRyeSwgU3dpc3NBY2FkZW1pYy5DaXRhdmkiLCJJZCI6IjlmYzExNGQxLWM3MzEtNGMyZS1hY2NiLWFlNDc0ZDc3MTkxNyIsIlJhbmdlTGVuZ3RoIjoxMSwiUmVmZXJlbmNlSWQiOiIzMGQ0ODA5Mi1jMTUzLTRmNDQtOTU2ZS03YjlkODIwMmEzY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9tcy4xMzM5Ni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wb21zLjEzMzk2IiwiVXJpU3RyaW5nIjoiaHR0cHM6Ly9kb2kub3JnLzEwLjExMTEvcG9tcy4xMzM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p1bmcgZXQgYWwuIn1dfSwiVGFnIjoiQ2l0YXZpUGxhY2Vob2xkZXIjNjk0NjllZTQtZDJmNi00MWI1LTllMDItM2I2MWNkNmYwYTI5IiwiVGV4dCI6Ikp1bmcgZXQgYWwuIiwiV0FJVmVyc2lvbiI6IjcuMC4yLjAifQ==}</w:instrText>
                </w:r>
                <w:r w:rsidR="00D70F32" w:rsidRPr="00D70F32">
                  <w:rPr>
                    <w:color w:val="000000"/>
                  </w:rPr>
                  <w:fldChar w:fldCharType="separate"/>
                </w:r>
                <w:r w:rsidR="00560364">
                  <w:rPr>
                    <w:color w:val="000000"/>
                  </w:rPr>
                  <w:t>Jung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f1a878b-a0c0-4b8e-a86d-9fe6ef540b79"/>
                <w:id w:val="1335110623"/>
                <w:placeholder>
                  <w:docPart w:val="E720952B95604179952AB6EF328C800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5NDY5ZWU0LWQyZjYtNDFiNS05ZTAyLTNiNjFjZDZmMGEyOSIsIkVudHJpZXMiOlt7IiRpZCI6IjIiLCIkdHlwZSI6IlN3aXNzQWNhZGVtaWMuQ2l0YXZpLkNpdGF0aW9ucy5Xb3JkUGxhY2Vob2xkZXJFbnRyeSwgU3dpc3NBY2FkZW1pYy5DaXRhdmkiLCJJZCI6Ijk3YmQzMmIwLWUwZDktNDdhNC1hMzE1LTBkYzE4OTI0ZWJjMSIsIlJhbmdlTGVuZ3RoIjo2LCJSZWZlcmVuY2VJZCI6IjMwZDQ4MDkyLWMxNTMtNGY0NC05NTZlLTdiOWQ4MjAyYTN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zMGQ0ODA5Mi1jMTUzLTRmNDQtOTU2ZS03YjlkODIwMmEzY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BvbXMuMTMzOTY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cG9tcy4xMzM5NiIsIlVyaVN0cmluZyI6Imh0dHBzOi8vZG9pLm9yZy8xMC4xMTExL3BvbXMuMTMz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NWYxYTg3OGItYTBjMC00YjhlLWE4NmQtOWZlNmVmNTQwYjc5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c9c4d9cd-2709-42a4-884a-8cdd33969ce3"/>
                <w:id w:val="-1887550897"/>
                <w:placeholder>
                  <w:docPart w:val="E720952B95604179952AB6EF328C800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4ODMzZjBiLWIxYzgtNGQwOC05MjIzLTUxN2Q2NmM4ODUyMyIsIkVudHJpZXMiOlt7IiRpZCI6IjIiLCIkdHlwZSI6IlN3aXNzQWNhZGVtaWMuQ2l0YXZpLkNpdGF0aW9ucy5Xb3JkUGxhY2Vob2xkZXJFbnRyeSwgU3dpc3NBY2FkZW1pYy5DaXRhdmkiLCJJZCI6Ijg4ZjYzYjc1LWZmNDctNDJhMS1hZjdlLWQwZmQzMzYyZGE1MCIsIlJhbmdlTGVuZ3RoIjoxMywiUmVmZXJlbmNlSWQiOiJhNjRiZDEyYy0yY2RiLTRlNzktOGFlNS1iMTc4NzE1MDQyN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C0wMjEtMDA4NjYteCIsIkVkaXRvcnMiOltdLCJFdmFsdWF0aW9uQ29tcGxleGl0eSI6MCwiRXZhbHVhdGlvblNvdXJjZVRleHRGb3JtYXQiOjAsIkdyb3VwcyI6W10sIkhhc0xhYmVsMSI6dHJ1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NjAtMDIxLTAwODY2LXgiLCJVcmlTdHJpbmciOiJodHRwczovL2RvaS5vcmcvMTAuMTAzOC9zNDE1NjAtMDIxLTAwODY2LX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}</w:instrText>
                </w:r>
                <w:r w:rsidR="00D70F32" w:rsidRPr="00D70F32">
                  <w:rPr>
                    <w:color w:val="000000"/>
                  </w:rPr>
                  <w:fldChar w:fldCharType="separate"/>
                </w:r>
                <w:r w:rsidR="00560364">
                  <w:rPr>
                    <w:color w:val="000000"/>
                  </w:rPr>
                  <w:t>Khanna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88833f0b-b1c8-4d08-9223-517d66c88523"/>
                <w:id w:val="-2054308574"/>
                <w:placeholder>
                  <w:docPart w:val="E720952B95604179952AB6EF328C800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5YzRkOWNkLTI3MDktNDJhNC04ODRhLThjZGQzMzk2OWNlMyIsIkVudHJpZXMiOlt7IiRpZCI6IjIiLCIkdHlwZSI6IlN3aXNzQWNhZGVtaWMuQ2l0YXZpLkNpdGF0aW9ucy5Xb3JkUGxhY2Vob2xkZXJFbnRyeSwgU3dpc3NBY2FkZW1pYy5DaXRhdmkiLCJJZCI6Ijc0MTYyMTc5LTZjMTUtNDAxZi05YjU1LTc5Yzg0YzY3M2IzMCIsIlJhbmdlTGVuZ3RoIjo2LCJSZWZlcmVuY2VJZCI6ImE2NGJkMTJjLTJjZGItNGU3OS04YWU1LWIxNzg3MTUwNDI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xLTAwODY2LXgiLCJFZGl0b3JzIjpbXSwiRXZhbHVhdGlvbkNvbXBsZXhpdHkiOjAsIkV2YWx1YXRpb25Tb3VyY2VUZXh0Rm9ybWF0IjowLCJHcm91cHMiOltdLCJIYXNMYWJlbDEiOnRydW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YwLTAyMS0wMDg2Ni14IiwiVXJpU3RyaW5nIjoiaHR0cHM6Ly9kb2kub3JnLzEwLjEwMzgvczQxNTYwLTAyMS0wMDg2Ni1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EpIn1dfSwiVGFnIjoiQ2l0YXZpUGxhY2Vob2xkZXIjODg4MzNmMGItYjFjOC00ZDA4LTkyMjMtNTE3ZDY2Yzg4NTIz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b55e1de-2c09-4ea2-bc11-f60a4a95fe4c"/>
                <w:id w:val="-1933497688"/>
                <w:placeholder>
                  <w:docPart w:val="97A65905274C4A85888387D40BCB84B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1OTc5YzRjLTlkMTItNDU3OS04ODNhLTJkMTAzNWQ3MWUzYSIsIkVudHJpZXMiOlt7IiRpZCI6IjIiLCIkdHlwZSI6IlN3aXNzQWNhZGVtaWMuQ2l0YXZpLkNpdGF0aW9ucy5Xb3JkUGxhY2Vob2xkZXJFbnRyeSwgU3dpc3NBY2FkZW1pYy5DaXRhdmkiLCJJZCI6IjhiODNkZTI1LTk5ZTctNGNjOS1hY2I4LWIxOGM3OTg2MzBkNCIsIlJhbmdlTGVuZ3RoIjoxNiwiUmVmZXJlbmNlSWQiOiIxNDc4ZmZhMi01ZmE1LTQ4YzMtOTU2Ny0wN2M2YjA4YmVi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S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I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IxNDc4ZmZhMi01ZmE1LTQ4YzMtOTU2Ny0wN2M2YjA4YmViZ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wLjExMDE1M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VuYnVpbGQuMjAyMC4xMTAxNTEiLCJVcmlTdHJpbmciOiJodHRwczovL2RvaS5vcmcvMTAuMTAxNi9qLmVuYnVpbGQuMjAyMC4xMTA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lMzI2OGNlLTNmNzktNGJjMi04MTk2LTA2YzY4NGMyMzVjMy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kguIEIuIEtpbSBldCBhbC4ifV19LCJUYWciOiJDaXRhdmlQbGFjZWhvbGRlciNiYjU1ZTFkZS0yYzA5LTRlYTItYmMxMS1mNjBhNGE5NWZlNGMiLCJUZXh0IjoiSC4gQi4gS2ltIGV0IGFsLiIsIldBSVZlcnNpb24iOiI3LjAuMi4wIn0=}</w:instrText>
                </w:r>
                <w:r w:rsidR="00D70F32" w:rsidRPr="00D70F32">
                  <w:rPr>
                    <w:color w:val="000000"/>
                  </w:rPr>
                  <w:fldChar w:fldCharType="separate"/>
                </w:r>
                <w:r w:rsidR="00560364">
                  <w:rPr>
                    <w:color w:val="000000"/>
                  </w:rPr>
                  <w:t>Kim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5979c4c-9d12-4579-883a-2d1035d71e3a"/>
                <w:id w:val="686946110"/>
                <w:placeholder>
                  <w:docPart w:val="6E266084466149D18FA4474846A5B273"/>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iNTVlMWRlLTJjMDktNGVhMi1iYzExLWY2MGE0YTk1ZmU0YyIsIkVudHJpZXMiOlt7IiRpZCI6IjIiLCIkdHlwZSI6IlN3aXNzQWNhZGVtaWMuQ2l0YXZpLkNpdGF0aW9ucy5Xb3JkUGxhY2Vob2xkZXJFbnRyeSwgU3dpc3NBY2FkZW1pYy5DaXRhdmkiLCJJZCI6IjVjYWQxZTcyLThmZDUtNGE4Ni04ODgyLTk0MzQxNGY0YTQ1ZiIsIlJhbmdlTGVuZ3RoIjo2LCJSZWZlcmVuY2VJZCI6IjE0NzhmZmEyLTVmYTUtNDhjMy05NTY3LTA3YzZiMDhiZW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cmVmIjoiOCJ9fSx7IiRpZCI6IjEzIiwiJHR5cGUiOiJTd2lzc0FjYWRlbWljLkNpdGF2aS5QZXJzb24sIFN3aXNzQWNhZGVtaWMuQ2l0YXZpIiwiRmlyc3ROYW1lIjoiWW9rbyIsIkxhc3ROYW1lIjoiT2RhdGUiLCJQcm90ZWN0ZWQiOmZhbHNlLCJTZXgiOjEsIkNyZWF0ZWRCeSI6Il9GZWxpbmUgTWFyaWUgU2NobmFhayIsIkNyZWF0ZWRPbiI6IjIwMjItMDEtMTJUMTE6MTE6MTEiLCJNb2RpZmllZEJ5IjoiX0ZlbGluZSBNYXJpZSBTY2huYWFrIiwiSWQiOiJkZWUxNWVlOS1mM2ViLTQ0YjEtYmRjZS03OTgzOWVmMDFmNzkiLCJNb2RpZmllZE9uIjoiMjAyMi0wMS0xMlQxMToxMToxMSIsIlByb2plY3QiOnsiJHJlZiI6IjgifX0seyIkaWQiOiIxNC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MTQ3OGZmYTItNWZhNS00OGMzLTk1NjctMDdjNmIwOGJlYm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C4xMTAxNT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J1aWxkLjIwMjAuMTEwMTUxIiwiVXJpU3RyaW5nIjoiaHR0cHM6Ly9kb2kub3JnLzEwLjEwMTYvai5lbmJ1aWxkLjIwMjAuMTEw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ZTMyNjhjZS0zZjc5LTRiYzItODE5Ni0wNmM2ODRjMjM1YzM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A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NzU5NzljNGMtOWQxMi00NTc5LTg4M2EtMmQxMDM1ZDcxZTNhIiwiVGV4dCI6IigyMDIwKSIsIldBSVZlcnNpb24iOiI3LjAuMi4wIn0=}</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144278a-1a60-4ae9-baaf-2d2686bba1dd"/>
                <w:id w:val="1322235871"/>
                <w:placeholder>
                  <w:docPart w:val="6E266084466149D18FA4474846A5B273"/>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yNzY3M2U2LTJlYzUtNDE4OC05ZTVhLWMxYjZlODM0N2RmNCIsIkVudHJpZXMiOlt7IiRpZCI6IjIiLCIkdHlwZSI6IlN3aXNzQWNhZGVtaWMuQ2l0YXZpLkNpdGF0aW9ucy5Xb3JkUGxhY2Vob2xkZXJFbnRyeSwgU3dpc3NBY2FkZW1pYy5DaXRhdmkiLCJJZCI6ImI3MmNjNTMyLWI3NjYtNDA0My1hNWRmLWI3M2FmNDRhNmM0MSIsIlJhbmdlTGVuZ3RoIjoyMCwiUmVmZXJlbmNlSWQiOiIxNjZiYjQ1MC1iMWM5LTRlMTMtYTE2My1iZGM0OTNiYmEy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aWFjb21vIiwiTGFzdE5hbWUiOiJNYXJhbmdvbmkiLCJQcm90ZWN0ZWQiOmZhbHNlLCJTZXgiOjIsIkNyZWF0ZWRCeSI6Il9GZWxpbmUgTWFyaWUgU2NobmFhayIsIkNyZWF0ZWRPbiI6IjIwMjItMDEtMTJUMTE6MTE6MTEiLCJNb2RpZmllZEJ5IjoiX0ZlbGluZSBNYXJpZSBTY2huYWFrIiwiSWQiOiJiYjFjYjRkZi01OWNiLTQ3Y2MtOTdiNy1kZWY4OTAyNjYwMmUiLCJNb2RpZmllZE9uIjoiMjAyMi0wMS0xMlQxMToxMToxMSIsIlByb2plY3QiOnsiJGlkIjoiOCIsIiR0eXBlIjoiU3dpc3NBY2FkZW1pYy5DaXRhdmkuUHJvamVjdCwgU3dpc3NBY2FkZW1pYy5DaXRhdmkifX0seyIkaWQiOiI5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E2NmJiNDUwLWIxYzktNGUxMy1hMTYzLWJkYzQ5M2JiYTIz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yMC0wOTkyMi16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A1My0wMjAtMDk5MjIteiIsIlVyaVN0cmluZyI6Imh0dHBzOi8vZG9pLm9yZy8xMC4xMDA3L3MxMjA1My0wMjAtMDk5MjIte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2QwMzI0NmUtMTAwNC00NzkyLWIxYzItODg2NWFhYWZkNWRkIiwiTW9kaWZpZWRPbiI6IjIwMjItMDEtMTJUMTE6MTE6MTEiLCJQcm9qZWN0Ijp7IiRyZWYiOiI4In19XSwiTnVtYmVyIjoiMSIsIk9yZ2FuaXphdGlvbnMiOltdLCJPdGhlcnNJbnZvbHZlZCI6W10sIlBhZ2VDb3VudCI6IjE3Ii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WFyYW5nb25pIGFuZCBUYXZvbmkifV19LCJUYWciOiJDaXRhdmlQbGFjZWhvbGRlciNiMTQ0Mjc4YS0xYTYwLTRhZTktYmFhZi0yZDI2ODZiYmExZGQiLCJUZXh0IjoiTWFyYW5nb25pIGFuZCBUYXZvbmkiLCJXQUlWZXJzaW9uIjoiNy4wLjIuMCJ9}</w:instrText>
                </w:r>
                <w:r w:rsidR="00D70F32" w:rsidRPr="00D70F32">
                  <w:rPr>
                    <w:color w:val="000000"/>
                  </w:rPr>
                  <w:fldChar w:fldCharType="separate"/>
                </w:r>
                <w:r w:rsidR="00560364">
                  <w:rPr>
                    <w:color w:val="000000"/>
                  </w:rPr>
                  <w:t>Marangoni and Tavoni</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27673e6-2ec5-4188-9e5a-c1b6e8347df4"/>
                <w:id w:val="584346363"/>
                <w:placeholder>
                  <w:docPart w:val="5C12913152434556BD6D3A9613397E96"/>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xNDQyNzhhLTFhNjAtNGFlOS1iYWFmLTJkMjY4NmJiYTFkZCIsIkVudHJpZXMiOlt7IiRpZCI6IjIiLCIkdHlwZSI6IlN3aXNzQWNhZGVtaWMuQ2l0YXZpLkNpdGF0aW9ucy5Xb3JkUGxhY2Vob2xkZXJFbnRyeSwgU3dpc3NBY2FkZW1pYy5DaXRhdmkiLCJJZCI6Ijk5OWVjODAzLWU2ZWUtNGFjZC05MDgxLTcwNWI0ZTBkM2EwZCIsIlJhbmdlTGVuZ3RoIjo2LCJSZWZlcmVuY2VJZCI6IjE2NmJiNDUwLWIxYzktNGUxMy1hMTYzLWJkYzQ5M2Ji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jAtMDk5MjIte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IwNTMtMDIwLTA5OTIyLXoiLCJVcmlTdHJpbmciOiJodHRwczovL2RvaS5vcmcvMTAuMTAwNy9zMTIwNTMtMDIwLTA5OTIyLXo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NkMDMyNDZlLTEwMDQtNDc5Mi1iMWMyLTg4NjVhYWFmZDVkZCIsIk1vZGlmaWVkT24iOiIyMDIyLTAxLTEyVDExOjExOjExIiwiUHJvamVjdCI6eyIkcmVmIjoiOCJ9fV0sIk51bWJlciI6IjEiLCJPcmdhbml6YXRpb25zIjpbXSwiT3RoZXJzSW52b2x2ZWQiOltdLCJQYWdlQ291bnQiOiIxNyI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SkifV19LCJUYWciOiJDaXRhdmlQbGFjZWhvbGRlciM0Mjc2NzNlNi0yZWM1LTQxODgtOWU1YS1jMWI2ZTgzNDdkZjQiLCJUZXh0IjoiKDIwMjEpIiwiV0FJVmVyc2lvbiI6IjcuMC4yLjAifQ==}</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4c5cd92-0f49-4413-8f02-e97ad0e4cf4a"/>
                <w:id w:val="-341620142"/>
                <w:placeholder>
                  <w:docPart w:val="A4A9E0A72F774AC2B929243E2C6D7835"/>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A5ZDBkOGQ1LWU2YjMtNDEwOS1iMzFkLTgzNmI5MDJiY2YyOCIsIkVudHJpZXMiOlt7IiRpZCI6IjIiLCIkdHlwZSI6IlN3aXNzQWNhZGVtaWMuQ2l0YXZpLkNpdGF0aW9ucy5Xb3JkUGxhY2Vob2xkZXJFbnRyeSwgU3dpc3NBY2FkZW1pYy5DaXRhdmkiLCJJZCI6ImY0MzhiOGFhLWRiMGYtNGE5Mi1hZDY5LWM4NDkxZGY2YWNhYiIsIlJhbmdlTGVuZ3RoIjoxMSwiUmVmZXJlbmNlSWQiOiJlNWRlODMzMS0yNWI5LTQ5ZDEtYmJmZi01MDQ4YzdlNWRl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ZTVkZTgzMzEtMjViOS00OWQxLWJiZmYtNTA0OGM3ZTVkZ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zOS9zc3JuLjM0MTQzMj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xMzkvc3Nybi4zNDE0MzI4IiwiVXJpU3RyaW5nIjoiaHR0cHM6Ly9kb2kub3JnLzEwLjIxMzkvc3Nybi4zNDE0Mz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2E5NTk4NS1hOTczLTQ4YzktYjcwZC1iYTg2NGZjMTk2ZTgiLCJNb2RpZmllZE9uIjoiMjAyMi0wMS0xMlQxMToxMToxMSIsIlByb2plY3QiOnsiJHJlZiI6IjgifX1dLCJOdW1iZXIiOiIzNzIiLCJPcmdhbml6YXRpb25zIjpbXSwiT3RoZXJzSW52b2x2ZWQiOltdLCJQYWdlQ291bnQiOiIxOCI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}</w:instrText>
                </w:r>
                <w:r w:rsidR="00D70F32" w:rsidRPr="00D70F32">
                  <w:rPr>
                    <w:color w:val="000000"/>
                  </w:rPr>
                  <w:fldChar w:fldCharType="separate"/>
                </w:r>
                <w:r w:rsidR="00560364">
                  <w:rPr>
                    <w:color w:val="000000"/>
                  </w:rPr>
                  <w:t>Meub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9d0d8d5-e6b3-4109-b31d-836b902bcf28"/>
                <w:id w:val="-1066488213"/>
                <w:placeholder>
                  <w:docPart w:val="FD7EBBE07DDA44249B52AABC63D8AD29"/>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0YzVjZDkyLTBmNDktNDQxMy04ZjAyLWU5N2FkMGU0Y2Y0YSIsIkVudHJpZXMiOlt7IiRpZCI6IjIiLCIkdHlwZSI6IlN3aXNzQWNhZGVtaWMuQ2l0YXZpLkNpdGF0aW9ucy5Xb3JkUGxhY2Vob2xkZXJFbnRyeSwgU3dpc3NBY2FkZW1pYy5DaXRhdmkiLCJJZCI6ImVhNDJhYzQwLTZkYmQtNDMwMi05ZGRmLWM0MmFjNGU5MTRmMiIsIlJhbmdlTGVuZ3RoIjo2LCJSZWZlcmVuY2VJZCI6ImU1ZGU4MzMxLTI1YjktNDlkMS1iYmZmLTUwNDhjN2U1ZGV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U1ZGU4MzMxLTI1YjktNDlkMS1iYmZmLTUwNDhjN2U1ZGVk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DE0MzI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M5L3Nzcm4uMzQxNDMyOCIsIlVyaVN0cmluZyI6Imh0dHBzOi8vZG9pLm9yZy8xMC4yMTM5L3Nzcm4uMzQxNDM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NhOTU5ODUtYTk3My00OGM5LWI3MGQtYmE4NjRmYzE5NmU4IiwiTW9kaWZpZWRPbiI6IjIwMjItMDEtMTJUMTE6MTE6MTEiLCJQcm9qZWN0Ijp7IiRyZWYiOiI4In19XSwiTnVtYmVyIjoiMzcyIiwiT3JnYW5pemF0aW9ucyI6W10sIk90aGVyc0ludm9sdmVkIjpbXSwiUGFnZUNvdW50IjoiMTgi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MwOWQwZDhkNS1lNmIzLTQxMDktYjMxZC04MzZiOTAyYmNmMjgiLCJUZXh0IjoiKDIwMTkpIiwiV0FJVmVyc2lvbiI6IjcuMC4yLjAifQ==}</w:instrText>
                </w:r>
                <w:r w:rsidR="00D70F32" w:rsidRPr="00D70F32">
                  <w:rPr>
                    <w:color w:val="000000"/>
                  </w:rPr>
                  <w:fldChar w:fldCharType="separate"/>
                </w:r>
                <w:r w:rsidR="00560364">
                  <w:rPr>
                    <w:color w:val="000000"/>
                  </w:rPr>
                  <w:t>(2019)</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1b5ac12-36df-4c66-9c26-5d96ea51ac14"/>
                <w:id w:val="1185556608"/>
                <w:placeholder>
                  <w:docPart w:val="FD7EBBE07DDA44249B52AABC63D8AD29"/>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cxOWI0MDM0LTE2NzktNGUzMi1hODcxLTliNzg2MGUzMjVhYyIsIkVudHJpZXMiOlt7IiRpZCI6IjIiLCIkdHlwZSI6IlN3aXNzQWNhZGVtaWMuQ2l0YXZpLkNpdGF0aW9ucy5Xb3JkUGxhY2Vob2xkZXJFbnRyeSwgU3dpc3NBY2FkZW1pYy5DaXRhdmkiLCJJZCI6IjNlMTE4MDFlLWZjZjItNGM3NC1hY2E2LTFjODI4MjQ4YzY4OSIsIlJhbmdlTGVuZ3RoIjoxNSwiUmVmZXJlbmNlSWQiOiIyNmY0MDk0NC05NDk4LTQyMGQtYTBkOS0yODdmZjdmYjZiZ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yNmY0MDk0NC05NDk4LTQyMGQtYTBkOS0yODdmZjdmYjZiZ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}</w:instrText>
                </w:r>
                <w:r w:rsidR="00D70F32" w:rsidRPr="00D70F32">
                  <w:rPr>
                    <w:color w:val="000000"/>
                  </w:rPr>
                  <w:fldChar w:fldCharType="separate"/>
                </w:r>
                <w:r w:rsidR="00560364">
                  <w:rPr>
                    <w:color w:val="000000"/>
                  </w:rPr>
                  <w:t>Myers and Souza</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19b4034-1679-4e32-a871-9b7860e325ac"/>
                <w:id w:val="1253160060"/>
                <w:placeholder>
                  <w:docPart w:val="A4A9E0A72F774AC2B929243E2C6D7835"/>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YxYjVhYzEyLTM2ZGYtNGM2Ni05YzI2LTVkOTZlYTUxYWMxNCIsIkVudHJpZXMiOlt7IiRpZCI6IjIiLCIkdHlwZSI6IlN3aXNzQWNhZGVtaWMuQ2l0YXZpLkNpdGF0aW9ucy5Xb3JkUGxhY2Vob2xkZXJFbnRyeSwgU3dpc3NBY2FkZW1pYy5DaXRhdmkiLCJJZCI6ImI4YzlmMjJkLTg5ODktNDg1NC1iMTI0LWIzMDBjOTlmNTdmMiIsIlJhbmdlTGVuZ3RoIjo2LCJSZWZlcmVuY2VJZCI6IjI2ZjQwOTQ0LTk0OTgtNDIwZC1hMGQ5LTI4N2ZmN2ZiNmJ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MjZmNDA5NDQtOTQ5OC00MjBkLWEwZDktMjg3ZmY3ZmI2Ym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M3MTliNDAzNC0xNjc5LTRlMzItYTg3MS05Yjc4NjBlMzI1YWMiLCJUZXh0IjoiKDIwMTgpIiwiV0FJVmVyc2lvbiI6IjcuMC4yLjAifQ==}</w:instrText>
                </w:r>
                <w:r w:rsidR="00D70F32" w:rsidRPr="00D70F32">
                  <w:rPr>
                    <w:color w:val="000000"/>
                  </w:rPr>
                  <w:fldChar w:fldCharType="separate"/>
                </w:r>
                <w:r w:rsidR="00560364">
                  <w:rPr>
                    <w:color w:val="000000"/>
                  </w:rPr>
                  <w:t>(2018)</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906d593f-3701-4d57-9d36-a0ee78983cb0"/>
                <w:id w:val="-1720967437"/>
                <w:placeholder>
                  <w:docPart w:val="D57CD3726E9F496880DA7BF1C412AB39"/>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iYzkxODQxLWMxMDAtNGY3Mi1hZDljLTNmMzIzZThjNDUxMiIsIkVudHJpZXMiOlt7IiRpZCI6IjIiLCIkdHlwZSI6IlN3aXNzQWNhZGVtaWMuQ2l0YXZpLkNpdGF0aW9ucy5Xb3JkUGxhY2Vob2xkZXJFbnRyeSwgU3dpc3NBY2FkZW1pYy5DaXRhdmkiLCJJZCI6ImFkMzc2MWFhLTQ5MjItNGI4YS1iNGRhLWI2M2U0ZWQyNDJhOSIsIlJhbmdlTGVuZ3RoIjoxNSwiUmVmZXJlbmNlSWQiOiJjOTJmM2I4NC0wYzhhLTRjNDEtOGNhZC0yNTZmMjhlMDgy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JjOTJmM2I4NC0wYzhhLTRjNDEtOGNhZC0yNTZmMjhlMDgyN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lbS4yMDIwLjEwMjMx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ZW0uMjAyMC4xMDIzMTUiLCJVcmlTdHJpbmciOiJodHRwczovL2RvaS5vcmcvMTAuMTAxNi9qLmplZW0uMjAyMC4xMDI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NeWVycyBhbmQgU291emEifV19LCJUYWciOiJDaXRhdmlQbGFjZWhvbGRlciM5MDZkNTkzZi0zNzAxLTRkNTctOWQzNi1hMGVlNzg5ODNjYjAiLCJUZXh0IjoiTXllcnMgYW5kIFNvdXphIiwiV0FJVmVyc2lvbiI6IjcuMC4yLjAifQ==}</w:instrText>
                </w:r>
                <w:r w:rsidR="00D70F32" w:rsidRPr="00D70F32">
                  <w:rPr>
                    <w:color w:val="000000"/>
                  </w:rPr>
                  <w:fldChar w:fldCharType="separate"/>
                </w:r>
                <w:r w:rsidR="00560364">
                  <w:rPr>
                    <w:color w:val="000000"/>
                  </w:rPr>
                  <w:t>Myers and Souza</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bc91841-c100-4f72-ad9c-3f323e8c4512"/>
                <w:id w:val="1502074690"/>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wNmQ1OTNmLTM3MDEtNGQ1Ny05ZDM2LWEwZWU3ODk4M2NiMCIsIkVudHJpZXMiOlt7IiRpZCI6IjIiLCIkdHlwZSI6IlN3aXNzQWNhZGVtaWMuQ2l0YXZpLkNpdGF0aW9ucy5Xb3JkUGxhY2Vob2xkZXJFbnRyeSwgU3dpc3NBY2FkZW1pYy5DaXRhdmkiLCJJZCI6Ijc2NzZkODY5LTRlM2QtNGMzMy1hNzQ3LWY5MjU3OThjNDQzNCIsIlJhbmdlTGVuZ3RoIjo2LCJSZWZlcmVuY2VJZCI6ImM5MmYzYjg0LTBjOGEtNGM0MS04Y2FkLTI1NmYyOGUwODI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YzkyZjNiODQtMGM4YS00YzQxLThjYWQtMjU2ZjI4ZTA4Mj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M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VtLjIwMjAuMTAyMzE1IiwiVXJpU3RyaW5nIjoiaHR0cHM6Ly9kb2kub3JnLzEwLjEwMTYvai5qZWVtLjIwMjAuMTAyMz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5ZmZhYWZmMS1kYmYwLTQ3ZWYtOTc5Yy03ZjEwNzZkZWIxNWMiLCJNb2RpZmllZE9uIjoiMjAyMi0wMS0xMlQxMToxMToxMSIsIlByb2plY3QiOnsiJHJlZiI6IjgifX1dLCJPcmdhbml6YXRpb25zIjpbXSwiT3RoZXJzSW52b2x2ZWQiOltdLCJQYWdlQ291bnQiOiI2MiIsIlBhZ2VSYW5nZSI6IjxzcD5cclxuICA8bj4xPC9uPlxyXG4gIDxpbj50cnVlPC9pbj5cclxuICA8b3M+MTwvb3M+XHJcbiAgPHBzPjE8L3BzPlxyXG48L3NwPlxyXG48ZXA+XHJcbiAgPG4+NjI8L24+XHJcbiAgPGluPnRydWU8L2luPlxyXG4gIDxvcz42Mjwvb3M+XHJcbiAgPHBzPjYyPC9wcz5cclxuPC9lcD5cclxuPG9zPjEtNjI8L29zPiIsIlBlcmlvZGljYWwiOnsiJGlkIjoiMTU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KSJ9XX0sIlRhZyI6IkNpdGF2aVBsYWNlaG9sZGVyIzdiYzkxODQxLWMxMDAtNGY3Mi1hZDljLTNmMzIzZThjNDUxMiIsIlRleHQiOiIoMjAyMCkiLCJXQUlWZXJzaW9uIjoiNy4wLjIuMCJ9}</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87aaa39a-c45f-4341-a31a-81ead32c9f94"/>
                <w:id w:val="2079934729"/>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hkYmViMjgxLTU5YTctNGIzMi1iMjdmLTI2ZTFjYzk4YzZiNSIsIkVudHJpZXMiOlt7IiRpZCI6IjIiLCIkdHlwZSI6IlN3aXNzQWNhZGVtaWMuQ2l0YXZpLkNpdGF0aW9ucy5Xb3JkUGxhY2Vob2xkZXJFbnRyeSwgU3dpc3NBY2FkZW1pYy5DaXRhdmkiLCJJZCI6IjNkNGQyZGU3LWVjOTEtNDgwOC05ZjI4LWMzZGYxMGQ1MDk4YyIsIlJhbmdlTGVuZ3RoIjo5LCJSZWZlcmVuY2VJZCI6IjA2MmE1MjRjLWIwNTUtNDQxZi1iNTdkLTU4NWVkZmRiMTkx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W50IiwiTGFzdE5hbWUiOiJTdWRhcnNoYW4iLCJQcm90ZWN0ZWQiOmZhbHNlLCJTZXgiOjAsIkNyZWF0ZWRCeSI6Il9GZWxpbmUgTWFyaWUgU2NobmFhayIsIkNyZWF0ZWRPbiI6IjIwMjItMDEtMTJUMTE6MTE6MTEiLCJNb2RpZmllZEJ5IjoiX0ZlbGluZSBNYXJpZSBTY2huYWFrIiwiSWQiOiJjMTJkNzczYi04MzkxLTQxZDctODA3MS02NGVhNTg5MmYwMTU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wNjJhNTI0Yy1iMDU1LTQ0MWYtYjU3ZC01ODVlZGZkYjE5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iby4yMDE2LjEyLjAx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Ym8uMjAxNi4xMi4wMTUiLCJVcmlTdHJpbmciOiJodHRwczovL2RvaS5vcmcvMTAuMTAxNi9qLmplYm8uMjAxNi4xMi4w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}</w:instrText>
                </w:r>
                <w:r w:rsidR="00D70F32" w:rsidRPr="00D70F32">
                  <w:rPr>
                    <w:color w:val="000000"/>
                  </w:rPr>
                  <w:fldChar w:fldCharType="separate"/>
                </w:r>
                <w:r w:rsidR="00560364">
                  <w:rPr>
                    <w:color w:val="000000"/>
                  </w:rPr>
                  <w:t>Sudarshan</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8dbeb281-59a7-4b32-b27f-26e1cc98c6b5"/>
                <w:id w:val="279155046"/>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3YWFhMzlhLWM0NWYtNDM0MS1hMzFhLTgxZWFkMzJjOWY5NCIsIkVudHJpZXMiOlt7IiRpZCI6IjIiLCIkdHlwZSI6IlN3aXNzQWNhZGVtaWMuQ2l0YXZpLkNpdGF0aW9ucy5Xb3JkUGxhY2Vob2xkZXJFbnRyeSwgU3dpc3NBY2FkZW1pYy5DaXRhdmkiLCJJZCI6IjI1ODc1NDYxLTE0Y2YtNDg1Ni1hNTdjLTkxMDQxNTU2MWIzZSIsIlJhbmdlTGVuZ3RoIjo2LCJSZWZlcmVuY2VJZCI6IjA2MmE1MjRjLWIwNTUtNDQxZi1iNTdkLTU4NWVkZmRiMT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bnQiLCJMYXN0TmFtZSI6IlN1ZGFyc2hhbiIsIlByb3RlY3RlZCI6ZmFsc2UsIlNleCI6MCwiQ3JlYXRlZEJ5IjoiX0ZlbGluZSBNYXJpZSBTY2huYWFrIiwiQ3JlYXRlZE9uIjoiMjAyMi0wMS0xMlQxMToxMToxMSIsIk1vZGlmaWVkQnkiOiJfRmVsaW5lIE1hcmllIFNjaG5hYWsiLCJJZCI6ImMxMmQ3NzNiLTgzOTEtNDFkNy04MDcxLTY0ZWE1ODkyZjAxNSIsIk1vZGlmaWVkT24iOiIyMDIyLTAxLTEyVDExOjE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A2MmE1MjRjLWIwNTUtNDQxZi1iNTdkLTU4NWVkZmRiMTkx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TYuMTIuMDE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Viby4yMDE2LjEyLjAxNSIsIlVyaVN0cmluZyI6Imh0dHBzOi8vZG9pLm9yZy8xMC4xMDE2L2ouamViby4yMDE2LjEyLjA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NykifV19LCJUYWciOiJDaXRhdmlQbGFjZWhvbGRlciM4ZGJlYjI4MS01OWE3LTRiMzItYjI3Zi0yNmUxY2M5OGM2YjUiLCJUZXh0IjoiKDIwMTcpIiwiV0FJVmVyc2lvbiI6IjcuMC4yLjAifQ==}</w:instrText>
                </w:r>
                <w:r w:rsidR="00D70F32" w:rsidRPr="00D70F32">
                  <w:rPr>
                    <w:color w:val="000000"/>
                  </w:rPr>
                  <w:fldChar w:fldCharType="separate"/>
                </w:r>
                <w:r w:rsidR="00560364">
                  <w:rPr>
                    <w:color w:val="000000"/>
                  </w:rPr>
                  <w:t>(2017)</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aed40c4a-034b-467d-9732-721a52db2cc9"/>
                <w:id w:val="-444388320"/>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5MGE2ODhhLWVhYmYtNDdjZS1hYWM5LTMwNmNlOTc0Nzg1YSIsIkVudHJpZXMiOlt7IiRpZCI6IjIiLCIkdHlwZSI6IlN3aXNzQWNhZGVtaWMuQ2l0YXZpLkNpdGF0aW9ucy5Xb3JkUGxhY2Vob2xkZXJFbnRyeSwgU3dpc3NBY2FkZW1pYy5DaXRhdmkiLCJJZCI6ImJmYzY2ZGExLWY1NmQtNDYwNi04Y2M0LTJmMjNjZmE3ZmNmMSIsIlJhbmdlTGVuZ3RoIjoyMiwiUmVmZXJlbmNlSWQiOiI5M2UxMWE3MC1lYmQ5LTQxN2ItYTZiMi1hZDhlNDdmMGE3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zMDcxNzAwIiwiRWRpdG9ycyI6W10sIkV2YWx1YXRpb25Db21wbGV4aXR5IjowLCJFdmFsdWF0aW9uU291cmNlVGV4dEZvcm1hdCI6MCwiR3JvdXBzIjpbXSwiSGFzTGFiZWwxIjp0cnV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kwL2VuMTMwNzE3MDAiLCJVcmlTdHJpbmciOiJodHRwczovL2RvaS5vcmcvMTAuMzM5MC9lbjEzMDcxNzA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RUMTE6NDk6MzkiLCJNb2RpZmllZEJ5IjoiX0ZlbGluZSBNYXJpZSBTY2huYWFrIiwiSWQiOiJiMTE0OTUwYi0xNGJlLTQ1NGEtOTZmOS1kNzRkYTIwNjNiYjciLCJNb2RpZmllZE9uIjoiMjAyMi0wMS0xNFQxMTo0OTozOSIsIlByb2plY3QiOnsiJHJlZiI6IjgifX1dLCJOdW1iZXIiOiI3IiwiT3JnYW5pemF0aW9ucyI6W10sIk90aGVyc0ludm9sdmVkIjpbXSwiUGFnZUNvdW50IjoiMjYi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}</w:instrText>
                </w:r>
                <w:r w:rsidR="00D70F32" w:rsidRPr="00D70F32">
                  <w:rPr>
                    <w:color w:val="000000"/>
                  </w:rPr>
                  <w:fldChar w:fldCharType="separate"/>
                </w:r>
                <w:r w:rsidR="00560364">
                  <w:rPr>
                    <w:color w:val="000000"/>
                  </w:rPr>
                  <w:t>Casado-Mansilla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90a688a-eabf-47ce-aac9-306ce974785a"/>
                <w:id w:val="-1838605073"/>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FlZDQwYzRhLTAzNGItNDY3ZC05NzMyLTcyMWE1MmRiMmNjOSIsIkVudHJpZXMiOlt7IiRpZCI6IjIiLCIkdHlwZSI6IlN3aXNzQWNhZGVtaWMuQ2l0YXZpLkNpdGF0aW9ucy5Xb3JkUGxhY2Vob2xkZXJFbnRyeSwgU3dpc3NBY2FkZW1pYy5DaXRhdmkiLCJJZCI6IjVjMzEyOGQ3LWM0NzctNDAxMi05NDU4LTA2MzY3ZmMzMTRiZCIsIlJhbmdlTGVuZ3RoIjo2LCJSZWZlcmVuY2VJZCI6IjkzZTExYTcwLWViZDktNDE3Yi1hNmIyLWFkOGU0N2YwYTd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zA3MTcwMCIsIkVkaXRvcnMiOltdLCJFdmFsdWF0aW9uQ29tcGxleGl0eSI6MCwiRXZhbHVhdGlvblNvdXJjZVRleHRGb3JtYXQiOjAsIkdyb3VwcyI6W10sIkhhc0xhYmVsMSI6dHJ1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zM5MC9lbjEzMDcxNzAwIiwiVXJpU3RyaW5nIjoiaHR0cHM6Ly9kb2kub3JnLzEwLjMzOTAvZW4xMzA3MTc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IwKSJ9XX0sIlRhZyI6IkNpdGF2aVBsYWNlaG9sZGVyIzU5MGE2ODhhLWVhYmYtNDdjZS1hYWM5LTMwNmNlOTc0Nzg1YSIsIlRleHQiOiIoMjAyMCkiLCJXQUlWZXJzaW9uIjoiNy4wLjIuMCJ9}</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3651a584-56ab-4c71-9fe2-18c642f986cd"/>
                <w:id w:val="939723878"/>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hNDI2YmFhLTFjNDUtNDhiZS05MzJiLWQxMTBlMThmMzhlNCIsIkVudHJpZXMiOlt7IiRpZCI6IjIiLCIkdHlwZSI6IlN3aXNzQWNhZGVtaWMuQ2l0YXZpLkNpdGF0aW9ucy5Xb3JkUGxhY2Vob2xkZXJFbnRyeSwgU3dpc3NBY2FkZW1pYy5DaXRhdmkiLCJJZCI6IjQ2MDM2YzRiLTdmZjUtNDk5OC05N2IxLWUyNWNhMjJiY2EyZCIsIlJhbmdlTGVuZ3RoIjoxMSwiUmVmZXJlbmNlSWQiOiJjY2Y4NDFiMy00MjM1LTRhZWUtODAzYS1mYmUxYjgzMDlkO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ExOTIxN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xMTkyMTQiLCJVcmlTdHJpbmciOiJodHRwczovL2RvaS5vcmcvMTAuMTAxNi9qLmpjbGVwcm8uMjAxOS4xMTky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ZlNTIzMzA0LTJjNDMtNDA2OC1hYTVhLWM2MmZmNjZhODM5OCIsIk1vZGlmaWVkT24iOiIyMDIyLTAxLTMxVDE1OjMzOjQxIiwiUHJvamVjdCI6eyIkcmVmIjoiOCJ9fV0sIk51bWJlck9mVm9sdW1lcyI6IjExOTIxNCIsIk9yZ2FuaXphdGlvbnMiOltdLCJPdGhlcnNJbnZvbHZlZCI6W10sIlBhZ2VDb3VudCI6IjEyIiwiUGVyaW9kaWNhbCI6eyIkaWQiOiIxNi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Q2hpdSBldCBhbC4ifV19LCJUYWciOiJDaXRhdmlQbGFjZWhvbGRlciMzNjUxYTU4NC01NmFiLTRjNzEtOWZlMi0xOGM2NDJmOTg2Y2QiLCJUZXh0IjoiQ2hpdSBldCBhbC4iLCJXQUlWZXJzaW9uIjoiNy4wLjIuMCJ9}</w:instrText>
                </w:r>
                <w:r w:rsidR="00D70F32" w:rsidRPr="00D70F32">
                  <w:rPr>
                    <w:color w:val="000000"/>
                  </w:rPr>
                  <w:fldChar w:fldCharType="separate"/>
                </w:r>
                <w:r w:rsidR="00560364">
                  <w:rPr>
                    <w:color w:val="000000"/>
                  </w:rPr>
                  <w:t>Chiu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a426baa-1c45-48be-932b-d110e18f38e4"/>
                <w:id w:val="-193841922"/>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2NTFhNTg0LTU2YWItNGM3MS05ZmUyLTE4YzY0MmY5ODZjZCIsIkVudHJpZXMiOlt7IiRpZCI6IjIiLCIkdHlwZSI6IlN3aXNzQWNhZGVtaWMuQ2l0YXZpLkNpdGF0aW9ucy5Xb3JkUGxhY2Vob2xkZXJFbnRyeSwgU3dpc3NBY2FkZW1pYy5DaXRhdmkiLCJJZCI6IjJjODFlNzJhLWFjNDctNDZhZi1iMDg1LWQ1NzczYjcwMDllYiIsIlJhbmdlTGVuZ3RoIjo2LCJSZWZlcmVuY2VJZCI6ImNjZjg0MWIzLTQyMzUtNGFlZS04MDNhLWZiZTFiODMwOWQ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xMTkyMT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kuMTE5MjE0IiwiVXJpU3RyaW5nIjoiaHR0cHM6Ly9kb2kub3JnLzEwLjEwMTYvai5qY2xlcHJvLjIwMTkuMTE5M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mZTUyMzMwNC0yYzQzLTQwNjgtYWE1YS1jNjJmZjY2YTgzOTgiLCJNb2RpZmllZE9uIjoiMjAyMi0wMS0zMVQxNTozMzo0MSIsIlByb2plY3QiOnsiJHJlZiI6IjgifX1dLCJOdW1iZXJPZlZvbHVtZXMiOiIxMTkyMTQiLCJPcmdhbml6YXRpb25zIjpbXSwiT3RoZXJzSW52b2x2ZWQiOltdLCJQYWdlQ291bnQiOiIxMiIsIlBlcmlvZGljYWwiOnsiJGlkIjoiMTY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NlYTQyNmJhYS0xYzQ1LTQ4YmUtOTMyYi1kMTEwZTE4ZjM4ZTQiLCJUZXh0IjoiKDIwMjApIiwiV0FJVmVyc2lvbiI6IjcuMC4yLjAifQ==}</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11f26ba-a4bd-41d4-8e43-010299e15705"/>
                <w:id w:val="-936060031"/>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iYjdmMTljLTU4ZWUtNGViNS04NzU2LTJkZTY0MWY2ODgwYSIsIkVudHJpZXMiOlt7IiRpZCI6IjIiLCIkdHlwZSI6IlN3aXNzQWNhZGVtaWMuQ2l0YXZpLkNpdGF0aW9ucy5Xb3JkUGxhY2Vob2xkZXJFbnRyeSwgU3dpc3NBY2FkZW1pYy5DaXRhdmkiLCJJZCI6Ijk3ZjIyOTBkLThmMzItNDgyMC1hMzkyLTM4YWViNjE3NWJlYSIsIlJhbmdlTGVuZ3RoIjoxMiwiUmVmZXJlbmNlSWQiOiIwMDI1ZTZmNy1hNWJjLTQ3ODEtOWUxZC02NjFkNjQ1MWJj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Vjby4yMDE4LjAzLjAwO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uZWNvLjIwMTguMDMuMDA4IiwiVXJpU3RyaW5nIjoiaHR0cHM6Ly9kb2kub3JnLzEwLjEwMTYvai5lbmVjby4yMDE4LjAzLjA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}</w:instrText>
                </w:r>
                <w:r w:rsidR="00D70F32" w:rsidRPr="00D70F32">
                  <w:rPr>
                    <w:color w:val="000000"/>
                  </w:rPr>
                  <w:fldChar w:fldCharType="separate"/>
                </w:r>
                <w:r w:rsidR="00560364">
                  <w:rPr>
                    <w:color w:val="000000"/>
                  </w:rPr>
                  <w:t>Aydin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bb7f19c-58ee-4eb5-8756-2de641f6880a"/>
                <w:id w:val="1329784791"/>
                <w:placeholder>
                  <w:docPart w:val="160544010E7C46FE9DB86E7F8E4B31F4"/>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xMWYyNmJhLWE0YmQtNDFkNC04ZTQzLTAxMDI5OWUxNTcwNSIsIkVudHJpZXMiOlt7IiRpZCI6IjIiLCIkdHlwZSI6IlN3aXNzQWNhZGVtaWMuQ2l0YXZpLkNpdGF0aW9ucy5Xb3JkUGxhY2Vob2xkZXJFbnRyeSwgU3dpc3NBY2FkZW1pYy5DaXRhdmkiLCJJZCI6IjY3NWViZGQ1LTg1NTQtNDY0OC04ZDJlLWY4YWQyZmQ0NmY5YyIsIlJhbmdlTGVuZ3RoIjo2LCJSZWZlcmVuY2VJZCI6IjAwMjVlNmY3LWE1YmMtNDc4MS05ZTFkLTY2MWQ2NDUxYmM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xOC4wMy4wMD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Vjby4yMDE4LjAzLjAwOCIsIlVyaVN0cmluZyI6Imh0dHBzOi8vZG9pLm9yZy8xMC4xMDE2L2ouZW5lY28uMjAxOC4wMy4w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4KSJ9XX0sIlRhZyI6IkNpdGF2aVBsYWNlaG9sZGVyIzRiYjdmMTljLTU4ZWUtNGViNS04NzU2LTJkZTY0MWY2ODgwYSIsIlRleHQiOiIoMjAxOCkiLCJXQUlWZXJzaW9uIjoiNy4wLjIuMCJ9}</w:instrText>
                </w:r>
                <w:r w:rsidR="00D70F32" w:rsidRPr="00D70F32">
                  <w:rPr>
                    <w:color w:val="000000"/>
                  </w:rPr>
                  <w:fldChar w:fldCharType="separate"/>
                </w:r>
                <w:r w:rsidR="00560364">
                  <w:rPr>
                    <w:color w:val="000000"/>
                  </w:rPr>
                  <w:t>(2018)</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6f82813-5b96-4547-8358-a4c72d6e1da6"/>
                <w:id w:val="1214926257"/>
                <w:placeholder>
                  <w:docPart w:val="C4D9E6DFA3BE41E8A5D650A4679F451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1ODU3NjgzLTZiZjQtNDg5Yi1hYmFhLTMyZDE3MTI5ODU3YiIsIkVudHJpZXMiOlt7IiRpZCI6IjIiLCIkdHlwZSI6IlN3aXNzQWNhZGVtaWMuQ2l0YXZpLkNpdGF0aW9ucy5Xb3JkUGxhY2Vob2xkZXJFbnRyeSwgU3dpc3NBY2FkZW1pYy5DaXRhdmkiLCJJZCI6IjdhNTY5NmVjLTc2MTgtNGRlYS04OWQ5LWE5OWY5NDMzM2E5NiIsIlJhbmdlTGVuZ3RoIjoxMywiUmVmZXJlbmNlSWQiOiJiMDBiZWU1NC03OGFiLTRiYWItYTNmNC02NWZjY2QxNjJl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xOS0wOTc3Ny16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jA1My0wMTktMDk3NzcteiIsIlVyaVN0cmluZyI6Imh0dHBzOi8vZG9pLm9yZy8xMC4xMDA3L3MxMjA1My0wMTktMDk3Nzc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kdlZWxlbiBldCBhbC4ifV19LCJUYWciOiJDaXRhdmlQbGFjZWhvbGRlciNmNmY4MjgxMy01Yjk2LTQ1NDctODM1OC1hNGM3MmQ2ZTFkYTYiLCJUZXh0IjoiR2VlbGVuIGV0IGFsLiIsIldBSVZlcnNpb24iOiI3LjAuMi4wIn0=}</w:instrText>
                </w:r>
                <w:r w:rsidR="00D70F32" w:rsidRPr="00D70F32">
                  <w:rPr>
                    <w:color w:val="000000"/>
                  </w:rPr>
                  <w:fldChar w:fldCharType="separate"/>
                </w:r>
                <w:r w:rsidR="00560364">
                  <w:rPr>
                    <w:color w:val="000000"/>
                  </w:rPr>
                  <w:t>Geelen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65857683-6bf4-489b-abaa-32d17129857b"/>
                <w:id w:val="-387033671"/>
                <w:placeholder>
                  <w:docPart w:val="0419CC1C0C8846E89602EC271FDFC683"/>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2ZjgyODEzLTViOTYtNDU0Ny04MzU4LWE0YzcyZDZlMWRhNiIsIkVudHJpZXMiOlt7IiRpZCI6IjIiLCIkdHlwZSI6IlN3aXNzQWNhZGVtaWMuQ2l0YXZpLkNpdGF0aW9ucy5Xb3JkUGxhY2Vob2xkZXJFbnRyeSwgU3dpc3NBY2FkZW1pYy5DaXRhdmkiLCJJZCI6IjkwOTYxOGQwLWZiYzctNGM4Ny05MDdhLTNjMTQxYmQ1MDkzYiIsIlJhbmdlTGVuZ3RoIjo2LCJSZWZlcmVuY2VJZCI6ImIwMGJlZTU0LTc4YWItNGJhYi1hM2Y0LTY1ZmNjZDE2MmU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TktMDk3NzcteiIsIkVkaXRvcnMiOltdLCJFdmFsdWF0aW9uQ29tcGxleGl0eSI6MCwiRXZhbHVhdGlvblNvdXJjZVRleHRGb3JtYXQiOjAsIkdyb3VwcyI6W10sIkhhc0xhYmVsMSI6dHJ1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wNTMtMDE5LTA5Nzc3LXoiLCJVcmlTdHJpbmciOiJodHRwczovL2RvaS5vcmcvMTAuMTAwNy9zMTIwNTMtMDE5LTA5Nzc3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NjU4NTc2ODMtNmJmNC00ODliLWFiYWEtMzJkMTcxMjk4NTdiIiwiVGV4dCI6IigyMDE5KSIsIldBSVZlcnNpb24iOiI3LjAuMi4wIn0=}</w:instrText>
                </w:r>
                <w:r w:rsidR="00D70F32" w:rsidRPr="00D70F32">
                  <w:rPr>
                    <w:color w:val="000000"/>
                  </w:rPr>
                  <w:fldChar w:fldCharType="separate"/>
                </w:r>
                <w:r w:rsidR="00560364">
                  <w:rPr>
                    <w:color w:val="000000"/>
                  </w:rPr>
                  <w:t>(2019)</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6d7cc69-39e5-4907-9b0a-8a54fd221360"/>
                <w:id w:val="346138377"/>
                <w:placeholder>
                  <w:docPart w:val="5D65E2CFBBB94BB283C84B81A93FA928"/>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wNGFhNTM0LThkM2UtNDFlYy05NzBkLTlkZDQ3NjlkOTJhYyIsIkVudHJpZXMiOlt7IiRpZCI6IjIiLCIkdHlwZSI6IlN3aXNzQWNhZGVtaWMuQ2l0YXZpLkNpdGF0aW9ucy5Xb3JkUGxhY2Vob2xkZXJFbnRyeSwgU3dpc3NBY2FkZW1pYy5DaXRhdmkiLCJJZCI6ImFmZjFmZTY0LTFlZTQtNDY0MC04MjRiLWIxNmQxOGU0ZWE0NCIsIlJhbmdlTGVuZ3RoIjoxMywiUmVmZXJlbmNlSWQiOiIxNzg0OGRhYy1lYzUwLTQwYjgtOTE3Yy04MDVhNzk3OGRhN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kxNy90aC44MTMuMDI0Ny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kxNy90aC44MTMuMDI0NyIsIlVyaVN0cmluZyI6Imh0dHBzOi8vZG9pLm9yZy8xMC4zOTE3L3RoLjgxMy4wMjQ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}</w:instrText>
                </w:r>
                <w:r w:rsidR="00D70F32" w:rsidRPr="00D70F32">
                  <w:rPr>
                    <w:color w:val="000000"/>
                  </w:rPr>
                  <w:fldChar w:fldCharType="separate"/>
                </w:r>
                <w:r w:rsidR="00560364">
                  <w:rPr>
                    <w:color w:val="000000"/>
                  </w:rPr>
                  <w:t>Fleury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04aa534-8d3e-41ec-970d-9dd4769d92ac"/>
                <w:id w:val="1862861432"/>
                <w:placeholder>
                  <w:docPart w:val="9ABF42105AF3418AA480398B379E2844"/>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Y2ZDdjYzY5LTM5ZTUtNDkwNy05YjBhLThhNTRmZDIyMTM2MCIsIkVudHJpZXMiOlt7IiRpZCI6IjIiLCIkdHlwZSI6IlN3aXNzQWNhZGVtaWMuQ2l0YXZpLkNpdGF0aW9ucy5Xb3JkUGxhY2Vob2xkZXJFbnRyeSwgU3dpc3NBY2FkZW1pYy5DaXRhdmkiLCJJZCI6IjQ5YTdkZjI1LTRjMTctNDFhMi1iOGM1LWRmMjkxNjM4ODk5ZSIsIlJhbmdlTGVuZ3RoIjo2LCJSZWZlcmVuY2VJZCI6IjE3ODQ4ZGFjLWVjNTAtNDBiOC05MTdjLTgwNWE3OTc4ZGE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5MTcvdGguODEzLjAyND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5MTcvdGguODEzLjAyNDciLCJVcmlTdHJpbmciOiJodHRwczovL2RvaS5vcmcvMTAuMzkxNy90aC44MTMuMDI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gpIn1dfSwiVGFnIjoiQ2l0YXZpUGxhY2Vob2xkZXIjMjA0YWE1MzQtOGQzZS00MWVjLTk3MGQtOWRkNDc2OWQ5MmFjIiwiVGV4dCI6IigyMDE4KSIsIldBSVZlcnNpb24iOiI3LjAuMi4wIn0=}</w:instrText>
                </w:r>
                <w:r w:rsidR="00D70F32" w:rsidRPr="00D70F32">
                  <w:rPr>
                    <w:color w:val="000000"/>
                  </w:rPr>
                  <w:fldChar w:fldCharType="separate"/>
                </w:r>
                <w:r w:rsidR="00560364">
                  <w:rPr>
                    <w:color w:val="000000"/>
                  </w:rPr>
                  <w:t>(2018)</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5eb0ffd-20a4-48d7-8ecb-3dfc769ed7ca"/>
                <w:id w:val="1830639103"/>
                <w:placeholder>
                  <w:docPart w:val="6DB87584D692470D86B6986B48C343F4"/>
                </w:placeholder>
              </w:sdtPr>
              <w:sdtEndPr/>
              <w:sdtContent>
                <w:r w:rsidR="00D70F32" w:rsidRPr="00D70F32">
                  <w:rPr>
                    <w:color w:val="000000"/>
                  </w:rPr>
                  <w:fldChar w:fldCharType="begin"/>
                </w:r>
                <w:r w:rsidR="008E70BA">
                  <w:rPr>
                    <w:color w:val="000000"/>
                  </w:rPr>
                  <w:instrText>ADDIN CitaviPlaceholder{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C4xMDE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AuMTAxNDMwIiwiVXJpU3RyaW5nIjoiaHR0cHM6Ly9kb2kub3JnLzEwLjEwMTYvai5lcnNzLjIwMjAuMTAx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JlNmViMmRiZi05ODUzLTQyZDctYmUyMS02NDAxYTQ5YjlmMWYiLCJNb2RpZmllZE9uIjoiMjAyMi0wMy0wOFQxMjoyOTowMSIsIlByb2plY3QiOnsiJHJlZiI6IjgifX1dLCJOb3RlcyI6IlBJSTogIFMyMjE0NjI5NjIwMzAwMDc0IiwiTnVtYmVyT2ZWb2x1bWVzIjoiMTAxNDMwIiwiT3JnYW5pemF0aW9ucyI6W10sIk90aGVyc0ludm9sdmVkIjpbXSwiUGFnZUNvdW50IjoiMTE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}</w:instrText>
                </w:r>
                <w:r w:rsidR="00D70F32" w:rsidRPr="00D70F32">
                  <w:rPr>
                    <w:color w:val="000000"/>
                  </w:rPr>
                  <w:fldChar w:fldCharType="separate"/>
                </w:r>
                <w:r w:rsidR="00560364">
                  <w:rPr>
                    <w:color w:val="000000"/>
                  </w:rPr>
                  <w:t>Lee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e905832-5cba-4331-a762-a087265951c2"/>
                <w:id w:val="-1502269449"/>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1ZWIwZmZkLTIwYTQtNDhkNy04ZWNiLTNkZmM3NjllZDdjYSIsIkVudHJpZXMiOlt7IiRpZCI6IjIiLCIkdHlwZSI6IlN3aXNzQWNhZGVtaWMuQ2l0YXZpLkNpdGF0aW9ucy5Xb3JkUGxhY2Vob2xkZXJFbnRyeSwgU3dpc3NBY2FkZW1pYy5DaXRhdmkiLCJJZCI6IjFkMzhhMmVkLTExMGQtNDdmNC05NTkzLTEzODQzNjlmYWFlMyIsIlJhbmdlTGVuZ3RoIjo2LCJSZWZlcmVuY2VJZCI6ImNiODI3MmU4LTYzOWMtNGVlYS1hOTNjLWY5OWJmZWQzN2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AuMTAx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wLjEwMTQzMCIsIlVyaVN0cmluZyI6Imh0dHBzOi8vZG9pLm9yZy8xMC4xMDE2L2ouZXJzcy4yMDIwLjEwMT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WU5MDU4MzItNWNiYS00MzMxLWE3NjItYTA4NzI2NTk1MWMyIiwiVGV4dCI6IigyMDIwKSIsIldBSVZlcnNpb24iOiI3LjAuMi4wIn0=}</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c9dd74b-588a-4dfc-93e6-460674bfb94e"/>
                <w:id w:val="1789851446"/>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yNWRhOTlmLTgzN2ItNGM3Ni05MDFlLTZiMGZmZmIyMjNkOSIsIkVudHJpZXMiOlt7IiRpZCI6IjIiLCIkdHlwZSI6IlN3aXNzQWNhZGVtaWMuQ2l0YXZpLkNpdGF0aW9ucy5Xb3JkUGxhY2Vob2xkZXJFbnRyeSwgU3dpc3NBY2FkZW1pYy5DaXRhdmkiLCJJZCI6ImY4ZjEyNTJkLTg4NWMtNDM3NC04NDliLTFhMGQwN2IzNjZiYyIsIlJhbmdlTGVuZ3RoIjo5LCJSZWZlcmVuY2VJZCI6IjY5MGI3YTJmLTAwMjgtNDcxNC1iYWRhLWIzODUzOThhMTYz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wNC4wNjg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qY2xlcHJvLjIwMTkuMDQuMDY4IiwiVXJpU3RyaW5nIjoiaHR0cHM6Ly9kb2kub3JnLzEwLjEwMTYvai5qY2xlcHJvLjIwMTkuMDQuMDY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}</w:instrText>
                </w:r>
                <w:r w:rsidR="00D70F32" w:rsidRPr="00D70F32">
                  <w:rPr>
                    <w:color w:val="000000"/>
                  </w:rPr>
                  <w:fldChar w:fldCharType="separate"/>
                </w:r>
                <w:r w:rsidR="00560364">
                  <w:rPr>
                    <w:color w:val="000000"/>
                  </w:rPr>
                  <w:t>Mi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25da99f-837b-4c76-901e-6b0fffb223d9"/>
                <w:id w:val="1376124988"/>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jOWRkNzRiLTU4OGEtNGRmYy05M2U2LTQ2MDY3NGJmYjk0ZSIsIkVudHJpZXMiOlt7IiRpZCI6IjIiLCIkdHlwZSI6IlN3aXNzQWNhZGVtaWMuQ2l0YXZpLkNpdGF0aW9ucy5Xb3JkUGxhY2Vob2xkZXJFbnRyeSwgU3dpc3NBY2FkZW1pYy5DaXRhdmkiLCJJZCI6ImQ4MjIwOTU3LWQ5OTEtNDUyOC04NDM1LTUxYzI3OTEyMjM2NiIsIlJhbmdlTGVuZ3RoIjo2LCJSZWZlcmVuY2VJZCI6IjY5MGI3YTJmLTAwMjgtNDcxNC1iYWRhLWIzODUzOThhMTY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A0LjA2OC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pjbGVwcm8uMjAxOS4wNC4wNjgiLCJVcmlTdHJpbmciOiJodHRwczovL2RvaS5vcmcvMTAuMTAxNi9qLmpjbGVwcm8uMjAxOS4wNC4w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xOSkifV19LCJUYWciOiJDaXRhdmlQbGFjZWhvbGRlciMyMjVkYTk5Zi04MzdiLTRjNzYtOTAxZS02YjBmZmZiMjIzZDkiLCJUZXh0IjoiKDIwMTkpIiwiV0FJVmVyc2lvbiI6IjcuMC4yLjAifQ==}</w:instrText>
                </w:r>
                <w:r w:rsidR="00D70F32" w:rsidRPr="00D70F32">
                  <w:rPr>
                    <w:color w:val="000000"/>
                  </w:rPr>
                  <w:fldChar w:fldCharType="separate"/>
                </w:r>
                <w:r w:rsidR="00560364">
                  <w:rPr>
                    <w:color w:val="000000"/>
                  </w:rPr>
                  <w:t>(2019)</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5e7f509-a2a8-4b39-929e-119c6badd6eb"/>
                <w:id w:val="-562941631"/>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3Zjc4NjRiLTY1ZDItNDVlYy05YmNhLWExMmE2NjliMzVhYyIsIkVudHJpZXMiOlt7IiRpZCI6IjIiLCIkdHlwZSI6IlN3aXNzQWNhZGVtaWMuQ2l0YXZpLkNpdGF0aW9ucy5Xb3JkUGxhY2Vob2xkZXJFbnRyeSwgU3dpc3NBY2FkZW1pYy5DaXRhdmkiLCJJZCI6ImU3M2I4Yjg0LTk3MTEtNDYyMy1iNTExLWZiOTBjYzFiZDc1ZCIsIlJhbmdlTGVuZ3RoIjo5LCJSZWZlcmVuY2VJZCI6IjVmNTg2MDRiLWY4YTQtNDJlZi1hNTM5LWNjZGRlNjU1M2IyZ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EuMTExMzQyIiwiRWRpdG9ycyI6W10sIkV2YWx1YXRpb25Db21wbGV4aXR5IjowLCJFdmFsdWF0aW9uU291cmNlVGV4dEZvcm1hdCI6MCwiR3JvdXBzIjpbXSwiSGFzTGFiZWwxIjp0cnV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cnNlci4yMDIxLjExMTM0MiIsIlVyaVN0cmluZyI6Imh0dHBzOi8vZG9pLm9yZy8xMC4xMDE2L2oucnNlci4yMDIxLjExMTM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Yzg2NzMzM2EtMTUyMi00MzhiLTlmY2QtYTM2YjVkNDMwNDIzIiwiTW9kaWZpZWRPbiI6IjIwMjItMDMtMDhUMTI6Mjk6MDEiLCJQcm9qZWN0Ijp7IiRyZWYiOiI4In19XS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5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}</w:instrText>
                </w:r>
                <w:r w:rsidR="00D70F32" w:rsidRPr="00D70F32">
                  <w:rPr>
                    <w:color w:val="000000"/>
                  </w:rPr>
                  <w:fldChar w:fldCharType="separate"/>
                </w:r>
                <w:r w:rsidR="00560364">
                  <w:rPr>
                    <w:color w:val="000000"/>
                  </w:rPr>
                  <w:t>Mi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7f7864b-65d2-45ec-9bca-a12a669b35ac"/>
                <w:id w:val="1250319355"/>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1ZTdmNTA5LWEyYTgtNGIzOS05MjllLTExOWM2YmFkZDZlYiIsIkVudHJpZXMiOlt7IiRpZCI6IjIiLCIkdHlwZSI6IlN3aXNzQWNhZGVtaWMuQ2l0YXZpLkNpdGF0aW9ucy5Xb3JkUGxhY2Vob2xkZXJFbnRyeSwgU3dpc3NBY2FkZW1pYy5DaXRhdmkiLCJJZCI6ImQxMmNiNTZiLTQ2ODgtNGU1Ny1iYjM3LTJhZWU0MWVjNGQzNCIsIlJhbmdlTGVuZ3RoIjo2LCJSZWZlcmVuY2VJZCI6IjVmNTg2MDRiLWY4YTQtNDJlZi1hNTM5LWNjZGRlNjU1M2I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S4xMTEzNDIiLCJFZGl0b3JzIjpbXSwiRXZhbHVhdGlvbkNvbXBsZXhpdHkiOjAsIkV2YWx1YXRpb25Tb3VyY2VUZXh0Rm9ybWF0IjowLCJHcm91cHMiOltdLCJIYXNMYWJlbDEiOnRydW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yc2VyLjIwMjEuMTExMzQyIiwiVXJpU3RyaW5nIjoiaHR0cHM6Ly9kb2kub3JnLzEwLjEwMTYvai5yc2VyLjIwMjEuMTExMzQ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JjODY3MzMzYS0xNTIyLTQzOGItOWZjZC1hMzZiNWQ0MzA0MjMiLCJNb2RpZmllZE9uIjoiMjAyMi0wMy0wOFQxMjoyOTow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SkifV19LCJUYWciOiJDaXRhdmlQbGFjZWhvbGRlciNmN2Y3ODY0Yi02NWQyLTQ1ZWMtOWJjYS1hMTJhNjY5YjM1YWMiLCJUZXh0IjoiKDIwMjEpIiwiV0FJVmVyc2lvbiI6IjcuMC4yLjAifQ==}</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1fe567e-294b-4d97-84cf-05047005aa9e"/>
                <w:id w:val="-138269982"/>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zZWIwYjk5LWIxN2YtNDg4Yy1hNDMzLTVjNDA5N2FjM2Q5NCIsIkVudHJpZXMiOlt7IiRpZCI6IjIiLCIkdHlwZSI6IlN3aXNzQWNhZGVtaWMuQ2l0YXZpLkNpdGF0aW9ucy5Xb3JkUGxhY2Vob2xkZXJFbnRyeSwgU3dpc3NBY2FkZW1pYy5DaXRhdmkiLCJJZCI6ImQ5ZDgzZTM5LTcxYmQtNGNiNS1iMWFmLWFlYzM5NTAyZGYzOSIsIlJhbmdlTGVuZ3RoIjoxMiwiUmVmZXJlbmNlSWQiOiI5OTJjMmM3YS05NDAyLTQyYmQtOTAyOS0yZTg3MTA4ZWM5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IiLCIkdHlwZSI6IlN3aXNzQWNhZGVtaWMuQ2l0YXZpLkxpbmtlZFJlc291cmNlLCBTd2lzc0FjYWRlbWljLkNpdGF2aSIsIkxpbmtlZFJlc291cmNlVHlwZSI6MiwiVXJpU3RyaW5nIjoiOTkyYzJjN2EtOTQwMi00MmJkLTkwMjktMmU4NzEwOGVjOW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S4xMDI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EuMTAyNDMwIiwiVXJpU3RyaW5nIjoiaHR0cHM6Ly9kb2kub3JnLzEwLjEwMTYvai5lcnNzLjIwMjEuMTAy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2YzcxZjljYS03ZDU1LTQzMTgtOWIzMC1hOTFiOWNkOGQ4YTAiLCJNb2RpZmllZE9uIjoiMjAyMi0wMy0wOFQxMjoyOTowMS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NdWthaSBldCBhbC4ifV19LCJUYWciOiJDaXRhdmlQbGFjZWhvbGRlciNiMWZlNTY3ZS0yOTRiLTRkOTctODRjZi0wNTA0NzAwNWFhOWUiLCJUZXh0IjoiTXVrYWkgZXQgYWwuIiwiV0FJVmVyc2lvbiI6IjcuMC4yLjAifQ==}</w:instrText>
                </w:r>
                <w:r w:rsidR="00D70F32" w:rsidRPr="00D70F32">
                  <w:rPr>
                    <w:color w:val="000000"/>
                  </w:rPr>
                  <w:fldChar w:fldCharType="separate"/>
                </w:r>
                <w:r w:rsidR="00560364">
                  <w:rPr>
                    <w:color w:val="000000"/>
                  </w:rPr>
                  <w:t>Mukai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3eb0b99-b17f-488c-a433-5c4097ac3d94"/>
                <w:id w:val="-62029736"/>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xZmU1NjdlLTI5NGItNGQ5Ny04NGNmLTA1MDQ3MDA1YWE5ZSIsIkVudHJpZXMiOlt7IiRpZCI6IjIiLCIkdHlwZSI6IlN3aXNzQWNhZGVtaWMuQ2l0YXZpLkNpdGF0aW9ucy5Xb3JkUGxhY2Vob2xkZXJFbnRyeSwgU3dpc3NBY2FkZW1pYy5DaXRhdmkiLCJJZCI6IjBjMWRjMzdkLTgxMDEtNDk1YS05ZGZmLWVlNDdiNzJkM2U0MSIsIlJhbmdlTGVuZ3RoIjo2LCJSZWZlcmVuY2VJZCI6Ijk5MmMyYzdhLTk0MDItNDJiZC05MDI5LTJlODcxMDhlYzl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aWQiOiI4IiwiJHR5cGUiOiJTd2lzc0FjYWRlbWljLkNpdGF2aS5Qcm9qZWN0LCBTd2lzc0FjYWRlbWljLkNpdGF2aSJ9fSx7IiRpZCI6Ijk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C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EuMTAy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xLjEwMjQzMCIsIlVyaVN0cmluZyI6Imh0dHBzOi8vZG9pLm9yZy8xMC4xMDE2L2ouZXJzcy4yMDIxLjEwMj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mM3MWY5Y2EtN2Q1NS00MzE4LTliMzAtYTkxYjljZDhkOGEwIiwiTW9kaWZpZWRPbiI6IjIwMjItMDMtMDhUMTI6Mjk6MDEiLCJQcm9qZWN0Ijp7IiRyZWYiOiI4In19XSwiT3JnYW5pemF0aW9ucyI6W10sIk90aGVyc0ludm9sdmVkIjpbXSwiUGFnZUNvdW50IjoiMTAi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2QzZWIwYjk5LWIxN2YtNDg4Yy1hNDMzLTVjNDA5N2FjM2Q5NCIsIlRleHQiOiIoMjAyMikiLCJXQUlWZXJzaW9uIjoiNy4wLjIuMCJ9}</w:instrText>
                </w:r>
                <w:r w:rsidR="00D70F32" w:rsidRPr="00D70F32">
                  <w:rPr>
                    <w:color w:val="000000"/>
                  </w:rPr>
                  <w:fldChar w:fldCharType="separate"/>
                </w:r>
                <w:r w:rsidR="00560364">
                  <w:rPr>
                    <w:color w:val="000000"/>
                  </w:rPr>
                  <w:t>(2022)</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b82750f-2d80-4bc1-a0d6-44f864a8fb15"/>
                <w:id w:val="966548948"/>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jMDYxZWI0LWM5MmItNDg5ZC1iNzcxLWI5NGYwZjNkYmQ5OSIsIkVudHJpZXMiOlt7IiRpZCI6IjIiLCIkdHlwZSI6IlN3aXNzQWNhZGVtaWMuQ2l0YXZpLkNpdGF0aW9ucy5Xb3JkUGxhY2Vob2xkZXJFbnRyeSwgU3dpc3NBY2FkZW1pYy5DaXRhdmkiLCJJZCI6ImVkMDIyMzk0LTY1MWMtNGRlNy1iMWQ3LTE1ZjE4NmMyNzk1YSIsIlJhbmdlTGVuZ3RoIjoxNywiUmVmZXJlbmNlSWQiOiJiOWY2NWUzNS0xNTVmLTQ1MmItYjUyNS0wMTZiYzY0NjkwZT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ODcvbW5zYy4yMDE2LjI2NDY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yODcvbW5zYy4yMDE2LjI2NDYiLCJVcmlTdHJpbmciOiJodHRwczovL2RvaS5vcmcvMTAuMTI4Ny9tbnNjLjIwMTYuMjY0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lRpZWZlbmJlY2sgZXQgYWwuIn1dfSwiVGFnIjoiQ2l0YXZpUGxhY2Vob2xkZXIjMGI4Mjc1MGYtMmQ4MC00YmMxLWEwZDYtNDRmODY0YThmYjE1IiwiVGV4dCI6IlRpZWZlbmJlY2sgZXQgYWwuIiwiV0FJVmVyc2lvbiI6IjcuMC4yLjAifQ==}</w:instrText>
                </w:r>
                <w:r w:rsidR="00D70F32" w:rsidRPr="00D70F32">
                  <w:rPr>
                    <w:color w:val="000000"/>
                  </w:rPr>
                  <w:fldChar w:fldCharType="separate"/>
                </w:r>
                <w:r w:rsidR="00560364">
                  <w:rPr>
                    <w:color w:val="000000"/>
                  </w:rPr>
                  <w:t>Tiefenbeck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c061eb4-c92b-489d-b771-b94f0f3dbd99"/>
                <w:id w:val="-1974360130"/>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iODI3NTBmLTJkODAtNGJjMS1hMGQ2LTQ0Zjg2NGE4ZmIxNSIsIkVudHJpZXMiOlt7IiRpZCI6IjIiLCIkdHlwZSI6IlN3aXNzQWNhZGVtaWMuQ2l0YXZpLkNpdGF0aW9ucy5Xb3JkUGxhY2Vob2xkZXJFbnRyeSwgU3dpc3NBY2FkZW1pYy5DaXRhdmkiLCJJZCI6IjczZGUxYzZkLTNiYmYtNDUxYi1hNTNhLWFjMDgwMTBjYzFjMyIsIlJhbmdlTGVuZ3RoIjo2LCJSZWZlcmVuY2VJZCI6ImI5ZjY1ZTM1LTE1NWYtNDUyYi1iNTI1LTAxNmJjNjQ2OTB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VyZW5hIiwiTGFzdE5hbWUiOiJUaWVmZW5iZWNrIiwiUHJvdGVjdGVkIjpmYWxzZSwiU2V4IjoxLCJDcmVhdGVkQnkiOiJfRmVsaW5lIE1hcmllIFNjaG5hYWsiLCJDcmVhdGVkT24iOiIyMDIyLTAxLTE0VDExOjQ5OjM5IiwiTW9kaWZpZWRCeSI6Il9GZWxpbmUgTWFyaWUgU2NobmFhayIsIklkIjoiMGRmMTQ5MmUtMWVkMy00ZThmLTgxZGQtNTBmNzRhYzk5OTUwIiwiTW9kaWZpZWRPbiI6IjIwMjItMDEtMTRUMTE6NDk6Mzk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jg3L21uc2MuMjAxNi4yNjQ2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jg3L21uc2MuMjAxNi4yNjQ2IiwiVXJpU3RyaW5nIjoiaHR0cHM6Ly9kb2kub3JnLzEwLjEyODcvbW5zYy4yMDE2LjI2ND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pIn1dfSwiVGFnIjoiQ2l0YXZpUGxhY2Vob2xkZXIjYmMwNjFlYjQtYzkyYi00ODlkLWI3NzEtYjk0ZjBmM2RiZDk5IiwiVGV4dCI6IigyMDE4KSIsIldBSVZlcnNpb24iOiI3LjAuMi4wIn0=}</w:instrText>
                </w:r>
                <w:r w:rsidR="00D70F32" w:rsidRPr="00D70F32">
                  <w:rPr>
                    <w:color w:val="000000"/>
                  </w:rPr>
                  <w:fldChar w:fldCharType="separate"/>
                </w:r>
                <w:r w:rsidR="00560364">
                  <w:rPr>
                    <w:color w:val="000000"/>
                  </w:rPr>
                  <w:t>(2018)</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d6428ba-50b8-49bc-90fa-b99b422fff04"/>
                <w:id w:val="1918060045"/>
                <w:placeholder>
                  <w:docPart w:val="3BF48095F96E4C9BA0364AC2F6CF698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yNjkwNjhmLTdjMTItNGE3Mi1hNWVjLTBkMjdhZGRhM2UzMSIsIkVudHJpZXMiOlt7IiRpZCI6IjIiLCIkdHlwZSI6IlN3aXNzQWNhZGVtaWMuQ2l0YXZpLkNpdGF0aW9ucy5Xb3JkUGxhY2Vob2xkZXJFbnRyeSwgU3dpc3NBY2FkZW1pYy5DaXRhdmkiLCJJZCI6IjY2OWU1ZGUzLWY3NDItNDA5Zi05NmFmLTA1N2NjMjRkNWZmNCIsIlJhbmdlTGVuZ3RoIjoxNSwiUmVmZXJlbmNlSWQiOiI3N2NmZjY1OS03N2M4LTQwYWUtOWU3ZS1kMmFiYWEyODgx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yMTkzNzg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VuMTIxOTM3ODgiLCJVcmlTdHJpbmciOiJodHRwczovL2RvaS5vcmcvMTAuMzM5MC9lbjEyMTkzNzg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3NzQwMTQ2Yi1lOGQ5LTQ5MmEtYTkzMC0yZDg0OGExMzhiODgiLCJNb2RpZmllZE9uIjoiMjAyMi0wMy0wOFQxMjoyOTowMSIsIlByb2plY3QiOnsiJHJlZiI6IjgifX1dLCJOdW1iZXIiOiIzNzg4IiwiT3JnYW5pemF0aW9ucyI6W10sIk90aGVyc0ludm9sdmVkIjpbXSwiUGFnZUNvdW50IjoiMTgi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lphbmdoZXJpIGV0IGFsLiJ9XX0sIlRhZyI6IkNpdGF2aVBsYWNlaG9sZGVyIzRkNjQyOGJhLTUwYjgtNDliYy05MGZhLWI5OWI0MjJmZmYwNCIsIlRleHQiOiJaYW5naGVyaSBldCBhbC4iLCJXQUlWZXJzaW9uIjoiNy4wLjIuMCJ9}</w:instrText>
                </w:r>
                <w:r w:rsidR="00D70F32" w:rsidRPr="00D70F32">
                  <w:rPr>
                    <w:color w:val="000000"/>
                  </w:rPr>
                  <w:fldChar w:fldCharType="separate"/>
                </w:r>
                <w:r w:rsidR="00560364">
                  <w:rPr>
                    <w:color w:val="000000"/>
                  </w:rPr>
                  <w:t>Zangheri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269068f-7c12-4a72-a5ec-0d27adda3e31"/>
                <w:id w:val="-1563249894"/>
                <w:placeholder>
                  <w:docPart w:val="446D2D60A77F488C95787642E40F744A"/>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kNjQyOGJhLTUwYjgtNDliYy05MGZhLWI5OWI0MjJmZmYwNCIsIkVudHJpZXMiOlt7IiRpZCI6IjIiLCIkdHlwZSI6IlN3aXNzQWNhZGVtaWMuQ2l0YXZpLkNpdGF0aW9ucy5Xb3JkUGxhY2Vob2xkZXJFbnRyeSwgU3dpc3NBY2FkZW1pYy5DaXRhdmkiLCJJZCI6Ijg0ZWY1ZjJmLTUwZGItNDFiNi1hZjY1LTBiNWZmMDJhZjdlYSIsIlJhbmdlTGVuZ3RoIjo2LCJSZWZlcmVuY2VJZCI6Ijc3Y2ZmNjU5LTc3YzgtNDBhZS05ZTdlLWQyYWJhYTI4ODE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jE5Mzc4O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yMTkzNzg4IiwiVXJpU3RyaW5nIjoiaHR0cHM6Ly9kb2kub3JnLzEwLjMzOTAvZW4xMjE5Mzc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zc0MDE0NmItZThkOS00OTJhLWE5MzAtMmQ4NDhhMTM4Yjg4IiwiTW9kaWZpZWRPbiI6IjIwMjItMDMtMDhUMTI6Mjk6MDEiLCJQcm9qZWN0Ijp7IiRyZWYiOiI4In19XSwiTnVtYmVyIjoiMzc4OCI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NDI2OTA2OGYtN2MxMi00YTcyLWE1ZWMtMGQyN2FkZGEzZTMxIiwiVGV4dCI6IigyMDE5KSIsIldBSVZlcnNpb24iOiI3LjAuMi4wIn0=}</w:instrText>
                </w:r>
                <w:r w:rsidR="00D70F32" w:rsidRPr="00D70F32">
                  <w:rPr>
                    <w:color w:val="000000"/>
                  </w:rPr>
                  <w:fldChar w:fldCharType="separate"/>
                </w:r>
                <w:r w:rsidR="00560364">
                  <w:rPr>
                    <w:color w:val="000000"/>
                  </w:rPr>
                  <w:t>(2019)</w:t>
                </w:r>
                <w:r w:rsidR="00D70F32" w:rsidRPr="00D70F32">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7C1ACFF" w14:textId="77777777" w:rsidR="00376658" w:rsidRPr="0043519C" w:rsidRDefault="002241AB">
            <w:pPr>
              <w:spacing w:after="0" w:line="240" w:lineRule="auto"/>
              <w:jc w:val="center"/>
              <w:rPr>
                <w:lang w:eastAsia="de-DE"/>
              </w:rPr>
            </w:pPr>
            <w:r w:rsidRPr="0043519C">
              <w:rPr>
                <w:lang w:eastAsia="de-DE"/>
              </w:rPr>
              <w:t>5</w:t>
            </w:r>
          </w:p>
          <w:p w14:paraId="0C169E16" w14:textId="77777777" w:rsidR="00376658" w:rsidRPr="0043519C" w:rsidRDefault="002241AB">
            <w:pPr>
              <w:spacing w:after="0" w:line="240" w:lineRule="auto"/>
              <w:jc w:val="center"/>
              <w:rPr>
                <w:lang w:eastAsia="de-DE"/>
              </w:rPr>
            </w:pPr>
            <w:r w:rsidRPr="0043519C">
              <w:rPr>
                <w:lang w:eastAsia="de-DE"/>
              </w:rPr>
              <w:t>(1,2,4,5,6)</w:t>
            </w:r>
          </w:p>
        </w:tc>
      </w:tr>
      <w:tr w:rsidR="00376658" w:rsidRPr="0043519C" w14:paraId="0870FFA5"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4E81EF8" w14:textId="77777777" w:rsidR="00376658" w:rsidRPr="0043519C" w:rsidRDefault="002241AB">
            <w:pPr>
              <w:spacing w:after="0" w:line="240" w:lineRule="auto"/>
              <w:rPr>
                <w:lang w:eastAsia="de-DE"/>
              </w:rPr>
            </w:pPr>
            <w:r w:rsidRPr="0043519C">
              <w:rPr>
                <w:lang w:eastAsia="de-DE"/>
              </w:rPr>
              <w:t>B2</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37F8E9A2" w14:textId="77777777" w:rsidR="00376658" w:rsidRPr="0043519C" w:rsidRDefault="002241AB">
            <w:pPr>
              <w:spacing w:after="0" w:line="240" w:lineRule="auto"/>
              <w:rPr>
                <w:lang w:eastAsia="de-DE"/>
              </w:rPr>
            </w:pPr>
            <w:r w:rsidRPr="0043519C">
              <w:rPr>
                <w:lang w:eastAsia="de-DE"/>
              </w:rPr>
              <w:t>Previous year’s energy consumption</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327C803" w14:textId="77777777" w:rsidR="00376658" w:rsidRPr="0043519C" w:rsidRDefault="002241AB">
            <w:pPr>
              <w:spacing w:after="0" w:line="240" w:lineRule="auto"/>
              <w:rPr>
                <w:lang w:eastAsia="de-DE"/>
              </w:rPr>
            </w:pPr>
            <w:r w:rsidRPr="0043519C">
              <w:rPr>
                <w:szCs w:val="13"/>
              </w:rPr>
              <w:t>The monthly energy consumption is compared to the energy consumption in the same month exactly one year ago.</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83104F8" w14:textId="1A8234DB" w:rsidR="00376658" w:rsidRPr="0043519C" w:rsidRDefault="00C70919">
            <w:pPr>
              <w:spacing w:after="0" w:line="240" w:lineRule="auto"/>
              <w:rPr>
                <w:lang w:eastAsia="de-DE"/>
              </w:rPr>
            </w:pPr>
            <w:sdt>
              <w:sdtPr>
                <w:rPr>
                  <w:color w:val="000000"/>
                  <w:lang w:eastAsia="de-DE"/>
                </w:rPr>
                <w:alias w:val="To edit, see citavi.com/edit"/>
                <w:tag w:val="CitaviPlaceholder#a9e4905e-a5b7-4065-8ce9-5ba95717ef70"/>
                <w:id w:val="-1409230891"/>
                <w:placeholder>
                  <w:docPart w:val="13B540E00139415F90E3620A86FE800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xODlkZDY4LTJjODEtNGNlNS1hY2VlLTMwNDE1M2ViYjc0ZSIsIkVudHJpZXMiOlt7IiRpZCI6IjIiLCIkdHlwZSI6IlN3aXNzQWNhZGVtaWMuQ2l0YXZpLkNpdGF0aW9ucy5Xb3JkUGxhY2Vob2xkZXJFbnRyeSwgU3dpc3NBY2FkZW1pYy5DaXRhdmkiLCJJZCI6ImQxMDUzN2JkLWUwOTAtNDQ0Ni05NzY2LTkxOWE2ODgwZjc3ZCIsIlJhbmdlTGVuZ3RoIjoxMiwiUmVmZXJlbmNlSWQiOiI5OTJjMmM3YS05NDAyLTQyYmQtOTAyOS0yZTg3MTA4ZWM5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IiLCIkdHlwZSI6IlN3aXNzQWNhZGVtaWMuQ2l0YXZpLkxpbmtlZFJlc291cmNlLCBTd2lzc0FjYWRlbWljLkNpdGF2aSIsIkxpbmtlZFJlc291cmNlVHlwZSI6MiwiVXJpU3RyaW5nIjoiOTkyYzJjN2EtOTQwMi00MmJkLTkwMjktMmU4NzEwOGVjOW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S4xMDI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EuMTAyNDMwIiwiVXJpU3RyaW5nIjoiaHR0cHM6Ly9kb2kub3JnLzEwLjEwMTYvai5lcnNzLjIwMjEuMTAy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2YzcxZjljYS03ZDU1LTQzMTgtOWIzMC1hOTFiOWNkOGQ4YTAiLCJNb2RpZmllZE9uIjoiMjAyMi0wMy0wOFQxMjoyOTowMS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NdWthaSBldCBhbC4ifV19LCJUYWciOiJDaXRhdmlQbGFjZWhvbGRlciNhOWU0OTA1ZS1hNWI3LTQwNjUtOGNlOS01YmE5NTcxN2VmNzAiLCJUZXh0IjoiTXVrYWkgZXQgYWwuIiwiV0FJVmVyc2lvbiI6IjcuMC4yLjAifQ==}</w:instrText>
                </w:r>
                <w:r w:rsidR="00D70F32" w:rsidRPr="00D70F32">
                  <w:rPr>
                    <w:color w:val="000000"/>
                  </w:rPr>
                  <w:fldChar w:fldCharType="separate"/>
                </w:r>
                <w:r w:rsidR="00560364">
                  <w:rPr>
                    <w:color w:val="000000"/>
                  </w:rPr>
                  <w:t>Mukai et al.</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189dd68-2c81-4ce5-acee-304153ebb74e"/>
                <w:id w:val="-2092310224"/>
                <w:placeholder>
                  <w:docPart w:val="13B540E00139415F90E3620A86FE8002"/>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5ZTQ5MDVlLWE1YjctNDA2NS04Y2U5LTViYTk1NzE3ZWY3MCIsIkVudHJpZXMiOlt7IiRpZCI6IjIiLCIkdHlwZSI6IlN3aXNzQWNhZGVtaWMuQ2l0YXZpLkNpdGF0aW9ucy5Xb3JkUGxhY2Vob2xkZXJFbnRyeSwgU3dpc3NBY2FkZW1pYy5DaXRhdmkiLCJJZCI6IjE1NWEyMDIyLTg2ZDctNDlkZi1iNmM3LTQ4NGU0ZGVlYmEwZCIsIlJhbmdlTGVuZ3RoIjo2LCJSZWZlcmVuY2VJZCI6Ijk5MmMyYzdhLTk0MDItNDJiZC05MDI5LTJlODcxMDhlYzl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aWQiOiI4IiwiJHR5cGUiOiJTd2lzc0FjYWRlbWljLkNpdGF2aS5Qcm9qZWN0LCBTd2lzc0FjYWRlbWljLkNpdGF2aSJ9fSx7IiRpZCI6Ijk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C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EuMTAy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xLjEwMjQzMCIsIlVyaVN0cmluZyI6Imh0dHBzOi8vZG9pLm9yZy8xMC4xMDE2L2ouZXJzcy4yMDIxLjEwMj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mM3MWY5Y2EtN2Q1NS00MzE4LTliMzAtYTkxYjljZDhkOGEwIiwiTW9kaWZpZWRPbiI6IjIwMjItMDMtMDhUMTI6Mjk6MDEiLCJQcm9qZWN0Ijp7IiRyZWYiOiI4In19XSwiT3JnYW5pemF0aW9ucyI6W10sIk90aGVyc0ludm9sdmVkIjpbXSwiUGFnZUNvdW50IjoiMTAi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kxODlkZDY4LTJjODEtNGNlNS1hY2VlLTMwNDE1M2ViYjc0ZSIsIlRleHQiOiIoMjAyMikiLCJXQUlWZXJzaW9uIjoiNy4wLjIuMCJ9}</w:instrText>
                </w:r>
                <w:r w:rsidR="00D70F32" w:rsidRPr="00D70F32">
                  <w:rPr>
                    <w:color w:val="000000"/>
                  </w:rPr>
                  <w:fldChar w:fldCharType="separate"/>
                </w:r>
                <w:r w:rsidR="00560364">
                  <w:rPr>
                    <w:color w:val="000000"/>
                  </w:rPr>
                  <w:t>(2022)</w:t>
                </w:r>
                <w:r w:rsidR="00D70F32" w:rsidRPr="00D70F32">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B984475" w14:textId="77777777" w:rsidR="00376658" w:rsidRPr="0043519C" w:rsidRDefault="002241AB">
            <w:pPr>
              <w:spacing w:after="0" w:line="240" w:lineRule="auto"/>
              <w:jc w:val="center"/>
              <w:rPr>
                <w:lang w:eastAsia="de-DE"/>
              </w:rPr>
            </w:pPr>
            <w:r w:rsidRPr="0043519C">
              <w:rPr>
                <w:lang w:eastAsia="de-DE"/>
              </w:rPr>
              <w:t>2</w:t>
            </w:r>
          </w:p>
          <w:p w14:paraId="7B871657" w14:textId="77777777" w:rsidR="00376658" w:rsidRPr="0043519C" w:rsidRDefault="002241AB">
            <w:pPr>
              <w:spacing w:after="0" w:line="240" w:lineRule="auto"/>
              <w:jc w:val="center"/>
              <w:rPr>
                <w:lang w:eastAsia="de-DE"/>
              </w:rPr>
            </w:pPr>
            <w:r w:rsidRPr="0043519C">
              <w:rPr>
                <w:lang w:eastAsia="de-DE"/>
              </w:rPr>
              <w:t>(1,5)</w:t>
            </w:r>
          </w:p>
        </w:tc>
      </w:tr>
      <w:tr w:rsidR="00376658" w:rsidRPr="0043519C" w14:paraId="074F50EC"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20C101D" w14:textId="77777777" w:rsidR="00376658" w:rsidRPr="0043519C" w:rsidRDefault="002241AB">
            <w:pPr>
              <w:spacing w:after="0" w:line="240" w:lineRule="auto"/>
              <w:rPr>
                <w:lang w:eastAsia="de-DE"/>
              </w:rPr>
            </w:pPr>
            <w:r w:rsidRPr="0043519C">
              <w:rPr>
                <w:lang w:eastAsia="de-DE"/>
              </w:rPr>
              <w:t>B3</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53D32B0F" w14:textId="77777777" w:rsidR="00376658" w:rsidRPr="0043519C" w:rsidRDefault="002241AB">
            <w:pPr>
              <w:spacing w:after="0" w:line="240" w:lineRule="auto"/>
              <w:rPr>
                <w:lang w:eastAsia="de-DE"/>
              </w:rPr>
            </w:pPr>
            <w:r w:rsidRPr="0043519C">
              <w:rPr>
                <w:lang w:eastAsia="de-DE"/>
              </w:rPr>
              <w:t>Comparison with similar housing situation</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727C878" w14:textId="77777777" w:rsidR="00376658" w:rsidRPr="0043519C" w:rsidRDefault="002241AB">
            <w:pPr>
              <w:spacing w:after="0" w:line="240" w:lineRule="auto"/>
              <w:rPr>
                <w:lang w:eastAsia="de-DE"/>
              </w:rPr>
            </w:pPr>
            <w:r w:rsidRPr="0043519C">
              <w:rPr>
                <w:szCs w:val="13"/>
              </w:rPr>
              <w:t>Energy consumption is compared to the standard and visualized based on input parameters, e.g., household size or occupied square meter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C42A49E" w14:textId="2A273E9C" w:rsidR="00376658" w:rsidRPr="0043519C" w:rsidRDefault="00C70919">
            <w:pPr>
              <w:spacing w:after="0" w:line="240" w:lineRule="auto"/>
              <w:rPr>
                <w:lang w:eastAsia="de-DE"/>
              </w:rPr>
            </w:pPr>
            <w:sdt>
              <w:sdtPr>
                <w:rPr>
                  <w:color w:val="000000"/>
                  <w:lang w:eastAsia="de-DE"/>
                </w:rPr>
                <w:alias w:val="To edit, see citavi.com/edit"/>
                <w:tag w:val="CitaviPlaceholder#f591b316-e822-49e2-912c-16c6cdf3492f"/>
                <w:id w:val="-1098865995"/>
                <w:placeholder>
                  <w:docPart w:val="38930F63A3DA4D55935B94BA95690E77"/>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wMGYwMDIxLWNjMzUtNDdmZS1hY2FkLTZjNzA4Mjg1MjM4NiIsIkVudHJpZXMiOlt7IiRpZCI6IjIiLCIkdHlwZSI6IlN3aXNzQWNhZGVtaWMuQ2l0YXZpLkNpdGF0aW9ucy5Xb3JkUGxhY2Vob2xkZXJFbnRyeSwgU3dpc3NBY2FkZW1pYy5DaXRhdmkiLCJJZCI6ImRiZjc1YjUyLTU4MmEtNDMxYy04ZmU2LWQ3N2Q2NDM5NDViMyIsIlJhbmdlTGVuZ3RoIjo3LCJSZWZlcmVuY2VJZCI6IjMxM2ZlNGVjLTk5ZWQtNDNiMC1iNzE3LTNlOTJmMjdjYTNl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bmVsb3BlIiwiTGFzdE5hbWUiOiJCdWNrbGV5IiwiUHJvdGVjdGVkIjpmYWxzZSwiU2V4IjoxLCJDcmVhdGVkQnkiOiJfRmVsaW5lIE1hcmllIFNjaG5hYWsiLCJDcmVhdGVkT24iOiIyMDIyLTAxLTEyVDExOjExOjExIiwiTW9kaWZpZWRCeSI6Il9GZWxpbmUgTWFyaWUgU2NobmFhayIsIklkIjoiODNlZTQxNWEtMWMxOC00YzM0LTg0ZmMtNWI0YTdkZjc4ODBiIiwiTW9kaWZpZWRPbiI6IjIwMjItMDEtMTJUMTE6MT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MzEzZmU0ZWMtOTllZC00M2IwLWI3MTctM2U5MmYyN2NhM2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AuMTA2NjM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C4xMDY2MzUiLCJVcmlTdHJpbmciOiJodHRwczovL2RvaS5vcmcvMTAuMTAxNi9qLmVjb2xlY29uLjIwMjAuMTA2Nj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kNDNlMmFmZi04ZThmLTQwYjMtYWY3OS1lZjJmNmJiMTJkZWE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Q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}</w:instrText>
                </w:r>
                <w:r w:rsidR="00D70F32" w:rsidRPr="00D70F32">
                  <w:rPr>
                    <w:color w:val="000000"/>
                  </w:rPr>
                  <w:fldChar w:fldCharType="separate"/>
                </w:r>
                <w:r w:rsidR="00560364">
                  <w:rPr>
                    <w:color w:val="000000"/>
                  </w:rPr>
                  <w:t>Buckley</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c00f0021-cc35-47fe-acad-6c7082852386"/>
                <w:id w:val="-970210997"/>
                <w:placeholder>
                  <w:docPart w:val="CD57BECDCF39462C857B788FB02E96C1"/>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1OTFiMzE2LWU4MjItNDllMi05MTJjLTE2YzZjZGYzNDkyZiIsIkVudHJpZXMiOlt7IiRpZCI6IjIiLCIkdHlwZSI6IlN3aXNzQWNhZGVtaWMuQ2l0YXZpLkNpdGF0aW9ucy5Xb3JkUGxhY2Vob2xkZXJFbnRyeSwgU3dpc3NBY2FkZW1pYy5DaXRhdmkiLCJJZCI6IjE1NzIyNDEyLTJhZWUtNGFhZC1iZGRmLWEwZmU0MzdjNmU0MiIsIlJhbmdlTGVuZ3RoIjo2LCJSZWZlcmVuY2VJZCI6IjMxM2ZlNGVjLTk5ZWQtNDNiMC1iNzE3LTNlOTJmMjdjYTN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WxvcGUiLCJMYXN0TmFtZSI6IkJ1Y2tsZXkiLCJQcm90ZWN0ZWQiOmZhbHNlLCJTZXgiOjEsIkNyZWF0ZWRCeSI6Il9GZWxpbmUgTWFyaWUgU2NobmFhayIsIkNyZWF0ZWRPbiI6IjIwMjItMDEtMTJUMTE6MTE6MTEiLCJNb2RpZmllZEJ5IjoiX0ZlbGluZSBNYXJpZSBTY2huYWFrIiwiSWQiOiI4M2VlNDE1YS0xYzE4LTRjMzQtODRmYy01YjRhN2RmNzg4MGI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zMTNmZTRlYy05OWVkLTQzYjAtYjcxNy0zZTkyZjI3Y2EzZ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C4xMDY2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ZWNvbi4yMDIwLjEwNjYzNSIsIlVyaVN0cmluZyI6Imh0dHBzOi8vZG9pLm9yZy8xMC4xMDE2L2ouZWNvbGVjb24uMjAyMC4xMDY2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Q0M2UyYWZmLThlOGYtNDBiMy1hZjc5LWVmMmY2YmIxMmRlYSIsIk1vZGlmaWVkT24iOiIyMDIyLTAxLTMxVDE1OjMzOjQxIiwiUHJvamVjdCI6eyIkcmVmIjoiOCJ9fV0sIk9yZ2FuaXphdGlvbnMiOltdLCJPdGhlcnNJbnZvbHZlZCI6W10sIlBhZ2VDb3VudCI6IjE0Ii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xNC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MwMGYwMDIxLWNjMzUtNDdmZS1hY2FkLTZjNzA4Mjg1MjM4NiIsIlRleHQiOiIoMjAyMCkiLCJXQUlWZXJzaW9uIjoiNy4wLjIuMCJ9}</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be351439-fb8a-4147-9be3-df7d35080c47"/>
                <w:id w:val="54286967"/>
                <w:placeholder>
                  <w:docPart w:val="66E321A5E65E4E78805EE863D8B1E4F2"/>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QzY2U3YzE4LTk1ZGYtNDRlOC1hNWY1LTQyOTcwNWJjOWY0ZCIsIkVudHJpZXMiOlt7IiRpZCI6IjIiLCIkdHlwZSI6IlN3aXNzQWNhZGVtaWMuQ2l0YXZpLkNpdGF0aW9ucy5Xb3JkUGxhY2Vob2xkZXJFbnRyeSwgU3dpc3NBY2FkZW1pYy5DaXRhdmkiLCJJZCI6IjUwOTg0YzM4LWUxMmEtNGI3MS1hYmVkLTdlMjdkNjY1N2I1YiIsIlJhbmdlTGVuZ3RoIjoxMywiUmVmZXJlbmNlSWQiOiIxNzg0OGRhYy1lYzUwLTQwYjgtOTE3Yy04MDVhNzk3OGRhN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kxNy90aC44MTMuMDI0Ny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kxNy90aC44MTMuMDI0NyIsIlVyaVN0cmluZyI6Imh0dHBzOi8vZG9pLm9yZy8xMC4zOTE3L3RoLjgxMy4wMjQ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}</w:instrText>
                </w:r>
                <w:r w:rsidR="00D70F32" w:rsidRPr="00D70F32">
                  <w:rPr>
                    <w:color w:val="000000"/>
                  </w:rPr>
                  <w:fldChar w:fldCharType="separate"/>
                </w:r>
                <w:r w:rsidR="00560364">
                  <w:rPr>
                    <w:color w:val="000000"/>
                  </w:rPr>
                  <w:t>Fleury et al.</w:t>
                </w:r>
                <w:r w:rsidR="00D70F32" w:rsidRPr="00D70F32">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d3ce7c18-95df-44e8-a5f5-429705bc9f4d"/>
                <w:id w:val="1185935787"/>
                <w:placeholder>
                  <w:docPart w:val="51B93F453D6B431FBE042A1A6AC67174"/>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JlMzUxNDM5LWZiOGEtNDE0Ny05YmUzLWRmN2QzNTA4MGM0NyIsIkVudHJpZXMiOlt7IiRpZCI6IjIiLCIkdHlwZSI6IlN3aXNzQWNhZGVtaWMuQ2l0YXZpLkNpdGF0aW9ucy5Xb3JkUGxhY2Vob2xkZXJFbnRyeSwgU3dpc3NBY2FkZW1pYy5DaXRhdmkiLCJJZCI6IjVkNzVlYTU0LTU2ZTktNDQ5OC04MDAzLWMxYjM0MDRhYjUwZiIsIlJhbmdlTGVuZ3RoIjo2LCJSZWZlcmVuY2VJZCI6IjE3ODQ4ZGFjLWVjNTAtNDBiOC05MTdjLTgwNWE3OTc4ZGE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5MTcvdGguODEzLjAyND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5MTcvdGguODEzLjAyNDciLCJVcmlTdHJpbmciOiJodHRwczovL2RvaS5vcmcvMTAuMzkxNy90aC44MTMuMDI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gpIn1dfSwiVGFnIjoiQ2l0YXZpUGxhY2Vob2xkZXIjZDNjZTdjMTgtOTVkZi00NGU4LWE1ZjUtNDI5NzA1YmM5ZjRkIiwiVGV4dCI6IigyMDE4KSIsIldBSVZlcnNpb24iOiI3LjAuMi4wIn0=}</w:instrText>
                </w:r>
                <w:r w:rsidR="00D70F32" w:rsidRPr="00D70F32">
                  <w:rPr>
                    <w:color w:val="000000"/>
                  </w:rPr>
                  <w:fldChar w:fldCharType="separate"/>
                </w:r>
                <w:r w:rsidR="00560364">
                  <w:rPr>
                    <w:color w:val="000000"/>
                  </w:rPr>
                  <w:t>(2018)</w:t>
                </w:r>
                <w:r w:rsidR="00D70F32" w:rsidRPr="00D70F32">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3B2395C"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102EE571"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8E020B0" w14:textId="77777777" w:rsidR="00376658" w:rsidRPr="0043519C" w:rsidRDefault="002241AB">
            <w:pPr>
              <w:spacing w:after="0" w:line="240" w:lineRule="auto"/>
              <w:rPr>
                <w:lang w:eastAsia="de-DE"/>
              </w:rPr>
            </w:pPr>
            <w:r w:rsidRPr="0043519C">
              <w:rPr>
                <w:lang w:eastAsia="de-DE"/>
              </w:rPr>
              <w:lastRenderedPageBreak/>
              <w:t>B4</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1952C732" w14:textId="77777777" w:rsidR="00376658" w:rsidRPr="0043519C" w:rsidRDefault="002241AB">
            <w:pPr>
              <w:spacing w:after="0" w:line="240" w:lineRule="auto"/>
              <w:rPr>
                <w:lang w:eastAsia="de-DE"/>
              </w:rPr>
            </w:pPr>
            <w:r w:rsidRPr="0043519C">
              <w:rPr>
                <w:lang w:eastAsia="de-DE"/>
              </w:rPr>
              <w:t>Display in kWh</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7B0990A" w14:textId="77777777" w:rsidR="00376658" w:rsidRPr="0043519C" w:rsidRDefault="002241AB">
            <w:pPr>
              <w:spacing w:after="0" w:line="240" w:lineRule="auto"/>
              <w:rPr>
                <w:lang w:eastAsia="de-DE"/>
              </w:rPr>
            </w:pPr>
            <w:r w:rsidRPr="0043519C">
              <w:rPr>
                <w:szCs w:val="13"/>
              </w:rPr>
              <w:t>Energy consumption is displayed in kilowatt-hour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CEBE03C" w14:textId="35FCA435" w:rsidR="00376658" w:rsidRPr="0043519C" w:rsidRDefault="00C70919">
            <w:pPr>
              <w:spacing w:after="0" w:line="240" w:lineRule="auto"/>
              <w:rPr>
                <w:lang w:eastAsia="de-DE"/>
              </w:rPr>
            </w:pPr>
            <w:sdt>
              <w:sdtPr>
                <w:rPr>
                  <w:color w:val="000000"/>
                  <w:lang w:eastAsia="de-DE"/>
                </w:rPr>
                <w:alias w:val="To edit, see citavi.com/edit"/>
                <w:tag w:val="CitaviPlaceholder#2653664d-0825-4d3d-bd7a-892e21480ead"/>
                <w:id w:val="1278683838"/>
                <w:placeholder>
                  <w:docPart w:val="FD7C30D5D48F48A6B57B075E3913D458"/>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ZWNiZjIyLTBhYmEtNGI1My1iNDgxLTRiZjc1ZjkyMmNkZS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MjY1MzY2NGQtMDgyNS00ZDNkLWJkN2EtODkyZTIxNDgwZWFkIiwiVGV4dCI6IkNoYXR6aWdlb3JnaW91IGFuZCBBbmRyZW91IiwiV0FJVmVyc2lvbiI6IjcuMC4yLjAifQ==}</w:instrText>
                </w:r>
                <w:r w:rsidR="00D70F32" w:rsidRPr="00D70F32">
                  <w:rPr>
                    <w:color w:val="000000"/>
                  </w:rPr>
                  <w:fldChar w:fldCharType="separate"/>
                </w:r>
                <w:r w:rsidR="00560364">
                  <w:rPr>
                    <w:color w:val="000000"/>
                  </w:rPr>
                  <w:t>Chatzigeorgiou and Andreou</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8cb7576-be34-4ea7-a5e4-d662df14d547"/>
                <w:id w:val="-1343244173"/>
                <w:placeholder>
                  <w:docPart w:val="3F88EF22CF924D858CFF7233CB3EC357"/>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2NTM2NjRkLTA4MjUtNGQzZC1iZDdhLTg5MmUyMTQ4MGVhZCIsIkVudHJpZXMiOlt7IiRpZCI6IjIiLCIkdHlwZSI6IlN3aXNzQWNhZGVtaWMuQ2l0YXZpLkNpdGF0aW9ucy5Xb3JkUGxhY2Vob2xkZXJFbnRyeSwgU3dpc3NBY2FkZW1pYy5DaXRhdmkiLCJJZCI6IjljZDhkYmM1LWRjMzItNDZlMC04MGYxLWIxM2UyNWJhNGUzMS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ZThjYjc1NzYtYmUzNC00ZWE3LWE1ZTQtZDY2MmRmMTRkNTQ3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10b5d01-5497-40be-a513-724dabdc35f3"/>
                <w:id w:val="-2037572735"/>
                <w:placeholder>
                  <w:docPart w:val="D60D5EE7235C437583E0379CAB28BC93"/>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VkODNhMmQ3LTIxY2MtNDI2Yy04MGMyLThmNjNlZWEyMDVjYiIsIkVudHJpZXMiOlt7IiRpZCI6IjIiLCIkdHlwZSI6IlN3aXNzQWNhZGVtaWMuQ2l0YXZpLkNpdGF0aW9ucy5Xb3JkUGxhY2Vob2xkZXJFbnRyeSwgU3dpc3NBY2FkZW1pYy5DaXRhdmkiLCJJZCI6ImNlNzNiNzU1LTE3YjctNGRkMi04ZGM3LTNlM2ZkODA5MTg4MSIsIlJhbmdlTGVuZ3RoIjoxOSwiUmVmZXJlbmNlSWQiOiJkNDZjMTRiMy02NjA3LTQ5ZTEtYTc1OC1mNDllMjMwZjQw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ZDQ2YzE0YjMtNjYwNy00OWUxLWE3NTgtZjQ5ZTIzMGY0MGZ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TEwOTk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5wb2wuMjAxOS4xMTA5OTIiLCJVcmlTdHJpbmciOiJodHRwczovL2RvaS5vcmcvMTAuMTAxNi9qLmVucG9sLjIwMTkuMTEwOT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ZmNmUyMS1mYmQ0LTQ4YWQtYTYzZi02YzdkZTRjYjU1Y2IiLCJNb2RpZmllZE9uIjoiMjAyMi0wMS0xMlQxMToxMTox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U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JyYW5kc21hIGFuZCBCbGFzY2gifV19LCJUYWciOiJDaXRhdmlQbGFjZWhvbGRlciMyMTBiNWQwMS01NDk3LTQwYmUtYTUxMy03MjRkYWJkYzM1ZjMiLCJUZXh0IjoiQnJhbmRzbWEgYW5kIEJsYXNjaCIsIldBSVZlcnNpb24iOiI3LjAuMi4wIn0=}</w:instrText>
                </w:r>
                <w:r w:rsidR="00D70F32" w:rsidRPr="00D70F32">
                  <w:rPr>
                    <w:color w:val="000000"/>
                  </w:rPr>
                  <w:fldChar w:fldCharType="separate"/>
                </w:r>
                <w:r w:rsidR="00560364">
                  <w:rPr>
                    <w:color w:val="000000"/>
                  </w:rPr>
                  <w:t>Brandsma and Blasch</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d83a2d7-21cc-426c-80c2-8f63eea205cb"/>
                <w:id w:val="-1774775926"/>
                <w:placeholder>
                  <w:docPart w:val="D60D5EE7235C437583E0379CAB28BC93"/>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xMGI1ZDAxLTU0OTctNDBiZS1hNTEzLTcyNGRhYmRjMzVmMyIsIkVudHJpZXMiOlt7IiRpZCI6IjIiLCIkdHlwZSI6IlN3aXNzQWNhZGVtaWMuQ2l0YXZpLkNpdGF0aW9ucy5Xb3JkUGxhY2Vob2xkZXJFbnRyeSwgU3dpc3NBY2FkZW1pYy5DaXRhdmkiLCJJZCI6IjQ5MjYzMTBkLTY3MmQtNGE5NC1hZWQyLTAxMzYwYjMxMTJjYSIsIlJhbmdlTGVuZ3RoIjo2LCJSZWZlcmVuY2VJZCI6ImQ0NmMxNGIzLTY2MDctNDllMS1hNzU4LWY0OWUyMzBmN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mQ0NmMxNGIzLTY2MDctNDllMS1hNzU4LWY0OWUyMzBmNDBm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E5LjExMDk5M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ucG9sLjIwMTkuMTEwOTkyIiwiVXJpU3RyaW5nIjoiaHR0cHM6Ly9kb2kub3JnLzEwLjEwMTYvai5lbnBvbC4yMDE5LjExMDk5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WJmZjZlMjEtZmJkNC00OGFkLWE2M2YtNmM3ZGU0Y2I1NWNiIiwiTW9kaWZpZWRPbiI6IjIwMjItMDEtMTJUMTE6MTE6MTEiLCJQcm9qZWN0Ijp7IiRyZWYiOiI4In19XS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1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NWQ4M2EyZDctMjFjYy00MjZjLTgwYzItOGY2M2VlYTIwNWNiIiwiVGV4dCI6IigyMDE5KSIsIldBSVZlcnNpb24iOiI3LjAuMi4wIn0=}</w:instrText>
                </w:r>
                <w:r w:rsidR="00D70F32" w:rsidRPr="00D70F32">
                  <w:rPr>
                    <w:color w:val="000000"/>
                  </w:rPr>
                  <w:fldChar w:fldCharType="separate"/>
                </w:r>
                <w:r w:rsidR="00560364">
                  <w:rPr>
                    <w:color w:val="000000"/>
                  </w:rPr>
                  <w:t>(2019)</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a05275b-9df7-4ba8-a141-1875140a5b30"/>
                <w:id w:val="1381432403"/>
                <w:placeholder>
                  <w:docPart w:val="D60D5EE7235C437583E0379CAB28BC93"/>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zYzJhNTVkLTJjYzAtNGYyZS05MzUwLTYzMzBiMDI4YzcxNyIsIkVudHJpZXMiOlt7IiRpZCI6IjIiLCIkdHlwZSI6IlN3aXNzQWNhZGVtaWMuQ2l0YXZpLkNpdGF0aW9ucy5Xb3JkUGxhY2Vob2xkZXJFbnRyeSwgU3dpc3NBY2FkZW1pYy5DaXRhdmkiLCJJZCI6IjNlNGExMTgzLTc4NTItNGQxZi1iODY2LWFlOGQzYmY1Y2E0ZSIsIlJhbmdlTGVuZ3RoIjo3LCJSZWZlcmVuY2VJZCI6IjMxM2ZlNGVjLTk5ZWQtNDNiMC1iNzE3LTNlOTJmMjdjYTNl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bmVsb3BlIiwiTGFzdE5hbWUiOiJCdWNrbGV5IiwiUHJvdGVjdGVkIjpmYWxzZSwiU2V4IjoxLCJDcmVhdGVkQnkiOiJfRmVsaW5lIE1hcmllIFNjaG5hYWsiLCJDcmVhdGVkT24iOiIyMDIyLTAxLTEyVDExOjExOjExIiwiTW9kaWZpZWRCeSI6Il9GZWxpbmUgTWFyaWUgU2NobmFhayIsIklkIjoiODNlZTQxNWEtMWMxOC00YzM0LTg0ZmMtNWI0YTdkZjc4ODBiIiwiTW9kaWZpZWRPbiI6IjIwMjItMDEtMTJUMTE6MT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MzEzZmU0ZWMtOTllZC00M2IwLWI3MTctM2U5MmYyN2NhM2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AuMTA2NjM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C4xMDY2MzUiLCJVcmlTdHJpbmciOiJodHRwczovL2RvaS5vcmcvMTAuMTAxNi9qLmVjb2xlY29uLjIwMjAuMTA2Nj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kNDNlMmFmZi04ZThmLTQwYjMtYWY3OS1lZjJmNmJiMTJkZWE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Q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}</w:instrText>
                </w:r>
                <w:r w:rsidR="00D70F32" w:rsidRPr="00D70F32">
                  <w:rPr>
                    <w:color w:val="000000"/>
                  </w:rPr>
                  <w:fldChar w:fldCharType="separate"/>
                </w:r>
                <w:r w:rsidR="00560364">
                  <w:rPr>
                    <w:color w:val="000000"/>
                  </w:rPr>
                  <w:t>Buckley</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3c2a55d-2cc0-4f2e-9350-6330b028c717"/>
                <w:id w:val="23521217"/>
                <w:placeholder>
                  <w:docPart w:val="1F264991E80944D49F9A71F041006665"/>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hMDUyNzViLTlkZjctNGJhOC1hMTQxLTE4NzUxNDBhNWIzMCIsIkVudHJpZXMiOlt7IiRpZCI6IjIiLCIkdHlwZSI6IlN3aXNzQWNhZGVtaWMuQ2l0YXZpLkNpdGF0aW9ucy5Xb3JkUGxhY2Vob2xkZXJFbnRyeSwgU3dpc3NBY2FkZW1pYy5DaXRhdmkiLCJJZCI6ImYwOGE3ZTFhLTgwOTItNDAwNi04Y2RlLTU2YzhhMjllYTM2YSIsIlJhbmdlTGVuZ3RoIjo2LCJSZWZlcmVuY2VJZCI6IjMxM2ZlNGVjLTk5ZWQtNDNiMC1iNzE3LTNlOTJmMjdjYTN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WxvcGUiLCJMYXN0TmFtZSI6IkJ1Y2tsZXkiLCJQcm90ZWN0ZWQiOmZhbHNlLCJTZXgiOjEsIkNyZWF0ZWRCeSI6Il9GZWxpbmUgTWFyaWUgU2NobmFhayIsIkNyZWF0ZWRPbiI6IjIwMjItMDEtMTJUMTE6MTE6MTEiLCJNb2RpZmllZEJ5IjoiX0ZlbGluZSBNYXJpZSBTY2huYWFrIiwiSWQiOiI4M2VlNDE1YS0xYzE4LTRjMzQtODRmYy01YjRhN2RmNzg4MGI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zMTNmZTRlYy05OWVkLTQzYjAtYjcxNy0zZTkyZjI3Y2EzZ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C4xMDY2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ZWNvbi4yMDIwLjEwNjYzNSIsIlVyaVN0cmluZyI6Imh0dHBzOi8vZG9pLm9yZy8xMC4xMDE2L2ouZWNvbGVjb24uMjAyMC4xMDY2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Q0M2UyYWZmLThlOGYtNDBiMy1hZjc5LWVmMmY2YmIxMmRlYSIsIk1vZGlmaWVkT24iOiIyMDIyLTAxLTMxVDE1OjMzOjQxIiwiUHJvamVjdCI6eyIkcmVmIjoiOCJ9fV0sIk9yZ2FuaXphdGlvbnMiOltdLCJPdGhlcnNJbnZvbHZlZCI6W10sIlBhZ2VDb3VudCI6IjE0Ii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xNC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YzYzJhNTVkLTJjYzAtNGYyZS05MzUwLTYzMzBiMDI4YzcxNyIsIlRleHQiOiIoMjAyMCkiLCJXQUlWZXJzaW9uIjoiNy4wLjIuMCJ9}</w:instrText>
                </w:r>
                <w:r w:rsidR="00D70F32" w:rsidRPr="00D70F32">
                  <w:rPr>
                    <w:color w:val="000000"/>
                  </w:rPr>
                  <w:fldChar w:fldCharType="separate"/>
                </w:r>
                <w:r w:rsidR="00560364">
                  <w:rPr>
                    <w:color w:val="000000"/>
                  </w:rPr>
                  <w:t>(2020)</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1b726d59-6fad-4ad4-bfdb-dd2176173db3"/>
                <w:id w:val="-1261059564"/>
                <w:placeholder>
                  <w:docPart w:val="991B378811B446688EBB3E2FBC669E45"/>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5YTc5OTA3LWMzZGQtNDNmMi1hMWIxLWY4ZDI0NTIwMzg4OCIsIkVudHJpZXMiOlt7IiRpZCI6IjIiLCIkdHlwZSI6IlN3aXNzQWNhZGVtaWMuQ2l0YXZpLkNpdGF0aW9ucy5Xb3JkUGxhY2Vob2xkZXJFbnRyeSwgU3dpc3NBY2FkZW1pYy5DaXRhdmkiLCJJZCI6ImNkNWY2Y2VmLWNjMjAtNDhiMi1iMmI5LWJhODc5ZGFjYzBmYSIsIlJhbmdlTGVuZ3RoIjoyNSwiUmVmZXJlbmNlSWQiOiIzOTQ3MTNhMC1kYzRlLTRjNWUtOTViNS1kMzc1NTY4M2Vl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jM5NDcxM2EwLWRjNGUtNGM1ZS05NWI1LWQzNzU1NjgzZWU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nJzYy4yMDIwLjYwMTA5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cnNjLjIwMjAuNjAxMDk1IiwiVXJpU3RyaW5nIjoiaHR0cHM6Ly9kb2kub3JnLzEwLjMzODkvZnJzYy4yMDIwLjYwMTA5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}</w:instrText>
                </w:r>
                <w:r w:rsidR="00D70F32" w:rsidRPr="00D70F32">
                  <w:rPr>
                    <w:color w:val="000000"/>
                  </w:rPr>
                  <w:fldChar w:fldCharType="separate"/>
                </w:r>
                <w:r w:rsidR="00560364">
                  <w:rPr>
                    <w:color w:val="000000"/>
                  </w:rPr>
                  <w:t>Caballero and Della Valle</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29a79907-c3dd-43f2-a1b1-f8d245203888"/>
                <w:id w:val="900877348"/>
                <w:placeholder>
                  <w:docPart w:val="3701BAD2E6024DB3815A644C406C3CA4"/>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FiNzI2ZDU5LTZmYWQtNGFkNC1iZmRiLWRkMjE3NjE3M2RiMyIsIkVudHJpZXMiOlt7IiRpZCI6IjIiLCIkdHlwZSI6IlN3aXNzQWNhZGVtaWMuQ2l0YXZpLkNpdGF0aW9ucy5Xb3JkUGxhY2Vob2xkZXJFbnRyeSwgU3dpc3NBY2FkZW1pYy5DaXRhdmkiLCJJZCI6Ijc2NDQ3YTcyLTg0ZjMtNDQzZS1hMGRlLTg1NWIyODA5YzNjMSIsIlJhbmdlTGVuZ3RoIjo2LCJSZWZlcmVuY2VJZCI6IjM5NDcxM2EwLWRjNGUtNGM1ZS05NWI1LWQzNzU1NjgzZWU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zOTQ3MTNhMC1kYzRlLTRjNWUtOTViNS1kMzc1NTY4M2Vl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yc2MuMjAyMC42MDEwO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JzYy4yMDIwLjYwMTA5NSIsIlVyaVN0cmluZyI6Imh0dHBzOi8vZG9pLm9yZy8xMC4zMzg5L2Zyc2MuMjAyMC42MDEw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RiZmQyZTY3LTYyMmItNGU1Yi05ZGU4LWFiYWFiZTU4YzEyZSIsIk1vZGlmaWVkT24iOiIyMDIyLTAxLTEyVDExOjExOjExIiwiUHJvamVjdCI6eyIkcmVmIjoiOCJ9fV0sIk51bWJlck9mVm9sdW1lcyI6IjYwMTA5NSIsIk9yZ2FuaXphdGlvbnMiOltdLCJPdGhlcnNJbnZvbHZlZCI6W10sIlBhZ2VDb3VudCI6IjIwIi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I5YTc5OTA3LWMzZGQtNDNmMi1hMWIxLWY4ZDI0NTIwMzg4OCIsIlRleHQiOiIoMjAyMSkiLCJXQUlWZXJzaW9uIjoiNy4wLjIuMCJ9}</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8b522708-39cd-4742-afe1-0fd37b228a57"/>
                <w:id w:val="1440883219"/>
                <w:placeholder>
                  <w:docPart w:val="3701BAD2E6024DB3815A644C406C3CA4"/>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UyMjAzOTFmLTI5MTItNGYyMi05MDIwLTc2MTQ2ZTU5ZjQyMCIsIkVudHJpZXMiOlt7IiRpZCI6IjIiLCIkdHlwZSI6IlN3aXNzQWNhZGVtaWMuQ2l0YXZpLkNpdGF0aW9ucy5Xb3JkUGxhY2Vob2xkZXJFbnRyeSwgU3dpc3NBY2FkZW1pYy5DaXRhdmkiLCJJZCI6IjI5ZGNhNDlkLTQwY2MtNDJlNi05YWZkLWEwZTk0NTNmNmU4OSIsIlJhbmdlTGVuZ3RoIjoxMiwiUmVmZXJlbmNlSWQiOiI5NzUyOWJmZC0zNDBkLTQ0OTAtOGVlMy0yODMwNjc4ZTBj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JvZXIuMTIzMTM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Ym9lci4xMjMxMyIsIlVyaVN0cmluZyI6Imh0dHBzOi8vZG9pLm9yZy8xMC4xMTExL2JvZXIuMTIz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}</w:instrText>
                </w:r>
                <w:r w:rsidR="00D70F32" w:rsidRPr="00D70F32">
                  <w:rPr>
                    <w:color w:val="000000"/>
                  </w:rPr>
                  <w:fldChar w:fldCharType="separate"/>
                </w:r>
                <w:r w:rsidR="00560364">
                  <w:rPr>
                    <w:color w:val="000000"/>
                  </w:rPr>
                  <w:t>Chen and Qin</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220391f-2912-4f22-9020-76146e59f420"/>
                <w:id w:val="-348562887"/>
                <w:placeholder>
                  <w:docPart w:val="991B378811B446688EBB3E2FBC669E45"/>
                </w:placeholder>
              </w:sdtPr>
              <w:sdtEndPr/>
              <w:sdtContent>
                <w:r w:rsidR="00D70F32" w:rsidRPr="00D70F32">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hiNTIyNzA4LTM5Y2QtNDc0Mi1hZmUxLTBmZDM3YjIyOGE1NyIsIkVudHJpZXMiOlt7IiRpZCI6IjIiLCIkdHlwZSI6IlN3aXNzQWNhZGVtaWMuQ2l0YXZpLkNpdGF0aW9ucy5Xb3JkUGxhY2Vob2xkZXJFbnRyeSwgU3dpc3NBY2FkZW1pYy5DaXRhdmkiLCJJZCI6Ijg2N2NiODFiLTc5ZmYtNGE1My1iYWRlLTM5MDI2NTMyZDg3MiIsIlJhbmdlTGVuZ3RoIjo2LCJSZWZlcmVuY2VJZCI6Ijk3NTI5YmZkLTM0MGQtNDQ5MC04ZWUzLTI4MzA2NzhlMGM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ib2VyLjEyMzEz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JvZXIuMTIzMTMiLCJVcmlTdHJpbmciOiJodHRwczovL2RvaS5vcmcvMTAuMTExMS9ib2VyLjEyMz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2UyMjAzOTFmLTI5MTItNGYyMi05MDIwLTc2MTQ2ZTU5ZjQyMCIsIlRleHQiOiIoMjAyMSkiLCJXQUlWZXJzaW9uIjoiNy4wLjIuMCJ9}</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83335e19-b249-4a4d-9501-034330b344d3"/>
                <w:id w:val="1809895469"/>
                <w:placeholder>
                  <w:docPart w:val="B088934B3435447CB4DF6C4876DC779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0MDJjNDM1LWRlY2QtNGU0Yy1hZWM2LWY5M2NiZTQ3MzkyYSIsIkVudHJpZXMiOlt7IiRpZCI6IjIiLCIkdHlwZSI6IlN3aXNzQWNhZGVtaWMuQ2l0YXZpLkNpdGF0aW9ucy5Xb3JkUGxhY2Vob2xkZXJFbnRyeSwgU3dpc3NBY2FkZW1pYy5DaXRhdmkiLCJJZCI6IjEyMGRjNmRmLTc2OGYtNDc4OS1iZWFiLTY2NTI5YjkxOGI2YSIsIlJhbmdlTGVuZ3RoIjoxOSwiUmVmZXJlbmNlSWQiOiI0MmJkOTM3YS0yZmMxLTQzODctYmNjYy02ZDI1Njk1NWE2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ZXAuMjAxNy4wMy4wM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b2VwLjIwMTcuMDMuMDA1IiwiVXJpU3RyaW5nIjoiaHR0cHM6Ly9kb2kub3JnLzEwLjEwMTYvai5qb2VwLjIwMTcuMDM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hZmM5MzZmZS1kOWQ0LTQxZTktYThlZi05N2I0ZDExZTk3MzY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EaSBDb3NtbyBhbmQgT+KAmUhvcmEifV19LCJUYWciOiJDaXRhdmlQbGFjZWhvbGRlciM4MzMzNWUxOS1iMjQ5LTRhNGQtOTUwMS0wMzQzMzBiMzQ0ZDMiLCJUZXh0IjoiRGkgQ29zbW8gYW5kIE/igJlIb3JhIiwiV0FJVmVyc2lvbiI6IjcuMC4yLjAifQ==}</w:instrText>
                </w:r>
                <w:r w:rsidR="00D70F32" w:rsidRPr="00D70F32">
                  <w:rPr>
                    <w:color w:val="000000"/>
                  </w:rPr>
                  <w:fldChar w:fldCharType="separate"/>
                </w:r>
                <w:r w:rsidR="00560364">
                  <w:rPr>
                    <w:color w:val="000000"/>
                  </w:rPr>
                  <w:t>Di Cosmo and O’Hora</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402c435-decd-4e4c-aec6-f93cbe47392a"/>
                <w:id w:val="-1812319630"/>
                <w:placeholder>
                  <w:docPart w:val="8888FA2A0A3D4E41880077843BC8A31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zMzM1ZTE5LWIyNDktNGE0ZC05NTAxLTAzNDMzMGIzNDRkMyIsIkVudHJpZXMiOlt7IiRpZCI6IjIiLCIkdHlwZSI6IlN3aXNzQWNhZGVtaWMuQ2l0YXZpLkNpdGF0aW9ucy5Xb3JkUGxhY2Vob2xkZXJFbnRyeSwgU3dpc3NBY2FkZW1pYy5DaXRhdmkiLCJJZCI6IjIyNzQ2MDI2LWU4YWMtNDlmMS05Mzc5LWYyMDY3YTZiYWUyMyIsIlJhbmdlTGVuZ3RoIjo2LCJSZWZlcmVuY2VJZCI6IjQyYmQ5MzdhLTJmYzEtNDM4Ny1iY2NjLTZkMjU2OTU1YTY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b2VwLjIwMTcuMDMuMDA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9lcC4yMDE3LjAzLjAwNSIsIlVyaVN0cmluZyI6Imh0dHBzOi8vZG9pLm9yZy8xMC4xMDE2L2ouam9lcC4yMDE3LjAzLjA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WZjOTM2ZmUtZDlkNC00MWU5LWE4ZWYtOTdiNGQxMWU5NzM2IiwiTW9kaWZpZWRPbiI6IjIwMjItMDEtMzFUMTU6MzM6NDEiLCJQcm9qZWN0Ijp7IiRyZWYiOiI4In19XSwiT3JnYW5pemF0aW9ucyI6W10sIk90aGVyc0ludm9sdmVkIjpbXSwiUGFnZUNvdW50IjoiMTQi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3KSJ9XX0sIlRhZyI6IkNpdGF2aVBsYWNlaG9sZGVyI2Y0MDJjNDM1LWRlY2QtNGU0Yy1hZWM2LWY5M2NiZTQ3MzkyYSIsIlRleHQiOiIoMjAxNykiLCJXQUlWZXJzaW9uIjoiNy4wLjIuMCJ9}</w:instrText>
                </w:r>
                <w:r w:rsidR="00D70F32" w:rsidRPr="00D70F32">
                  <w:rPr>
                    <w:color w:val="000000"/>
                  </w:rPr>
                  <w:fldChar w:fldCharType="separate"/>
                </w:r>
                <w:r w:rsidR="00560364">
                  <w:rPr>
                    <w:color w:val="000000"/>
                  </w:rPr>
                  <w:t>(2017)</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be773a59-695f-4c84-a351-e322c04e88e7"/>
                <w:id w:val="301745936"/>
                <w:placeholder>
                  <w:docPart w:val="8888FA2A0A3D4E41880077843BC8A31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FkMjRhMTcxLWFmMTAtNDY5Ny04MmE0LTRlOGQ3ZDJmNmQ0YiIsIkVudHJpZXMiOlt7IiRpZCI6IjIiLCIkdHlwZSI6IlN3aXNzQWNhZGVtaWMuQ2l0YXZpLkNpdGF0aW9ucy5Xb3JkUGxhY2Vob2xkZXJFbnRyeSwgU3dpc3NBY2FkZW1pYy5DaXRhdmkiLCJJZCI6ImJhNTE2OTQ0LTFiNjAtNDM3My1iNjM1LTg0NTYxZTFkNDhiNSIsIlJhbmdlTGVuZ3RoIjoxMiwiUmVmZXJlbmNlSWQiOiI4MDgyMDQ3Ny1jYWY0LTRjZDEtOGUwNC03OWMwYzE2ZmRkMT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4MDgyMDQ3Ny1jYWY0LTRjZDEtOGUwNC03OWMwYzE2ZmRk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Ni4wMz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E5LjA2LjAzOSIsIlVyaVN0cmluZyI6Imh0dHBzOi8vZG9pLm9yZy8xMC4xMDE2L2ouZW5wb2wuMjAxOS4wNi4wM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ExYjdkMzliLTY0YWUtNDAxZi04MjU5LWE3MDc3Mjk3ODNhNiIsIk1vZGlmaWVkT24iOiIyMDIyLTAxLTEyVDExOjExOjExIiwiUHJvamVjdCI6eyIkcmVmIjoiOCJ9fV0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SGVucnkgZXQgYWwuIn1dfSwiVGFnIjoiQ2l0YXZpUGxhY2Vob2xkZXIjYmU3NzNhNTktNjk1Zi00Yzg0LWEzNTEtZTMyMmMwNGU4OGU3IiwiVGV4dCI6IkhlbnJ5IGV0IGFsLiIsIldBSVZlcnNpb24iOiI3LjAuMi4wIn0=}</w:instrText>
                </w:r>
                <w:r w:rsidR="00D70F32" w:rsidRPr="00D70F32">
                  <w:rPr>
                    <w:color w:val="000000"/>
                  </w:rPr>
                  <w:fldChar w:fldCharType="separate"/>
                </w:r>
                <w:r w:rsidR="00560364">
                  <w:rPr>
                    <w:color w:val="000000"/>
                  </w:rPr>
                  <w:t>Henry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ad24a171-af10-4697-82a4-4e8d7d2f6d4b"/>
                <w:id w:val="300584838"/>
                <w:placeholder>
                  <w:docPart w:val="8888FA2A0A3D4E41880077843BC8A31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lNzczYTU5LTY5NWYtNGM4NC1hMzUxLWUzMjJjMDRlODhlNyIsIkVudHJpZXMiOlt7IiRpZCI6IjIiLCIkdHlwZSI6IlN3aXNzQWNhZGVtaWMuQ2l0YXZpLkNpdGF0aW9ucy5Xb3JkUGxhY2Vob2xkZXJFbnRyeSwgU3dpc3NBY2FkZW1pYy5DaXRhdmkiLCJJZCI6ImVmNTk1MWMyLThhM2QtNDQwMC1hNTkzLTQ4NTdjOGIxZDVhNCIsIlJhbmdlTGVuZ3RoIjo2LCJSZWZlcmVuY2VJZCI6IjgwODIwNDc3LWNhZjQtNGNkMS04ZTA0LTc5YzBjMTZmZGQ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ODA4MjA0NzctY2FmNC00Y2QxLThlMDQtNzljMGMxNmZkZ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YuMDM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xOS4wNi4wMzkiLCJVcmlTdHJpbmciOiJodHRwczovL2RvaS5vcmcvMTAuMTAxNi9qLmVucG9sLjIwMTkuMDYuMD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MWI3ZDM5Yi02NGFlLTQwMWYtODI1OS1hNzA3NzI5NzgzYTYiLCJNb2RpZmllZE9uIjoiMjAyMi0wMS0xMlQxMToxMToxMSIsIlByb2plY3QiOnsiJHJlZiI6IjgifX1dLCJPcmdhbml6YXRpb25zIjpbXSwiT3RoZXJzSW52b2x2ZWQiOltdLCJQYWdlQ291bnQiOiIxOCIsIlBhZ2VSYW5nZSI6IjxzcD5cclxuICA8bj4xPC9uPlxyXG4gIDxpbj50cnVlPC9pbj5cclxuICA8b3M+MTwvb3M+XHJcbiAgPHBzPjE8L3BzPlxyXG48L3NwPlxyXG48ZXA+XHJcbiAgPG4+MTg8L24+XHJcbiAgPGluPnRydWU8L2luPlxyXG4gIDxvcz4xODwvb3M+XHJcbiAgPHBzPjE4PC9wcz5cclxuPC9lcD5cclxuPG9zPjEtMTg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hZDI0YTE3MS1hZjEwLTQ2OTctODJhNC00ZThkN2QyZjZkNGIiLCJUZXh0IjoiKDIwMTkpIiwiV0FJVmVyc2lvbiI6IjcuMC4yLjAifQ==}</w:instrText>
                </w:r>
                <w:r w:rsidR="00D70F32" w:rsidRPr="00D70F32">
                  <w:rPr>
                    <w:color w:val="000000"/>
                  </w:rPr>
                  <w:fldChar w:fldCharType="separate"/>
                </w:r>
                <w:r w:rsidR="00560364">
                  <w:rPr>
                    <w:color w:val="000000"/>
                  </w:rPr>
                  <w:t>(2019)</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cafd2c08-8a16-44ec-b739-b6b0e1c7aaf5"/>
                <w:id w:val="-963580725"/>
                <w:placeholder>
                  <w:docPart w:val="8888FA2A0A3D4E41880077843BC8A31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NkODE4NzIzLWQxZGMtNGRiNy05Zjg2LTkxODJkZWViZmEyMSIsIkVudHJpZXMiOlt7IiRpZCI6IjIiLCIkdHlwZSI6IlN3aXNzQWNhZGVtaWMuQ2l0YXZpLkNpdGF0aW9ucy5Xb3JkUGxhY2Vob2xkZXJFbnRyeSwgU3dpc3NBY2FkZW1pYy5DaXRhdmkiLCJJZCI6IjM5YTM0MjNiLThlNTktNDBiOS1iMmUzLWMyNWU2ZTg5ZTI2NyIsIlJhbmdlTGVuZ3RoIjoxMSwiUmVmZXJlbmNlSWQiOiIzMGQ0ODA5Mi1jMTUzLTRmNDQtOTU2ZS03YjlkODIwMmEzY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9tcy4xMzM5Ni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wb21zLjEzMzk2IiwiVXJpU3RyaW5nIjoiaHR0cHM6Ly9kb2kub3JnLzEwLjExMTEvcG9tcy4xMzM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p1bmcgZXQgYWwuIn1dfSwiVGFnIjoiQ2l0YXZpUGxhY2Vob2xkZXIjY2FmZDJjMDgtOGExNi00NGVjLWI3MzktYjZiMGUxYzdhYWY1IiwiVGV4dCI6Ikp1bmcgZXQgYWwuIiwiV0FJVmVyc2lvbiI6IjcuMC4yLjAifQ==}</w:instrText>
                </w:r>
                <w:r w:rsidR="00D70F32" w:rsidRPr="00D70F32">
                  <w:rPr>
                    <w:color w:val="000000"/>
                  </w:rPr>
                  <w:fldChar w:fldCharType="separate"/>
                </w:r>
                <w:r w:rsidR="00560364">
                  <w:rPr>
                    <w:color w:val="000000"/>
                  </w:rPr>
                  <w:t>Jung et al.</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3d818723-d1dc-4db7-9f86-9182deebfa21"/>
                <w:id w:val="-655071697"/>
                <w:placeholder>
                  <w:docPart w:val="8888FA2A0A3D4E41880077843BC8A31E"/>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NhZmQyYzA4LThhMTYtNDRlYy1iNzM5LWI2YjBlMWM3YWFmNSIsIkVudHJpZXMiOlt7IiRpZCI6IjIiLCIkdHlwZSI6IlN3aXNzQWNhZGVtaWMuQ2l0YXZpLkNpdGF0aW9ucy5Xb3JkUGxhY2Vob2xkZXJFbnRyeSwgU3dpc3NBY2FkZW1pYy5DaXRhdmkiLCJJZCI6IjZkOWU0ZWY5LTg5ZDctNGRlNi1hN2E4LTZiOWJjMjJkNWRiZCIsIlJhbmdlTGVuZ3RoIjo2LCJSZWZlcmVuY2VJZCI6IjMwZDQ4MDkyLWMxNTMtNGY0NC05NTZlLTdiOWQ4MjAyYTN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zMGQ0ODA5Mi1jMTUzLTRmNDQtOTU2ZS03YjlkODIwMmEzY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BvbXMuMTMzOTY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cG9tcy4xMzM5NiIsIlVyaVN0cmluZyI6Imh0dHBzOi8vZG9pLm9yZy8xMC4xMTExL3BvbXMuMTMz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M2Q4MTg3MjMtZDFkYy00ZGI3LTlmODYtOTE4MmRlZWJmYTIxIiwiVGV4dCI6IigyMDIxKSIsIldBSVZlcnNpb24iOiI3LjAuMi4wIn0=}</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5822399-9195-4d3b-a867-a4ccd7bf52a9"/>
                <w:id w:val="-1368519712"/>
                <w:placeholder>
                  <w:docPart w:val="A4D91FA3B7E54EA997F8CF27087CC957"/>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4NjZlNjQ0LWY4YzMtNDkzYS05NzczLTljNmIxYWQzZDA2MSIsIkVudHJpZXMiOlt7IiRpZCI6IjIiLCIkdHlwZSI6IlN3aXNzQWNhZGVtaWMuQ2l0YXZpLkNpdGF0aW9ucy5Xb3JkUGxhY2Vob2xkZXJFbnRyeSwgU3dpc3NBY2FkZW1pYy5DaXRhdmkiLCJJZCI6ImY4YjkwYmMyLTE0ZjUtNDZmMi05YmYwLTk3YWRlMGVlN2YzMyIsIlJhbmdlTGVuZ3RoIjoyMiwiUmVmZXJlbmNlSWQiOiIyYThiNjliNC1kMTY3LTRjZTUtOTg3Mi00MzAzYWU3ODVjM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Ym8uMjAyMS4wOC4wMzI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JvLjIwMjEuMDguMDMyIiwiVXJpU3RyaW5nIjoiaHR0cHM6Ly9kb2kub3JnLzEwLjEwMTYvai5qZWJvLjIwMjEuMDguMDM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KLiBILiBLaW0gYW5kIEthZW1pbmdrIn1dfSwiVGFnIjoiQ2l0YXZpUGxhY2Vob2xkZXIjZDU4MjIzOTktOTE5NS00ZDNiLWE4NjctYTRjY2Q3YmY1MmE5IiwiVGV4dCI6IkouIEguIEtpbSBhbmQgS2FlbWluZ2siLCJXQUlWZXJzaW9uIjoiNy4wLjIuMCJ9}</w:instrText>
                </w:r>
                <w:r w:rsidR="00D70F32" w:rsidRPr="00D70F32">
                  <w:rPr>
                    <w:color w:val="000000"/>
                  </w:rPr>
                  <w:fldChar w:fldCharType="separate"/>
                </w:r>
                <w:r w:rsidR="00560364">
                  <w:rPr>
                    <w:color w:val="000000"/>
                  </w:rPr>
                  <w:t>Kim and Kaemingk</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866e644-f8c3-493a-9773-9c6b1ad3d061"/>
                <w:id w:val="1589110689"/>
                <w:placeholder>
                  <w:docPart w:val="2B09F20FA4C94D4D9C28F96567521056"/>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1ODIyMzk5LTkxOTUtNGQzYi1hODY3LWE0Y2NkN2JmNTJhOSIsIkVudHJpZXMiOlt7IiRpZCI6IjIiLCIkdHlwZSI6IlN3aXNzQWNhZGVtaWMuQ2l0YXZpLkNpdGF0aW9ucy5Xb3JkUGxhY2Vob2xkZXJFbnRyeSwgU3dpc3NBY2FkZW1pYy5DaXRhdmkiLCJJZCI6ImFmZmE3NmM1LTA2ZTAtNDE4Ny05ODVkLTA1MGM1OGQ2ZGVjYSIsIlJhbmdlTGVuZ3RoIjo2LCJSZWZlcmVuY2VJZCI6IjJhOGI2OWI0LWQxNjctNGNlNS05ODcyLTQzMDNhZTc4NWM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JhOGI2OWI0LWQxNjctNGNlNS05ODcyLTQzMDNhZTc4NWM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jEuMDguMDM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iby4yMDIxLjA4LjAzMiIsIlVyaVN0cmluZyI6Imh0dHBzOi8vZG9pLm9yZy8xMC4xMDE2L2ouamViby4yMDIxLjA4LjA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2Q4NjZlNjQ0LWY4YzMtNDkzYS05NzczLTljNmIxYWQzZDA2MSIsIlRleHQiOiIoMjAyMSkiLCJXQUlWZXJzaW9uIjoiNy4wLjIuMCJ9}</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94887531-fc11-4b14-af88-e113e5ac4104"/>
                <w:id w:val="596605593"/>
                <w:placeholder>
                  <w:docPart w:val="2B09F20FA4C94D4D9C28F96567521056"/>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zMTkxMjAyLTBmYTgtNDJhNS04NDA3LWJmMjlmOGU1YmFiMSIsIkVudHJpZXMiOlt7IiRpZCI6IjIiLCIkdHlwZSI6IlN3aXNzQWNhZGVtaWMuQ2l0YXZpLkNpdGF0aW9ucy5Xb3JkUGxhY2Vob2xkZXJFbnRyeSwgU3dpc3NBY2FkZW1pYy5DaXRhdmkiLCJJZCI6IjQwZjZjZmM4LTYwMTgtNDM1ZC1hOTVhLTFjZDFlNGE4NWYyZCIsIlJhbmdlTGVuZ3RoIjoyMCwiUmVmZXJlbmNlSWQiOiIxNjZiYjQ1MC1iMWM5LTRlMTMtYTE2My1iZGM0OTNiYmEy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aWFjb21vIiwiTGFzdE5hbWUiOiJNYXJhbmdvbmkiLCJQcm90ZWN0ZWQiOmZhbHNlLCJTZXgiOjIsIkNyZWF0ZWRCeSI6Il9GZWxpbmUgTWFyaWUgU2NobmFhayIsIkNyZWF0ZWRPbiI6IjIwMjItMDEtMTJUMTE6MTE6MTEiLCJNb2RpZmllZEJ5IjoiX0ZlbGluZSBNYXJpZSBTY2huYWFrIiwiSWQiOiJiYjFjYjRkZi01OWNiLTQ3Y2MtOTdiNy1kZWY4OTAyNjYwMmUiLCJNb2RpZmllZE9uIjoiMjAyMi0wMS0xMlQxMToxMToxMSIsIlByb2plY3QiOnsiJGlkIjoiOCIsIiR0eXBlIjoiU3dpc3NBY2FkZW1pYy5DaXRhdmkuUHJvamVjdCwgU3dpc3NBY2FkZW1pYy5DaXRhdmkifX0seyIkaWQiOiI5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E2NmJiNDUwLWIxYzktNGUxMy1hMTYzLWJkYzQ5M2JiYTIz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yMC0wOTkyMi16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A1My0wMjAtMDk5MjIteiIsIlVyaVN0cmluZyI6Imh0dHBzOi8vZG9pLm9yZy8xMC4xMDA3L3MxMjA1My0wMjAtMDk5MjIte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2QwMzI0NmUtMTAwNC00NzkyLWIxYzItODg2NWFhYWZkNWRkIiwiTW9kaWZpZWRPbiI6IjIwMjItMDEtMTJUMTE6MTE6MTEiLCJQcm9qZWN0Ijp7IiRyZWYiOiI4In19XSwiTnVtYmVyIjoiMSIsIk9yZ2FuaXphdGlvbnMiOltdLCJPdGhlcnNJbnZvbHZlZCI6W10sIlBhZ2VDb3VudCI6IjE3Ii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WFyYW5nb25pIGFuZCBUYXZvbmkifV19LCJUYWciOiJDaXRhdmlQbGFjZWhvbGRlciM5NDg4NzUzMS1mYzExLTRiMTQtYWY4OC1lMTEzZTVhYzQxMDQiLCJUZXh0IjoiTWFyYW5nb25pIGFuZCBUYXZvbmkiLCJXQUlWZXJzaW9uIjoiNy4wLjIuMCJ9}</w:instrText>
                </w:r>
                <w:r w:rsidR="00D70F32" w:rsidRPr="00D70F32">
                  <w:rPr>
                    <w:color w:val="000000"/>
                  </w:rPr>
                  <w:fldChar w:fldCharType="separate"/>
                </w:r>
                <w:r w:rsidR="00560364">
                  <w:rPr>
                    <w:color w:val="000000"/>
                  </w:rPr>
                  <w:t>Marangoni and Tavoni</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3191202-0fa8-42a5-8407-bf29f8e5bab1"/>
                <w:id w:val="-45842914"/>
                <w:placeholder>
                  <w:docPart w:val="2B09F20FA4C94D4D9C28F96567521056"/>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0ODg3NTMxLWZjMTEtNGIxNC1hZjg4LWUxMTNlNWFjNDEwNCIsIkVudHJpZXMiOlt7IiRpZCI6IjIiLCIkdHlwZSI6IlN3aXNzQWNhZGVtaWMuQ2l0YXZpLkNpdGF0aW9ucy5Xb3JkUGxhY2Vob2xkZXJFbnRyeSwgU3dpc3NBY2FkZW1pYy5DaXRhdmkiLCJJZCI6Ijc5YWYyMTk0LWQwNGQtNGUyNy1iOTcyLTE1ZWVhOGYxYjQ2ZiIsIlJhbmdlTGVuZ3RoIjo2LCJSZWZlcmVuY2VJZCI6IjE2NmJiNDUwLWIxYzktNGUxMy1hMTYzLWJkYzQ5M2JiY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jAtMDk5MjIte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IwNTMtMDIwLTA5OTIyLXoiLCJVcmlTdHJpbmciOiJodHRwczovL2RvaS5vcmcvMTAuMTAwNy9zMTIwNTMtMDIwLTA5OTIyLXo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NkMDMyNDZlLTEwMDQtNDc5Mi1iMWMyLTg4NjVhYWFmZDVkZCIsIk1vZGlmaWVkT24iOiIyMDIyLTAxLTEyVDExOjExOjExIiwiUHJvamVjdCI6eyIkcmVmIjoiOCJ9fV0sIk51bWJlciI6IjEiLCJPcmdhbml6YXRpb25zIjpbXSwiT3RoZXJzSW52b2x2ZWQiOltdLCJQYWdlQ291bnQiOiIxNyI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SkifV19LCJUYWciOiJDaXRhdmlQbGFjZWhvbGRlciMwMzE5MTIwMi0wZmE4LTQyYTUtODQwNy1iZjI5ZjhlNWJhYjEiLCJUZXh0IjoiKDIwMjEpIiwiV0FJVmVyc2lvbiI6IjcuMC4yLjAifQ==}</w:instrText>
                </w:r>
                <w:r w:rsidR="00D70F32" w:rsidRPr="00D70F32">
                  <w:rPr>
                    <w:color w:val="000000"/>
                  </w:rPr>
                  <w:fldChar w:fldCharType="separate"/>
                </w:r>
                <w:r w:rsidR="00560364">
                  <w:rPr>
                    <w:color w:val="000000"/>
                  </w:rPr>
                  <w:t>(2021)</w:t>
                </w:r>
                <w:r w:rsidR="00D70F32" w:rsidRPr="00D70F32">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d2ea3518-23d6-4f33-874b-d5bc2a62639b"/>
                <w:id w:val="-902365074"/>
                <w:placeholder>
                  <w:docPart w:val="2B09F20FA4C94D4D9C28F96567521056"/>
                </w:placeholder>
              </w:sdtPr>
              <w:sdtEndPr/>
              <w:sdtContent>
                <w:r w:rsidR="00D70F32" w:rsidRPr="00D70F32">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iOGUyYTRjLTk3YjUtNGUxZi1iZmFhLTU4MTNjNmJmODFhMyIsIkVudHJpZXMiOlt7IiRpZCI6IjIiLCIkdHlwZSI6IlN3aXNzQWNhZGVtaWMuQ2l0YXZpLkNpdGF0aW9ucy5Xb3JkUGxhY2Vob2xkZXJFbnRyeSwgU3dpc3NBY2FkZW1pYy5DaXRhdmkiLCJJZCI6IjI2ZTNlNzVkLWIzYTAtNGRhNi1iOGM2LWIyYzBiYWYxNzdhMSIsIlJhbmdlTGVuZ3RoIjo5LCJSZWZlcmVuY2VJZCI6ImIzYjZiNGYwLTkwNDgtNDY3Zi1hNDEwLTcxOWZjYmFhOWJk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NzLjIwMjAuMTAyMzQ0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c2NzLjIwMjAuMTAyMzQ0IiwiVXJpU3RyaW5nIjoiaHR0cHM6Ly9kb2kub3JnLzEwLjEwMTYvai5zY3MuMjAyMC4xMDIzN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}</w:instrText>
                </w:r>
                <w:r w:rsidR="00D70F32" w:rsidRPr="00D70F32">
                  <w:rPr>
                    <w:color w:val="000000"/>
                  </w:rPr>
                  <w:fldChar w:fldCharType="separate"/>
                </w:r>
                <w:r w:rsidR="00560364" w:rsidRPr="00560364">
                  <w:rPr>
                    <w:color w:val="000000"/>
                  </w:rPr>
                  <w:t>Mi et al.</w:t>
                </w:r>
                <w:r w:rsidR="00D70F32" w:rsidRPr="00D70F32">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eb8e2a4c-97b5-4e1f-bfaa-5813c6bf81a3"/>
                <w:id w:val="-885177142"/>
                <w:placeholder>
                  <w:docPart w:val="2B09F20FA4C94D4D9C28F96567521056"/>
                </w:placeholder>
              </w:sdtPr>
              <w:sdtEndPr/>
              <w:sdtContent>
                <w:r w:rsidR="00D70F32" w:rsidRPr="00D70F32">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2QyZWEzNTE4LTIzZDYtNGYzMy04NzRiLWQ1YmMyYTYyNjM5YiIsIkVudHJpZXMiOlt7IiRpZCI6IjIiLCIkdHlwZSI6IlN3aXNzQWNhZGVtaWMuQ2l0YXZpLkNpdGF0aW9ucy5Xb3JkUGxhY2Vob2xkZXJFbnRyeSwgU3dpc3NBY2FkZW1pYy5DaXRhdmkiLCJJZCI6ImMyZWMwMmM3LTIyZTctNGIwMS1hNDg5LTAxZDdkMWYwMTcwNCIsIlJhbmdlTGVuZ3RoIjo2LCJSZWZlcmVuY2VJZCI6ImIzYjZiNGYwLTkwNDgtNDY3Zi1hNDEwLTcxOWZjYmFhOWJ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Y3MuMjAyMC4xMDIzNDQ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zY3MuMjAyMC4xMDIzNDQiLCJVcmlTdHJpbmciOiJodHRwczovL2RvaS5vcmcvMTAuMTAxNi9qLnNjcy4yMDIwLjEwMjM0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ZWI4ZTJhNGMtOTdiNS00ZTFmLWJmYWEtNTgxM2M2YmY4MWEzIiwiVGV4dCI6IigyMDIwKSIsIldBSVZlcnNpb24iOiI3LjAuMi4wIn0=}</w:instrText>
                </w:r>
                <w:r w:rsidR="00D70F32" w:rsidRPr="00D70F32">
                  <w:rPr>
                    <w:color w:val="000000"/>
                  </w:rPr>
                  <w:fldChar w:fldCharType="separate"/>
                </w:r>
                <w:r w:rsidR="00560364">
                  <w:rPr>
                    <w:color w:val="000000"/>
                    <w:lang w:val="fi-FI"/>
                  </w:rPr>
                  <w:t>(2020)</w:t>
                </w:r>
                <w:r w:rsidR="00D70F32" w:rsidRPr="00D70F32">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48276719-9247-4346-be6a-a5fe23d91773"/>
                <w:id w:val="-1651360102"/>
                <w:placeholder>
                  <w:docPart w:val="2B09F20FA4C94D4D9C28F96567521056"/>
                </w:placeholder>
              </w:sdtPr>
              <w:sdtEndPr/>
              <w:sdtContent>
                <w:r w:rsidR="00D70F32" w:rsidRPr="00D70F32">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zE4MTU4M2ZiLWQ1ZmEtNGUyZS1hNjk3LTM1YjIxZjgxMjQ1MSIsIkVudHJpZXMiOlt7IiRpZCI6IjIiLCIkdHlwZSI6IlN3aXNzQWNhZGVtaWMuQ2l0YXZpLkNpdGF0aW9ucy5Xb3JkUGxhY2Vob2xkZXJFbnRyeSwgU3dpc3NBY2FkZW1pYy5DaXRhdmkiLCJJZCI6ImRlOGMyMjU4LTllMGYtNDA5ZC05MTBhLTY3MTVmY2U2ZGVmYiIsIlJhbmdlTGVuZ3RoIjoxOCwiUmVmZXJlbmNlSWQiOiI0MmU3MzZlYi03OWM3LTRlZTYtOWZhOC01ZTMyZmQzNDgwO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My4wMjg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nBvbC4yMDE5LjAzLjAyOCIsIlVyaVN0cmluZyI6Imh0dHBzOi8vZG9pLm9yZy8xMC4xMDE2L2ouZW5wb2wuMjAxOS4wMy4w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ldvbmctUGFyb2RpIGV0IGFsLiJ9XX0sIlRhZyI6IkNpdGF2aVBsYWNlaG9sZGVyIzQ4Mjc2NzE5LTkyNDctNDM0Ni1iZTZhLWE1ZmUyM2Q5MTc3MyIsIlRleHQiOiJXb25nLVBhcm9kaSBldCBhbC4iLCJXQUlWZXJzaW9uIjoiNy4wLjIuMCJ9}</w:instrText>
                </w:r>
                <w:r w:rsidR="00D70F32" w:rsidRPr="00D70F32">
                  <w:rPr>
                    <w:color w:val="000000"/>
                  </w:rPr>
                  <w:fldChar w:fldCharType="separate"/>
                </w:r>
                <w:r w:rsidR="00560364">
                  <w:rPr>
                    <w:color w:val="000000"/>
                    <w:lang w:val="fi-FI"/>
                  </w:rPr>
                  <w:t>Wong-Parodi et al.</w:t>
                </w:r>
                <w:r w:rsidR="00D70F32" w:rsidRPr="00D70F32">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181583fb-d5fa-4e2e-a697-35b21f812451"/>
                <w:id w:val="39245979"/>
                <w:placeholder>
                  <w:docPart w:val="B655EADFF9F44EE887C00CCF31334FFA"/>
                </w:placeholder>
              </w:sdtPr>
              <w:sdtEndPr/>
              <w:sdtContent>
                <w:r w:rsidR="00D70F32" w:rsidRPr="00D70F32">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zQ4Mjc2NzE5LTkyNDctNDM0Ni1iZTZhLWE1ZmUyM2Q5MTc3MyIsIkVudHJpZXMiOlt7IiRpZCI6IjIiLCIkdHlwZSI6IlN3aXNzQWNhZGVtaWMuQ2l0YXZpLkNpdGF0aW9ucy5Xb3JkUGxhY2Vob2xkZXJFbnRyeSwgU3dpc3NBY2FkZW1pYy5DaXRhdmkiLCJJZCI6ImRmMjhiNDQ3LTE1NGYtNGQ4NC04MjNkLTJmZDM4YTllMTExOSIsIlJhbmdlTGVuZ3RoIjo2LCJSZWZlcmVuY2VJZCI6IjQyZTczNmViLTc5YzctNGVlNi05ZmE4LTVlMzJmZDM0ODA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NDJlNzM2ZWItNzljNy00ZWU2LTlmYTgtNWUzMmZkMzQ4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MuMDI4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5wb2wuMjAxOS4wMy4wMjgiLCJVcmlTdHJpbmciOiJodHRwczovL2RvaS5vcmcvMTAuMTAxNi9qLmVucG9sLjIwMTkuMDMuM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MTgxNTgzZmItZDVmYS00ZTJlLWE2OTctMzViMjFmODEyNDUxIiwiVGV4dCI6IigyMDE5KSIsIldBSVZlcnNpb24iOiI3LjAuMi4wIn0=}</w:instrText>
                </w:r>
                <w:r w:rsidR="00D70F32" w:rsidRPr="00D70F32">
                  <w:rPr>
                    <w:color w:val="000000"/>
                  </w:rPr>
                  <w:fldChar w:fldCharType="separate"/>
                </w:r>
                <w:r w:rsidR="00560364">
                  <w:rPr>
                    <w:color w:val="000000"/>
                    <w:lang w:val="fi-FI"/>
                  </w:rPr>
                  <w:t>(2019)</w:t>
                </w:r>
                <w:r w:rsidR="00D70F32" w:rsidRPr="00D70F32">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4e9614fc-d73b-4c14-bbd9-f04c0485f566"/>
                <w:id w:val="-745416702"/>
                <w:placeholder>
                  <w:docPart w:val="E10E5AE971534E1283AAAE7A852F54CC"/>
                </w:placeholder>
              </w:sdtPr>
              <w:sdtEndPr/>
              <w:sdtContent>
                <w:r w:rsidR="00D70F32" w:rsidRPr="00D70F32">
                  <w:rPr>
                    <w:color w:val="000000"/>
                  </w:rPr>
                  <w:fldChar w:fldCharType="begin"/>
                </w:r>
                <w:r w:rsidR="00515A69">
                  <w:rPr>
                    <w:color w:val="000000"/>
                    <w:lang w:val="fi-FI"/>
                  </w:rPr>
                  <w:instrText>ADDIN CitaviPlaceholder{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}</w:instrText>
                </w:r>
                <w:r w:rsidR="00D70F32" w:rsidRPr="00D70F32">
                  <w:rPr>
                    <w:color w:val="000000"/>
                  </w:rPr>
                  <w:fldChar w:fldCharType="separate"/>
                </w:r>
                <w:r w:rsidR="00560364">
                  <w:rPr>
                    <w:color w:val="000000"/>
                    <w:lang w:val="fi-FI"/>
                  </w:rPr>
                  <w:t>Fang et al.</w:t>
                </w:r>
                <w:r w:rsidR="00D70F32" w:rsidRPr="00D70F32">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e41339a7-401e-4120-9a56-955ebf1480fc"/>
                <w:id w:val="-465886533"/>
                <w:placeholder>
                  <w:docPart w:val="E10E5AE971534E1283AAAE7A852F54CC"/>
                </w:placeholder>
              </w:sdtPr>
              <w:sdtEndPr/>
              <w:sdtContent>
                <w:r w:rsidR="00D70F32" w:rsidRPr="00D70F32">
                  <w:rPr>
                    <w:color w:val="000000"/>
                  </w:rPr>
                  <w:fldChar w:fldCharType="begin"/>
                </w:r>
                <w:r w:rsidR="00515A69">
                  <w:rPr>
                    <w:color w:val="000000"/>
                    <w:lang w:val="fi-FI"/>
                  </w:rPr>
                  <w:instrText>ADDIN CitaviPlaceholder{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tZW5nIiwiTGFzdE5hbWUiOiJGYW5nIiwiUHJvdGVjdGVkIjpmYWxzZSwiU2V4IjowLCJDcmVhdGVkQnkiOiJfRmVsaW5lIE1hcmllIFNjaG5hYWsiLCJDcmVhdGVkT24iOiIyMDIyLTA0LTExVDA4OjM3OjI3IiwiTW9kaWZpZWRCeSI6Il9GZWxpbmUgTWFyaWUgU2NobmFhayIsIklkIjoiYzllZTI2OWUtODJmNi00ZWU2LTk1MzctOTZkODcxYTNiN2U4IiwiTW9kaWZpZWRPbiI6IjIwMjItMDQtMTFUMDg6Mzc6Mjc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pIn1dfSwiVGFnIjoiQ2l0YXZpUGxhY2Vob2xkZXIjZTQxMzM5YTctNDAxZS00MTIwLTlhNTYtOTU1ZWJmMTQ4MGZjIiwiVGV4dCI6IigyMDIwKSIsIldBSVZlcnNpb24iOiI3LjAuMi4wIn0=}</w:instrText>
                </w:r>
                <w:r w:rsidR="00D70F32" w:rsidRPr="00D70F32">
                  <w:rPr>
                    <w:color w:val="000000"/>
                  </w:rPr>
                  <w:fldChar w:fldCharType="separate"/>
                </w:r>
                <w:r w:rsidR="00560364">
                  <w:rPr>
                    <w:color w:val="000000"/>
                    <w:lang w:val="fi-FI"/>
                  </w:rPr>
                  <w:t>(2020)</w:t>
                </w:r>
                <w:r w:rsidR="00D70F32" w:rsidRPr="00D70F32">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32aa65b6-f51c-475d-a0bd-a2bf31e99581"/>
                <w:id w:val="1988433912"/>
                <w:placeholder>
                  <w:docPart w:val="D31A72AB97E746048F18E6F4E709875A"/>
                </w:placeholder>
              </w:sdtPr>
              <w:sdtEndPr/>
              <w:sdtContent>
                <w:r w:rsidR="00D70F32" w:rsidRPr="00D70F32">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zBhNTc4YmE2LWQ5MDEtNGE3MS05ZDRmLWNiNTNlMGQ4YzkxMiIsIkVudHJpZXMiOlt7IiRpZCI6IjIiLCIkdHlwZSI6IlN3aXNzQWNhZGVtaWMuQ2l0YXZpLkNpdGF0aW9ucy5Xb3JkUGxhY2Vob2xkZXJFbnRyeSwgU3dpc3NBY2FkZW1pYy5DaXRhdmkiLCJJZCI6IjZkOGMwYTNjLTRmMzYtNDlmNy1iOWY3LTY1ODI3YzYzZTcwNyIsIlJhbmdlTGVuZ3RoIjoxMSwiUmVmZXJlbmNlSWQiOiJjY2Y4NDFiMy00MjM1LTRhZWUtODAzYS1mYmUxYjgzMDlkO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ExOTIxN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xMTkyMTQiLCJVcmlTdHJpbmciOiJodHRwczovL2RvaS5vcmcvMTAuMTAxNi9qLmpjbGVwcm8uMjAxOS4xMTky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ZlNTIzMzA0LTJjNDMtNDA2OC1hYTVhLWM2MmZmNjZhODM5OCIsIk1vZGlmaWVkT24iOiIyMDIyLTAxLTMxVDE1OjMzOjQxIiwiUHJvamVjdCI6eyIkcmVmIjoiOCJ9fV0sIk51bWJlck9mVm9sdW1lcyI6IjExOTIxNCIsIk9yZ2FuaXphdGlvbnMiOltdLCJPdGhlcnNJbnZvbHZlZCI6W10sIlBhZ2VDb3VudCI6IjEyIiwiUGVyaW9kaWNhbCI6eyIkaWQiOiIxNi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Q2hpdSBldCBhbC4ifV19LCJUYWciOiJDaXRhdmlQbGFjZWhvbGRlciMzMmFhNjViNi1mNTFjLTQ3NWQtYTBiZC1hMmJmMzFlOTk1ODEiLCJUZXh0IjoiQ2hpdSBldCBhbC4iLCJXQUlWZXJzaW9uIjoiNy4wLjIuMCJ9}</w:instrText>
                </w:r>
                <w:r w:rsidR="00D70F32" w:rsidRPr="00D70F32">
                  <w:rPr>
                    <w:color w:val="000000"/>
                  </w:rPr>
                  <w:fldChar w:fldCharType="separate"/>
                </w:r>
                <w:r w:rsidR="00560364">
                  <w:rPr>
                    <w:color w:val="000000"/>
                    <w:lang w:val="fi-FI"/>
                  </w:rPr>
                  <w:t>Chiu et al.</w:t>
                </w:r>
                <w:r w:rsidR="00D70F32" w:rsidRPr="00D70F32">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0a578ba6-d901-4a71-9d4f-cb53e0d8c912"/>
                <w:id w:val="12591280"/>
                <w:placeholder>
                  <w:docPart w:val="685A7D14AB4843F2B01A0923BF881B40"/>
                </w:placeholder>
              </w:sdtPr>
              <w:sdtEndPr/>
              <w:sdtContent>
                <w:r w:rsidR="000C5530" w:rsidRPr="000C5530">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zMyYWE2NWI2LWY1MWMtNDc1ZC1hMGJkLWEyYmYzMWU5OTU4MSIsIkVudHJpZXMiOlt7IiRpZCI6IjIiLCIkdHlwZSI6IlN3aXNzQWNhZGVtaWMuQ2l0YXZpLkNpdGF0aW9ucy5Xb3JkUGxhY2Vob2xkZXJFbnRyeSwgU3dpc3NBY2FkZW1pYy5DaXRhdmkiLCJJZCI6ImZlNzQ5MmI1LTEwNzMtNDgwNy1iNDMzLWI0ZTUwMDQzYzEwMyIsIlJhbmdlTGVuZ3RoIjo2LCJSZWZlcmVuY2VJZCI6ImNjZjg0MWIzLTQyMzUtNGFlZS04MDNhLWZiZTFiODMwOWQ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xMTkyMT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kuMTE5MjE0IiwiVXJpU3RyaW5nIjoiaHR0cHM6Ly9kb2kub3JnLzEwLjEwMTYvai5qY2xlcHJvLjIwMTkuMTE5M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mZTUyMzMwNC0yYzQzLTQwNjgtYWE1YS1jNjJmZjY2YTgzOTgiLCJNb2RpZmllZE9uIjoiMjAyMi0wMS0zMVQxNTozMzo0MSIsIlByb2plY3QiOnsiJHJlZiI6IjgifX1dLCJOdW1iZXJPZlZvbHVtZXMiOiIxMTkyMTQiLCJPcmdhbml6YXRpb25zIjpbXSwiT3RoZXJzSW52b2x2ZWQiOltdLCJQYWdlQ291bnQiOiIxMiIsIlBlcmlvZGljYWwiOnsiJGlkIjoiMTY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wYTU3OGJhNi1kOTAxLTRhNzEtOWQ0Zi1jYjUzZTBkOGM5MTIiLCJUZXh0IjoiKDIwMjApIiwiV0FJVmVyc2lvbiI6IjcuMC4yLjAifQ==}</w:instrText>
                </w:r>
                <w:r w:rsidR="000C5530" w:rsidRPr="000C5530">
                  <w:rPr>
                    <w:color w:val="000000"/>
                  </w:rPr>
                  <w:fldChar w:fldCharType="separate"/>
                </w:r>
                <w:r w:rsidR="00560364">
                  <w:rPr>
                    <w:color w:val="000000"/>
                    <w:lang w:val="fi-FI"/>
                  </w:rPr>
                  <w:t>(2020)</w:t>
                </w:r>
                <w:r w:rsidR="000C5530" w:rsidRPr="000C5530">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f29495c2-b75f-45f4-9056-6ee65fe1d585"/>
                <w:id w:val="1461835827"/>
                <w:placeholder>
                  <w:docPart w:val="685A7D14AB4843F2B01A0923BF881B40"/>
                </w:placeholder>
              </w:sdtPr>
              <w:sdtEndPr/>
              <w:sdtContent>
                <w:r w:rsidR="000C5530" w:rsidRPr="000C5530">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2JiYTFhZDkyLWNhOTEtNDU2Yi05MGRmLTM2YWJkMmQ2NDU1OCIsIkVudHJpZXMiOlt7IiRpZCI6IjIiLCIkdHlwZSI6IlN3aXNzQWNhZGVtaWMuQ2l0YXZpLkNpdGF0aW9ucy5Xb3JkUGxhY2Vob2xkZXJFbnRyeSwgU3dpc3NBY2FkZW1pYy5DaXRhdmkiLCJJZCI6IjZiZDViOWUyLWRhNWYtNGViOS05ODc0LWM4ZmM3ZWJjZTZmZSIsIlJhbmdlTGVuZ3RoIjoxMiwiUmVmZXJlbmNlSWQiOiI2NDNmYTZiYy1iMmVhLTQ1MDEtYmVlNi1jYTk2YzMwYTFl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NTE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ZWVtLjIwMjAuMTAyMzUxIiwiVXJpU3RyaW5nIjoiaHR0cHM6Ly9kb2kub3JnLzEwLjEwMTYvai5qZWVtLjIwMjAuMTAyMzU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E6MDI6NTAiLCJNb2RpZmllZEJ5IjoiX0ZlbGluZSBNYXJpZSBTY2huYWFrIiwiSWQiOiJjYmIzNDVkMS1jYjI5LTQwYmQtOTUwYS1iNzc0OGI2MTk4MzMiLCJNb2RpZmllZE9uIjoiMjAyMi0wMy0wOFQxMTowMjo1MCIsIlByb2plY3QiOnsiJHJlZiI6IjgifX1d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c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}</w:instrText>
                </w:r>
                <w:r w:rsidR="000C5530" w:rsidRPr="000C5530">
                  <w:rPr>
                    <w:color w:val="000000"/>
                  </w:rPr>
                  <w:fldChar w:fldCharType="separate"/>
                </w:r>
                <w:r w:rsidR="00560364">
                  <w:rPr>
                    <w:color w:val="000000"/>
                    <w:lang w:val="fi-FI"/>
                  </w:rPr>
                  <w:t>Andor et al.</w:t>
                </w:r>
                <w:r w:rsidR="000C5530" w:rsidRPr="000C5530">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bba1ad92-ca91-456b-90df-36abd2d64558"/>
                <w:id w:val="1070549312"/>
                <w:placeholder>
                  <w:docPart w:val="685A7D14AB4843F2B01A0923BF881B40"/>
                </w:placeholder>
              </w:sdtPr>
              <w:sdtEndPr/>
              <w:sdtContent>
                <w:r w:rsidR="000C5530" w:rsidRPr="000C5530">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2YyOTQ5NWMyLWI3NWYtNDVmNC05MDU2LTZlZTY1ZmUxZDU4NSIsIkVudHJpZXMiOlt7IiRpZCI6IjIiLCIkdHlwZSI6IlN3aXNzQWNhZGVtaWMuQ2l0YXZpLkNpdGF0aW9ucy5Xb3JkUGxhY2Vob2xkZXJFbnRyeSwgU3dpc3NBY2FkZW1pYy5DaXRhdmkiLCJJZCI6IjRiMDAxZDJhLWE2MzYtNGU5My05MjFkLWMzNzhjYjNlOWEwYSIsIlJhbmdlTGVuZ3RoIjo2LCJSZWZlcmVuY2VJZCI6IjY0M2ZhNmJjLWIyZWEtNDUwMS1iZWU2LWNhOTZjMzBhMWU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VtLjIwMjAuMTAyMzUx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wLjEwMjM1MSIsIlVyaVN0cmluZyI6Imh0dHBzOi8vZG9pLm9yZy8xMC4xMDE2L2ouamVlbS4yMDIwLjEwMjM1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Y2JiMzQ1ZDEtY2IyOS00MGJkLTk1MGEtYjc3NDhiNjE5ODMzIiwiTW9kaWZpZWRPbiI6IjIwMjItMDMtMDhUMTE6MDI6NTA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NiYmExYWQ5Mi1jYTkxLTQ1NmItOTBkZi0zNmFiZDJkNjQ1NTgiLCJUZXh0IjoiKDIwMjApIiwiV0FJVmVyc2lvbiI6IjcuMC4yLjAifQ==}</w:instrText>
                </w:r>
                <w:r w:rsidR="000C5530" w:rsidRPr="000C5530">
                  <w:rPr>
                    <w:color w:val="000000"/>
                  </w:rPr>
                  <w:fldChar w:fldCharType="separate"/>
                </w:r>
                <w:r w:rsidR="00560364">
                  <w:rPr>
                    <w:color w:val="000000"/>
                    <w:lang w:val="fi-FI"/>
                  </w:rPr>
                  <w:t>(2020)</w:t>
                </w:r>
                <w:r w:rsidR="000C5530" w:rsidRPr="000C5530">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add02d5e-5a8e-428b-8f72-5bff62663579"/>
                <w:id w:val="-513307358"/>
                <w:placeholder>
                  <w:docPart w:val="685A7D14AB4843F2B01A0923BF881B40"/>
                </w:placeholder>
              </w:sdtPr>
              <w:sdtEndPr/>
              <w:sdtContent>
                <w:r w:rsidR="000C5530" w:rsidRPr="000C5530">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zUyZDgwYTM3LWY5YjUtNDBiMS1hYmRiLTA4ZGIwMTQzNTUxMSIsIkVudHJpZXMiOlt7IiRpZCI6IjIiLCIkdHlwZSI6IlN3aXNzQWNhZGVtaWMuQ2l0YXZpLkNpdGF0aW9ucy5Xb3JkUGxhY2Vob2xkZXJFbnRyeSwgU3dpc3NBY2FkZW1pYy5DaXRhdmkiLCJJZCI6ImVhMDIwYTg1LWUyOTYtNDc0Zi1hMzM3LTJjYzQ1MjM2OTE2MiIsIlJhbmdlTGVuZ3RoIjoxMywiUmVmZXJlbmNlSWQiOiJiMDBiZWU1NC03OGFiLTRiYWItYTNmNC02NWZjY2QxNjJl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xOS0wOTc3Ny16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jA1My0wMTktMDk3NzcteiIsIlVyaVN0cmluZyI6Imh0dHBzOi8vZG9pLm9yZy8xMC4xMDA3L3MxMjA1My0wMTktMDk3Nzc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kdlZWxlbiBldCBhbC4ifV19LCJUYWciOiJDaXRhdmlQbGFjZWhvbGRlciNhZGQwMmQ1ZS01YThlLTQyOGItOGY3Mi01YmZmNjI2NjM1NzkiLCJUZXh0IjoiR2VlbGVuIGV0IGFsLiIsIldBSVZlcnNpb24iOiI3LjAuMi4wIn0=}</w:instrText>
                </w:r>
                <w:r w:rsidR="000C5530" w:rsidRPr="000C5530">
                  <w:rPr>
                    <w:color w:val="000000"/>
                  </w:rPr>
                  <w:fldChar w:fldCharType="separate"/>
                </w:r>
                <w:r w:rsidR="00560364">
                  <w:rPr>
                    <w:color w:val="000000"/>
                    <w:lang w:val="fi-FI"/>
                  </w:rPr>
                  <w:t>Geelen et al.</w:t>
                </w:r>
                <w:r w:rsidR="000C5530" w:rsidRPr="000C5530">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52d80a37-f9b5-40b1-abdb-08db01435511"/>
                <w:id w:val="358940785"/>
                <w:placeholder>
                  <w:docPart w:val="685A7D14AB4843F2B01A0923BF881B40"/>
                </w:placeholder>
              </w:sdtPr>
              <w:sdtEndPr/>
              <w:sdtContent>
                <w:r w:rsidR="000C5530" w:rsidRPr="000C5530">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2FkZDAyZDVlLTVhOGUtNDI4Yi04ZjcyLTViZmY2MjY2MzU3OSIsIkVudHJpZXMiOlt7IiRpZCI6IjIiLCIkdHlwZSI6IlN3aXNzQWNhZGVtaWMuQ2l0YXZpLkNpdGF0aW9ucy5Xb3JkUGxhY2Vob2xkZXJFbnRyeSwgU3dpc3NBY2FkZW1pYy5DaXRhdmkiLCJJZCI6IjQwMmFlNWZkLWM0MTAtNDU5OC1hNWZkLTdiNzFkYzVjYjBiNCIsIlJhbmdlTGVuZ3RoIjo2LCJSZWZlcmVuY2VJZCI6ImIwMGJlZTU0LTc4YWItNGJhYi1hM2Y0LTY1ZmNjZDE2MmU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TktMDk3NzcteiIsIkVkaXRvcnMiOltdLCJFdmFsdWF0aW9uQ29tcGxleGl0eSI6MCwiRXZhbHVhdGlvblNvdXJjZVRleHRGb3JtYXQiOjAsIkdyb3VwcyI6W10sIkhhc0xhYmVsMSI6dHJ1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wNTMtMDE5LTA5Nzc3LXoiLCJVcmlTdHJpbmciOiJodHRwczovL2RvaS5vcmcvMTAuMTAwNy9zMTIwNTMtMDE5LTA5Nzc3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NTJkODBhMzctZjliNS00MGIxLWFiZGItMDhkYjAxNDM1NTExIiwiVGV4dCI6IigyMDE5KSIsIldBSVZlcnNpb24iOiI3LjAuMi4wIn0=}</w:instrText>
                </w:r>
                <w:r w:rsidR="000C5530" w:rsidRPr="000C5530">
                  <w:rPr>
                    <w:color w:val="000000"/>
                  </w:rPr>
                  <w:fldChar w:fldCharType="separate"/>
                </w:r>
                <w:r w:rsidR="00560364">
                  <w:rPr>
                    <w:color w:val="000000"/>
                    <w:lang w:val="fi-FI"/>
                  </w:rPr>
                  <w:t>(2019)</w:t>
                </w:r>
                <w:r w:rsidR="000C5530" w:rsidRPr="000C5530">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254af743-3971-4e8b-993e-aeffde26abbc"/>
                <w:id w:val="-1690821150"/>
                <w:placeholder>
                  <w:docPart w:val="685A7D14AB4843F2B01A0923BF881B40"/>
                </w:placeholder>
              </w:sdtPr>
              <w:sdtEndPr/>
              <w:sdtContent>
                <w:r w:rsidR="000C5530" w:rsidRPr="000C5530">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zY0OTg2NzNhLWMwYjctNDU4ZC1iYmI2LWRhZGNlZTY0ZTJlOCIsIkVudHJpZXMiOlt7IiRpZCI6IjIiLCIkdHlwZSI6IlN3aXNzQWNhZGVtaWMuQ2l0YXZpLkNpdGF0aW9ucy5Xb3JkUGxhY2Vob2xkZXJFbnRyeSwgU3dpc3NBY2FkZW1pYy5DaXRhdmkiLCJJZCI6IjNmNjY5YWY4LTVhMjktNDJmYi05M2Y0LWU1NTZiMTgzNTg2NiIsIlJhbmdlTGVuZ3RoIjoyMSwiUmVmZXJlbmNlSWQiOiIxZTU2ZDExOC03OWVjLTQyYTQtYmQzNC0xNDM5MzcwNTIx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xOC05NzA5LTY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MDUzLTAxOC05NzA5LTYiLCJVcmlTdHJpbmciOiJodHRwczovL2RvaS5vcmcvMTAuMTAwNy9zMTIwNTMtMDE4LTk3MDk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JlcmdxdWlzdCBhbmQgTmlsc3NvbiJ9XX0sIlRhZyI6IkNpdGF2aVBsYWNlaG9sZGVyIzI1NGFmNzQzLTM5NzEtNGU4Yi05OTNlLWFlZmZkZTI2YWJiYyIsIlRleHQiOiJCZXJncXVpc3QgYW5kIE5pbHNzb24iLCJXQUlWZXJzaW9uIjoiNy4wLjIuMCJ9}</w:instrText>
                </w:r>
                <w:r w:rsidR="000C5530" w:rsidRPr="000C5530">
                  <w:rPr>
                    <w:color w:val="000000"/>
                  </w:rPr>
                  <w:fldChar w:fldCharType="separate"/>
                </w:r>
                <w:r w:rsidR="00560364">
                  <w:rPr>
                    <w:color w:val="000000"/>
                    <w:lang w:val="fi-FI"/>
                  </w:rPr>
                  <w:t>Bergquist and Nilsson</w:t>
                </w:r>
                <w:r w:rsidR="000C5530" w:rsidRPr="000C5530">
                  <w:rPr>
                    <w:color w:val="000000"/>
                  </w:rPr>
                  <w:fldChar w:fldCharType="end"/>
                </w:r>
              </w:sdtContent>
            </w:sdt>
            <w:r w:rsidR="002241AB" w:rsidRPr="00D76E4A">
              <w:rPr>
                <w:lang w:val="fi-FI" w:eastAsia="de-DE"/>
              </w:rPr>
              <w:t xml:space="preserve"> </w:t>
            </w:r>
            <w:sdt>
              <w:sdtPr>
                <w:rPr>
                  <w:color w:val="000000"/>
                  <w:lang w:eastAsia="de-DE"/>
                </w:rPr>
                <w:alias w:val="To edit, see citavi.com/edit"/>
                <w:tag w:val="CitaviPlaceholder#6498673a-c0b7-458d-bbb6-dadcee64e2e8"/>
                <w:id w:val="-1496099585"/>
                <w:placeholder>
                  <w:docPart w:val="D31A72AB97E746048F18E6F4E709875A"/>
                </w:placeholder>
              </w:sdtPr>
              <w:sdtEndPr/>
              <w:sdtContent>
                <w:r w:rsidR="000C5530" w:rsidRPr="000C5530">
                  <w:rPr>
                    <w:color w:val="000000"/>
                  </w:rPr>
                  <w:fldChar w:fldCharType="begin"/>
                </w:r>
                <w:r w:rsidR="00560364">
                  <w:rPr>
                    <w:color w:val="000000"/>
                    <w:lang w:val="fi-FI"/>
                  </w:rPr>
                  <w:instrText>ADDIN CitaviPlaceholder{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TgtOTcwOS02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A1My0wMTgtOTcwOS02IiwiVXJpU3RyaW5nIjoiaHR0cHM6Ly9kb2kub3JnLzEwLjEwMDcvczEyMDUzLTAxOC05NzA5L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gpIn1dfSwiVGFnIjoiQ2l0YXZpUGxhY2Vob2xkZXIjNjQ5ODY3M2EtYzBiNy00NThkLWJiYjYtZGFkY2VlNjRlMmU4IiwiVGV4dCI6IigyMDE4KSIsIldBSVZlcnNpb24iOiI3LjAuMi4wIn0=}</w:instrText>
                </w:r>
                <w:r w:rsidR="000C5530" w:rsidRPr="000C5530">
                  <w:rPr>
                    <w:color w:val="000000"/>
                  </w:rPr>
                  <w:fldChar w:fldCharType="separate"/>
                </w:r>
                <w:r w:rsidR="00560364" w:rsidRPr="00560364">
                  <w:rPr>
                    <w:color w:val="000000"/>
                    <w:lang w:val="fi-FI"/>
                  </w:rPr>
                  <w:t>(2018)</w:t>
                </w:r>
                <w:r w:rsidR="000C5530" w:rsidRPr="000C5530">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352158ac-cbd6-48c8-9be4-c8b0643574b5"/>
                <w:id w:val="-2057533259"/>
                <w:placeholder>
                  <w:docPart w:val="701F6031137C49F2993D643EEAC0D671"/>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lmMzBiZjUxLWQ1ODktNGRmYy1hMzVjLTlhMTVjYTE2NzlmZSIsIkVudHJpZXMiOlt7IiRpZCI6IjIiLCIkdHlwZSI6IlN3aXNzQWNhZGVtaWMuQ2l0YXZpLkNpdGF0aW9ucy5Xb3JkUGxhY2Vob2xkZXJFbnRyeSwgU3dpc3NBY2FkZW1pYy5DaXRhdmkiLCJJZCI6ImYyMGE2NThlLWUwMTMtNDVhNS1hYzE2LTEwNmM5ZDVlYWFlMiIsIlJhbmdlTGVuZ3RoIjoxMywiUmVmZXJlbmNlSWQiOiIxNzg0OGRhYy1lYzUwLTQwYjgtOTE3Yy04MDVhNzk3OGRhN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kxNy90aC44MTMuMDI0Ny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kxNy90aC44MTMuMDI0NyIsIlVyaVN0cmluZyI6Imh0dHBzOi8vZG9pLm9yZy8xMC4zOTE3L3RoLjgxMy4wMjQ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}</w:instrText>
                </w:r>
                <w:r w:rsidR="000C5530" w:rsidRPr="000C5530">
                  <w:rPr>
                    <w:color w:val="000000"/>
                  </w:rPr>
                  <w:fldChar w:fldCharType="separate"/>
                </w:r>
                <w:r w:rsidR="00560364">
                  <w:rPr>
                    <w:color w:val="000000"/>
                  </w:rPr>
                  <w:t>Fleury et al.</w:t>
                </w:r>
                <w:r w:rsidR="000C5530" w:rsidRPr="000C5530">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9f30bf51-d589-4dfc-a35c-9a15ca1679fe"/>
                <w:id w:val="1961916623"/>
                <w:placeholder>
                  <w:docPart w:val="3F7338E93C7147B58A4C3103D186F005"/>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M1MjE1OGFjLWNiZDYtNDhjOC05YmU0LWM4YjA2NDM1NzRiNSIsIkVudHJpZXMiOlt7IiRpZCI6IjIiLCIkdHlwZSI6IlN3aXNzQWNhZGVtaWMuQ2l0YXZpLkNpdGF0aW9ucy5Xb3JkUGxhY2Vob2xkZXJFbnRyeSwgU3dpc3NBY2FkZW1pYy5DaXRhdmkiLCJJZCI6IjBkNzlhZGQ1LWI3MmEtNDg3ZC05ZGE4LWYwNjkyMDg1MDJiMCIsIlJhbmdlTGVuZ3RoIjo2LCJSZWZlcmVuY2VJZCI6IjE3ODQ4ZGFjLWVjNTAtNDBiOC05MTdjLTgwNWE3OTc4ZGE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5MTcvdGguODEzLjAyND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5MTcvdGguODEzLjAyNDciLCJVcmlTdHJpbmciOiJodHRwczovL2RvaS5vcmcvMTAuMzkxNy90aC44MTMuMDI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gpIn1dfSwiVGFnIjoiQ2l0YXZpUGxhY2Vob2xkZXIjOWYzMGJmNTEtZDU4OS00ZGZjLWEzNWMtOWExNWNhMTY3OWZlIiwiVGV4dCI6IigyMDE4KSIsIldBSVZlcnNpb24iOiI3LjAuMi4wIn0=}</w:instrText>
                </w:r>
                <w:r w:rsidR="000C5530" w:rsidRPr="000C5530">
                  <w:rPr>
                    <w:color w:val="000000"/>
                  </w:rPr>
                  <w:fldChar w:fldCharType="separate"/>
                </w:r>
                <w:r w:rsidR="00560364">
                  <w:rPr>
                    <w:color w:val="000000"/>
                  </w:rPr>
                  <w:t>(2018)</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6f10b0c0-1d82-47cf-8465-53141687ac26"/>
                <w:id w:val="-1325119564"/>
                <w:placeholder>
                  <w:docPart w:val="049515A9606D41DAAEC8323DCC788217"/>
                </w:placeholder>
              </w:sdtPr>
              <w:sdtEndPr/>
              <w:sdtContent>
                <w:r w:rsidR="000C5530" w:rsidRPr="000C5530">
                  <w:rPr>
                    <w:color w:val="000000"/>
                  </w:rPr>
                  <w:fldChar w:fldCharType="begin"/>
                </w:r>
                <w:r w:rsidR="008E70BA">
                  <w:rPr>
                    <w:color w:val="000000"/>
                  </w:rPr>
                  <w:instrText>ADDIN CitaviPlaceholder{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C4xMDE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AuMTAxNDMwIiwiVXJpU3RyaW5nIjoiaHR0cHM6Ly9kb2kub3JnLzEwLjEwMTYvai5lcnNzLjIwMjAuMTAx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JlNmViMmRiZi05ODUzLTQyZDctYmUyMS02NDAxYTQ5YjlmMWYiLCJNb2RpZmllZE9uIjoiMjAyMi0wMy0wOFQxMjoyOTowMSIsIlByb2plY3QiOnsiJHJlZiI6IjgifX1dLCJOb3RlcyI6IlBJSTogIFMyMjE0NjI5NjIwMzAwMDc0IiwiTnVtYmVyT2ZWb2x1bWVzIjoiMTAxNDMwIiwiT3JnYW5pemF0aW9ucyI6W10sIk90aGVyc0ludm9sdmVkIjpbXSwiUGFnZUNvdW50IjoiMTE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}</w:instrText>
                </w:r>
                <w:r w:rsidR="000C5530" w:rsidRPr="000C5530">
                  <w:rPr>
                    <w:color w:val="000000"/>
                  </w:rPr>
                  <w:fldChar w:fldCharType="separate"/>
                </w:r>
                <w:r w:rsidR="00560364">
                  <w:rPr>
                    <w:color w:val="000000"/>
                  </w:rPr>
                  <w:t>Lee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df90bcb5-df94-41ba-ade5-190e3c91def1"/>
                <w:id w:val="-1204014485"/>
                <w:placeholder>
                  <w:docPart w:val="D84FEE9365694DE98927FC13C4817854"/>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ZmMTBiMGMwLTFkODItNDdjZi04NDY1LTUzMTQxNjg3YWMyNiIsIkVudHJpZXMiOlt7IiRpZCI6IjIiLCIkdHlwZSI6IlN3aXNzQWNhZGVtaWMuQ2l0YXZpLkNpdGF0aW9ucy5Xb3JkUGxhY2Vob2xkZXJFbnRyeSwgU3dpc3NBY2FkZW1pYy5DaXRhdmkiLCJJZCI6ImZjYjQxNDBkLWM0NzctNDJiZS1hMGY2LWUxZTA0ZGUwYTU0MSIsIlJhbmdlTGVuZ3RoIjo2LCJSZWZlcmVuY2VJZCI6ImNiODI3MmU4LTYzOWMtNGVlYS1hOTNjLWY5OWJmZWQzN2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AuMTAx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wLjEwMTQzMCIsIlVyaVN0cmluZyI6Imh0dHBzOi8vZG9pLm9yZy8xMC4xMDE2L2ouZXJzcy4yMDIwLjEwMT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ZGY5MGJjYjUtZGY5NC00MWJhLWFkZTUtMTkwZTNjOTFkZWYx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e0a37db2-ed23-4754-925e-87beac730cca"/>
                <w:id w:val="-1947448259"/>
                <w:placeholder>
                  <w:docPart w:val="D84FEE9365694DE98927FC13C4817854"/>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iYTk0YTYyLTFiMmYtNDU5NC04MWI4LWY0YmI0ZjJlYzE0MSIsIkVudHJpZXMiOlt7IiRpZCI6IjIiLCIkdHlwZSI6IlN3aXNzQWNhZGVtaWMuQ2l0YXZpLkNpdGF0aW9ucy5Xb3JkUGxhY2Vob2xkZXJFbnRyeSwgU3dpc3NBY2FkZW1pYy5DaXRhdmkiLCJJZCI6IjY0ZWIxOWM2LWIwMTYtNDMwYS04NzUyLWQxNTY5NDdmMTIzMSIsIlJhbmdlTGVuZ3RoIjoxMiwiUmVmZXJlbmNlSWQiOiI5OTJjMmM3YS05NDAyLTQyYmQtOTAyOS0yZTg3MTA4ZWM5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IiLCIkdHlwZSI6IlN3aXNzQWNhZGVtaWMuQ2l0YXZpLkxpbmtlZFJlc291cmNlLCBTd2lzc0FjYWRlbWljLkNpdGF2aSIsIkxpbmtlZFJlc291cmNlVHlwZSI6MiwiVXJpU3RyaW5nIjoiOTkyYzJjN2EtOTQwMi00MmJkLTkwMjktMmU4NzEwOGVjOW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S4xMDI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EuMTAyNDMwIiwiVXJpU3RyaW5nIjoiaHR0cHM6Ly9kb2kub3JnLzEwLjEwMTYvai5lcnNzLjIwMjEuMTAy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2YzcxZjljYS03ZDU1LTQzMTgtOWIzMC1hOTFiOWNkOGQ4YTAiLCJNb2RpZmllZE9uIjoiMjAyMi0wMy0wOFQxMjoyOTowMS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NdWthaSBldCBhbC4ifV19LCJUYWciOiJDaXRhdmlQbGFjZWhvbGRlciNlMGEzN2RiMi1lZDIzLTQ3NTQtOTI1ZS04N2JlYWM3MzBjY2EiLCJUZXh0IjoiTXVrYWkgZXQgYWwuIiwiV0FJVmVyc2lvbiI6IjcuMC4yLjAifQ==}</w:instrText>
                </w:r>
                <w:r w:rsidR="000C5530" w:rsidRPr="000C5530">
                  <w:rPr>
                    <w:color w:val="000000"/>
                  </w:rPr>
                  <w:fldChar w:fldCharType="separate"/>
                </w:r>
                <w:r w:rsidR="00560364">
                  <w:rPr>
                    <w:color w:val="000000"/>
                  </w:rPr>
                  <w:t>Mukai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0ba94a62-1b2f-4594-81b8-f4bb4f2ec141"/>
                <w:id w:val="1083415716"/>
                <w:placeholder>
                  <w:docPart w:val="FD7C30D5D48F48A6B57B075E3913D458"/>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wYTM3ZGIyLWVkMjMtNDc1NC05MjVlLTg3YmVhYzczMGNjYSIsIkVudHJpZXMiOlt7IiRpZCI6IjIiLCIkdHlwZSI6IlN3aXNzQWNhZGVtaWMuQ2l0YXZpLkNpdGF0aW9ucy5Xb3JkUGxhY2Vob2xkZXJFbnRyeSwgU3dpc3NBY2FkZW1pYy5DaXRhdmkiLCJJZCI6ImYxNjk5NDkxLTYyMGUtNGIwNy1hMmQ1LWI2NTQ5ZmM1Y2EyZCIsIlJhbmdlTGVuZ3RoIjo2LCJSZWZlcmVuY2VJZCI6Ijk5MmMyYzdhLTk0MDItNDJiZC05MDI5LTJlODcxMDhlYzl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aWQiOiI4IiwiJHR5cGUiOiJTd2lzc0FjYWRlbWljLkNpdGF2aS5Qcm9qZWN0LCBTd2lzc0FjYWRlbWljLkNpdGF2aSJ9fSx7IiRpZCI6Ijk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C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EuMTAy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xLjEwMjQzMCIsIlVyaVN0cmluZyI6Imh0dHBzOi8vZG9pLm9yZy8xMC4xMDE2L2ouZXJzcy4yMDIxLjEwMj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mM3MWY5Y2EtN2Q1NS00MzE4LTliMzAtYTkxYjljZDhkOGEwIiwiTW9kaWZpZWRPbiI6IjIwMjItMDMtMDhUMTI6Mjk6MDEiLCJQcm9qZWN0Ijp7IiRyZWYiOiI4In19XSwiT3JnYW5pemF0aW9ucyI6W10sIk90aGVyc0ludm9sdmVkIjpbXSwiUGFnZUNvdW50IjoiMTAi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BiYTk0YTYyLTFiMmYtNDU5NC04MWI4LWY0YmI0ZjJlYzE0MSIsIlRleHQiOiIoMjAyMikiLCJXQUlWZXJzaW9uIjoiNy4wLjIuMCJ9}</w:instrText>
                </w:r>
                <w:r w:rsidR="000C5530" w:rsidRPr="000C5530">
                  <w:rPr>
                    <w:color w:val="000000"/>
                  </w:rPr>
                  <w:fldChar w:fldCharType="separate"/>
                </w:r>
                <w:r w:rsidR="00560364">
                  <w:rPr>
                    <w:color w:val="000000"/>
                  </w:rPr>
                  <w:t>(2022)</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0064234" w14:textId="77777777" w:rsidR="00376658" w:rsidRPr="0043519C" w:rsidRDefault="002241AB">
            <w:pPr>
              <w:spacing w:after="0" w:line="240" w:lineRule="auto"/>
              <w:jc w:val="center"/>
              <w:rPr>
                <w:lang w:eastAsia="de-DE"/>
              </w:rPr>
            </w:pPr>
            <w:r w:rsidRPr="0043519C">
              <w:rPr>
                <w:lang w:eastAsia="de-DE"/>
              </w:rPr>
              <w:t>5</w:t>
            </w:r>
          </w:p>
          <w:p w14:paraId="7B2687A6" w14:textId="77777777" w:rsidR="00376658" w:rsidRPr="0043519C" w:rsidRDefault="002241AB">
            <w:pPr>
              <w:spacing w:after="0" w:line="240" w:lineRule="auto"/>
              <w:jc w:val="center"/>
              <w:rPr>
                <w:lang w:eastAsia="de-DE"/>
              </w:rPr>
            </w:pPr>
            <w:r w:rsidRPr="0043519C">
              <w:rPr>
                <w:lang w:eastAsia="de-DE"/>
              </w:rPr>
              <w:t>(1,2,4,5,6)</w:t>
            </w:r>
          </w:p>
        </w:tc>
      </w:tr>
      <w:tr w:rsidR="00376658" w:rsidRPr="0043519C" w14:paraId="7EEC1558"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224D685" w14:textId="77777777" w:rsidR="00376658" w:rsidRPr="0043519C" w:rsidRDefault="002241AB">
            <w:pPr>
              <w:spacing w:after="0" w:line="240" w:lineRule="auto"/>
              <w:rPr>
                <w:lang w:eastAsia="de-DE"/>
              </w:rPr>
            </w:pPr>
            <w:r w:rsidRPr="0043519C">
              <w:rPr>
                <w:lang w:eastAsia="de-DE"/>
              </w:rPr>
              <w:t>B5</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0A46AE8C" w14:textId="77777777" w:rsidR="00376658" w:rsidRPr="0043519C" w:rsidRDefault="002241AB">
            <w:pPr>
              <w:spacing w:after="0" w:line="240" w:lineRule="auto"/>
              <w:rPr>
                <w:lang w:eastAsia="de-DE"/>
              </w:rPr>
            </w:pPr>
            <w:r w:rsidRPr="0043519C">
              <w:rPr>
                <w:lang w:eastAsia="de-DE"/>
              </w:rPr>
              <w:t>Display in Euro</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4A2D8A5" w14:textId="77777777" w:rsidR="00376658" w:rsidRPr="0043519C" w:rsidRDefault="002241AB">
            <w:pPr>
              <w:spacing w:after="0" w:line="240" w:lineRule="auto"/>
              <w:rPr>
                <w:lang w:eastAsia="de-DE"/>
              </w:rPr>
            </w:pPr>
            <w:r w:rsidRPr="0043519C">
              <w:rPr>
                <w:szCs w:val="13"/>
              </w:rPr>
              <w:t>Energy consumption is displayed in costs incurred for the app user.</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65E1D18" w14:textId="126D95D5" w:rsidR="00376658" w:rsidRPr="0043519C" w:rsidRDefault="00C70919">
            <w:pPr>
              <w:spacing w:after="0" w:line="240" w:lineRule="auto"/>
              <w:rPr>
                <w:lang w:eastAsia="de-DE"/>
              </w:rPr>
            </w:pPr>
            <w:sdt>
              <w:sdtPr>
                <w:rPr>
                  <w:color w:val="000000"/>
                  <w:lang w:eastAsia="de-DE"/>
                </w:rPr>
                <w:alias w:val="To edit, see citavi.com/edit"/>
                <w:tag w:val="CitaviPlaceholder#95b1c769-b9be-4164-870d-463c15d951e5"/>
                <w:id w:val="960536357"/>
                <w:placeholder>
                  <w:docPart w:val="84DED3684C6A4516902D95A0A674A90E"/>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ZjhiMmZlLTIzNTQtNDBiNi04NjQ0LTFkNzNhN2NjMGMxYS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OTViMWM3NjktYjliZS00MTY0LTg3MGQtNDYzYzE1ZDk1MWU1IiwiVGV4dCI6IkNoYXR6aWdlb3JnaW91IGFuZCBBbmRyZW91IiwiV0FJVmVyc2lvbiI6IjcuMC4yLjAifQ==}</w:instrText>
                </w:r>
                <w:r w:rsidR="000C5530" w:rsidRPr="000C5530">
                  <w:rPr>
                    <w:color w:val="000000"/>
                  </w:rPr>
                  <w:fldChar w:fldCharType="separate"/>
                </w:r>
                <w:r w:rsidR="00560364">
                  <w:rPr>
                    <w:color w:val="000000"/>
                  </w:rPr>
                  <w:t>Chatzigeorgiou and Andreou</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a1dec921-d25c-4fe6-a0b5-0908a49a4b6c"/>
                <w:id w:val="-1029187570"/>
                <w:placeholder>
                  <w:docPart w:val="4AF1043AEA5A4E89A9E712A17CEF6E5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1YjFjNzY5LWI5YmUtNDE2NC04NzBkLTQ2M2MxNWQ5NTFlNSIsIkVudHJpZXMiOlt7IiRpZCI6IjIiLCIkdHlwZSI6IlN3aXNzQWNhZGVtaWMuQ2l0YXZpLkNpdGF0aW9ucy5Xb3JkUGxhY2Vob2xkZXJFbnRyeSwgU3dpc3NBY2FkZW1pYy5DaXRhdmkiLCJJZCI6ImE5NTJhNTU2LTg1MDYtNDU1Mi04MjQ1LTYzNTA0NmNjMmQ4My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TFkZWM5MjEtZDI1Yy00ZmU2LWEwYjUtMDkwOGE0OWE0YjZjIiwiVGV4dCI6IigyMDIxKSIsIldBSVZlcnNpb24iOiI3LjAuMi4wIn0=}</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1664cc51-65e4-496e-88b4-c639a1d1df07"/>
                <w:id w:val="-887407268"/>
                <w:placeholder>
                  <w:docPart w:val="4AF1043AEA5A4E89A9E712A17CEF6E5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kMjVkMWIzLWUzZDEtNDk0My05YWNkLTRlMGYwNjRhYWNmNCIsIkVudHJpZXMiOlt7IiRpZCI6IjIiLCIkdHlwZSI6IlN3aXNzQWNhZGVtaWMuQ2l0YXZpLkNpdGF0aW9ucy5Xb3JkUGxhY2Vob2xkZXJFbnRyeSwgU3dpc3NBY2FkZW1pYy5DaXRhdmkiLCJJZCI6IjcwMWJmNTkxLTA0NTUtNGNmNy05ZTkxLWFiN2I3YjY2ODg0YSIsIlJhbmdlTGVuZ3RoIjoxOSwiUmVmZXJlbmNlSWQiOiJkNDZjMTRiMy02NjA3LTQ5ZTEtYTc1OC1mNDllMjMwZjQw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ZDQ2YzE0YjMtNjYwNy00OWUxLWE3NTgtZjQ5ZTIzMGY0MGZ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TEwOTk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5wb2wuMjAxOS4xMTA5OTIiLCJVcmlTdHJpbmciOiJodHRwczovL2RvaS5vcmcvMTAuMTAxNi9qLmVucG9sLjIwMTkuMTEwOT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ZmNmUyMS1mYmQ0LTQ4YWQtYTYzZi02YzdkZTRjYjU1Y2IiLCJNb2RpZmllZE9uIjoiMjAyMi0wMS0xMlQxMToxMTox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U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JyYW5kc21hIGFuZCBCbGFzY2gifV19LCJUYWciOiJDaXRhdmlQbGFjZWhvbGRlciMxNjY0Y2M1MS02NWU0LTQ5NmUtODhiNC1jNjM5YTFkMWRmMDciLCJUZXh0IjoiQnJhbmRzbWEgYW5kIEJsYXNjaCIsIldBSVZlcnNpb24iOiI3LjAuMi4wIn0=}</w:instrText>
                </w:r>
                <w:r w:rsidR="000C5530" w:rsidRPr="000C5530">
                  <w:rPr>
                    <w:color w:val="000000"/>
                  </w:rPr>
                  <w:fldChar w:fldCharType="separate"/>
                </w:r>
                <w:r w:rsidR="00560364">
                  <w:rPr>
                    <w:color w:val="000000"/>
                  </w:rPr>
                  <w:t>Brandsma and Blasch</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d25d1b3-e3d1-4943-9acd-4e0f064aacf4"/>
                <w:id w:val="891996984"/>
                <w:placeholder>
                  <w:docPart w:val="4AF1043AEA5A4E89A9E712A17CEF6E5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E2NjRjYzUxLTY1ZTQtNDk2ZS04OGI0LWM2MzlhMWQxZGYwNyIsIkVudHJpZXMiOlt7IiRpZCI6IjIiLCIkdHlwZSI6IlN3aXNzQWNhZGVtaWMuQ2l0YXZpLkNpdGF0aW9ucy5Xb3JkUGxhY2Vob2xkZXJFbnRyeSwgU3dpc3NBY2FkZW1pYy5DaXRhdmkiLCJJZCI6IjA3Zjk5YWIzLTgxM2UtNDE5NS1hMjY3LTAxZWE4OTk0MDIyZiIsIlJhbmdlTGVuZ3RoIjo2LCJSZWZlcmVuY2VJZCI6ImQ0NmMxNGIzLTY2MDctNDllMS1hNzU4LWY0OWUyMzBmN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mQ0NmMxNGIzLTY2MDctNDllMS1hNzU4LWY0OWUyMzBmNDBm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E5LjExMDk5M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ucG9sLjIwMTkuMTEwOTkyIiwiVXJpU3RyaW5nIjoiaHR0cHM6Ly9kb2kub3JnLzEwLjEwMTYvai5lbnBvbC4yMDE5LjExMDk5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WJmZjZlMjEtZmJkNC00OGFkLWE2M2YtNmM3ZGU0Y2I1NWNiIiwiTW9kaWZpZWRPbiI6IjIwMjItMDEtMTJUMTE6MTE6MTEiLCJQcm9qZWN0Ijp7IiRyZWYiOiI4In19XS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1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N2QyNWQxYjMtZTNkMS00OTQzLTlhY2QtNGUwZjA2NGFhY2Y0IiwiVGV4dCI6IigyMDE5KSIsIldBSVZlcnNpb24iOiI3LjAuMi4wIn0=}</w:instrText>
                </w:r>
                <w:r w:rsidR="000C5530" w:rsidRPr="000C5530">
                  <w:rPr>
                    <w:color w:val="000000"/>
                  </w:rPr>
                  <w:fldChar w:fldCharType="separate"/>
                </w:r>
                <w:r w:rsidR="00560364">
                  <w:rPr>
                    <w:color w:val="000000"/>
                  </w:rPr>
                  <w:t>(2019)</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a26eb176-802b-49d7-a529-4ddbd60b6808"/>
                <w:id w:val="-1759820207"/>
                <w:placeholder>
                  <w:docPart w:val="4AF1043AEA5A4E89A9E712A17CEF6E5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4NWVjYjU2LTkwMjAtNGZkYi1hNjVlLWI1MWRjNjE0MjEwMiIsIkVudHJpZXMiOlt7IiRpZCI6IjIiLCIkdHlwZSI6IlN3aXNzQWNhZGVtaWMuQ2l0YXZpLkNpdGF0aW9ucy5Xb3JkUGxhY2Vob2xkZXJFbnRyeSwgU3dpc3NBY2FkZW1pYy5DaXRhdmkiLCJJZCI6IjI2MDg1Mjc3LTgzZDctNDRhNS1hYjM1LTFlNDc0OWFhOWMzZSIsIlJhbmdlTGVuZ3RoIjo3LCJSZWZlcmVuY2VJZCI6IjMxM2ZlNGVjLTk5ZWQtNDNiMC1iNzE3LTNlOTJmMjdjYTNl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bmVsb3BlIiwiTGFzdE5hbWUiOiJCdWNrbGV5IiwiUHJvdGVjdGVkIjpmYWxzZSwiU2V4IjoxLCJDcmVhdGVkQnkiOiJfRmVsaW5lIE1hcmllIFNjaG5hYWsiLCJDcmVhdGVkT24iOiIyMDIyLTAxLTEyVDExOjExOjExIiwiTW9kaWZpZWRCeSI6Il9GZWxpbmUgTWFyaWUgU2NobmFhayIsIklkIjoiODNlZTQxNWEtMWMxOC00YzM0LTg0ZmMtNWI0YTdkZjc4ODBiIiwiTW9kaWZpZWRPbiI6IjIwMjItMDEtMTJUMTE6MT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MzEzZmU0ZWMtOTllZC00M2IwLWI3MTctM2U5MmYyN2NhM2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jAuMTA2NjM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C4xMDY2MzUiLCJVcmlTdHJpbmciOiJodHRwczovL2RvaS5vcmcvMTAuMTAxNi9qLmVjb2xlY29uLjIwMjAuMTA2Nj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kNDNlMmFmZi04ZThmLTQwYjMtYWY3OS1lZjJmNmJiMTJkZWE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}</w:instrText>
                </w:r>
                <w:r w:rsidR="000C5530" w:rsidRPr="000C5530">
                  <w:rPr>
                    <w:color w:val="000000"/>
                  </w:rPr>
                  <w:fldChar w:fldCharType="separate"/>
                </w:r>
                <w:r w:rsidR="00560364">
                  <w:rPr>
                    <w:color w:val="000000"/>
                  </w:rPr>
                  <w:t>Buckley</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a85ecb56-9020-4fdb-a65e-b51dc6142102"/>
                <w:id w:val="-1983609841"/>
                <w:placeholder>
                  <w:docPart w:val="965D3D0D677648F4AA71A6F274430F87"/>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yNmViMTc2LTgwMmItNDlkNy1hNTI5LTRkZGJkNjBiNjgwOCIsIkVudHJpZXMiOlt7IiRpZCI6IjIiLCIkdHlwZSI6IlN3aXNzQWNhZGVtaWMuQ2l0YXZpLkNpdGF0aW9ucy5Xb3JkUGxhY2Vob2xkZXJFbnRyeSwgU3dpc3NBY2FkZW1pYy5DaXRhdmkiLCJJZCI6ImY5MDFjMzQ2LWE0NjktNGQwNC1iNmJiLWYwMDZhMzFiNTJiOSIsIlJhbmdlTGVuZ3RoIjo2LCJSZWZlcmVuY2VJZCI6IjMxM2ZlNGVjLTk5ZWQtNDNiMC1iNzE3LTNlOTJmMjdjYTN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WxvcGUiLCJMYXN0TmFtZSI6IkJ1Y2tsZXkiLCJQcm90ZWN0ZWQiOmZhbHNlLCJTZXgiOjEsIkNyZWF0ZWRCeSI6Il9GZWxpbmUgTWFyaWUgU2NobmFhayIsIkNyZWF0ZWRPbiI6IjIwMjItMDEtMTJUMTE6MTE6MTEiLCJNb2RpZmllZEJ5IjoiX0ZlbGluZSBNYXJpZSBTY2huYWFrIiwiSWQiOiI4M2VlNDE1YS0xYzE4LTRjMzQtODRmYy01YjRhN2RmNzg4MGI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zMTNmZTRlYy05OWVkLTQzYjAtYjcxNy0zZTkyZjI3Y2EzZ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yMC4xMDY2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Y29sZWNvbi4yMDIwLjEwNjYzNSIsIlVyaVN0cmluZyI6Imh0dHBzOi8vZG9pLm9yZy8xMC4xMDE2L2ouZWNvbGVjb24uMjAyMC4xMDY2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Q0M2UyYWZmLThlOGYtNDBiMy1hZjc5LWVmMmY2YmIxMmRlYSIsIk1vZGlmaWVkT24iOiIyMDIyLTAxLTMxVDE1OjMzOjQxIiwiUHJvamVjdCI6eyIkcmVmIjoiOCJ9fV0sIk9yZ2FuaXphdGlvbnMiOltdLCJPdGhlcnNJbnZvbHZlZCI6W10sIlBhZ2VDb3VudCI6IjE0Ii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2E4NWVjYjU2LTkwMjAtNGZkYi1hNjVlLWI1MWRjNjE0MjEwMiIsIlRleHQiOiIoMjAyMCkiLCJXQUlWZXJzaW9uIjoiNy4wLjIuMCJ9}</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c625e356-d149-48a8-af04-757767f3df8c"/>
                <w:id w:val="-1581893883"/>
                <w:placeholder>
                  <w:docPart w:val="F89A3D1667484509BDF6D6548C9D8D4E"/>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BmOTQ1MmJlLTg2OWYtNDEwNS1hN2ZlLTVkMzI0ODQ2NjAyYiIsIkVudHJpZXMiOlt7IiRpZCI6IjIiLCIkdHlwZSI6IlN3aXNzQWNhZGVtaWMuQ2l0YXZpLkNpdGF0aW9ucy5Xb3JkUGxhY2Vob2xkZXJFbnRyeSwgU3dpc3NBY2FkZW1pYy5DaXRhdmkiLCJJZCI6IjdmNDM2OTc0LWQ1ZjItNDM3Mi05Y2UwLTg4YTZhZWM5OGU3NiIsIlJhbmdlTGVuZ3RoIjoxMiwiUmVmZXJlbmNlSWQiOiJmZDAwNzZmMC1mMWE0LTQwMWQtYjcxMi0yZTZjNTdhOGU5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NyYWdvIiwiTWlkZGxlTmFtZSI6IkwuIiwiUHJvdGVjdGVkIjpmYWxzZSwiU2V4IjoxLCJDcmVhdGVkQnkiOiJfRmVsaW5lIE1hcmllIFNjaG5hYWsiLCJDcmVhdGVkT24iOiIyMDIxLTEyLTI3VDE1OjExOjA4IiwiTW9kaWZpZWRCeSI6Il9GZWxpbmUgTWFyaWUgU2NobmFhayIsIklkIjoiNGU5MzU2MWItMzVjNy00YTM5LTgxYjktOTJiZWYyMDFlZjZh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mZDAwNzZmMC1mMWE0LTQwMWQtYjcxMi0yZTZjNTdhOGU5Y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j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IwLjExMTc2NCIsIlVyaVN0cmluZyI6Imh0dHBzOi8vZG9pLm9yZy8xMC4xMDE2L2ouZW5wb2wuMjAyMC4xMTE3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MjoyMCIsIk1vZGlmaWVkQnkiOiJfRmVsaW5lIFNjaG5hYWsiLCJJZCI6ImZhODA2MjU1LTI3MTgtNGE1Zi1iZTJkLTljNDk4MDkxYjBiNiIsIk1vZGlmaWVkT24iOiIyMDI1LTAyLTAzVDE3OjQyOjIw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}</w:instrText>
                </w:r>
                <w:r w:rsidR="000C5530" w:rsidRPr="000C5530">
                  <w:rPr>
                    <w:color w:val="000000"/>
                  </w:rPr>
                  <w:fldChar w:fldCharType="separate"/>
                </w:r>
                <w:r w:rsidR="00560364">
                  <w:rPr>
                    <w:color w:val="000000"/>
                  </w:rPr>
                  <w:t>Crago et al.</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0f9452be-869f-4105-a7fe-5d324846602b"/>
                <w:id w:val="-1151286584"/>
                <w:placeholder>
                  <w:docPart w:val="F89A3D1667484509BDF6D6548C9D8D4E"/>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M2MjVlMzU2LWQxNDktNDhhOC1hZjA0LTc1Nzc2N2YzZGY4YyIsIkVudHJpZXMiOlt7IiRpZCI6IjIiLCIkdHlwZSI6IlN3aXNzQWNhZGVtaWMuQ2l0YXZpLkNpdGF0aW9ucy5Xb3JkUGxhY2Vob2xkZXJFbnRyeSwgU3dpc3NBY2FkZW1pYy5DaXRhdmkiLCJJZCI6ImE2MDY3OTk1LTBmOTctNDQ0OC1iODk3LTRkNGNiOGMxZDRmMyIsIlJhbmdlTGVuZ3RoIjo2LCJSZWZlcmVuY2VJZCI6ImZkMDA3NmYwLWYxYTQtNDAxZC1iNzEyLTJlNmM1N2E4ZTl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DcmFnbyIsIk1pZGRsZU5hbWUiOiJMLiIsIlByb3RlY3RlZCI6ZmFsc2UsIlNleCI6MSwiQ3JlYXRlZEJ5IjoiX0ZlbGluZSBNYXJpZSBTY2huYWFrIiwiQ3JlYXRlZE9uIjoiMjAyMS0xMi0yN1QxNToxMTowOCIsIk1vZGlmaWVkQnkiOiJfRmVsaW5lIE1hcmllIFNjaG5hYWsiLCJJZCI6IjRlOTM1NjFiLTM1YzctNGEzOS04MWI5LTkyYmVmMjAxZWY2Y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mQwMDc2ZjAtZjFhNC00MDFkLWI3MTItMmU2YzU3YThlOW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AuMTExNzY0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yMC4xMTE3NjQiLCJVcmlTdHJpbmciOiJodHRwczovL2RvaS5vcmcvMTAuMTAxNi9qLmVucG9sLjIwMjAuMTExNz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I6MjAiLCJNb2RpZmllZEJ5IjoiX0ZlbGluZSBTY2huYWFrIiwiSWQiOiJmYTgwNjI1NS0yNzE4LTRhNWYtYmUyZC05YzQ5ODA5MWIwYjYiLCJNb2RpZmllZE9uIjoiMjAyNS0wMi0wM1QxNzo0MjoyMC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wZjk0NTJiZS04NjlmLTQxMDUtYTdmZS01ZDMyNDg0NjYwMmIiLCJUZXh0IjoiKDIwMjApIiwiV0FJVmVyc2lvbiI6IjcuMC4yLjAifQ==}</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5723cdcd-8286-4784-93d3-455d35bdc865"/>
                <w:id w:val="1542096393"/>
                <w:placeholder>
                  <w:docPart w:val="E3E85814973B4BB8831A8144205617B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kMjlhMGQyLTVjNTEtNDM2YS1hOGI4LTYzMzI4M2FmYjM2YiIsIkVudHJpZXMiOlt7IiRpZCI6IjIiLCIkdHlwZSI6IlN3aXNzQWNhZGVtaWMuQ2l0YXZpLkNpdGF0aW9ucy5Xb3JkUGxhY2Vob2xkZXJFbnRyeSwgU3dpc3NBY2FkZW1pYy5DaXRhdmkiLCJJZCI6ImIwYjcwZDYxLTEwYTEtNDI0NS04MjM2LTI5ZGFhZWJlMjhjMCIsIlJhbmdlTGVuZ3RoIjoxOSwiUmVmZXJlbmNlSWQiOiI0MmJkOTM3YS0yZmMxLTQzODctYmNjYy02ZDI1Njk1NWE2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ZXAuMjAxNy4wMy4wM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b2VwLjIwMTcuMDMuMDA1IiwiVXJpU3RyaW5nIjoiaHR0cHM6Ly9kb2kub3JnLzEwLjEwMTYvai5qb2VwLjIwMTcuMDM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hZmM5MzZmZS1kOWQ0LTQxZTktYThlZi05N2I0ZDExZTk3MzY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EaSBDb3NtbyBhbmQgT+KAmUhvcmEifV19LCJUYWciOiJDaXRhdmlQbGFjZWhvbGRlciM1NzIzY2RjZC04Mjg2LTQ3ODQtOTNkMy00NTVkMzViZGM4NjUiLCJUZXh0IjoiRGkgQ29zbW8gYW5kIE/igJlIb3JhIiwiV0FJVmVyc2lvbiI6IjcuMC4yLjAifQ==}</w:instrText>
                </w:r>
                <w:r w:rsidR="000C5530" w:rsidRPr="000C5530">
                  <w:rPr>
                    <w:color w:val="000000"/>
                  </w:rPr>
                  <w:fldChar w:fldCharType="separate"/>
                </w:r>
                <w:r w:rsidR="00560364">
                  <w:rPr>
                    <w:color w:val="000000"/>
                  </w:rPr>
                  <w:t>Di Cosmo and O’Hora</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4d29a0d2-5c51-436a-a8b8-633283afb36b"/>
                <w:id w:val="-1267301517"/>
                <w:placeholder>
                  <w:docPart w:val="822160A40F8044FF93D1A497BB6C1F7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3MjNjZGNkLTgyODYtNDc4NC05M2QzLTQ1NWQzNWJkYzg2NSIsIkVudHJpZXMiOlt7IiRpZCI6IjIiLCIkdHlwZSI6IlN3aXNzQWNhZGVtaWMuQ2l0YXZpLkNpdGF0aW9ucy5Xb3JkUGxhY2Vob2xkZXJFbnRyeSwgU3dpc3NBY2FkZW1pYy5DaXRhdmkiLCJJZCI6IjI0OGRmZjY1LTI1YzAtNGViOC1iNmQ1LTZmM2UwZDBhMmFlMSIsIlJhbmdlTGVuZ3RoIjo2LCJSZWZlcmVuY2VJZCI6IjQyYmQ5MzdhLTJmYzEtNDM4Ny1iY2NjLTZkMjU2OTU1YTY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b2VwLjIwMTcuMDMuMDA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9lcC4yMDE3LjAzLjAwNSIsIlVyaVN0cmluZyI6Imh0dHBzOi8vZG9pLm9yZy8xMC4xMDE2L2ouam9lcC4yMDE3LjAzLjA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WZjOTM2ZmUtZDlkNC00MWU5LWE4ZWYtOTdiNGQxMWU5NzM2IiwiTW9kaWZpZWRPbiI6IjIwMjItMDEtMzFUMTU6MzM6NDEiLCJQcm9qZWN0Ijp7IiRyZWYiOiI4In19XSwiT3JnYW5pemF0aW9ucyI6W10sIk90aGVyc0ludm9sdmVkIjpbXSwiUGFnZUNvdW50IjoiMTQi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3KSJ9XX0sIlRhZyI6IkNpdGF2aVBsYWNlaG9sZGVyIzRkMjlhMGQyLTVjNTEtNDM2YS1hOGI4LTYzMzI4M2FmYjM2YiIsIlRleHQiOiIoMjAxNykiLCJXQUlWZXJzaW9uIjoiNy4wLjIuMCJ9}</w:instrText>
                </w:r>
                <w:r w:rsidR="000C5530" w:rsidRPr="000C5530">
                  <w:rPr>
                    <w:color w:val="000000"/>
                  </w:rPr>
                  <w:fldChar w:fldCharType="separate"/>
                </w:r>
                <w:r w:rsidR="00560364">
                  <w:rPr>
                    <w:color w:val="000000"/>
                  </w:rPr>
                  <w:t>(2017)</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e5ea3e0f-8221-4aaf-a73a-fdeb47b67fa0"/>
                <w:id w:val="-1409676552"/>
                <w:placeholder>
                  <w:docPart w:val="822160A40F8044FF93D1A497BB6C1F7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2MjZjMmI0LTMwYTQtNDI1Zi1iMjY4LTJiN2YwYzNjOWYyOCIsIkVudHJpZXMiOlt7IiRpZCI6IjIiLCIkdHlwZSI6IlN3aXNzQWNhZGVtaWMuQ2l0YXZpLkNpdGF0aW9ucy5Xb3JkUGxhY2Vob2xkZXJFbnRyeSwgU3dpc3NBY2FkZW1pYy5DaXRhdmkiLCJJZCI6IjE4YjI5N2NlLWUzNzYtNDkxOC1iNWY3LWJiMTMzMzBkMTMzMiIsIlJhbmdlTGVuZ3RoIjoxMSwiUmVmZXJlbmNlSWQiOiIzMGQ0ODA5Mi1jMTUzLTRmNDQtOTU2ZS03YjlkODIwMmEzY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9tcy4xMzM5Ni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wb21zLjEzMzk2IiwiVXJpU3RyaW5nIjoiaHR0cHM6Ly9kb2kub3JnLzEwLjExMTEvcG9tcy4xMzM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kp1bmcgZXQgYWwuIn1dfSwiVGFnIjoiQ2l0YXZpUGxhY2Vob2xkZXIjZTVlYTNlMGYtODIyMS00YWFmLWE3M2EtZmRlYjQ3YjY3ZmEwIiwiVGV4dCI6Ikp1bmcgZXQgYWwuIiwiV0FJVmVyc2lvbiI6IjcuMC4yLjAifQ==}</w:instrText>
                </w:r>
                <w:r w:rsidR="000C5530" w:rsidRPr="000C5530">
                  <w:rPr>
                    <w:color w:val="000000"/>
                  </w:rPr>
                  <w:fldChar w:fldCharType="separate"/>
                </w:r>
                <w:r w:rsidR="00560364">
                  <w:rPr>
                    <w:color w:val="000000"/>
                  </w:rPr>
                  <w:t>Jung et al.</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f626c2b4-30a4-425f-b268-2b7f0c3c9f28"/>
                <w:id w:val="1235046433"/>
                <w:placeholder>
                  <w:docPart w:val="822160A40F8044FF93D1A497BB6C1F7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1ZWEzZTBmLTgyMjEtNGFhZi1hNzNhLWZkZWI0N2I2N2ZhMCIsIkVudHJpZXMiOlt7IiRpZCI6IjIiLCIkdHlwZSI6IlN3aXNzQWNhZGVtaWMuQ2l0YXZpLkNpdGF0aW9ucy5Xb3JkUGxhY2Vob2xkZXJFbnRyeSwgU3dpc3NBY2FkZW1pYy5DaXRhdmkiLCJJZCI6IjlhNGZkYjRiLWNhYjctNGJiYi1hMTFkLTZhOTI3ZTE1ZjgzOSIsIlJhbmdlTGVuZ3RoIjo2LCJSZWZlcmVuY2VJZCI6IjMwZDQ4MDkyLWMxNTMtNGY0NC05NTZlLTdiOWQ4MjAyYTN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zMGQ0ODA5Mi1jMTUzLTRmNDQtOTU2ZS03YjlkODIwMmEzY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BvbXMuMTMzOTY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TEvcG9tcy4xMzM5NiIsIlVyaVN0cmluZyI6Imh0dHBzOi8vZG9pLm9yZy8xMC4xMTExL3BvbXMuMTMz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ZjYyNmMyYjQtMzBhNC00MjVmLWIyNjgtMmI3ZjBjM2M5ZjI4IiwiVGV4dCI6IigyMDIxKSIsIldBSVZlcnNpb24iOiI3LjAuMi4wIn0=}</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76a7ff13-b25b-4eb9-bacb-b8408a489f7d"/>
                <w:id w:val="813917294"/>
                <w:placeholder>
                  <w:docPart w:val="9E1DE73395004F3D96638EA5ADBB1840"/>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3NDE0ZGM2LTk3ZGQtNGQ1OS1hZWFmLWI2OTYwOTQwZDNiMiIsIkVudHJpZXMiOlt7IiRpZCI6IjIiLCIkdHlwZSI6IlN3aXNzQWNhZGVtaWMuQ2l0YXZpLkNpdGF0aW9ucy5Xb3JkUGxhY2Vob2xkZXJFbnRyeSwgU3dpc3NBY2FkZW1pYy5DaXRhdmkiLCJJZCI6IjdiYjljYTJhLWUyZTgtNDgzZi05NTI1LTVhYmQ2YmFjZmMxMiIsIlJhbmdlTGVuZ3RoIjoyMiwiUmVmZXJlbmNlSWQiOiIyYThiNjliNC1kMTY3LTRjZTUtOTg3Mi00MzAzYWU3ODVjM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Ym8uMjAyMS4wOC4wMzI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JvLjIwMjEuMDguMDMyIiwiVXJpU3RyaW5nIjoiaHR0cHM6Ly9kb2kub3JnLzEwLjEwMTYvai5qZWJvLjIwMjEuMDguMDM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KLiBILiBLaW0gYW5kIEthZW1pbmdrIn1dfSwiVGFnIjoiQ2l0YXZpUGxhY2Vob2xkZXIjNzZhN2ZmMTMtYjI1Yi00ZWI5LWJhY2ItYjg0MDhhNDg5ZjdkIiwiVGV4dCI6IkouIEguIEtpbSBhbmQgS2FlbWluZ2siLCJXQUlWZXJzaW9uIjoiNy4wLjIuMCJ9}</w:instrText>
                </w:r>
                <w:r w:rsidR="000C5530" w:rsidRPr="000C5530">
                  <w:rPr>
                    <w:color w:val="000000"/>
                  </w:rPr>
                  <w:fldChar w:fldCharType="separate"/>
                </w:r>
                <w:r w:rsidR="00560364">
                  <w:rPr>
                    <w:color w:val="000000"/>
                  </w:rPr>
                  <w:t>Kim and Kaemingk</w:t>
                </w:r>
                <w:r w:rsidR="000C5530" w:rsidRPr="000C5530">
                  <w:rPr>
                    <w:color w:val="000000"/>
                  </w:rPr>
                  <w:fldChar w:fldCharType="end"/>
                </w:r>
              </w:sdtContent>
            </w:sdt>
            <w:r w:rsidR="002241AB" w:rsidRPr="00D76E4A">
              <w:rPr>
                <w:lang w:eastAsia="de-DE"/>
              </w:rPr>
              <w:t xml:space="preserve"> </w:t>
            </w:r>
            <w:sdt>
              <w:sdtPr>
                <w:rPr>
                  <w:color w:val="000000"/>
                  <w:lang w:eastAsia="de-DE"/>
                </w:rPr>
                <w:alias w:val="To edit, see citavi.com/edit"/>
                <w:tag w:val="CitaviPlaceholder#c7414dc6-97dd-4d59-aeaf-b6960940d3b2"/>
                <w:id w:val="2032138502"/>
                <w:placeholder>
                  <w:docPart w:val="0A1A6A25FA5A4F53BCA07771C16A8285"/>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2YTdmZjEzLWIyNWItNGViOS1iYWNiLWI4NDA4YTQ4OWY3ZCIsIkVudHJpZXMiOlt7IiRpZCI6IjIiLCIkdHlwZSI6IlN3aXNzQWNhZGVtaWMuQ2l0YXZpLkNpdGF0aW9ucy5Xb3JkUGxhY2Vob2xkZXJFbnRyeSwgU3dpc3NBY2FkZW1pYy5DaXRhdmkiLCJJZCI6IjgxNDY4MTQ0LTk2MzktNGE2YS05Zjk1LTYyOTE5ZWQxMWEwMiIsIlJhbmdlTGVuZ3RoIjo2LCJSZWZlcmVuY2VJZCI6IjJhOGI2OWI0LWQxNjctNGNlNS05ODcyLTQzMDNhZTc4NWM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JhOGI2OWI0LWQxNjctNGNlNS05ODcyLTQzMDNhZTc4NWM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jEuMDguMDM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iby4yMDIxLjA4LjAzMiIsIlVyaVN0cmluZyI6Imh0dHBzOi8vZG9pLm9yZy8xMC4xMDE2L2ouamViby4yMDIxLjA4LjA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2M3NDE0ZGM2LTk3ZGQtNGQ1OS1hZWFmLWI2OTYwOTQwZDNiMiIsIlRleHQiOiIoMjAyMSkiLCJXQUlWZXJzaW9uIjoiNy4wLjIuMCJ9}</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8215a3d-37a8-4798-9ef2-a13d300c706a"/>
                <w:id w:val="2080254587"/>
                <w:placeholder>
                  <w:docPart w:val="E88C214B483241FF81BED1FEAD4AAF25"/>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U2ZTdmYjVjLTA0ZjgtNGZiOC1hZjY0LWY0MmYyMTYwODFhOSIsIkVudHJpZXMiOlt7IiRpZCI6IjIiLCIkdHlwZSI6IlN3aXNzQWNhZGVtaWMuQ2l0YXZpLkNpdGF0aW9ucy5Xb3JkUGxhY2Vob2xkZXJFbnRyeSwgU3dpc3NBY2FkZW1pYy5DaXRhdmkiLCJJZCI6IjgxNWJiYTZiLWRjOWMtNDFmOC1iMDVkLTY3NDk3ZTY5MmU5NSIsIlJhbmdlTGVuZ3RoIjoxMSwiUmVmZXJlbmNlSWQiOiJlNWRlODMzMS0yNWI5LTQ5ZDEtYmJmZi01MDQ4YzdlNWRl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ZTVkZTgzMzEtMjViOS00OWQxLWJiZmYtNTA0OGM3ZTVkZ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zOS9zc3JuLjM0MTQzMj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xMzkvc3Nybi4zNDE0MzI4IiwiVXJpU3RyaW5nIjoiaHR0cHM6Ly9kb2kub3JnLzEwLjIxMzkvc3Nybi4zNDE0Mz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2E5NTk4NS1hOTczLTQ4YzktYjcwZC1iYTg2NGZjMTk2ZTgiLCJNb2RpZmllZE9uIjoiMjAyMi0wMS0xMlQxMToxMToxMSIsIlByb2plY3QiOnsiJHJlZiI6IjgifX1dLCJOdW1iZXIiOiIzNzIiLCJPcmdhbml6YXRpb25zIjpbXSwiT3RoZXJzSW52b2x2ZWQiOltdLCJQYWdlQ291bnQiOiIxOCI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}</w:instrText>
                </w:r>
                <w:r w:rsidR="000C5530" w:rsidRPr="000C5530">
                  <w:rPr>
                    <w:color w:val="000000"/>
                  </w:rPr>
                  <w:fldChar w:fldCharType="separate"/>
                </w:r>
                <w:r w:rsidR="00560364">
                  <w:rPr>
                    <w:color w:val="000000"/>
                  </w:rPr>
                  <w:t>Meub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e6e7fb5c-04f8-4fb8-af64-f42f216081a9"/>
                <w:id w:val="734673971"/>
                <w:placeholder>
                  <w:docPart w:val="E88C214B483241FF81BED1FEAD4AAF25"/>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A4MjE1YTNkLTM3YTgtNDc5OC05ZWYyLWExM2QzMDBjNzA2YSIsIkVudHJpZXMiOlt7IiRpZCI6IjIiLCIkdHlwZSI6IlN3aXNzQWNhZGVtaWMuQ2l0YXZpLkNpdGF0aW9ucy5Xb3JkUGxhY2Vob2xkZXJFbnRyeSwgU3dpc3NBY2FkZW1pYy5DaXRhdmkiLCJJZCI6ImE3YzcwYTI1LWRjZDEtNGNlNy1hMDE3LTYzYzg0NGI4ZTY4MSIsIlJhbmdlTGVuZ3RoIjo2LCJSZWZlcmVuY2VJZCI6ImU1ZGU4MzMxLTI1YjktNDlkMS1iYmZmLTUwNDhjN2U1ZGV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U1ZGU4MzMxLTI1YjktNDlkMS1iYmZmLTUwNDhjN2U1ZGVk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DE0MzI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M5L3Nzcm4uMzQxNDMyOCIsIlVyaVN0cmluZyI6Imh0dHBzOi8vZG9pLm9yZy8xMC4yMTM5L3Nzcm4uMzQxNDM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NhOTU5ODUtYTk3My00OGM5LWI3MGQtYmE4NjRmYzE5NmU4IiwiTW9kaWZpZWRPbiI6IjIwMjItMDEtMTJUMTE6MTE6MTEiLCJQcm9qZWN0Ijp7IiRyZWYiOiI4In19XSwiTnVtYmVyIjoiMzcyIiwiT3JnYW5pemF0aW9ucyI6W10sIk90aGVyc0ludm9sdmVkIjpbXSwiUGFnZUNvdW50IjoiMTgi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lNmU3ZmI1Yy0wNGY4LTRmYjgtYWY2NC1mNDJmMjE2MDgxYTkiLCJUZXh0IjoiKDIwMTkpIiwiV0FJVmVyc2lvbiI6IjcuMC4yLjAifQ==}</w:instrText>
                </w:r>
                <w:r w:rsidR="000C5530" w:rsidRPr="000C5530">
                  <w:rPr>
                    <w:color w:val="000000"/>
                  </w:rPr>
                  <w:fldChar w:fldCharType="separate"/>
                </w:r>
                <w:r w:rsidR="00560364">
                  <w:rPr>
                    <w:color w:val="000000"/>
                  </w:rPr>
                  <w:t>(2019)</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4f843cd2-af88-48a8-a299-81ed568d97f9"/>
                <w:id w:val="980726938"/>
                <w:placeholder>
                  <w:docPart w:val="8977D000F67141D3A825B114C7D1A3D7"/>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ZkYTMxMDUwLTJjYzQtNGZiNy1hZjA5LWQ0ZWZlODk1YWYwOSIsIkVudHJpZXMiOlt7IiRpZCI6IjIiLCIkdHlwZSI6IlN3aXNzQWNhZGVtaWMuQ2l0YXZpLkNpdGF0aW9ucy5Xb3JkUGxhY2Vob2xkZXJFbnRyeSwgU3dpc3NBY2FkZW1pYy5DaXRhdmkiLCJJZCI6IjdkOWY3MjQ1LTk3ZTktNDM4Mi1iM2M5LTlkMDFlN2MwYTk3MyIsIlJhbmdlTGVuZ3RoIjo5LCJSZWZlcmVuY2VJZCI6IjA2MmE1MjRjLWIwNTUtNDQxZi1iNTdkLTU4NWVkZmRiMTkx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W50IiwiTGFzdE5hbWUiOiJTdWRhcnNoYW4iLCJQcm90ZWN0ZWQiOmZhbHNlLCJTZXgiOjAsIkNyZWF0ZWRCeSI6Il9GZWxpbmUgTWFyaWUgU2NobmFhayIsIkNyZWF0ZWRPbiI6IjIwMjItMDEtMTJUMTE6MTE6MTEiLCJNb2RpZmllZEJ5IjoiX0ZlbGluZSBNYXJpZSBTY2huYWFrIiwiSWQiOiJjMTJkNzczYi04MzkxLTQxZDctODA3MS02NGVhNTg5MmYwMTU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wNjJhNTI0Yy1iMDU1LTQ0MWYtYjU3ZC01ODVlZGZkYjE5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iby4yMDE2LjEyLjAx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Ym8uMjAxNi4xMi4wMTUiLCJVcmlTdHJpbmciOiJodHRwczovL2RvaS5vcmcvMTAuMTAxNi9qLmplYm8uMjAxNi4xMi4w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}</w:instrText>
                </w:r>
                <w:r w:rsidR="000C5530" w:rsidRPr="000C5530">
                  <w:rPr>
                    <w:color w:val="000000"/>
                  </w:rPr>
                  <w:fldChar w:fldCharType="separate"/>
                </w:r>
                <w:r w:rsidR="00560364">
                  <w:rPr>
                    <w:color w:val="000000"/>
                  </w:rPr>
                  <w:t>Sudarshan</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6da31050-2cc4-4fb7-af09-d4efe895af09"/>
                <w:id w:val="189108431"/>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mODQzY2QyLWFmODgtNDhhOC1hMjk5LTgxZWQ1NjhkOTdmOSIsIkVudHJpZXMiOlt7IiRpZCI6IjIiLCIkdHlwZSI6IlN3aXNzQWNhZGVtaWMuQ2l0YXZpLkNpdGF0aW9ucy5Xb3JkUGxhY2Vob2xkZXJFbnRyeSwgU3dpc3NBY2FkZW1pYy5DaXRhdmkiLCJJZCI6ImQ5MWMwNzhkLWIwOWQtNDE5Yy04NDcwLWRmNDliNzMzZDhmZiIsIlJhbmdlTGVuZ3RoIjo2LCJSZWZlcmVuY2VJZCI6IjA2MmE1MjRjLWIwNTUtNDQxZi1iNTdkLTU4NWVkZmRiMT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bnQiLCJMYXN0TmFtZSI6IlN1ZGFyc2hhbiIsIlByb3RlY3RlZCI6ZmFsc2UsIlNleCI6MCwiQ3JlYXRlZEJ5IjoiX0ZlbGluZSBNYXJpZSBTY2huYWFrIiwiQ3JlYXRlZE9uIjoiMjAyMi0wMS0xMlQxMToxMToxMSIsIk1vZGlmaWVkQnkiOiJfRmVsaW5lIE1hcmllIFNjaG5hYWsiLCJJZCI6ImMxMmQ3NzNiLTgzOTEtNDFkNy04MDcxLTY0ZWE1ODkyZjAxNSIsIk1vZGlmaWVkT24iOiIyMDIyLTAxLTEyVDExOjE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A2MmE1MjRjLWIwNTUtNDQxZi1iNTdkLTU4NWVkZmRiMTkx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TYuMTIuMDE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Viby4yMDE2LjEyLjAxNSIsIlVyaVN0cmluZyI6Imh0dHBzOi8vZG9pLm9yZy8xMC4xMDE2L2ouamViby4yMDE2LjEyLjA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NykifV19LCJUYWciOiJDaXRhdmlQbGFjZWhvbGRlciM2ZGEzMTA1MC0yY2M0LTRmYjctYWYwOS1kNGVmZTg5NWFmMDkiLCJUZXh0IjoiKDIwMTcpIiwiV0FJVmVyc2lvbiI6IjcuMC4yLjAifQ==}</w:instrText>
                </w:r>
                <w:r w:rsidR="000C5530" w:rsidRPr="000C5530">
                  <w:rPr>
                    <w:color w:val="000000"/>
                  </w:rPr>
                  <w:fldChar w:fldCharType="separate"/>
                </w:r>
                <w:r w:rsidR="00560364">
                  <w:rPr>
                    <w:color w:val="000000"/>
                  </w:rPr>
                  <w:t>(2017)</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deabcc43-056c-4061-bc5e-eaa3f8ebeb91"/>
                <w:id w:val="392318152"/>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zMDVkMGZlLTY4ZTUtNGY5Yi04ZjFkLWU0MWRhMGM2MDhmNSIsIkVudHJpZXMiOlt7IiRpZCI6IjIiLCIkdHlwZSI6IlN3aXNzQWNhZGVtaWMuQ2l0YXZpLkNpdGF0aW9ucy5Xb3JkUGxhY2Vob2xkZXJFbnRyeSwgU3dpc3NBY2FkZW1pYy5DaXRhdmkiLCJJZCI6IjRhZTk3ODliLTZhYmMtNGVlNy1iNzU5LThiZmE4MzJkOWNiMyIsIlJhbmdlTGVuZ3RoIjoxMSwiUmVmZXJlbmNlSWQiOiJjY2Y4NDFiMy00MjM1LTRhZWUtODAzYS1mYmUxYjgzMDlkO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ExOTIxN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xMTkyMTQiLCJVcmlTdHJpbmciOiJodHRwczovL2RvaS5vcmcvMTAuMTAxNi9qLmpjbGVwcm8uMjAxOS4xMTky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ZlNTIzMzA0LTJjNDMtNDA2OC1hYTVhLWM2MmZmNjZhODM5OCIsIk1vZGlmaWVkT24iOiIyMDIyLTAxLTMxVDE1OjMzOjQxIiwiUHJvamVjdCI6eyIkcmVmIjoiOCJ9fV0sIk51bWJlck9mVm9sdW1lcyI6IjExOTIxNCIsIk9yZ2FuaXphdGlvbnMiOltdLCJPdGhlcnNJbnZvbHZlZCI6W10sIlBhZ2VDb3VudCI6IjEyIiwiUGVyaW9kaWNhbCI6eyIkaWQiOiIxNi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Q2hpdSBldCBhbC4ifV19LCJUYWciOiJDaXRhdmlQbGFjZWhvbGRlciNkZWFiY2M0My0wNTZjLTQwNjEtYmM1ZS1lYWEzZjhlYmViOTEiLCJUZXh0IjoiQ2hpdSBldCBhbC4iLCJXQUlWZXJzaW9uIjoiNy4wLjIuMCJ9}</w:instrText>
                </w:r>
                <w:r w:rsidR="000C5530" w:rsidRPr="000C5530">
                  <w:rPr>
                    <w:color w:val="000000"/>
                  </w:rPr>
                  <w:fldChar w:fldCharType="separate"/>
                </w:r>
                <w:r w:rsidR="00560364">
                  <w:rPr>
                    <w:color w:val="000000"/>
                  </w:rPr>
                  <w:t>Chiu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305d0fe-68e5-4f9b-8f1d-e41da0c608f5"/>
                <w:id w:val="1222099012"/>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lYWJjYzQzLTA1NmMtNDA2MS1iYzVlLWVhYTNmOGViZWI5MSIsIkVudHJpZXMiOlt7IiRpZCI6IjIiLCIkdHlwZSI6IlN3aXNzQWNhZGVtaWMuQ2l0YXZpLkNpdGF0aW9ucy5Xb3JkUGxhY2Vob2xkZXJFbnRyeSwgU3dpc3NBY2FkZW1pYy5DaXRhdmkiLCJJZCI6IjhmZDgyMWYzLWM0ZGUtNDE2Zi05YTk1LTUzMDRiZWIwZWE4YyIsIlJhbmdlTGVuZ3RoIjo2LCJSZWZlcmVuY2VJZCI6ImNjZjg0MWIzLTQyMzUtNGFlZS04MDNhLWZiZTFiODMwOWQ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xMTkyMT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kuMTE5MjE0IiwiVXJpU3RyaW5nIjoiaHR0cHM6Ly9kb2kub3JnLzEwLjEwMTYvai5qY2xlcHJvLjIwMTkuMTE5M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mZTUyMzMwNC0yYzQzLTQwNjgtYWE1YS1jNjJmZjY2YTgzOTgiLCJNb2RpZmllZE9uIjoiMjAyMi0wMS0zMVQxNTozMzo0MSIsIlByb2plY3QiOnsiJHJlZiI6IjgifX1dLCJOdW1iZXJPZlZvbHVtZXMiOiIxMTkyMTQiLCJPcmdhbml6YXRpb25zIjpbXSwiT3RoZXJzSW52b2x2ZWQiOltdLCJQYWdlQ291bnQiOiIxMiIsIlBlcmlvZGljYWwiOnsiJGlkIjoiMTY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wMzA1ZDBmZS02OGU1LTRmOWItOGYxZC1lNDFkYTBjNjA4ZjUiLCJUZXh0IjoiKDIwMjApIiwiV0FJVmVyc2lvbiI6IjcuMC4yLjAifQ==}</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28da461d-97b1-4b96-bc55-b47555a4d3a3"/>
                <w:id w:val="1104085570"/>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yYmZlYjRkLTFjMDMtNDJkNi1iYjExLTJmYmU0Yjc4YjJkZiIsIkVudHJpZXMiOlt7IiRpZCI6IjIiLCIkdHlwZSI6IlN3aXNzQWNhZGVtaWMuQ2l0YXZpLkNpdGF0aW9ucy5Xb3JkUGxhY2Vob2xkZXJFbnRyeSwgU3dpc3NBY2FkZW1pYy5DaXRhdmkiLCJJZCI6IjBjZTEzZjIwLTQyOGUtNDhiZi1iM2JjLTBmZjc2ZTIxMTZiNCIsIlJhbmdlTGVuZ3RoIjoxMiwiUmVmZXJlbmNlSWQiOiIwMDI1ZTZmNy1hNWJjLTQ3ODEtOWUxZC02NjFkNjQ1MWJjM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Vjby4yMDE4LjAzLjAwO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uZWNvLjIwMTguMDMuMDA4IiwiVXJpU3RyaW5nIjoiaHR0cHM6Ly9kb2kub3JnLzEwLjEwMTYvai5lbmVjby4yMDE4LjAzLjA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}</w:instrText>
                </w:r>
                <w:r w:rsidR="000C5530" w:rsidRPr="000C5530">
                  <w:rPr>
                    <w:color w:val="000000"/>
                  </w:rPr>
                  <w:fldChar w:fldCharType="separate"/>
                </w:r>
                <w:r w:rsidR="00560364">
                  <w:rPr>
                    <w:color w:val="000000"/>
                  </w:rPr>
                  <w:t>Aydin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d2bfeb4d-1c03-42d6-bb11-2fbe4b78b2df"/>
                <w:id w:val="-1832514483"/>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4ZGE0NjFkLTk3YjEtNGI5Ni1iYzU1LWI0NzU1NWE0ZDNhMyIsIkVudHJpZXMiOlt7IiRpZCI6IjIiLCIkdHlwZSI6IlN3aXNzQWNhZGVtaWMuQ2l0YXZpLkNpdGF0aW9ucy5Xb3JkUGxhY2Vob2xkZXJFbnRyeSwgU3dpc3NBY2FkZW1pYy5DaXRhdmkiLCJJZCI6IjE2NGY4ODU1LWE0NDktNGZjMy1iZDQ2LWRkMmNlMzIyNDRkNSIsIlJhbmdlTGVuZ3RoIjo2LCJSZWZlcmVuY2VJZCI6IjAwMjVlNmY3LWE1YmMtNDc4MS05ZTFkLTY2MWQ2NDUxYmM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xOC4wMy4wMD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Vjby4yMDE4LjAzLjAwOCIsIlVyaVN0cmluZyI6Imh0dHBzOi8vZG9pLm9yZy8xMC4xMDE2L2ouZW5lY28uMjAxOC4wMy4w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4KSJ9XX0sIlRhZyI6IkNpdGF2aVBsYWNlaG9sZGVyI2QyYmZlYjRkLTFjMDMtNDJkNi1iYjExLTJmYmU0Yjc4YjJkZiIsIlRleHQiOiIoMjAxOCkiLCJXQUlWZXJzaW9uIjoiNy4wLjIuMCJ9}</w:instrText>
                </w:r>
                <w:r w:rsidR="000C5530" w:rsidRPr="000C5530">
                  <w:rPr>
                    <w:color w:val="000000"/>
                  </w:rPr>
                  <w:fldChar w:fldCharType="separate"/>
                </w:r>
                <w:r w:rsidR="00560364">
                  <w:rPr>
                    <w:color w:val="000000"/>
                  </w:rPr>
                  <w:t>(2018)</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eaff72a2-504c-46ac-b14a-a5dac1752670"/>
                <w:id w:val="228660271"/>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zOTFhNDZlLTdhMjctNGY5Yy1hYTc3LThhYTA0Yzc5MThhMSIsIkVudHJpZXMiOlt7IiRpZCI6IjIiLCIkdHlwZSI6IlN3aXNzQWNhZGVtaWMuQ2l0YXZpLkNpdGF0aW9ucy5Xb3JkUGxhY2Vob2xkZXJFbnRyeSwgU3dpc3NBY2FkZW1pYy5DaXRhdmkiLCJJZCI6IjgzYzc2Y2QyLTFhMmItNDhkMC04ZjhhLTZkMmVjMmFkN2NmZSIsIlJhbmdlTGVuZ3RoIjoxMywiUmVmZXJlbmNlSWQiOiJiMDBiZWU1NC03OGFiLTRiYWItYTNmNC02NWZjY2QxNjJl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xOS0wOTc3Ny16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jA1My0wMTktMDk3NzcteiIsIlVyaVN0cmluZyI6Imh0dHBzOi8vZG9pLm9yZy8xMC4xMDA3L3MxMjA1My0wMTktMDk3Nzc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kdlZWxlbiBldCBhbC4ifV19LCJUYWciOiJDaXRhdmlQbGFjZWhvbGRlciNlYWZmNzJhMi01MDRjLTQ2YWMtYjE0YS1hNWRhYzE3NTI2NzAiLCJUZXh0IjoiR2VlbGVuIGV0IGFsLiIsIldBSVZlcnNpb24iOiI3LjAuMi4wIn0=}</w:instrText>
                </w:r>
                <w:r w:rsidR="000C5530" w:rsidRPr="000C5530">
                  <w:rPr>
                    <w:color w:val="000000"/>
                  </w:rPr>
                  <w:fldChar w:fldCharType="separate"/>
                </w:r>
                <w:r w:rsidR="00560364">
                  <w:rPr>
                    <w:color w:val="000000"/>
                  </w:rPr>
                  <w:t>Geelen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a391a46e-7a27-4f9c-aa77-8aa04c7918a1"/>
                <w:id w:val="-1807773468"/>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hZmY3MmEyLTUwNGMtNDZhYy1iMTRhLWE1ZGFjMTc1MjY3MCIsIkVudHJpZXMiOlt7IiRpZCI6IjIiLCIkdHlwZSI6IlN3aXNzQWNhZGVtaWMuQ2l0YXZpLkNpdGF0aW9ucy5Xb3JkUGxhY2Vob2xkZXJFbnRyeSwgU3dpc3NBY2FkZW1pYy5DaXRhdmkiLCJJZCI6IjBlMDQ0NDU3LTdhMjctNGU5MC1hMDcyLTFmODQxMDIzNGRjNCIsIlJhbmdlTGVuZ3RoIjo2LCJSZWZlcmVuY2VJZCI6ImIwMGJlZTU0LTc4YWItNGJhYi1hM2Y0LTY1ZmNjZDE2MmU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TktMDk3NzcteiIsIkVkaXRvcnMiOltdLCJFdmFsdWF0aW9uQ29tcGxleGl0eSI6MCwiRXZhbHVhdGlvblNvdXJjZVRleHRGb3JtYXQiOjAsIkdyb3VwcyI6W10sIkhhc0xhYmVsMSI6dHJ1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wNTMtMDE5LTA5Nzc3LXoiLCJVcmlTdHJpbmciOiJodHRwczovL2RvaS5vcmcvMTAuMTAwNy9zMTIwNTMtMDE5LTA5Nzc3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YTM5MWE0NmUtN2EyNy00ZjljLWFhNzctOGFhMDRjNzkxOGExIiwiVGV4dCI6IigyMDE5KSIsIldBSVZlcnNpb24iOiI3LjAuMi4wIn0=}</w:instrText>
                </w:r>
                <w:r w:rsidR="000C5530" w:rsidRPr="000C5530">
                  <w:rPr>
                    <w:color w:val="000000"/>
                  </w:rPr>
                  <w:fldChar w:fldCharType="separate"/>
                </w:r>
                <w:r w:rsidR="00560364">
                  <w:rPr>
                    <w:color w:val="000000"/>
                  </w:rPr>
                  <w:t>(2019)</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d80a78d2-7000-452d-ab82-ab80e903bbfc"/>
                <w:id w:val="962162450"/>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1Y2IxNWI4LWJlYTktNDhlOC1hNTlhLWMwOTdjODBhYTE2ZSIsIkVudHJpZXMiOlt7IiRpZCI6IjIiLCIkdHlwZSI6IlN3aXNzQWNhZGVtaWMuQ2l0YXZpLkNpdGF0aW9ucy5Xb3JkUGxhY2Vob2xkZXJFbnRyeSwgU3dpc3NBY2FkZW1pYy5DaXRhdmkiLCJJZCI6IjE1YWZkODE4LTM2ZWMtNDBhOS04N2E1LTJhYWJiMzkzNjEwZSIsIlJhbmdlTGVuZ3RoIjoyMSwiUmVmZXJlbmNlSWQiOiIxZTU2ZDExOC03OWVjLTQyYTQtYmQzNC0xNDM5MzcwNTIx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UzLTAxOC05NzA5LTY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MDUzLTAxOC05NzA5LTYiLCJVcmlTdHJpbmciOiJodHRwczovL2RvaS5vcmcvMTAuMTAwNy9zMTIwNTMtMDE4LTk3MDk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JlcmdxdWlzdCBhbmQgTmlsc3NvbiJ9XX0sIlRhZyI6IkNpdGF2aVBsYWNlaG9sZGVyI2Q4MGE3OGQyLTcwMDAtNDUyZC1hYjgyLWFiODBlOTAzYmJmYyIsIlRleHQiOiJCZXJncXVpc3QgYW5kIE5pbHNzb24iLCJXQUlWZXJzaW9uIjoiNy4wLjIuMCJ9}</w:instrText>
                </w:r>
                <w:r w:rsidR="000C5530" w:rsidRPr="000C5530">
                  <w:rPr>
                    <w:color w:val="000000"/>
                  </w:rPr>
                  <w:fldChar w:fldCharType="separate"/>
                </w:r>
                <w:r w:rsidR="00560364">
                  <w:rPr>
                    <w:color w:val="000000"/>
                  </w:rPr>
                  <w:t>Bergquist and Nilsson</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a5cb15b8-bea9-48e8-a59a-c097c80aa16e"/>
                <w:id w:val="949820919"/>
                <w:placeholder>
                  <w:docPart w:val="DA404040C0BC4A9EAC7B9851E7C941E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4MGE3OGQyLTcwMDAtNDUyZC1hYjgyLWFiODBlOTAzYmJmYyIsIkVudHJpZXMiOlt7IiRpZCI6IjIiLCIkdHlwZSI6IlN3aXNzQWNhZGVtaWMuQ2l0YXZpLkNpdGF0aW9ucy5Xb3JkUGxhY2Vob2xkZXJFbnRyeSwgU3dpc3NBY2FkZW1pYy5DaXRhdmkiLCJJZCI6ImJkMzU4N2IxLTI4MzMtNGJkMS1iNjZlLTM5MjFjNmU4MzRjZiIsIlJhbmdlTGVuZ3RoIjo2LCJSZWZlcmVuY2VJZCI6IjFlNTZkMTE4LTc5ZWMtNDJhNC1iZDM0LTE0MzkzNzA1Mj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A1My0wMTgtOTcwOS02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A1My0wMTgtOTcwOS02IiwiVXJpU3RyaW5nIjoiaHR0cHM6Ly9kb2kub3JnLzEwLjEwMDcvczEyMDUzLTAxOC05NzA5L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gpIn1dfSwiVGFnIjoiQ2l0YXZpUGxhY2Vob2xkZXIjYTVjYjE1YjgtYmVhOS00OGU4LWE1OWEtYzA5N2M4MGFhMTZlIiwiVGV4dCI6IigyMDE4KSIsIldBSVZlcnNpb24iOiI3LjAuMi4wIn0=}</w:instrText>
                </w:r>
                <w:r w:rsidR="000C5530" w:rsidRPr="000C5530">
                  <w:rPr>
                    <w:color w:val="000000"/>
                  </w:rPr>
                  <w:fldChar w:fldCharType="separate"/>
                </w:r>
                <w:r w:rsidR="00560364">
                  <w:rPr>
                    <w:color w:val="000000"/>
                  </w:rPr>
                  <w:t>(2018)</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34a6bdb7-aca1-4b5e-a92e-e22e38832ce3"/>
                <w:id w:val="792339236"/>
                <w:placeholder>
                  <w:docPart w:val="0D5D4DD802FC4A83B5619D1DFC56814B"/>
                </w:placeholder>
              </w:sdtPr>
              <w:sdtEndPr/>
              <w:sdtContent>
                <w:r w:rsidR="000C5530" w:rsidRPr="000C5530">
                  <w:rPr>
                    <w:color w:val="000000"/>
                  </w:rPr>
                  <w:fldChar w:fldCharType="begin"/>
                </w:r>
                <w:r w:rsidR="008E70BA">
                  <w:rPr>
                    <w:color w:val="000000"/>
                  </w:rPr>
                  <w:instrText>ADDIN CitaviPlaceholder{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C4xMDE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AuMTAxNDMwIiwiVXJpU3RyaW5nIjoiaHR0cHM6Ly9kb2kub3JnLzEwLjEwMTYvai5lcnNzLjIwMjAuMTAx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JlNmViMmRiZi05ODUzLTQyZDctYmUyMS02NDAxYTQ5YjlmMWYiLCJNb2RpZmllZE9uIjoiMjAyMi0wMy0wOFQxMjoyOTowMSIsIlByb2plY3QiOnsiJHJlZiI6IjgifX1dLCJOb3RlcyI6IlBJSTogIFMyMjE0NjI5NjIwMzAwMDc0IiwiTnVtYmVyT2ZWb2x1bWVzIjoiMTAxNDMwIiwiT3JnYW5pemF0aW9ucyI6W10sIk90aGVyc0ludm9sdmVkIjpbXSwiUGFnZUNvdW50IjoiMTE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}</w:instrText>
                </w:r>
                <w:r w:rsidR="000C5530" w:rsidRPr="000C5530">
                  <w:rPr>
                    <w:color w:val="000000"/>
                  </w:rPr>
                  <w:fldChar w:fldCharType="separate"/>
                </w:r>
                <w:r w:rsidR="00560364">
                  <w:rPr>
                    <w:color w:val="000000"/>
                  </w:rPr>
                  <w:t>Lee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5e411d71-205f-40a8-97d2-67ad8916d52a"/>
                <w:id w:val="1424217762"/>
                <w:placeholder>
                  <w:docPart w:val="44F1358FA16C453695F606A91B6F883C"/>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0YTZiZGI3LWFjYTEtNGI1ZS1hOTJlLWUyMmUzODgzMmNlMyIsIkVudHJpZXMiOlt7IiRpZCI6IjIiLCIkdHlwZSI6IlN3aXNzQWNhZGVtaWMuQ2l0YXZpLkNpdGF0aW9ucy5Xb3JkUGxhY2Vob2xkZXJFbnRyeSwgU3dpc3NBY2FkZW1pYy5DaXRhdmkiLCJJZCI6IjhhYWNkMTY0LTc1N2UtNGZhMC1hYzZmLThjZGZlODY1ZjAzOSIsIlJhbmdlTGVuZ3RoIjo2LCJSZWZlcmVuY2VJZCI6ImNiODI3MmU4LTYzOWMtNGVlYS1hOTNjLWY5OWJmZWQzN2J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AuMTAx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wLjEwMTQzMCIsIlVyaVN0cmluZyI6Imh0dHBzOi8vZG9pLm9yZy8xMC4xMDE2L2ouZXJzcy4yMDIwLjEwMT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WU0MTFkNzEtMjA1Zi00MGE4LTk3ZDItNjdhZDg5MTZkNTJh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38ECB74" w14:textId="77777777" w:rsidR="00376658" w:rsidRPr="0043519C" w:rsidRDefault="002241AB">
            <w:pPr>
              <w:spacing w:after="0" w:line="240" w:lineRule="auto"/>
              <w:jc w:val="center"/>
              <w:rPr>
                <w:lang w:eastAsia="de-DE"/>
              </w:rPr>
            </w:pPr>
            <w:r w:rsidRPr="0043519C">
              <w:rPr>
                <w:lang w:eastAsia="de-DE"/>
              </w:rPr>
              <w:t>5</w:t>
            </w:r>
          </w:p>
          <w:p w14:paraId="782001A5" w14:textId="77777777" w:rsidR="00376658" w:rsidRPr="0043519C" w:rsidRDefault="002241AB">
            <w:pPr>
              <w:spacing w:after="0" w:line="240" w:lineRule="auto"/>
              <w:jc w:val="center"/>
              <w:rPr>
                <w:lang w:eastAsia="de-DE"/>
              </w:rPr>
            </w:pPr>
            <w:r w:rsidRPr="0043519C">
              <w:rPr>
                <w:lang w:eastAsia="de-DE"/>
              </w:rPr>
              <w:t>(1,2,4,5,6)</w:t>
            </w:r>
          </w:p>
        </w:tc>
      </w:tr>
      <w:tr w:rsidR="00376658" w:rsidRPr="0043519C" w14:paraId="078A455D" w14:textId="77777777">
        <w:trPr>
          <w:trHeight w:val="447"/>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1FBBB4B" w14:textId="77777777" w:rsidR="00376658" w:rsidRPr="0043519C" w:rsidRDefault="002241AB">
            <w:pPr>
              <w:spacing w:after="0" w:line="240" w:lineRule="auto"/>
              <w:rPr>
                <w:lang w:eastAsia="de-DE"/>
              </w:rPr>
            </w:pPr>
            <w:r w:rsidRPr="0043519C">
              <w:rPr>
                <w:lang w:eastAsia="de-DE"/>
              </w:rPr>
              <w:t>B6</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714CFC7E" w14:textId="77777777" w:rsidR="00376658" w:rsidRPr="0043519C" w:rsidRDefault="002241AB">
            <w:pPr>
              <w:spacing w:after="0" w:line="240" w:lineRule="auto"/>
              <w:rPr>
                <w:lang w:eastAsia="de-DE"/>
              </w:rPr>
            </w:pPr>
            <w:r w:rsidRPr="0043519C">
              <w:rPr>
                <w:lang w:eastAsia="de-DE"/>
              </w:rPr>
              <w:t>Display of the environmental impact</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17F5C38" w14:textId="77777777" w:rsidR="00376658" w:rsidRPr="0043519C" w:rsidRDefault="002241AB">
            <w:pPr>
              <w:spacing w:after="0" w:line="240" w:lineRule="auto"/>
              <w:rPr>
                <w:lang w:eastAsia="de-DE"/>
              </w:rPr>
            </w:pPr>
            <w:r w:rsidRPr="0043519C">
              <w:rPr>
                <w:szCs w:val="13"/>
              </w:rPr>
              <w:t>Energy consumption is displayed in CO</w:t>
            </w:r>
            <w:r w:rsidRPr="0043519C">
              <w:rPr>
                <w:szCs w:val="13"/>
                <w:vertAlign w:val="subscript"/>
              </w:rPr>
              <w:t>2</w:t>
            </w:r>
            <w:r w:rsidRPr="0043519C">
              <w:rPr>
                <w:szCs w:val="13"/>
              </w:rPr>
              <w:t xml:space="preserve"> emission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E01A04A" w14:textId="1F066935" w:rsidR="00376658" w:rsidRPr="0043519C" w:rsidRDefault="00C70919">
            <w:pPr>
              <w:spacing w:after="0" w:line="240" w:lineRule="auto"/>
              <w:rPr>
                <w:lang w:eastAsia="de-DE"/>
              </w:rPr>
            </w:pPr>
            <w:sdt>
              <w:sdtPr>
                <w:rPr>
                  <w:color w:val="000000"/>
                  <w:lang w:eastAsia="de-DE"/>
                </w:rPr>
                <w:alias w:val="To edit, see citavi.com/edit"/>
                <w:tag w:val="CitaviPlaceholder#a5e4505a-98b6-4795-a8b4-8405290629b5"/>
                <w:id w:val="1678466057"/>
                <w:placeholder>
                  <w:docPart w:val="DF59D618AA18490DA0934F7600A09178"/>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mU0NjAwLTNjZmItNDlhYS1iMjAwLWE4NzZhZjAyYTE5Ny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YTVlNDUwNWEtOThiNi00Nzk1LWE4YjQtODQwNTI5MDYyOWI1IiwiVGV4dCI6IkNoYXR6aWdlb3JnaW91IGFuZCBBbmRyZW91IiwiV0FJVmVyc2lvbiI6IjcuMC4yLjAifQ==}</w:instrText>
                </w:r>
                <w:r w:rsidR="000C5530" w:rsidRPr="000C5530">
                  <w:rPr>
                    <w:color w:val="000000"/>
                  </w:rPr>
                  <w:fldChar w:fldCharType="separate"/>
                </w:r>
                <w:r w:rsidR="00560364">
                  <w:rPr>
                    <w:color w:val="000000"/>
                  </w:rPr>
                  <w:t>Chatzigeorgiou and Andreou</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8b0bcb39-795d-4ec9-9296-a2b8b0930300"/>
                <w:id w:val="-1520850429"/>
                <w:placeholder>
                  <w:docPart w:val="C19ED8EB9D2B4AD6BBD309EB457214D6"/>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1ZTQ1MDVhLTk4YjYtNDc5NS1hOGI0LTg0MDUyOTA2MjliNSIsIkVudHJpZXMiOlt7IiRpZCI6IjIiLCIkdHlwZSI6IlN3aXNzQWNhZGVtaWMuQ2l0YXZpLkNpdGF0aW9ucy5Xb3JkUGxhY2Vob2xkZXJFbnRyeSwgU3dpc3NBY2FkZW1pYy5DaXRhdmkiLCJJZCI6ImJhN2QwNmYzLWM1NWYtNDQ5Ni05YmYxLWQ4NGQ3N2NjZjNlNS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GIwYmNiMzktNzk1ZC00ZWM5LTkyOTYtYTJiOGIwOTMwMzAwIiwiVGV4dCI6IigyMDIxKSIsIldBSVZlcnNpb24iOiI3LjAuMi4wIn0=}</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6829fa1f-d4cd-40af-8c65-af9490a47c5b"/>
                <w:id w:val="-2136018632"/>
                <w:placeholder>
                  <w:docPart w:val="60614FD4CE074DF5AB03518409EE7858"/>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3MjQ2ZjYzLTNjODctNDQzMi1hZmFhLTAyZjgzZjFiODllZSIsIkVudHJpZXMiOlt7IiRpZCI6IjIiLCIkdHlwZSI6IlN3aXNzQWNhZGVtaWMuQ2l0YXZpLkNpdGF0aW9ucy5Xb3JkUGxhY2Vob2xkZXJFbnRyeSwgU3dpc3NBY2FkZW1pYy5DaXRhdmkiLCJJZCI6Ijc2NTM5ZjVjLWE0NTUtNDkyMy04NTBlLWI4OWFlYzNkNDQ1MyIsIlJhbmdlTGVuZ3RoIjoxOSwiUmVmZXJlbmNlSWQiOiJkNDZjMTRiMy02NjA3LTQ5ZTEtYTc1OC1mNDllMjMwZjQw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ZDQ2YzE0YjMtNjYwNy00OWUxLWE3NTgtZjQ5ZTIzMGY0MGZ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TEwOTk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5wb2wuMjAxOS4xMTA5OTIiLCJVcmlTdHJpbmciOiJodHRwczovL2RvaS5vcmcvMTAuMTAxNi9qLmVucG9sLjIwMTkuMTEwOT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ZmNmUyMS1mYmQ0LTQ4YWQtYTYzZi02YzdkZTRjYjU1Y2IiLCJNb2RpZmllZE9uIjoiMjAyMi0wMS0xMlQxMToxMTox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U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JyYW5kc21hIGFuZCBCbGFzY2gifV19LCJUYWciOiJDaXRhdmlQbGFjZWhvbGRlciM2ODI5ZmExZi1kNGNkLTQwYWYtOGM2NS1hZjk0OTBhNDdjNWIiLCJUZXh0IjoiQnJhbmRzbWEgYW5kIEJsYXNjaCIsIldBSVZlcnNpb24iOiI3LjAuMi4wIn0=}</w:instrText>
                </w:r>
                <w:r w:rsidR="000C5530" w:rsidRPr="000C5530">
                  <w:rPr>
                    <w:color w:val="000000"/>
                  </w:rPr>
                  <w:fldChar w:fldCharType="separate"/>
                </w:r>
                <w:r w:rsidR="00560364">
                  <w:rPr>
                    <w:color w:val="000000"/>
                  </w:rPr>
                  <w:t>Brandsma and Blasch</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77246f63-3c87-4432-afaa-02f83f1b89ee"/>
                <w:id w:val="-1487774484"/>
                <w:placeholder>
                  <w:docPart w:val="60614FD4CE074DF5AB03518409EE7858"/>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4MjlmYTFmLWQ0Y2QtNDBhZi04YzY1LWFmOTQ5MGE0N2M1YiIsIkVudHJpZXMiOlt7IiRpZCI6IjIiLCIkdHlwZSI6IlN3aXNzQWNhZGVtaWMuQ2l0YXZpLkNpdGF0aW9ucy5Xb3JkUGxhY2Vob2xkZXJFbnRyeSwgU3dpc3NBY2FkZW1pYy5DaXRhdmkiLCJJZCI6Ijk5ZTgzZDc5LWEyYjgtNGYzZS1hZTdkLTQ5MTFhNzYzOWVkMyIsIlJhbmdlTGVuZ3RoIjo2LCJSZWZlcmVuY2VJZCI6ImQ0NmMxNGIzLTY2MDctNDllMS1hNzU4LWY0OWUyMzBmN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mQ0NmMxNGIzLTY2MDctNDllMS1hNzU4LWY0OWUyMzBmNDBm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E5LjExMDk5M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ucG9sLjIwMTkuMTEwOTkyIiwiVXJpU3RyaW5nIjoiaHR0cHM6Ly9kb2kub3JnLzEwLjEwMTYvai5lbnBvbC4yMDE5LjExMDk5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WJmZjZlMjEtZmJkNC00OGFkLWE2M2YtNmM3ZGU0Y2I1NWNiIiwiTW9kaWZpZWRPbiI6IjIwMjItMDEtMTJUMTE6MTE6MTEiLCJQcm9qZWN0Ijp7IiRyZWYiOiI4In19XS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1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NzcyNDZmNjMtM2M4Ny00NDMyLWFmYWEtMDJmODNmMWI4OWVlIiwiVGV4dCI6IigyMDE5KSIsIldBSVZlcnNpb24iOiI3LjAuMi4wIn0=}</w:instrText>
                </w:r>
                <w:r w:rsidR="000C5530" w:rsidRPr="000C5530">
                  <w:rPr>
                    <w:color w:val="000000"/>
                  </w:rPr>
                  <w:fldChar w:fldCharType="separate"/>
                </w:r>
                <w:r w:rsidR="00560364">
                  <w:rPr>
                    <w:color w:val="000000"/>
                  </w:rPr>
                  <w:t>(2019)</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c376ee4d-dfdd-4e87-aba8-a817c773909f"/>
                <w:id w:val="-1164768927"/>
                <w:placeholder>
                  <w:docPart w:val="E99E3CC1C61F4331984952D25D3D89F1"/>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hNjM4MjU2LTUyZGMtNDFkYS1hZjMxLTljYzQyNWYxYTJmMSIsIkVudHJpZXMiOlt7IiRpZCI6IjIiLCIkdHlwZSI6IlN3aXNzQWNhZGVtaWMuQ2l0YXZpLkNpdGF0aW9ucy5Xb3JkUGxhY2Vob2xkZXJFbnRyeSwgU3dpc3NBY2FkZW1pYy5DaXRhdmkiLCJJZCI6ImVjZGY3ZGJhLTIxNWEtNGM3Ni1iMDFhLWEwOTlmMGQzMWY1NiIsIlJhbmdlTGVuZ3RoIjo5LCJSZWZlcmVuY2VJZCI6ImIzYjZiNGYwLTkwNDgtNDY3Zi1hNDEwLTcxOWZjYmFhOWJk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NzLjIwMjAuMTAyMzQ0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c2NzLjIwMjAuMTAyMzQ0IiwiVXJpU3RyaW5nIjoiaHR0cHM6Ly9kb2kub3JnLzEwLjEwMTYvai5zY3MuMjAyMC4xMDIzN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}</w:instrText>
                </w:r>
                <w:r w:rsidR="000C5530" w:rsidRPr="000C5530">
                  <w:rPr>
                    <w:color w:val="000000"/>
                  </w:rPr>
                  <w:fldChar w:fldCharType="separate"/>
                </w:r>
                <w:r w:rsidR="00560364">
                  <w:rPr>
                    <w:color w:val="000000"/>
                  </w:rPr>
                  <w:t>Mi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4a638256-52dc-41da-af31-9cc425f1a2f1"/>
                <w:id w:val="-1777784214"/>
                <w:placeholder>
                  <w:docPart w:val="27051CEF0FAE4575878F04D087021B8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zNzZlZTRkLWRmZGQtNGU4Ny1hYmE4LWE4MTdjNzczOTA5ZiIsIkVudHJpZXMiOlt7IiRpZCI6IjIiLCIkdHlwZSI6IlN3aXNzQWNhZGVtaWMuQ2l0YXZpLkNpdGF0aW9ucy5Xb3JkUGxhY2Vob2xkZXJFbnRyeSwgU3dpc3NBY2FkZW1pYy5DaXRhdmkiLCJJZCI6IjU1OTBiNDQxLTQwOWQtNDhhOS1hMTcyLTM1ODYxMDEwOWZhMyIsIlJhbmdlTGVuZ3RoIjo2LCJSZWZlcmVuY2VJZCI6ImIzYjZiNGYwLTkwNDgtNDY3Zi1hNDEwLTcxOWZjYmFhOWJ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Y3MuMjAyMC4xMDIzNDQ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zY3MuMjAyMC4xMDIzNDQiLCJVcmlTdHJpbmciOiJodHRwczovL2RvaS5vcmcvMTAuMTAxNi9qLnNjcy4yMDIwLjEwMjM0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NGE2MzgyNTYtNTJkYy00MWRhLWFmMzEtOWNjNDI1ZjFhMmYx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aa127b82-1d3d-463b-9a00-13a7019e7979"/>
                <w:id w:val="-1870531500"/>
                <w:placeholder>
                  <w:docPart w:val="58A8DF44AB2840D49AAFF561C986E79F"/>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NiOTdmYTM3LTM3NjYtNDgyMC1iNzNiLWUyZjNmNTk5YTVhMSIsIkVudHJpZXMiOlt7IiRpZCI6IjIiLCIkdHlwZSI6IlN3aXNzQWNhZGVtaWMuQ2l0YXZpLkNpdGF0aW9ucy5Xb3JkUGxhY2Vob2xkZXJFbnRyeSwgU3dpc3NBY2FkZW1pYy5DaXRhdmkiLCJJZCI6IjYxMWU2NDUxLWNkMTUtNDUxOS05NzEzLTYyNDkyNTAzYTEyMyIsIlJhbmdlTGVuZ3RoIjoxMSwiUmVmZXJlbmNlSWQiOiIzMTBmYTAxNC1jY2Q3LTQ4NmEtODdkMC03ZjFjZDQxN2Y2N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}</w:instrText>
                </w:r>
                <w:r w:rsidR="000C5530" w:rsidRPr="000C5530">
                  <w:rPr>
                    <w:color w:val="000000"/>
                  </w:rPr>
                  <w:fldChar w:fldCharType="separate"/>
                </w:r>
                <w:r w:rsidR="00560364">
                  <w:rPr>
                    <w:color w:val="000000"/>
                  </w:rPr>
                  <w:t>Fang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cb97fa37-3766-4820-b73b-e2f3f599a5a1"/>
                <w:id w:val="-1242475099"/>
                <w:placeholder>
                  <w:docPart w:val="E999371CE64B4F0FA39470F1DC29B331"/>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FhMTI3YjgyLTFkM2QtNDYzYi05YTAwLTEzYTcwMTllNzk3OSIsIkVudHJpZXMiOlt7IiRpZCI6IjIiLCIkdHlwZSI6IlN3aXNzQWNhZGVtaWMuQ2l0YXZpLkNpdGF0aW9ucy5Xb3JkUGxhY2Vob2xkZXJFbnRyeSwgU3dpc3NBY2FkZW1pYy5DaXRhdmkiLCJJZCI6IjczZDJkOGU2LTBhN2ItNDk1OS04NGZkLTM5MjY4NDQ4NzUwMCIsIlJhbmdlTGVuZ3RoIjo2LCJSZWZlcmVuY2VJZCI6IjMxMGZhMDE0LWNjZDctNDg2YS04N2QwLTdmMWNkNDE3ZjY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tZW5nIiwiTGFzdE5hbWUiOiJGYW5nIiwiUHJvdGVjdGVkIjpmYWxzZSwiU2V4IjowLCJDcmVhdGVkQnkiOiJfRmVsaW5lIE1hcmllIFNjaG5hYWsiLCJDcmVhdGVkT24iOiIyMDIyLTA0LTExVDA4OjM3OjI3IiwiTW9kaWZpZWRCeSI6Il9GZWxpbmUgTWFyaWUgU2NobmFhayIsIklkIjoiYzllZTI2OWUtODJmNi00ZWU2LTk1MzctOTZkODcxYTNiN2U4IiwiTW9kaWZpZWRPbiI6IjIwMjItMDQtMTFUMDg6Mzc6Mjc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pIn1dfSwiVGFnIjoiQ2l0YXZpUGxhY2Vob2xkZXIjY2I5N2ZhMzctMzc2Ni00ODIwLWI3M2ItZTJmM2Y1OTlhNWEx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F6F2FD2"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493C712F"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E93AB7E" w14:textId="77777777" w:rsidR="00376658" w:rsidRPr="0043519C" w:rsidRDefault="002241AB">
            <w:pPr>
              <w:spacing w:after="0" w:line="240" w:lineRule="auto"/>
              <w:rPr>
                <w:lang w:eastAsia="de-DE"/>
              </w:rPr>
            </w:pPr>
            <w:r w:rsidRPr="0043519C">
              <w:rPr>
                <w:b/>
                <w:lang w:eastAsia="de-DE"/>
              </w:rPr>
              <w:t>C</w:t>
            </w:r>
          </w:p>
        </w:tc>
        <w:tc>
          <w:tcPr>
            <w:tcW w:w="12079"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226EF24" w14:textId="77777777" w:rsidR="00376658" w:rsidRPr="0043519C" w:rsidRDefault="002241AB">
            <w:pPr>
              <w:spacing w:after="0" w:line="240" w:lineRule="auto"/>
              <w:rPr>
                <w:lang w:eastAsia="de-DE"/>
              </w:rPr>
            </w:pPr>
            <w:r w:rsidRPr="0043519C">
              <w:rPr>
                <w:b/>
                <w:lang w:eastAsia="de-DE"/>
              </w:rPr>
              <w:t>Level of coverage/granularity</w:t>
            </w:r>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AB12746" w14:textId="77777777" w:rsidR="00376658" w:rsidRPr="0043519C" w:rsidRDefault="00376658">
            <w:pPr>
              <w:spacing w:after="0" w:line="240" w:lineRule="auto"/>
              <w:jc w:val="center"/>
              <w:rPr>
                <w:b/>
                <w:lang w:eastAsia="de-DE"/>
              </w:rPr>
            </w:pPr>
          </w:p>
        </w:tc>
      </w:tr>
      <w:tr w:rsidR="00376658" w:rsidRPr="0043519C" w14:paraId="5DA42599" w14:textId="77777777">
        <w:trPr>
          <w:trHeight w:val="540"/>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ECF003A" w14:textId="77777777" w:rsidR="00376658" w:rsidRPr="0043519C" w:rsidRDefault="002241AB">
            <w:pPr>
              <w:spacing w:after="0" w:line="240" w:lineRule="auto"/>
              <w:rPr>
                <w:lang w:eastAsia="de-DE"/>
              </w:rPr>
            </w:pPr>
            <w:r w:rsidRPr="0043519C">
              <w:rPr>
                <w:lang w:eastAsia="de-DE"/>
              </w:rPr>
              <w:t>C1</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564876FA" w14:textId="77777777" w:rsidR="00376658" w:rsidRPr="0043519C" w:rsidRDefault="002241AB">
            <w:pPr>
              <w:spacing w:after="0" w:line="240" w:lineRule="auto"/>
              <w:rPr>
                <w:lang w:eastAsia="de-DE"/>
              </w:rPr>
            </w:pPr>
            <w:r w:rsidRPr="0043519C">
              <w:rPr>
                <w:lang w:eastAsia="de-DE"/>
              </w:rPr>
              <w:t>Overview of all devices</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50940B8" w14:textId="77777777" w:rsidR="00376658" w:rsidRPr="0043519C" w:rsidRDefault="002241AB">
            <w:pPr>
              <w:spacing w:after="0" w:line="240" w:lineRule="auto"/>
              <w:rPr>
                <w:lang w:eastAsia="de-DE"/>
              </w:rPr>
            </w:pPr>
            <w:r w:rsidRPr="0043519C">
              <w:rPr>
                <w:szCs w:val="13"/>
              </w:rPr>
              <w:t>An overview value for all appliances indicates energy consumption.</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F049BE6" w14:textId="7D4A86B8" w:rsidR="00376658" w:rsidRPr="0043519C" w:rsidRDefault="00C70919">
            <w:pPr>
              <w:spacing w:after="0" w:line="240" w:lineRule="auto"/>
              <w:rPr>
                <w:lang w:eastAsia="de-DE"/>
              </w:rPr>
            </w:pPr>
            <w:sdt>
              <w:sdtPr>
                <w:rPr>
                  <w:color w:val="000000"/>
                  <w:lang w:eastAsia="de-DE"/>
                </w:rPr>
                <w:alias w:val="To edit, see citavi.com/edit"/>
                <w:tag w:val="CitaviPlaceholder#50235acc-ed97-4953-9c65-6dbdb8782613"/>
                <w:id w:val="570930649"/>
                <w:placeholder>
                  <w:docPart w:val="33890DE291F54FF997D016B8D93E2F97"/>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GZmZWIwLThlOWUtNGI4Ni1hOThhLWVhNDM3NGQ2MjQ3OC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NTAyMzVhY2MtZWQ5Ny00OTUzLTljNjUtNmRiZGI4NzgyNjEzIiwiVGV4dCI6IkNoYXR6aWdlb3JnaW91IGFuZCBBbmRyZW91IiwiV0FJVmVyc2lvbiI6IjcuMC4yLjAifQ==}</w:instrText>
                </w:r>
                <w:r w:rsidR="000C5530" w:rsidRPr="000C5530">
                  <w:rPr>
                    <w:color w:val="000000"/>
                  </w:rPr>
                  <w:fldChar w:fldCharType="separate"/>
                </w:r>
                <w:r w:rsidR="00560364">
                  <w:rPr>
                    <w:color w:val="000000"/>
                  </w:rPr>
                  <w:t>Chatzigeorgiou and Andreou</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cb6d3440-179d-47a8-b07a-aaed75ea72cb"/>
                <w:id w:val="340438324"/>
                <w:placeholder>
                  <w:docPart w:val="4124D66643C543128CD6EFBC92DFB8C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wMjM1YWNjLWVkOTctNDk1My05YzY1LTZkYmRiODc4MjYxMyIsIkVudHJpZXMiOlt7IiRpZCI6IjIiLCIkdHlwZSI6IlN3aXNzQWNhZGVtaWMuQ2l0YXZpLkNpdGF0aW9ucy5Xb3JkUGxhY2Vob2xkZXJFbnRyeSwgU3dpc3NBY2FkZW1pYy5DaXRhdmkiLCJJZCI6ImU3YWYwMzY2LTAyYTMtNGZlYy1iNDY1LThkYmFhOWQxZmMyMS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Y2I2ZDM0NDAtMTc5ZC00N2E4LWIwN2EtYWFlZDc1ZWE3MmNiIiwiVGV4dCI6IigyMDIxKSIsIldBSVZlcnNpb24iOiI3LjAuMi4wIn0=}</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70abc2b9-39f8-4e01-9d76-9cc3351fbc93"/>
                <w:id w:val="1987514098"/>
                <w:placeholder>
                  <w:docPart w:val="18BBDA2AC07D46A3ABFEBDB8C5F5A0D0"/>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E1NWJlY2ViLTg0YTItNGFhNC04YTQ0LTAzNWQ0ZDlhYWQ0OSIsIkVudHJpZXMiOlt7IiRpZCI6IjIiLCIkdHlwZSI6IlN3aXNzQWNhZGVtaWMuQ2l0YXZpLkNpdGF0aW9ucy5Xb3JkUGxhY2Vob2xkZXJFbnRyeSwgU3dpc3NBY2FkZW1pYy5DaXRhdmkiLCJJZCI6ImEwMzIxZTMyLTUzNmUtNDMxNi04YWQ3LTY5ZWE2ZGZiY2MwMCIsIlJhbmdlTGVuZ3RoIjoxMSwiUmVmZXJlbmNlSWQiOiJlNWRlODMzMS0yNWI5LTQ5ZDEtYmJmZi01MDQ4YzdlNWRl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ZTVkZTgzMzEtMjViOS00OWQxLWJiZmYtNTA0OGM3ZTVkZ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zOS9zc3JuLjM0MTQzMj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xMzkvc3Nybi4zNDE0MzI4IiwiVXJpU3RyaW5nIjoiaHR0cHM6Ly9kb2kub3JnLzEwLjIxMzkvc3Nybi4zNDE0Mz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2E5NTk4NS1hOTczLTQ4YzktYjcwZC1iYTg2NGZjMTk2ZTgiLCJNb2RpZmllZE9uIjoiMjAyMi0wMS0xMlQxMToxMToxMSIsIlByb2plY3QiOnsiJHJlZiI6IjgifX1dLCJOdW1iZXIiOiIzNzIiLCJPcmdhbml6YXRpb25zIjpbXSwiT3RoZXJzSW52b2x2ZWQiOltdLCJQYWdlQ291bnQiOiIxOCI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}</w:instrText>
                </w:r>
                <w:r w:rsidR="000C5530" w:rsidRPr="000C5530">
                  <w:rPr>
                    <w:color w:val="000000"/>
                  </w:rPr>
                  <w:fldChar w:fldCharType="separate"/>
                </w:r>
                <w:r w:rsidR="00560364">
                  <w:rPr>
                    <w:color w:val="000000"/>
                  </w:rPr>
                  <w:t>Meub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a55beceb-84a2-4aa4-8a44-035d4d9aad49"/>
                <w:id w:val="-804085792"/>
                <w:placeholder>
                  <w:docPart w:val="18BBDA2AC07D46A3ABFEBDB8C5F5A0D0"/>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cwYWJjMmI5LTM5ZjgtNGUwMS05ZDc2LTljYzMzNTFmYmM5MyIsIkVudHJpZXMiOlt7IiRpZCI6IjIiLCIkdHlwZSI6IlN3aXNzQWNhZGVtaWMuQ2l0YXZpLkNpdGF0aW9ucy5Xb3JkUGxhY2Vob2xkZXJFbnRyeSwgU3dpc3NBY2FkZW1pYy5DaXRhdmkiLCJJZCI6ImRkY2M3OTBkLThiOGItNGVhNy04NDFmLTA5NDZlOWE2NDViNSIsIlJhbmdlTGVuZ3RoIjo2LCJSZWZlcmVuY2VJZCI6ImU1ZGU4MzMxLTI1YjktNDlkMS1iYmZmLTUwNDhjN2U1ZGV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U1ZGU4MzMxLTI1YjktNDlkMS1iYmZmLTUwNDhjN2U1ZGVk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DE0MzI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M5L3Nzcm4uMzQxNDMyOCIsIlVyaVN0cmluZyI6Imh0dHBzOi8vZG9pLm9yZy8xMC4yMTM5L3Nzcm4uMzQxNDM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NhOTU5ODUtYTk3My00OGM5LWI3MGQtYmE4NjRmYzE5NmU4IiwiTW9kaWZpZWRPbiI6IjIwMjItMDEtMTJUMTE6MTE6MTEiLCJQcm9qZWN0Ijp7IiRyZWYiOiI4In19XSwiTnVtYmVyIjoiMzcyIiwiT3JnYW5pemF0aW9ucyI6W10sIk90aGVyc0ludm9sdmVkIjpbXSwiUGFnZUNvdW50IjoiMTgi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hNTViZWNlYi04NGEyLTRhYTQtOGE0NC0wMzVkNGQ5YWFkNDkiLCJUZXh0IjoiKDIwMTkpIiwiV0FJVmVyc2lvbiI6IjcuMC4yLjAifQ==}</w:instrText>
                </w:r>
                <w:r w:rsidR="000C5530" w:rsidRPr="000C5530">
                  <w:rPr>
                    <w:color w:val="000000"/>
                  </w:rPr>
                  <w:fldChar w:fldCharType="separate"/>
                </w:r>
                <w:r w:rsidR="00560364">
                  <w:rPr>
                    <w:color w:val="000000"/>
                  </w:rPr>
                  <w:t>(2019)</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8a3f1767-d6d6-4cf2-89dd-57e155b8562e"/>
                <w:id w:val="-512382467"/>
                <w:placeholder>
                  <w:docPart w:val="2232C2D5179840C9B0CB359078CBDA1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yNjVkMmIwLWQ4Y2ItNGUzOS1iMGIyLTIxZDY5NTI2ZmIzNiIsIkVudHJpZXMiOlt7IiRpZCI6IjIiLCIkdHlwZSI6IlN3aXNzQWNhZGVtaWMuQ2l0YXZpLkNpdGF0aW9ucy5Xb3JkUGxhY2Vob2xkZXJFbnRyeSwgU3dpc3NBY2FkZW1pYy5DaXRhdmkiLCJJZCI6IjgxNjRhNTNlLWQyYzctNDg1Yy04YjQzLTE2NzRmNDM3ZmM2ZiIsIlJhbmdlTGVuZ3RoIjoxNSwiUmVmZXJlbmNlSWQiOiI3N2NmZjY1OS03N2M4LTQwYWUtOWU3ZS1kMmFiYWEyODgx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yMTkzNzg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VuMTIxOTM3ODgiLCJVcmlTdHJpbmciOiJodHRwczovL2RvaS5vcmcvMTAuMzM5MC9lbjEyMTkzNzg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3NzQwMTQ2Yi1lOGQ5LTQ5MmEtYTkzMC0yZDg0OGExMzhiODgiLCJNb2RpZmllZE9uIjoiMjAyMi0wMy0wOFQxMjoyOTowMSIsIlByb2plY3QiOnsiJHJlZiI6IjgifX1dLCJOdW1iZXIiOiIzNzg4IiwiT3JnYW5pemF0aW9ucyI6W10sIk90aGVyc0ludm9sdmVkIjpbXSwiUGFnZUNvdW50IjoiMTgi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lphbmdoZXJpIGV0IGFsLiJ9XX0sIlRhZyI6IkNpdGF2aVBsYWNlaG9sZGVyIzhhM2YxNzY3LWQ2ZDYtNGNmMi04OWRkLTU3ZTE1NWI4NTYyZSIsIlRleHQiOiJaYW5naGVyaSBldCBhbC4iLCJXQUlWZXJzaW9uIjoiNy4wLjIuMCJ9}</w:instrText>
                </w:r>
                <w:r w:rsidR="000C5530" w:rsidRPr="000C5530">
                  <w:rPr>
                    <w:color w:val="000000"/>
                  </w:rPr>
                  <w:fldChar w:fldCharType="separate"/>
                </w:r>
                <w:r w:rsidR="00560364">
                  <w:rPr>
                    <w:color w:val="000000"/>
                  </w:rPr>
                  <w:t>Zangheri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a265d2b0-d8cb-4e39-b0b2-21d69526fb36"/>
                <w:id w:val="-786505964"/>
                <w:placeholder>
                  <w:docPart w:val="E72686E073D84768B03A6D8067445BA4"/>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hhM2YxNzY3LWQ2ZDYtNGNmMi04OWRkLTU3ZTE1NWI4NTYyZSIsIkVudHJpZXMiOlt7IiRpZCI6IjIiLCIkdHlwZSI6IlN3aXNzQWNhZGVtaWMuQ2l0YXZpLkNpdGF0aW9ucy5Xb3JkUGxhY2Vob2xkZXJFbnRyeSwgU3dpc3NBY2FkZW1pYy5DaXRhdmkiLCJJZCI6IjViNWUwYmUyLTQ2NGUtNGZlMC05OWJjLTBhODUxN2ZiZTc2NyIsIlJhbmdlTGVuZ3RoIjo2LCJSZWZlcmVuY2VJZCI6Ijc3Y2ZmNjU5LTc3YzgtNDBhZS05ZTdlLWQyYWJhYTI4ODE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jE5Mzc4O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yMTkzNzg4IiwiVXJpU3RyaW5nIjoiaHR0cHM6Ly9kb2kub3JnLzEwLjMzOTAvZW4xMjE5Mzc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zc0MDE0NmItZThkOS00OTJhLWE5MzAtMmQ4NDhhMTM4Yjg4IiwiTW9kaWZpZWRPbiI6IjIwMjItMDMtMDhUMTI6Mjk6MDEiLCJQcm9qZWN0Ijp7IiRyZWYiOiI4In19XSwiTnVtYmVyIjoiMzc4OCI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TI2NWQyYjAtZDhjYi00ZTM5LWIwYjItMjFkNjk1MjZmYjM2IiwiVGV4dCI6IigyMDE5KSIsIldBSVZlcnNpb24iOiI3LjAuMi4wIn0=}</w:instrText>
                </w:r>
                <w:r w:rsidR="000C5530" w:rsidRPr="000C5530">
                  <w:rPr>
                    <w:color w:val="000000"/>
                  </w:rPr>
                  <w:fldChar w:fldCharType="separate"/>
                </w:r>
                <w:r w:rsidR="00560364">
                  <w:rPr>
                    <w:color w:val="000000"/>
                  </w:rPr>
                  <w:t>(2019)</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EDDA437" w14:textId="77777777" w:rsidR="00376658" w:rsidRPr="0043519C" w:rsidRDefault="002241AB">
            <w:pPr>
              <w:spacing w:after="0" w:line="240" w:lineRule="auto"/>
              <w:jc w:val="center"/>
              <w:rPr>
                <w:lang w:eastAsia="de-DE"/>
              </w:rPr>
            </w:pPr>
            <w:r w:rsidRPr="0043519C">
              <w:rPr>
                <w:lang w:eastAsia="de-DE"/>
              </w:rPr>
              <w:t>2</w:t>
            </w:r>
          </w:p>
          <w:p w14:paraId="07F1ADC5" w14:textId="77777777" w:rsidR="00376658" w:rsidRPr="0043519C" w:rsidRDefault="002241AB">
            <w:pPr>
              <w:spacing w:after="0" w:line="240" w:lineRule="auto"/>
              <w:jc w:val="center"/>
              <w:rPr>
                <w:lang w:eastAsia="de-DE"/>
              </w:rPr>
            </w:pPr>
            <w:r w:rsidRPr="0043519C">
              <w:rPr>
                <w:lang w:eastAsia="de-DE"/>
              </w:rPr>
              <w:t>(4,6)</w:t>
            </w:r>
          </w:p>
        </w:tc>
      </w:tr>
      <w:tr w:rsidR="00376658" w:rsidRPr="0043519C" w14:paraId="06B408FB" w14:textId="77777777">
        <w:trPr>
          <w:trHeight w:val="540"/>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D433FE9" w14:textId="77777777" w:rsidR="00376658" w:rsidRPr="0043519C" w:rsidRDefault="002241AB">
            <w:pPr>
              <w:spacing w:after="0" w:line="240" w:lineRule="auto"/>
              <w:rPr>
                <w:lang w:eastAsia="de-DE"/>
              </w:rPr>
            </w:pPr>
            <w:r w:rsidRPr="0043519C">
              <w:rPr>
                <w:lang w:eastAsia="de-DE"/>
              </w:rPr>
              <w:t>C2</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17F7CBFA" w14:textId="77777777" w:rsidR="00376658" w:rsidRPr="0043519C" w:rsidRDefault="002241AB">
            <w:pPr>
              <w:spacing w:after="0" w:line="240" w:lineRule="auto"/>
              <w:rPr>
                <w:lang w:eastAsia="de-DE"/>
              </w:rPr>
            </w:pPr>
            <w:r w:rsidRPr="0043519C">
              <w:rPr>
                <w:lang w:eastAsia="de-DE"/>
              </w:rPr>
              <w:t>Appliance-specific</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858F2E4" w14:textId="77777777" w:rsidR="00376658" w:rsidRPr="0043519C" w:rsidRDefault="002241AB">
            <w:pPr>
              <w:spacing w:after="0" w:line="240" w:lineRule="auto"/>
              <w:rPr>
                <w:lang w:eastAsia="de-DE"/>
              </w:rPr>
            </w:pPr>
            <w:r w:rsidRPr="0043519C">
              <w:rPr>
                <w:szCs w:val="13"/>
              </w:rPr>
              <w:t>Energy consumption is measured and indicated for each appliance individually, e.g., lighting, dishwasher, washing machine, heating.</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76AC9BB" w14:textId="53E88963" w:rsidR="00376658" w:rsidRPr="0043519C" w:rsidRDefault="00C70919">
            <w:pPr>
              <w:spacing w:after="0" w:line="240" w:lineRule="auto"/>
              <w:rPr>
                <w:lang w:eastAsia="de-DE"/>
              </w:rPr>
            </w:pPr>
            <w:sdt>
              <w:sdtPr>
                <w:rPr>
                  <w:color w:val="000000"/>
                  <w:lang w:eastAsia="de-DE"/>
                </w:rPr>
                <w:alias w:val="To edit, see citavi.com/edit"/>
                <w:tag w:val="CitaviPlaceholder#b7b41425-8fb5-43dc-9b3e-bca5e9192739"/>
                <w:id w:val="1344748987"/>
                <w:placeholder>
                  <w:docPart w:val="E40CCBE0B3694DA5BB2B8D4543C0F86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ViYWQ2Y2QxLWU0OTYtNDRiZC05MTBmLThmMGEyZGNiMWExNyIsIkVudHJpZXMiOlt7IiRpZCI6IjIiLCIkdHlwZSI6IlN3aXNzQWNhZGVtaWMuQ2l0YXZpLkNpdGF0aW9ucy5Xb3JkUGxhY2Vob2xkZXJFbnRyeSwgU3dpc3NBY2FkZW1pYy5DaXRhdmkiLCJJZCI6ImIzMTJlOWViLTZkODQtNDQzNy1hZmI4LTc2ZDhiNGFlZjI0NS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YjdiNDE0MjUtOGZiNS00M2RjLTliM2UtYmNhNWU5MTkyNzM5IiwiVGV4dCI6Ik5lbWF0aSBhbmQgUGVubiIsIldBSVZlcnNpb24iOiI3LjAuMi4wIn0=}</w:instrText>
                </w:r>
                <w:r w:rsidR="000C5530" w:rsidRPr="000C5530">
                  <w:rPr>
                    <w:color w:val="000000"/>
                  </w:rPr>
                  <w:fldChar w:fldCharType="separate"/>
                </w:r>
                <w:r w:rsidR="00560364">
                  <w:rPr>
                    <w:color w:val="000000"/>
                  </w:rPr>
                  <w:t>Nemati and Penn</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5bad6cd1-e496-44bd-910f-8f0a2dcb1a17"/>
                <w:id w:val="-1682419091"/>
                <w:placeholder>
                  <w:docPart w:val="596F0149394D45B3A02F59C303FF05A4"/>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3YjQxNDI1LThmYjUtNDNkYy05YjNlLWJjYTVlOTE5MjczOSIsIkVudHJpZXMiOlt7IiRpZCI6IjIiLCIkdHlwZSI6IlN3aXNzQWNhZGVtaWMuQ2l0YXZpLkNpdGF0aW9ucy5Xb3JkUGxhY2Vob2xkZXJFbnRyeSwgU3dpc3NBY2FkZW1pYy5DaXRhdmkiLCJJZCI6IjZiMGZkNDMwLWE0MmUtNGY0Ni04YTA5LWQzMjRiYjI2MGY5MC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M1YmFkNmNkMS1lNDk2LTQ0YmQtOTEwZi04ZjBhMmRjYjFhMTciLCJUZXh0IjoiKDIwMjApIiwiV0FJVmVyc2lvbiI6IjcuMC4yLjAifQ==}</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bf03ffc6-463a-431c-9bd7-f52821384462"/>
                <w:id w:val="18174"/>
                <w:placeholder>
                  <w:docPart w:val="596F0149394D45B3A02F59C303FF05A4"/>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YjU4NTFlLTcwNzUtNGVjMy1iMTRkLWYyMzAwODg2YmQxYiIsIlJhbmdlTGVuZ3RoIjoyNiwiUmVmZXJlbmNlSWQiOiI5NDVjY2Q2OC02Yjk2LTQ3YWUtYjU2NS0zNDM2NDJhZjEy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C4xMTAx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wLjExMDE4NyIsIlVyaVN0cmluZyI6Imh0dHBzOi8vZG9pLm9yZy8xMC4xMDE2L2oucnNlci4yMDIwLjExMDE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I5VDE3OjU1OjExIiwiTW9kaWZpZWRCeSI6Il9GZWxpbmUgTWFyaWUgU2NobmFhayIsIklkIjoiZjlmNzIxMzMtZjgyNi00NzdmLThhNGUtNmNlNjg3YzI5OGFhIiwiTW9kaWZpZWRPbiI6IjIwMjItMDEtMjlUMTc6NTU6MTE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1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}</w:instrText>
                </w:r>
                <w:r w:rsidR="000C5530" w:rsidRPr="000C5530">
                  <w:rPr>
                    <w:color w:val="000000"/>
                  </w:rPr>
                  <w:fldChar w:fldCharType="separate"/>
                </w:r>
                <w:r w:rsidR="00560364">
                  <w:rPr>
                    <w:color w:val="000000"/>
                  </w:rPr>
                  <w:t>Chatzigeorgiou and Andreou</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deb190b7-6c05-49c0-ae1a-847d3d9578b0"/>
                <w:id w:val="-1212957498"/>
                <w:placeholder>
                  <w:docPart w:val="2C042B2062484B1EBF96E3A84A93AC7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JmMDNmZmM2LTQ2M2EtNDMxYy05YmQ3LWY1MjgyMTM4NDQ2MiIsIkVudHJpZXMiOlt7IiRpZCI6IjIiLCIkdHlwZSI6IlN3aXNzQWNhZGVtaWMuQ2l0YXZpLkNpdGF0aW9ucy5Xb3JkUGxhY2Vob2xkZXJFbnRyeSwgU3dpc3NBY2FkZW1pYy5DaXRhdmkiLCJJZCI6IjUzMDY0YmQxLTYwZDktNGRkZi1hMjQ0LTkxYTlmZGEwMjcyZSIsIlJhbmdlTGVuZ3RoIjo2LCJSZWZlcmVuY2VJZCI6Ijk0NWNjZDY4LTZiOTYtNDdhZS1iNTY1LTM0MzY0MmFmMT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AuMTEwMTg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zZXIuMjAyMC4xMTAxODciLCJVcmlTdHJpbmciOiJodHRwczovL2RvaS5vcmcvMTAuMTAxNi9qLnJzZXIuMjAyMC4xMTAx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yOVQxNzo1NToxMSIsIk1vZGlmaWVkQnkiOiJfRmVsaW5lIE1hcmllIFNjaG5hYWsiLCJJZCI6ImY5ZjcyMTMzLWY4MjYtNDc3Zi04YTRlLTZjZTY4N2MyOThhYSIsIk1vZGlmaWVkT24iOiIyMDIyLTAxLTI5VDE3OjU1OjExIiwiUHJvamVjdCI6eyIkcmVmIjoiOCJ9fV0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ZGViMTkwYjctNmMwNS00OWMwLWFlMWEtODQ3ZDNkOTU3OGIwIiwiVGV4dCI6IigyMDIxKSIsIldBSVZlcnNpb24iOiI3LjAuMi4wIn0=}</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9f43088e-aec1-47fd-90ea-933240e5ce7c"/>
                <w:id w:val="-654919226"/>
                <w:placeholder>
                  <w:docPart w:val="0750ACEA54924319AEDBC88DDBD1D8F8"/>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E1ZjQ3ZTE3LThjOWUtNDhlNS04YmRkLWEyYzdmYjE2ODM0NiIsIkVudHJpZXMiOlt7IiRpZCI6IjIiLCIkdHlwZSI6IlN3aXNzQWNhZGVtaWMuQ2l0YXZpLkNpdGF0aW9ucy5Xb3JkUGxhY2Vob2xkZXJFbnRyeSwgU3dpc3NBY2FkZW1pYy5DaXRhdmkiLCJJZCI6ImY0YzVhMmI1LTYzOTItNGE1ZS04MGM0LTEyYzIyZTliNDY1OCIsIlJhbmdlTGVuZ3RoIjoxNywiUmVmZXJlbmNlSWQiOiIxMGQwOGZjYy0zN2NlLTQ5OTEtYmRiMy02YjUxMTRmYjFi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ZWwiLCJMYXN0TmFtZSI6IkJyw7xsaXNhdWVyIiwiUHJvdGVjdGVkIjpmYWxzZSwiU2V4IjoyLCJDcmVhdGVkQnkiOiJfRmVsaW5lIE1hcmllIFNjaG5hYWsiLCJDcmVhdGVkT24iOiIyMDIyLTAxLTEyVDExOjExOjExIiwiTW9kaWZpZWRCeSI6Il9GZWxpbmUgTWFyaWUgU2NobmFhayIsIklkIjoiNmY5MmU2MzktM2I1OS00OTY3LTkxZTEtNzU0YjlmZWQxNjAyIiwiTW9kaWZpZWRPbiI6IjIwMjItMDEtMTJUMTE6MTE6MTE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IwLjExMTc0Mi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VucG9sLjIwMjAuMTExNzQyIiwiVXJpU3RyaW5nIjoiaHR0cHM6Ly9kb2kub3JnLzEwLjEwMTYvai5lbnBvbC4yMDIwLjExMTc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mNDVhZWQtZmU1OC00ZmM5LWEyMWYtZGEzZWY2MTAyZWE2IiwiTW9kaWZpZWRPbiI6IjIwMjItMDEtMTJUMTE6MTE6MTEiLCJQcm9qZWN0Ijp7IiRyZWYiOiI4In19XS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EtOTwvb3M+IiwiUGVyaW9kaWNhbCI6eyIkaWQiOiIxOC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}</w:instrText>
                </w:r>
                <w:r w:rsidR="000C5530" w:rsidRPr="000C5530">
                  <w:rPr>
                    <w:color w:val="000000"/>
                  </w:rPr>
                  <w:fldChar w:fldCharType="separate"/>
                </w:r>
                <w:r w:rsidR="00560364">
                  <w:rPr>
                    <w:color w:val="000000"/>
                  </w:rPr>
                  <w:t>Brülisauer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15f47e17-8c9e-48e5-8bdd-a2c7fb168346"/>
                <w:id w:val="-736317656"/>
                <w:placeholder>
                  <w:docPart w:val="0750ACEA54924319AEDBC88DDBD1D8F8"/>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lmNDMwODhlLWFlYzEtNDdmZC05MGVhLTkzMzI0MGU1Y2U3YyIsIkVudHJpZXMiOlt7IiRpZCI6IjIiLCIkdHlwZSI6IlN3aXNzQWNhZGVtaWMuQ2l0YXZpLkNpdGF0aW9ucy5Xb3JkUGxhY2Vob2xkZXJFbnRyeSwgU3dpc3NBY2FkZW1pYy5DaXRhdmkiLCJJZCI6IjM3NzQ4NTE2LWUwYmUtNGIxZC05ZTJkLWRjMGRlM2NlMTU0YSIsIlJhbmdlTGVuZ3RoIjo2LCJSZWZlcmVuY2VJZCI6IjEwZDA4ZmNjLTM3Y2UtNDk5MS1iZGIzLTZiNTExNGZiMWI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DI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bnBvbC4yMDIwLjExMTc0MiIsIlVyaVN0cmluZyI6Imh0dHBzOi8vZG9pLm9yZy8xMC4xMDE2L2ouZW5wb2wuMjAyMC4xMTE3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MyZjQ1YWVkLWZlNTgtNGZjOS1hMjFmLWRhM2VmNjEwMmVhNiIsIk1vZGlmaWVkT24iOiIyMDIyLTAxLTEyVDExOjExOjExIiwiUHJvamVjdCI6eyIkcmVmIjoiOCJ9fV0sIk9yZ2FuaXphdGlvbnMiOltdLCJPdGhlcnNJbnZvbHZlZCI6W10sIlBhZ2VDb3VudCI6IjkiLCJQYWdlUmFuZ2UiOiI8c3A+XHJcbiAgPG4+MTwvbj5cclxuICA8aW4+dHJ1ZTwvaW4+XHJcbiAgPG9zPjE8L29zPlxyXG4gIDxwcz4xPC9wcz5cclxuPC9zcD5cclxuPGVwPlxyXG4gIDxuPjk8L24+XHJcbiAgPGluPnRydWU8L2luPlxyXG4gIDxvcz45PC9vcz5cclxuICA8cHM+OTwvcHM+XHJcbjwvZXA+XHJcbjxvcz4xLTk8L29zPiIsIlBlcmlvZGljYWwiOnsiJGlkIjoiMTg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yMCkifV19LCJUYWciOiJDaXRhdmlQbGFjZWhvbGRlciMxNWY0N2UxNy04YzllLTQ4ZTUtOGJkZC1hMmM3ZmIxNjgzNDYiLCJUZXh0IjoiKDIwMjApIiwiV0FJVmVyc2lvbiI6IjcuMC4yLjAifQ==}</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285b705b-30db-4f38-a818-69b664a90690"/>
                <w:id w:val="2084333791"/>
                <w:placeholder>
                  <w:docPart w:val="0750ACEA54924319AEDBC88DDBD1D8F8"/>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wNDM5OTVjLTEzOGUtNDYwNC04NmNjLTQzOGVmMjcyZjIxNSIsIkVudHJpZXMiOlt7IiRpZCI6IjIiLCIkdHlwZSI6IlN3aXNzQWNhZGVtaWMuQ2l0YXZpLkNpdGF0aW9ucy5Xb3JkUGxhY2Vob2xkZXJFbnRyeSwgU3dpc3NBY2FkZW1pYy5DaXRhdmkiLCJJZCI6IjY0NzcxMzUxLWJjMDgtNGZhZi04NGI1LWUxZGM5NzE5MTJiYiIsIlJhbmdlTGVuZ3RoIjoxNSwiUmVmZXJlbmNlSWQiOiI3N2NmZjY1OS03N2M4LTQwYWUtOWU3ZS1kMmFiYWEyODgx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yMTkzNzg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VuMTIxOTM3ODgiLCJVcmlTdHJpbmciOiJodHRwczovL2RvaS5vcmcvMTAuMzM5MC9lbjEyMTkzNzg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3NzQwMTQ2Yi1lOGQ5LTQ5MmEtYTkzMC0yZDg0OGExMzhiODgiLCJNb2RpZmllZE9uIjoiMjAyMi0wMy0wOFQxMjoyOTowMSIsIlByb2plY3QiOnsiJHJlZiI6IjgifX1dLCJOdW1iZXIiOiIzNzg4IiwiT3JnYW5pemF0aW9ucyI6W10sIk90aGVyc0ludm9sdmVkIjpbXSwiUGFnZUNvdW50IjoiMTgi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}</w:instrText>
                </w:r>
                <w:r w:rsidR="000C5530" w:rsidRPr="000C5530">
                  <w:rPr>
                    <w:color w:val="000000"/>
                  </w:rPr>
                  <w:fldChar w:fldCharType="separate"/>
                </w:r>
                <w:r w:rsidR="00560364">
                  <w:rPr>
                    <w:color w:val="000000"/>
                  </w:rPr>
                  <w:t>Zangheri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b043995c-138e-4604-86cc-438ef272f215"/>
                <w:id w:val="-639346713"/>
                <w:placeholder>
                  <w:docPart w:val="E40CCBE0B3694DA5BB2B8D4543C0F86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4NWI3MDViLTMwZGItNGYzOC1hODE4LTY5YjY2NGE5MDY5MCIsIkVudHJpZXMiOlt7IiRpZCI6IjIiLCIkdHlwZSI6IlN3aXNzQWNhZGVtaWMuQ2l0YXZpLkNpdGF0aW9ucy5Xb3JkUGxhY2Vob2xkZXJFbnRyeSwgU3dpc3NBY2FkZW1pYy5DaXRhdmkiLCJJZCI6IjVmZGE2ZjFiLWQ4MTctNDgxOC04ZjVhLTVhNjliY2M3ZDBiMCIsIlJhbmdlTGVuZ3RoIjo2LCJSZWZlcmVuY2VJZCI6Ijc3Y2ZmNjU5LTc3YzgtNDBhZS05ZTdlLWQyYWJhYTI4ODE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jE5Mzc4O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yMTkzNzg4IiwiVXJpU3RyaW5nIjoiaHR0cHM6Ly9kb2kub3JnLzEwLjMzOTAvZW4xMjE5Mzc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zc0MDE0NmItZThkOS00OTJhLWE5MzAtMmQ4NDhhMTM4Yjg4IiwiTW9kaWZpZWRPbiI6IjIwMjItMDMtMDhUMTI6Mjk6MDEiLCJQcm9qZWN0Ijp7IiRyZWYiOiI4In19XSwiTnVtYmVyIjoiMzc4OCI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jA0Mzk5NWMtMTM4ZS00NjA0LTg2Y2MtNDM4ZWYyNzJmMjE1IiwiVGV4dCI6IigyMDE5KSIsIldBSVZlcnNpb24iOiI3LjAuMi4wIn0=}</w:instrText>
                </w:r>
                <w:r w:rsidR="000C5530" w:rsidRPr="000C5530">
                  <w:rPr>
                    <w:color w:val="000000"/>
                  </w:rPr>
                  <w:fldChar w:fldCharType="separate"/>
                </w:r>
                <w:r w:rsidR="00560364">
                  <w:rPr>
                    <w:color w:val="000000"/>
                  </w:rPr>
                  <w:t>(2019)</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6C9C78D" w14:textId="77777777" w:rsidR="00376658" w:rsidRPr="0043519C" w:rsidRDefault="002241AB">
            <w:pPr>
              <w:spacing w:after="0" w:line="240" w:lineRule="auto"/>
              <w:jc w:val="center"/>
              <w:rPr>
                <w:lang w:eastAsia="de-DE"/>
              </w:rPr>
            </w:pPr>
            <w:r w:rsidRPr="0043519C">
              <w:rPr>
                <w:lang w:eastAsia="de-DE"/>
              </w:rPr>
              <w:t>4</w:t>
            </w:r>
          </w:p>
          <w:p w14:paraId="45F9440A" w14:textId="77777777" w:rsidR="00376658" w:rsidRPr="0043519C" w:rsidRDefault="002241AB">
            <w:pPr>
              <w:spacing w:after="0" w:line="240" w:lineRule="auto"/>
              <w:jc w:val="center"/>
              <w:rPr>
                <w:lang w:eastAsia="de-DE"/>
              </w:rPr>
            </w:pPr>
            <w:r w:rsidRPr="0043519C">
              <w:rPr>
                <w:lang w:eastAsia="de-DE"/>
              </w:rPr>
              <w:t>(1,2,4,6)</w:t>
            </w:r>
          </w:p>
        </w:tc>
      </w:tr>
      <w:tr w:rsidR="00376658" w:rsidRPr="0043519C" w14:paraId="40AC8358"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3C93463" w14:textId="77777777" w:rsidR="00376658" w:rsidRPr="0043519C" w:rsidRDefault="002241AB">
            <w:pPr>
              <w:spacing w:after="0" w:line="240" w:lineRule="auto"/>
              <w:rPr>
                <w:b/>
                <w:lang w:eastAsia="de-DE"/>
              </w:rPr>
            </w:pPr>
            <w:r w:rsidRPr="0043519C">
              <w:rPr>
                <w:b/>
                <w:lang w:eastAsia="de-DE"/>
              </w:rPr>
              <w:t>D</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8EBA471" w14:textId="77777777" w:rsidR="00376658" w:rsidRPr="0043519C" w:rsidRDefault="002241AB">
            <w:pPr>
              <w:spacing w:after="0" w:line="240" w:lineRule="auto"/>
              <w:rPr>
                <w:b/>
                <w:lang w:eastAsia="de-DE"/>
              </w:rPr>
            </w:pPr>
            <w:r w:rsidRPr="0043519C">
              <w:rPr>
                <w:b/>
                <w:lang w:eastAsia="de-DE"/>
              </w:rPr>
              <w:t>Push notifications</w:t>
            </w:r>
          </w:p>
        </w:tc>
        <w:tc>
          <w:tcPr>
            <w:tcW w:w="11159"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3103ACD" w14:textId="77777777" w:rsidR="00376658" w:rsidRPr="0043519C" w:rsidRDefault="002241AB">
            <w:pPr>
              <w:spacing w:after="0" w:line="240" w:lineRule="auto"/>
              <w:rPr>
                <w:b/>
                <w:lang w:eastAsia="de-DE"/>
              </w:rPr>
            </w:pPr>
            <w:r w:rsidRPr="0043519C">
              <w:rPr>
                <w:szCs w:val="13"/>
              </w:rPr>
              <w:t>Push notifications alert to…</w:t>
            </w:r>
          </w:p>
        </w:tc>
      </w:tr>
      <w:tr w:rsidR="00376658" w:rsidRPr="0043519C" w14:paraId="52238BB1"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5379BA4" w14:textId="77777777" w:rsidR="00376658" w:rsidRPr="0043519C" w:rsidRDefault="002241AB">
            <w:pPr>
              <w:spacing w:after="0" w:line="240" w:lineRule="auto"/>
              <w:rPr>
                <w:lang w:eastAsia="de-DE"/>
              </w:rPr>
            </w:pPr>
            <w:r w:rsidRPr="0043519C">
              <w:rPr>
                <w:lang w:eastAsia="de-DE"/>
              </w:rPr>
              <w:t>D1</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315A9FCC" w14:textId="77777777" w:rsidR="00376658" w:rsidRPr="0043519C" w:rsidRDefault="002241AB">
            <w:pPr>
              <w:spacing w:after="0" w:line="240" w:lineRule="auto"/>
              <w:rPr>
                <w:lang w:eastAsia="de-DE"/>
              </w:rPr>
            </w:pPr>
            <w:r w:rsidRPr="0043519C">
              <w:rPr>
                <w:lang w:eastAsia="de-DE"/>
              </w:rPr>
              <w:t>High energy consumption</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CB117F1" w14:textId="77777777" w:rsidR="00376658" w:rsidRPr="0043519C" w:rsidRDefault="002241AB">
            <w:pPr>
              <w:spacing w:after="0" w:line="240" w:lineRule="auto"/>
              <w:rPr>
                <w:lang w:eastAsia="de-DE"/>
              </w:rPr>
            </w:pPr>
            <w:r w:rsidRPr="0043519C">
              <w:rPr>
                <w:szCs w:val="13"/>
              </w:rPr>
              <w:t>…current high energy consumption.</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0F079A7" w14:textId="21B17225" w:rsidR="00376658" w:rsidRPr="0043519C" w:rsidRDefault="00C70919">
            <w:pPr>
              <w:spacing w:after="0" w:line="240" w:lineRule="auto"/>
              <w:rPr>
                <w:lang w:eastAsia="de-DE"/>
              </w:rPr>
            </w:pPr>
            <w:sdt>
              <w:sdtPr>
                <w:rPr>
                  <w:color w:val="000000"/>
                  <w:lang w:eastAsia="de-DE"/>
                </w:rPr>
                <w:alias w:val="To edit, see citavi.com/edit"/>
                <w:tag w:val="CitaviPlaceholder#97f4093f-70b5-46bb-9382-212c5c634361"/>
                <w:id w:val="768119995"/>
                <w:placeholder>
                  <w:docPart w:val="A4CCF1C6F5D544FDBE3432D7FEFA125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llNzg1NWZjLTA0ZGYtNGIyMC1hYmM5LTAzMjYyZDk5OTE2ZCIsIkVudHJpZXMiOlt7IiRpZCI6IjIiLCIkdHlwZSI6IlN3aXNzQWNhZGVtaWMuQ2l0YXZpLkNpdGF0aW9ucy5Xb3JkUGxhY2Vob2xkZXJFbnRyeSwgU3dpc3NBY2FkZW1pYy5DaXRhdmkiLCJJZCI6ImRjNDI3MTkxLTBmM2ItNGFlNS05ODExLTJlZWJkNzM0YWQ4NCIsIlJhbmdlTGVuZ3RoIjoxNiwiUmVmZXJlbmNlSWQiOiIxNDc4ZmZhMi01ZmE1LTQ4YzMtOTU2Ny0wN2M2YjA4YmVi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S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I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IxNDc4ZmZhMi01ZmE1LTQ4YzMtOTU2Ny0wN2M2YjA4YmViZ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wLjExMDE1M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VuYnVpbGQuMjAyMC4xMTAxNTEiLCJVcmlTdHJpbmciOiJodHRwczovL2RvaS5vcmcvMTAuMTAxNi9qLmVuYnVpbGQuMjAyMC4xMTA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lMzI2OGNlLTNmNzktNGJjMi04MTk2LTA2YzY4NGMyMzVjMy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kguIEIuIEtpbSBldCBhbC4ifV19LCJUYWciOiJDaXRhdmlQbGFjZWhvbGRlciM5N2Y0MDkzZi03MGI1LTQ2YmItOTM4Mi0yMTJjNWM2MzQzNjEiLCJUZXh0IjoiSC4gQi4gS2ltIGV0IGFsLiIsIldBSVZlcnNpb24iOiI3LjAuMi4wIn0=}</w:instrText>
                </w:r>
                <w:r w:rsidR="000C5530" w:rsidRPr="000C5530">
                  <w:rPr>
                    <w:color w:val="000000"/>
                  </w:rPr>
                  <w:fldChar w:fldCharType="separate"/>
                </w:r>
                <w:r w:rsidR="00560364">
                  <w:rPr>
                    <w:color w:val="000000"/>
                  </w:rPr>
                  <w:t>Kim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e7855fc-04df-4b20-abc9-03262d99916d"/>
                <w:id w:val="-1386484729"/>
                <w:placeholder>
                  <w:docPart w:val="A4CCF1C6F5D544FDBE3432D7FEFA125A"/>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3ZjQwOTNmLTcwYjUtNDZiYi05MzgyLTIxMmM1YzYzNDM2MSIsIkVudHJpZXMiOlt7IiRpZCI6IjIiLCIkdHlwZSI6IlN3aXNzQWNhZGVtaWMuQ2l0YXZpLkNpdGF0aW9ucy5Xb3JkUGxhY2Vob2xkZXJFbnRyeSwgU3dpc3NBY2FkZW1pYy5DaXRhdmkiLCJJZCI6IjgyNGIwNzE2LTEzZTctNDAzOC04MzRjLThhNTczZDJjMjc4MyIsIlJhbmdlTGVuZ3RoIjo2LCJSZWZlcmVuY2VJZCI6IjE0NzhmZmEyLTVmYTUtNDhjMy05NTY3LTA3YzZiMDhiZW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cmVmIjoiOCJ9fSx7IiRpZCI6IjEzIiwiJHR5cGUiOiJTd2lzc0FjYWRlbWljLkNpdGF2aS5QZXJzb24sIFN3aXNzQWNhZGVtaWMuQ2l0YXZpIiwiRmlyc3ROYW1lIjoiWW9rbyIsIkxhc3ROYW1lIjoiT2RhdGUiLCJQcm90ZWN0ZWQiOmZhbHNlLCJTZXgiOjEsIkNyZWF0ZWRCeSI6Il9GZWxpbmUgTWFyaWUgU2NobmFhayIsIkNyZWF0ZWRPbiI6IjIwMjItMDEtMTJUMTE6MTE6MTEiLCJNb2RpZmllZEJ5IjoiX0ZlbGluZSBNYXJpZSBTY2huYWFrIiwiSWQiOiJkZWUxNWVlOS1mM2ViLTQ0YjEtYmRjZS03OTgzOWVmMDFmNzkiLCJNb2RpZmllZE9uIjoiMjAyMi0wMS0xMlQxMToxMToxMSIsIlByb2plY3QiOnsiJHJlZiI6IjgifX0seyIkaWQiOiIxNC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MTQ3OGZmYTItNWZhNS00OGMzLTk1NjctMDdjNmIwOGJlYm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C4xMTAxNT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J1aWxkLjIwMjAuMTEwMTUxIiwiVXJpU3RyaW5nIjoiaHR0cHM6Ly9kb2kub3JnLzEwLjEwMTYvai5lbmJ1aWxkLjIwMjAuMTEw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ZTMyNjhjZS0zZjc5LTRiYzItODE5Ni0wNmM2ODRjMjM1YzM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A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OWU3ODU1ZmMtMDRkZi00YjIwLWFiYzktMDMyNjJkOTk5MTZk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477D450" w14:textId="77777777" w:rsidR="00376658" w:rsidRPr="0043519C" w:rsidRDefault="002241AB">
            <w:pPr>
              <w:spacing w:after="0" w:line="240" w:lineRule="auto"/>
              <w:jc w:val="center"/>
              <w:rPr>
                <w:lang w:eastAsia="de-DE"/>
              </w:rPr>
            </w:pPr>
            <w:r w:rsidRPr="0043519C">
              <w:rPr>
                <w:lang w:eastAsia="de-DE"/>
              </w:rPr>
              <w:t>1</w:t>
            </w:r>
          </w:p>
          <w:p w14:paraId="5418AFF7" w14:textId="77777777" w:rsidR="00376658" w:rsidRPr="0043519C" w:rsidRDefault="002241AB">
            <w:pPr>
              <w:spacing w:after="0" w:line="240" w:lineRule="auto"/>
              <w:jc w:val="center"/>
              <w:rPr>
                <w:lang w:eastAsia="de-DE"/>
              </w:rPr>
            </w:pPr>
            <w:r w:rsidRPr="0043519C">
              <w:rPr>
                <w:lang w:eastAsia="de-DE"/>
              </w:rPr>
              <w:t>(6)</w:t>
            </w:r>
          </w:p>
        </w:tc>
      </w:tr>
      <w:tr w:rsidR="00376658" w:rsidRPr="0043519C" w14:paraId="5BF43E49"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8B2F3E5" w14:textId="77777777" w:rsidR="00376658" w:rsidRPr="0043519C" w:rsidRDefault="002241AB">
            <w:pPr>
              <w:spacing w:after="0" w:line="240" w:lineRule="auto"/>
              <w:rPr>
                <w:lang w:eastAsia="de-DE"/>
              </w:rPr>
            </w:pPr>
            <w:r w:rsidRPr="0043519C">
              <w:rPr>
                <w:lang w:eastAsia="de-DE"/>
              </w:rPr>
              <w:t>D2</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444375ED" w14:textId="77777777" w:rsidR="00376658" w:rsidRPr="0043519C" w:rsidRDefault="002241AB">
            <w:pPr>
              <w:spacing w:after="0" w:line="240" w:lineRule="auto"/>
              <w:rPr>
                <w:lang w:eastAsia="de-DE"/>
              </w:rPr>
            </w:pPr>
            <w:r w:rsidRPr="0043519C">
              <w:rPr>
                <w:lang w:eastAsia="de-DE"/>
              </w:rPr>
              <w:t>Peak energy consumption period</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B0FE7DA" w14:textId="77777777" w:rsidR="00376658" w:rsidRPr="0043519C" w:rsidRDefault="002241AB">
            <w:pPr>
              <w:spacing w:after="0" w:line="240" w:lineRule="auto"/>
              <w:rPr>
                <w:lang w:eastAsia="de-DE"/>
              </w:rPr>
            </w:pPr>
            <w:r w:rsidRPr="0043519C">
              <w:rPr>
                <w:szCs w:val="13"/>
              </w:rPr>
              <w:t>…peak energy consumption period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C3E7F78" w14:textId="5D90ABD1" w:rsidR="00376658" w:rsidRPr="0043519C" w:rsidRDefault="00C70919">
            <w:pPr>
              <w:spacing w:after="0" w:line="240" w:lineRule="auto"/>
              <w:rPr>
                <w:lang w:eastAsia="de-DE"/>
              </w:rPr>
            </w:pPr>
            <w:sdt>
              <w:sdtPr>
                <w:rPr>
                  <w:color w:val="000000"/>
                  <w:lang w:eastAsia="de-DE"/>
                </w:rPr>
                <w:alias w:val="To edit, see citavi.com/edit"/>
                <w:tag w:val="CitaviPlaceholder#437fe008-e2bb-441a-a498-13d1e1f16e31"/>
                <w:id w:val="431326238"/>
                <w:placeholder>
                  <w:docPart w:val="04226B1D8AA64811994C337E62EA0602"/>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FjOWE1ZjMxLTU5NjctNDA0Ny1iYmM3LWJhY2EyZjFhZjk3NyIsIkVudHJpZXMiOlt7IiRpZCI6IjIiLCIkdHlwZSI6IlN3aXNzQWNhZGVtaWMuQ2l0YXZpLkNpdGF0aW9ucy5Xb3JkUGxhY2Vob2xkZXJFbnRyeSwgU3dpc3NBY2FkZW1pYy5DaXRhdmkiLCJJZCI6IjcxYTNlZTM2LTBiNWQtNGY2NC05OGYwLTVkMmU2NjEwNTkxYyIsIlJhbmdlTGVuZ3RoIjoxNCwiUmVmZXJlbmNlSWQiOiJjYzNjOTM3MC1hNjRmLTQxZGYtODgwMy0wYjJkMzI3Yzk0M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jIiwiTGFzdE5hbWUiOiJCcmFuZG9uIiwiUHJvdGVjdGVkIjpmYWxzZSwiU2V4IjoyLCJDcmVhdGVkQnkiOiJfRmVsaW5lIE1hcmllIFNjaG5hYWsiLCJDcmVhdGVkT24iOiIyMDIxLTEyLTI3VDE1OjExOjA4IiwiTW9kaWZpZWRCeSI6Il9GZWxpbmUgTWFyaWUgU2NobmFhayIsIklkIjoiMzQ1MDExOTUtODkzYy00NDZjLWJiZjctMWMwZjNlYjYzMzhl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MuMDguMjAxOCIsIkRvaSI6IjEwLjEwNzMvcG5hcy4xODAyODc0MTE1IiwiRWRpdG9ycyI6W10sIkV2YWx1YXRpb25Db21wbGV4aXR5IjowLCJFdmFsdWF0aW9uU291cmNlVGV4dEZvcm1hdCI6MCwiR3JvdXBzIjpbXSwiSGFzTGFiZWwxIjp0cnV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3My9wbmFzLjE4MDI4NzQxMTUiLCJVcmlTdHJpbmciOiJodHRwczovL2RvaS5vcmcvMTAuMTA3My9wbmFzLjE4MDI4NzQx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0MzAzMDIwLWJlYTItNDQ5NS1hZjNkLTI3Nzk2Zjc4ZmRiNiIsIk1vZGlmaWVkT24iOiIyMDIyLTAxLTEyVDExOjExOjE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NjQzMTE3MSIsIlVyaVN0cmluZyI6Imh0dHBzOi8vd3d3Lm5jYmkubmxtLm5paC5nb3YvcG1jL2FydGljbGVzL1BNQzY0MzEx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gwNzY1MGNhLTY3YWMtNDkwYy1hOWJkLTQ1ODg3Yzk3M2Y2OSIsIk1vZGlmaWVkT24iOiIyMDIyLTAxLTEyVDExOjExOjEx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AxMDQzNjkiLCJVcmlTdHJpbmciOiJodHRwOi8vd3d3Lm5jYmkubmxtLm5paC5nb3YvcHVibWVkLzMwMTA0Mz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}</w:instrText>
                </w:r>
                <w:r w:rsidR="000C5530" w:rsidRPr="000C5530">
                  <w:rPr>
                    <w:color w:val="000000"/>
                  </w:rPr>
                  <w:fldChar w:fldCharType="separate"/>
                </w:r>
                <w:r w:rsidR="00560364" w:rsidRPr="00560364">
                  <w:rPr>
                    <w:color w:val="000000"/>
                  </w:rPr>
                  <w:t>Brandon et al.</w:t>
                </w:r>
                <w:r w:rsidR="000C5530" w:rsidRPr="000C5530">
                  <w:rPr>
                    <w:color w:val="000000"/>
                  </w:rPr>
                  <w:fldChar w:fldCharType="end"/>
                </w:r>
              </w:sdtContent>
            </w:sdt>
            <w:r w:rsidR="002241AB" w:rsidRPr="00DE5FF4">
              <w:rPr>
                <w:lang w:val="fr-FR" w:eastAsia="de-DE"/>
              </w:rPr>
              <w:t xml:space="preserve"> </w:t>
            </w:r>
            <w:sdt>
              <w:sdtPr>
                <w:rPr>
                  <w:color w:val="000000"/>
                  <w:lang w:eastAsia="de-DE"/>
                </w:rPr>
                <w:alias w:val="To edit, see citavi.com/edit"/>
                <w:tag w:val="CitaviPlaceholder#ac9a5f31-5967-4047-bbc7-baca2f1af977"/>
                <w:id w:val="-813099254"/>
                <w:placeholder>
                  <w:docPart w:val="C769735145E44FCC9407117624590BE3"/>
                </w:placeholder>
              </w:sdtPr>
              <w:sdtEndPr/>
              <w:sdtContent>
                <w:r w:rsidR="000C5530" w:rsidRPr="000C5530">
                  <w:rPr>
                    <w:color w:val="000000"/>
                  </w:rPr>
                  <w:fldChar w:fldCharType="begin"/>
                </w:r>
                <w:r w:rsidR="00560364">
                  <w:rPr>
                    <w:color w:val="000000"/>
                    <w:lang w:val="fr-FR"/>
                  </w:rPr>
                  <w:instrText>ADDIN CitaviPlaceholder{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YyIsIkxhc3ROYW1lIjoiQnJhbmRvbiIsIlByb3RlY3RlZCI6ZmFsc2UsIlNleCI6MiwiQ3JlYXRlZEJ5IjoiX0ZlbGluZSBNYXJpZSBTY2huYWFrIiwiQ3JlYXRlZE9uIjoiMjAyMS0xMi0yN1QxNToxMTowOCIsIk1vZGlmaWVkQnkiOiJfRmVsaW5lIE1hcmllIFNjaG5hYWsiLCJJZCI6IjM0NTAxMTk1LTg5M2MtNDQ2Yy1iYmY3LTFjMGYzZWI2MzM4Z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4LjIwMTgiLCJEb2kiOiIxMC4xMDczL3BuYXMuMTgwMjg3NDExNSIsIkVkaXRvcnMiOltdLCJFdmFsdWF0aW9uQ29tcGxleGl0eSI6MCwiRXZhbHVhdGlvblNvdXJjZVRleHRGb3JtYXQiOjAsIkdyb3VwcyI6W10sIkhhc0xhYmVsMSI6dHJ1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NzMvcG5hcy4xODAyODc0MTE1IiwiVXJpU3RyaW5nIjoiaHR0cHM6Ly9kb2kub3JnLzEwLjEwNzMvcG5hcy4xODAyODc0MTE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DMwMzAyMC1iZWEyLTQ0OTUtYWYzZC0yNzc5NmY3OGZkYjYiLCJNb2RpZmllZE9uIjoiMjAyMi0wMS0xMlQxMToxMTox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Y0MzExNzEiLCJVcmlTdHJpbmciOiJodHRwczovL3d3dy5uY2JpLm5sbS5uaWguZ292L3BtYy9hcnRpY2xlcy9QTUM2NDMxMTc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bmUgTWFyaWUgU2NobmFhayIsIkNyZWF0ZWRPbiI6IjIwMjItMDEtMTJUMTE6MTE6MTEiLCJNb2RpZmllZEJ5IjoiX0ZlbGluZSBNYXJpZSBTY2huYWFrIiwiSWQiOiI4MDc2NTBjYS02N2FjLTQ5MGMtYTliZC00NTg4N2M5NzNmNjkiLCJNb2RpZmllZE9uIjoiMjAyMi0wMS0xMlQxMToxMTox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wMTA0MzY5IiwiVXJpU3RyaW5nIjoiaHR0cDovL3d3dy5uY2JpLm5sbS5uaWguZ292L3B1Ym1lZC8zMDEwNDM2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}</w:instrText>
                </w:r>
                <w:r w:rsidR="000C5530" w:rsidRPr="000C5530">
                  <w:rPr>
                    <w:color w:val="000000"/>
                  </w:rPr>
                  <w:fldChar w:fldCharType="separate"/>
                </w:r>
                <w:r w:rsidR="00560364">
                  <w:rPr>
                    <w:color w:val="000000"/>
                    <w:lang w:val="fr-FR"/>
                  </w:rPr>
                  <w:t>(2019)</w:t>
                </w:r>
                <w:r w:rsidR="000C5530" w:rsidRPr="000C5530">
                  <w:rPr>
                    <w:color w:val="000000"/>
                  </w:rPr>
                  <w:fldChar w:fldCharType="end"/>
                </w:r>
              </w:sdtContent>
            </w:sdt>
            <w:r w:rsidR="002241AB" w:rsidRPr="00DE5FF4">
              <w:rPr>
                <w:lang w:val="fr-FR" w:eastAsia="de-DE"/>
              </w:rPr>
              <w:t xml:space="preserve">, </w:t>
            </w:r>
            <w:sdt>
              <w:sdtPr>
                <w:rPr>
                  <w:color w:val="000000"/>
                  <w:lang w:eastAsia="de-DE"/>
                </w:rPr>
                <w:alias w:val="To edit, see citavi.com/edit"/>
                <w:tag w:val="CitaviPlaceholder#1a93efda-534a-47cc-8325-63879a7a8c86"/>
                <w:id w:val="-1808462593"/>
                <w:placeholder>
                  <w:docPart w:val="C769735145E44FCC9407117624590BE3"/>
                </w:placeholder>
              </w:sdtPr>
              <w:sdtEndPr/>
              <w:sdtContent>
                <w:r w:rsidR="000C5530" w:rsidRPr="000C5530">
                  <w:rPr>
                    <w:color w:val="000000"/>
                  </w:rPr>
                  <w:fldChar w:fldCharType="begin"/>
                </w:r>
                <w:r w:rsidR="00560364">
                  <w:rPr>
                    <w:color w:val="000000"/>
                    <w:lang w:val="fr-FR"/>
                  </w:rPr>
                  <w:instrText>ADDIN CitaviPlaceholder{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vZXAuMjAxNy4wMy4wM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b2VwLjIwMTcuMDMuMDA1IiwiVXJpU3RyaW5nIjoiaHR0cHM6Ly9kb2kub3JnLzEwLjEwMTYvai5qb2VwLjIwMTcuMDM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hZmM5MzZmZS1kOWQ0LTQxZTktYThlZi05N2I0ZDExZTk3MzYiLCJNb2RpZmllZE9uIjoiMjAyMi0wMS0zMVQxNTozMzo0MSIsIlByb2plY3QiOnsiJHJlZiI6Ijg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EaSBDb3NtbyBhbmQgT+KAmUhvcmEifV19LCJUYWciOiJDaXRhdmlQbGFjZWhvbGRlciMxYTkzZWZkYS01MzRhLTQ3Y2MtODMyNS02Mzg3OWE3YThjODYiLCJUZXh0IjoiRGkgQ29zbW8gYW5kIE/igJlIb3JhIiwiV0FJVmVyc2lvbiI6IjcuMC4yLjAifQ==}</w:instrText>
                </w:r>
                <w:r w:rsidR="000C5530" w:rsidRPr="000C5530">
                  <w:rPr>
                    <w:color w:val="000000"/>
                  </w:rPr>
                  <w:fldChar w:fldCharType="separate"/>
                </w:r>
                <w:r w:rsidR="00560364">
                  <w:rPr>
                    <w:color w:val="000000"/>
                    <w:lang w:val="fr-FR"/>
                  </w:rPr>
                  <w:t>Di Cosmo and O’Hora</w:t>
                </w:r>
                <w:r w:rsidR="000C5530" w:rsidRPr="000C5530">
                  <w:rPr>
                    <w:color w:val="000000"/>
                  </w:rPr>
                  <w:fldChar w:fldCharType="end"/>
                </w:r>
              </w:sdtContent>
            </w:sdt>
            <w:r w:rsidR="002241AB" w:rsidRPr="00DE5FF4">
              <w:rPr>
                <w:lang w:val="fr-FR" w:eastAsia="de-DE"/>
              </w:rPr>
              <w:t xml:space="preserve"> </w:t>
            </w:r>
            <w:sdt>
              <w:sdtPr>
                <w:rPr>
                  <w:color w:val="000000"/>
                  <w:lang w:eastAsia="de-DE"/>
                </w:rPr>
                <w:alias w:val="To edit, see citavi.com/edit"/>
                <w:tag w:val="CitaviPlaceholder#003bbfdc-19c2-4d6c-ae78-7909dae38091"/>
                <w:id w:val="-769392977"/>
                <w:placeholder>
                  <w:docPart w:val="C769735145E44FCC9407117624590BE3"/>
                </w:placeholder>
              </w:sdtPr>
              <w:sdtEndPr/>
              <w:sdtContent>
                <w:r w:rsidR="000C5530" w:rsidRPr="000C5530">
                  <w:rPr>
                    <w:color w:val="000000"/>
                  </w:rPr>
                  <w:fldChar w:fldCharType="begin"/>
                </w:r>
                <w:r w:rsidR="00560364">
                  <w:rPr>
                    <w:color w:val="000000"/>
                    <w:lang w:val="fr-FR"/>
                  </w:rPr>
                  <w:instrText>ADDIN CitaviPlaceholder{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b2VwLjIwMTcuMDMuMDA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9lcC4yMDE3LjAzLjAwNSIsIlVyaVN0cmluZyI6Imh0dHBzOi8vZG9pLm9yZy8xMC4xMDE2L2ouam9lcC4yMDE3LjAzLjA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WZjOTM2ZmUtZDlkNC00MWU5LWE4ZWYtOTdiNGQxMWU5NzM2IiwiTW9kaWZpZWRPbiI6IjIwMjItMDEtMzFUMTU6MzM6NDEiLCJQcm9qZWN0Ijp7IiRyZWYiOiI4In19XSwiT3JnYW5pemF0aW9ucyI6W10sIk90aGVyc0ludm9sdmVkIjpbXSwiUGFnZUNvdW50IjoiMTQi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3KSJ9XX0sIlRhZyI6IkNpdGF2aVBsYWNlaG9sZGVyIzAwM2JiZmRjLTE5YzItNGQ2Yy1hZTc4LTc5MDlkYWUzODA5MSIsIlRleHQiOiIoMjAxNykiLCJXQUlWZXJzaW9uIjoiNy4wLjIuMCJ9}</w:instrText>
                </w:r>
                <w:r w:rsidR="000C5530" w:rsidRPr="000C5530">
                  <w:rPr>
                    <w:color w:val="000000"/>
                  </w:rPr>
                  <w:fldChar w:fldCharType="separate"/>
                </w:r>
                <w:r w:rsidR="00560364">
                  <w:rPr>
                    <w:color w:val="000000"/>
                    <w:lang w:val="fr-FR"/>
                  </w:rPr>
                  <w:t>(2017)</w:t>
                </w:r>
                <w:r w:rsidR="000C5530" w:rsidRPr="000C5530">
                  <w:rPr>
                    <w:color w:val="000000"/>
                  </w:rPr>
                  <w:fldChar w:fldCharType="end"/>
                </w:r>
              </w:sdtContent>
            </w:sdt>
            <w:r w:rsidR="002241AB" w:rsidRPr="00DE5FF4">
              <w:rPr>
                <w:lang w:val="fr-FR" w:eastAsia="de-DE"/>
              </w:rPr>
              <w:t xml:space="preserve">, </w:t>
            </w:r>
            <w:sdt>
              <w:sdtPr>
                <w:rPr>
                  <w:color w:val="000000"/>
                  <w:lang w:eastAsia="de-DE"/>
                </w:rPr>
                <w:alias w:val="To edit, see citavi.com/edit"/>
                <w:tag w:val="CitaviPlaceholder#2262d682-896c-4002-8b1a-cf340bbbb2f3"/>
                <w:id w:val="126207518"/>
                <w:placeholder>
                  <w:docPart w:val="C769735145E44FCC9407117624590BE3"/>
                </w:placeholder>
              </w:sdtPr>
              <w:sdtEndPr/>
              <w:sdtContent>
                <w:r w:rsidR="000C5530" w:rsidRPr="000C5530">
                  <w:rPr>
                    <w:color w:val="000000"/>
                  </w:rPr>
                  <w:fldChar w:fldCharType="begin"/>
                </w:r>
                <w:r w:rsidR="00560364">
                  <w:rPr>
                    <w:color w:val="000000"/>
                    <w:lang w:val="fr-FR"/>
                  </w:rPr>
                  <w:instrText>ADDIN CitaviPlaceholder{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1NjY2NTM5LTZjYTEtNDU1Ny1iMzc2LWE0MzAxOGFiM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guMjAyMSIsIkRvaSI6IjEwLjMzOTAvaWplcnBoMTgxNjg0MDY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kxMzQ2IiwiVXJpU3RyaW5nIjoiaHR0cHM6Ly93d3cubmNiaS5ubG0ubmloLmdvdi9wbWMvYXJ0aWNsZXMvUE1DODM5MTM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VsaW5lIE1hcmllIFNjaG5hYWsiLCJDcmVhdGVkT24iOiIyMDIyLTAxLTEyVDExOjExOjExIiwiTW9kaWZpZWRCeSI6Il9GZWxpbmUgTWFyaWUgU2NobmFhayIsIklkIjoiMzRlNjEwOTItZWY5MC00NTZhLTljMmItNDNiMjFlOGVmODM3IiwiTW9kaWZpZWRPbiI6IjIwMjItMDEtMTJUMTE6MTE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lqZXJwaDE4MTY4NDA2IiwiVXJpU3RyaW5nIjoiaHR0cHM6Ly9kb2kub3JnLzEwLjMzOTAvaWplcnBoMTgxNjg0M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U3MTA4ZjIxLTAwN2QtNGI5YS05N2ViLTYyYzczZmE5YzliMCIsIk1vZGlmaWVkT24iOiIyMDIyLTAxLTEyVDExOjExOjE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Q0NDQxNTgiLCJVcmlTdHJpbmciOiJodHRwOi8vd3d3Lm5jYmkubmxtLm5paC5nb3YvcHVibWVkLzM0NDQ0MTU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5MGY0NDRlMC1iYjhiLTQ3ZWEtOWExOC1kY2Q2NzA0ZTZhMWIiLCJNb2RpZmllZE9uIjoiMjAyMi0wMS0xMlQxMToxMToxMSIsIlByb2plY3QiOnsiJHJlZiI6IjgifX1dLCJOdW1iZXIiOiIxNiI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}</w:instrText>
                </w:r>
                <w:r w:rsidR="000C5530" w:rsidRPr="000C5530">
                  <w:rPr>
                    <w:color w:val="000000"/>
                  </w:rPr>
                  <w:fldChar w:fldCharType="separate"/>
                </w:r>
                <w:r w:rsidR="00560364">
                  <w:rPr>
                    <w:color w:val="000000"/>
                    <w:lang w:val="fr-FR"/>
                  </w:rPr>
                  <w:t>Jorgensen et al.</w:t>
                </w:r>
                <w:r w:rsidR="000C5530" w:rsidRPr="000C5530">
                  <w:rPr>
                    <w:color w:val="000000"/>
                  </w:rPr>
                  <w:fldChar w:fldCharType="end"/>
                </w:r>
              </w:sdtContent>
            </w:sdt>
            <w:r w:rsidR="002241AB" w:rsidRPr="00DE5FF4">
              <w:rPr>
                <w:lang w:val="fr-FR" w:eastAsia="de-DE"/>
              </w:rPr>
              <w:t xml:space="preserve"> </w:t>
            </w:r>
            <w:sdt>
              <w:sdtPr>
                <w:rPr>
                  <w:color w:val="000000"/>
                  <w:lang w:eastAsia="de-DE"/>
                </w:rPr>
                <w:alias w:val="To edit, see citavi.com/edit"/>
                <w:tag w:val="CitaviPlaceholder#8d31a90c-16af-4b31-a3e0-6008bbdd32f4"/>
                <w:id w:val="-168023478"/>
                <w:placeholder>
                  <w:docPart w:val="04226B1D8AA64811994C337E62EA0602"/>
                </w:placeholder>
              </w:sdtPr>
              <w:sdtEndPr/>
              <w:sdtContent>
                <w:r w:rsidR="000C5530" w:rsidRPr="000C5530">
                  <w:rPr>
                    <w:color w:val="000000"/>
                  </w:rPr>
                  <w:fldChar w:fldCharType="begin"/>
                </w:r>
                <w:r w:rsidR="00560364">
                  <w:rPr>
                    <w:color w:val="000000"/>
                    <w:lang w:val="fr-FR"/>
                  </w:rPr>
                  <w:instrText>ADDIN CitaviPlaceholder{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JhNTY2NjUzOS02Y2ExLTQ1NTctYjM3Ni1hNDMwMThhYjIw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jEiLCJEb2kiOiIxMC4zMzkwL2lqZXJwaDE4MTY4NDA2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5MTM0NiIsIlVyaVN0cmluZyI6Imh0dHBzOi8vd3d3Lm5jYmkubmxtLm5paC5nb3YvcG1jL2FydGljbGVzL1BNQzgz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M0ZTYxMDkyLWVmOTAtNDU2YS05YzJiLTQzYjIxZThlZjgzNy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pamVycGgxODE2ODQwNiIsIlVyaVN0cmluZyI6Imh0dHBzOi8vZG9pLm9yZy8xMC4zMzkwL2lqZXJwaDE4MTY4N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lNzEwOGYyMS0wMDdkLTRiOWEtOTdlYi02MmM3M2ZhOWM5YjAiLCJNb2RpZmllZE9uIjoiMjAyMi0wMS0xMlQxMToxM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0NDQ0MTU4IiwiVXJpU3RyaW5nIjoiaHR0cDovL3d3dy5uY2JpLm5sbS5uaWguZ292L3B1Ym1lZC8zNDQ0NDE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OTBmNDQ0ZTAtYmI4Yi00N2VhLTlhMTgtZGNkNjcwNGU2YTFiIiwiTW9kaWZpZWRPbiI6IjIwMjItMDEtMTJUMTE6MTE6MTEiLCJQcm9qZWN0Ijp7IiRyZWYiOiI4In19XSwiTnVtYmVyIjoiMTYi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</w:instrText>
                </w:r>
                <w:r w:rsidR="00560364" w:rsidRPr="00560364">
                  <w:rPr>
                    <w:color w:val="000000"/>
                  </w:rPr>
                  <w:instrText>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EpIn1dfSwiVGFnIjoiQ2l0YXZpUGxhY2Vob2xkZXIjOGQzMWE5MGMtMTZhZi00YjMxLWEzZTAtNjAwOGJiZGQzMmY0IiwiVGV4dCI6IigyMDIxKSIsIldBSVZlcnNpb24iOiI3LjAuMi4wIn0=}</w:instrText>
                </w:r>
                <w:r w:rsidR="000C5530" w:rsidRPr="000C5530">
                  <w:rPr>
                    <w:color w:val="000000"/>
                  </w:rPr>
                  <w:fldChar w:fldCharType="separate"/>
                </w:r>
                <w:r w:rsidR="00560364">
                  <w:rPr>
                    <w:color w:val="000000"/>
                  </w:rPr>
                  <w:t>(2021)</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4AD0060"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167ED0CE" w14:textId="77777777">
        <w:trPr>
          <w:trHeight w:val="46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4066770" w14:textId="77777777" w:rsidR="00376658" w:rsidRPr="0043519C" w:rsidRDefault="002241AB">
            <w:pPr>
              <w:spacing w:after="0" w:line="240" w:lineRule="auto"/>
              <w:rPr>
                <w:lang w:eastAsia="de-DE"/>
              </w:rPr>
            </w:pPr>
            <w:r w:rsidRPr="0043519C">
              <w:rPr>
                <w:lang w:eastAsia="de-DE"/>
              </w:rPr>
              <w:t>D3</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4BB0343" w14:textId="77777777" w:rsidR="00376658" w:rsidRPr="0043519C" w:rsidRDefault="002241AB">
            <w:pPr>
              <w:spacing w:after="0" w:line="240" w:lineRule="auto"/>
              <w:rPr>
                <w:lang w:eastAsia="de-DE"/>
              </w:rPr>
            </w:pPr>
            <w:r w:rsidRPr="0043519C">
              <w:rPr>
                <w:lang w:eastAsia="de-DE"/>
              </w:rPr>
              <w:t>High proportion of green electricity in the energy grid</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578F76E" w14:textId="77777777" w:rsidR="00376658" w:rsidRPr="0043519C" w:rsidRDefault="002241AB">
            <w:pPr>
              <w:tabs>
                <w:tab w:val="left" w:pos="1035"/>
                <w:tab w:val="center" w:pos="3066"/>
              </w:tabs>
              <w:spacing w:after="0" w:line="240" w:lineRule="auto"/>
              <w:rPr>
                <w:lang w:eastAsia="de-DE"/>
              </w:rPr>
            </w:pPr>
            <w:r w:rsidRPr="0043519C">
              <w:rPr>
                <w:szCs w:val="13"/>
              </w:rPr>
              <w:t>…times when a lot of electricity from renewable sources is available in the energy grid.</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CB92BDA" w14:textId="1C95FCC0" w:rsidR="00376658" w:rsidRPr="0043519C" w:rsidRDefault="002241AB">
            <w:pPr>
              <w:tabs>
                <w:tab w:val="left" w:pos="1035"/>
                <w:tab w:val="center" w:pos="3066"/>
              </w:tabs>
              <w:spacing w:after="0" w:line="240" w:lineRule="auto"/>
              <w:rPr>
                <w:lang w:eastAsia="de-DE"/>
              </w:rPr>
            </w:pPr>
            <w:r w:rsidRPr="0043519C">
              <w:rPr>
                <w:lang w:eastAsia="de-DE"/>
              </w:rPr>
              <w:t>We added this eco-</w:t>
            </w:r>
            <w:r w:rsidRPr="0043519C">
              <w:t>feedback nudge feature</w:t>
            </w:r>
            <w:r w:rsidRPr="0043519C">
              <w:rPr>
                <w:lang w:eastAsia="de-DE"/>
              </w:rPr>
              <w:t xml:space="preserve"> after evaluating the set of features derived from literature regarding the proposed evaluation criteria by </w:t>
            </w:r>
            <w:sdt>
              <w:sdtPr>
                <w:rPr>
                  <w:color w:val="000000"/>
                  <w:lang w:eastAsia="de-DE"/>
                </w:rPr>
                <w:alias w:val="To edit, see citavi.com/edit"/>
                <w:tag w:val="CitaviPlaceholder#6b67b52a-f2dd-4bd1-9aa3-b2b4cd0793af"/>
                <w:id w:val="-921101950"/>
                <w:placeholder>
                  <w:docPart w:val="E4E6A5FBB15D4A7E902A98D148B0980F"/>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liZjhiODY5LThkNGYtNDMxNi04ZTI4LTJmMjFjZDE4NzU0NyIsIkVudHJpZXMiOlt7IiRpZCI6IjIiLCIkdHlwZSI6IlN3aXNzQWNhZGVtaWMuQ2l0YXZpLkNpdGF0aW9ucy5Xb3JkUGxhY2Vob2xkZXJFbnRyeSwgU3dpc3NBY2FkZW1pYy5DaXRhdmkiLCJJZCI6ImQxNmU3YWY2LWY5YmItNGM1NS04ZmM1LWJhOThkYWJiZDU3YSIsIlJhbmdlTGVuZ3RoIjoyNSwiUmVmZXJlbmNlSWQiOiJkYjhiYzFlOS04YjdiLTQxZjMtYjYzMS0zMjcyNDNmMjMzY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ODE8L24+XHJcbiAgPGluPnRydWU8L2luPlxyXG4gIDxvcz4zODE8L29zPlxyXG4gIDxwcz4zODE8L3BzPlxyXG48L3NwPlxyXG48ZXA+XHJcbiAgPG4+Mzk3PC9uPlxyXG4gIDxpbj50cnVlPC9pbj5cclxuICA8b3M+Mzk3PC9vcz5cclxuICA8cHM+Mzk3PC9wcz5cclxuPC9lcD5cclxuPG9zPjM4MS0zOTc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}</w:instrText>
                </w:r>
                <w:r w:rsidR="000C5530" w:rsidRPr="000C5530">
                  <w:rPr>
                    <w:color w:val="000000"/>
                  </w:rPr>
                  <w:fldChar w:fldCharType="separate"/>
                </w:r>
                <w:r w:rsidR="00560364">
                  <w:rPr>
                    <w:color w:val="000000"/>
                  </w:rPr>
                  <w:t>Sonnenberg and vom Brocke</w:t>
                </w:r>
                <w:r w:rsidR="000C5530" w:rsidRPr="000C5530">
                  <w:rPr>
                    <w:color w:val="000000"/>
                  </w:rPr>
                  <w:fldChar w:fldCharType="end"/>
                </w:r>
              </w:sdtContent>
            </w:sdt>
            <w:r w:rsidRPr="0043519C">
              <w:rPr>
                <w:lang w:eastAsia="de-DE"/>
              </w:rPr>
              <w:t xml:space="preserve"> </w:t>
            </w:r>
            <w:sdt>
              <w:sdtPr>
                <w:rPr>
                  <w:color w:val="000000"/>
                  <w:lang w:eastAsia="de-DE"/>
                </w:rPr>
                <w:alias w:val="To edit, see citavi.com/edit"/>
                <w:tag w:val="CitaviPlaceholder#9bf8b869-8d4f-4316-8e28-2f21cd187547"/>
                <w:id w:val="1356472742"/>
                <w:placeholder>
                  <w:docPart w:val="E4E6A5FBB15D4A7E902A98D148B0980F"/>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ZiNjdiNTJhLWYyZGQtNGJkMS05YWEzLWIyYjRjZDA3OTNhZiIsIkVudHJpZXMiOlt7IiRpZCI6IjIiLCIkdHlwZSI6IlN3aXNzQWNhZGVtaWMuQ2l0YXZpLkNpdGF0aW9ucy5Xb3JkUGxhY2Vob2xkZXJFbnRyeSwgU3dpc3NBY2FkZW1pYy5DaXRhdmkiLCJJZCI6ImE5ZmNkYzg0LTc1OTctNDQ2OC1hZDVmLTVmNjA2YTFkMTIyZCIsIlJhbmdlTGVuZ3RoIjo2LCJSZWZlcmVuY2VJZCI6ImRiOGJjMWU5LThiN2ItNDFmMy1iNjMxLTMyNzI0M2YyMzN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gxPC9uPlxyXG4gIDxpbj50cnVlPC9pbj5cclxuICA8b3M+MzgxPC9vcz5cclxuICA8cHM+MzgxPC9wcz5cclxuPC9zcD5cclxuPGVwPlxyXG4gIDxuPjM5Nzwvbj5cclxuICA8aW4+dHJ1ZTwvaW4+XHJcbiAgPG9zPjM5Nzwvb3M+XHJcbiAgPHBzPjM5NzwvcHM+XHJcbjwvZXA+XHJcbjxvcz4zODEtMzk3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5YmY4Yjg2OS04ZDRmLTQzMTYtOGUyOC0yZjIxY2QxODc1NDciLCJUZXh0IjoiKDIwMTIpIiwiV0FJVmVyc2lvbiI6IjcuMC4yLjAifQ==}</w:instrText>
                </w:r>
                <w:r w:rsidR="000C5530" w:rsidRPr="000C5530">
                  <w:rPr>
                    <w:color w:val="000000"/>
                  </w:rPr>
                  <w:fldChar w:fldCharType="separate"/>
                </w:r>
                <w:r w:rsidR="00560364">
                  <w:rPr>
                    <w:color w:val="000000"/>
                  </w:rPr>
                  <w:t>(2012)</w:t>
                </w:r>
                <w:r w:rsidR="000C5530" w:rsidRPr="000C5530">
                  <w:rPr>
                    <w:color w:val="000000"/>
                  </w:rPr>
                  <w:fldChar w:fldCharType="end"/>
                </w:r>
              </w:sdtContent>
            </w:sdt>
            <w:r w:rsidRPr="0043519C">
              <w:rPr>
                <w:lang w:eastAsia="de-DE"/>
              </w:rPr>
              <w:t xml:space="preserve"> within the authors team and one industry expert of smart home apps.</w:t>
            </w:r>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6D40B76" w14:textId="77777777" w:rsidR="00376658" w:rsidRPr="0043519C" w:rsidRDefault="002241AB">
            <w:pPr>
              <w:tabs>
                <w:tab w:val="left" w:pos="1035"/>
                <w:tab w:val="center" w:pos="3066"/>
              </w:tabs>
              <w:spacing w:after="0" w:line="240" w:lineRule="auto"/>
              <w:jc w:val="center"/>
              <w:rPr>
                <w:lang w:eastAsia="de-DE"/>
              </w:rPr>
            </w:pPr>
            <w:r w:rsidRPr="0043519C">
              <w:rPr>
                <w:lang w:eastAsia="de-DE"/>
              </w:rPr>
              <w:t>1</w:t>
            </w:r>
          </w:p>
          <w:p w14:paraId="0FC8695D" w14:textId="77777777" w:rsidR="00376658" w:rsidRPr="0043519C" w:rsidRDefault="002241AB">
            <w:pPr>
              <w:tabs>
                <w:tab w:val="left" w:pos="1035"/>
                <w:tab w:val="center" w:pos="3066"/>
              </w:tabs>
              <w:spacing w:after="0" w:line="240" w:lineRule="auto"/>
              <w:jc w:val="center"/>
              <w:rPr>
                <w:lang w:eastAsia="de-DE"/>
              </w:rPr>
            </w:pPr>
            <w:r w:rsidRPr="0043519C">
              <w:rPr>
                <w:lang w:eastAsia="de-DE"/>
              </w:rPr>
              <w:t>(4)</w:t>
            </w:r>
          </w:p>
        </w:tc>
      </w:tr>
      <w:tr w:rsidR="00376658" w:rsidRPr="0043519C" w14:paraId="7E503405"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A1D3545" w14:textId="77777777" w:rsidR="00376658" w:rsidRPr="0043519C" w:rsidRDefault="002241AB">
            <w:pPr>
              <w:spacing w:after="0" w:line="240" w:lineRule="auto"/>
              <w:rPr>
                <w:b/>
                <w:lang w:eastAsia="de-DE"/>
              </w:rPr>
            </w:pPr>
            <w:r w:rsidRPr="0043519C">
              <w:rPr>
                <w:b/>
                <w:lang w:eastAsia="de-DE"/>
              </w:rPr>
              <w:t>E</w:t>
            </w:r>
          </w:p>
        </w:tc>
        <w:tc>
          <w:tcPr>
            <w:tcW w:w="13604"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D916803" w14:textId="77777777" w:rsidR="00376658" w:rsidRPr="0043519C" w:rsidRDefault="002241AB">
            <w:pPr>
              <w:spacing w:after="0" w:line="240" w:lineRule="auto"/>
              <w:rPr>
                <w:b/>
                <w:lang w:eastAsia="de-DE"/>
              </w:rPr>
            </w:pPr>
            <w:r w:rsidRPr="0043519C">
              <w:rPr>
                <w:b/>
                <w:lang w:eastAsia="de-DE"/>
              </w:rPr>
              <w:t>Saving opportunities</w:t>
            </w:r>
          </w:p>
        </w:tc>
      </w:tr>
      <w:tr w:rsidR="00376658" w:rsidRPr="0043519C" w14:paraId="5D36D71F"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5E8AA9C" w14:textId="77777777" w:rsidR="00376658" w:rsidRPr="0043519C" w:rsidRDefault="002241AB">
            <w:pPr>
              <w:spacing w:after="0" w:line="240" w:lineRule="auto"/>
              <w:rPr>
                <w:lang w:eastAsia="de-DE"/>
              </w:rPr>
            </w:pPr>
            <w:r w:rsidRPr="0043519C">
              <w:rPr>
                <w:lang w:eastAsia="de-DE"/>
              </w:rPr>
              <w:t>E1</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29E61A2F" w14:textId="77777777" w:rsidR="00376658" w:rsidRPr="0043519C" w:rsidRDefault="002241AB">
            <w:pPr>
              <w:spacing w:after="0" w:line="240" w:lineRule="auto"/>
              <w:rPr>
                <w:lang w:eastAsia="de-DE"/>
              </w:rPr>
            </w:pPr>
            <w:r w:rsidRPr="0043519C">
              <w:rPr>
                <w:lang w:eastAsia="de-DE"/>
              </w:rPr>
              <w:t>Technical advice</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7B874C0C" w14:textId="77777777" w:rsidR="00376658" w:rsidRPr="0043519C" w:rsidRDefault="002241AB">
            <w:pPr>
              <w:spacing w:after="0" w:line="240" w:lineRule="auto"/>
              <w:rPr>
                <w:lang w:eastAsia="de-DE"/>
              </w:rPr>
            </w:pPr>
            <w:r w:rsidRPr="0043519C">
              <w:rPr>
                <w:szCs w:val="13"/>
              </w:rPr>
              <w:t>Technical advice for a more energy-efficient use of appliances is given.</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07D536F" w14:textId="4D595831" w:rsidR="00376658" w:rsidRPr="0043519C" w:rsidRDefault="00C70919">
            <w:pPr>
              <w:spacing w:after="0" w:line="240" w:lineRule="auto"/>
              <w:rPr>
                <w:lang w:eastAsia="de-DE"/>
              </w:rPr>
            </w:pPr>
            <w:sdt>
              <w:sdtPr>
                <w:rPr>
                  <w:color w:val="000000"/>
                  <w:lang w:eastAsia="de-DE"/>
                </w:rPr>
                <w:alias w:val="To edit, see citavi.com/edit"/>
                <w:tag w:val="CitaviPlaceholder#4c8f77ac-8f8d-4502-b6aa-7df0b439b075"/>
                <w:id w:val="346681568"/>
                <w:placeholder>
                  <w:docPart w:val="0AE44548360E49F3AB50044F3EBFD66B"/>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wNTdlNTkwLTczMmUtNGZkZS1hZWQ4LTNiMDJhMTc3NGU5MyIsIkVudHJpZXMiOlt7IiRpZCI6IjIiLCIkdHlwZSI6IlN3aXNzQWNhZGVtaWMuQ2l0YXZpLkNpdGF0aW9ucy5Xb3JkUGxhY2Vob2xkZXJFbnRyeSwgU3dpc3NBY2FkZW1pYy5DaXRhdmkiLCJJZCI6ImM3ZTNhMDg2LWM1YzktNDE4MS05OTFiLWM1ZjUwYzBlZTFiYy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NGM4Zjc3YWMtOGY4ZC00NTAyLWI2YWEtN2RmMGI0MzliMDc1IiwiVGV4dCI6Ik5lbWF0aSBhbmQgUGVubiIsIldBSVZlcnNpb24iOiI3LjAuMi4wIn0=}</w:instrText>
                </w:r>
                <w:r w:rsidR="000C5530" w:rsidRPr="000C5530">
                  <w:rPr>
                    <w:color w:val="000000"/>
                  </w:rPr>
                  <w:fldChar w:fldCharType="separate"/>
                </w:r>
                <w:r w:rsidR="00560364">
                  <w:rPr>
                    <w:color w:val="000000"/>
                  </w:rPr>
                  <w:t>Nemati and Penn</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6057e590-732e-4fde-aed8-3b02a1774e93"/>
                <w:id w:val="-1660143315"/>
                <w:placeholder>
                  <w:docPart w:val="3E5376EA035A416188777141F15FB704"/>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jOGY3N2FjLThmOGQtNDUwMi1iNmFhLTdkZjBiNDM5YjA3NSIsIkVudHJpZXMiOlt7IiRpZCI6IjIiLCIkdHlwZSI6IlN3aXNzQWNhZGVtaWMuQ2l0YXZpLkNpdGF0aW9ucy5Xb3JkUGxhY2Vob2xkZXJFbnRyeSwgU3dpc3NBY2FkZW1pYy5DaXRhdmkiLCJJZCI6ImY3MzZlODJjLTJmNTEtNDNkNi05YjQ0LTQ2OTNhMWZlOGZjNS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M2MDU3ZTU5MC03MzJlLTRmZGUtYWVkOC0zYjAyYTE3NzRlOTMiLCJUZXh0IjoiKDIwMjApIiwiV0FJVmVyc2lvbiI6IjcuMC4yLjAifQ==}</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a2ef5a0d-d6aa-48bb-8442-e27b42e4b6a0"/>
                <w:id w:val="529067966"/>
                <w:placeholder>
                  <w:docPart w:val="793E1823895D4463929A803402CDDF2B"/>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Y3OThmMDZmLTQyYjUtNGE4MS1iN2FhLTk2YTBiNWZjYTRmMCIsIkVudHJpZXMiOlt7IiRpZCI6IjIiLCIkdHlwZSI6IlN3aXNzQWNhZGVtaWMuQ2l0YXZpLkNpdGF0aW9ucy5Xb3JkUGxhY2Vob2xkZXJFbnRyeSwgU3dpc3NBY2FkZW1pYy5DaXRhdmkiLCJJZCI6IjBlMmI2MjVlLWQxN2QtNDBjZi04NzhlLWQzNWE1ZGU5MGU4OSIsIlJhbmdlTGVuZ3RoIjoxMiwiUmVmZXJlbmNlSWQiOiI5NzUyOWJmZC0zNDBkLTQ0OTAtOGVlMy0yODMwNjc4ZTBj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JvZXIuMTIzMTM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Ym9lci4xMjMxMyIsIlVyaVN0cmluZyI6Imh0dHBzOi8vZG9pLm9yZy8xMC4xMTExL2JvZXIuMTIz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}</w:instrText>
                </w:r>
                <w:r w:rsidR="000C5530" w:rsidRPr="000C5530">
                  <w:rPr>
                    <w:color w:val="000000"/>
                  </w:rPr>
                  <w:fldChar w:fldCharType="separate"/>
                </w:r>
                <w:r w:rsidR="00560364">
                  <w:rPr>
                    <w:color w:val="000000"/>
                  </w:rPr>
                  <w:t>Chen and Qin</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f798f06f-42b5-4a81-b7aa-96a0b5fca4f0"/>
                <w:id w:val="1732884702"/>
                <w:placeholder>
                  <w:docPart w:val="793E1823895D4463929A803402CDDF2B"/>
                </w:placeholder>
              </w:sdtPr>
              <w:sdtEndPr/>
              <w:sdtContent>
                <w:r w:rsidR="000C5530" w:rsidRPr="000C5530">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EyZWY1YTBkLWQ2YWEtNDhiYi04NDQyLWUyN2I0MmU0YjZhMCIsIkVudHJpZXMiOlt7IiRpZCI6IjIiLCIkdHlwZSI6IlN3aXNzQWNhZGVtaWMuQ2l0YXZpLkNpdGF0aW9ucy5Xb3JkUGxhY2Vob2xkZXJFbnRyeSwgU3dpc3NBY2FkZW1pYy5DaXRhdmkiLCJJZCI6IjdkNTU1MDA4LTRjMjEtNGVkNy05Njg0LWRhMWY0NjdhZGNhYSIsIlJhbmdlTGVuZ3RoIjo2LCJSZWZlcmVuY2VJZCI6Ijk3NTI5YmZkLTM0MGQtNDQ5MC04ZWUzLTI4MzA2NzhlMGM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ib2VyLjEyMzEz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JvZXIuMTIzMTMiLCJVcmlTdHJpbmciOiJodHRwczovL2RvaS5vcmcvMTAuMTExMS9ib2VyLjEyMz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2Y3OThmMDZmLTQyYjUtNGE4MS1iN2FhLTk2YTBiNWZjYTRmMCIsIlRleHQiOiIoMjAyMSkiLCJXQUlWZXJzaW9uIjoiNy4wLjIuMCJ9}</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faba1570-cae2-4799-b7ca-d55f90b3bfc7"/>
                <w:id w:val="446282711"/>
                <w:placeholder>
                  <w:docPart w:val="F8A57791EA164873A0EC673F2315B115"/>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zNDU4NDUzLTY2YjMtNDYxOS1iNTI4LTViYTJkZGVjYTY3ZSIsIkVudHJpZXMiOlt7IiRpZCI6IjIiLCIkdHlwZSI6IlN3aXNzQWNhZGVtaWMuQ2l0YXZpLkNpdGF0aW9ucy5Xb3JkUGxhY2Vob2xkZXJFbnRyeSwgU3dpc3NBY2FkZW1pYy5DaXRhdmkiLCJJZCI6ImVlMzIyODBjLWU4NjMtNGIyZS04YjMxLWRhZTZlODRkMzgwYiIsIlJhbmdlTGVuZ3RoIjoxNiwiUmVmZXJlbmNlSWQiOiIxNDc4ZmZhMi01ZmE1LTQ4YzMtOTU2Ny0wN2M2YjA4YmVi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S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I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IxNDc4ZmZhMi01ZmE1LTQ4YzMtOTU2Ny0wN2M2YjA4YmViZ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wLjExMDE1M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VuYnVpbGQuMjAyMC4xMTAxNTEiLCJVcmlTdHJpbmciOiJodHRwczovL2RvaS5vcmcvMTAuMTAxNi9qLmVuYnVpbGQuMjAyMC4xMTA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lMzI2OGNlLTNmNzktNGJjMi04MTk2LTA2YzY4NGMyMzVjMy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kguIEIuIEtpbSBldCBhbC4ifV19LCJUYWciOiJDaXRhdmlQbGFjZWhvbGRlciNmYWJhMTU3MC1jYWUyLTQ3OTktYjdjYS1kNTVmOTBiM2JmYzciLCJUZXh0IjoiSC4gQi4gS2ltIGV0IGFsLiIsIldBSVZlcnNpb24iOiI3LjAuMi4wIn0=}</w:instrText>
                </w:r>
                <w:r w:rsidR="000C5530" w:rsidRPr="000C5530">
                  <w:rPr>
                    <w:color w:val="000000"/>
                  </w:rPr>
                  <w:fldChar w:fldCharType="separate"/>
                </w:r>
                <w:r w:rsidR="00560364">
                  <w:rPr>
                    <w:color w:val="000000"/>
                  </w:rPr>
                  <w:t>Kim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f3458453-66b3-4619-b528-5ba2ddeca67e"/>
                <w:id w:val="-268929984"/>
                <w:placeholder>
                  <w:docPart w:val="0AE44548360E49F3AB50044F3EBFD66B"/>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ZhYmExNTcwLWNhZTItNDc5OS1iN2NhLWQ1NWY5MGIzYmZjNyIsIkVudHJpZXMiOlt7IiRpZCI6IjIiLCIkdHlwZSI6IlN3aXNzQWNhZGVtaWMuQ2l0YXZpLkNpdGF0aW9ucy5Xb3JkUGxhY2Vob2xkZXJFbnRyeSwgU3dpc3NBY2FkZW1pYy5DaXRhdmkiLCJJZCI6Ijg4ZDRhMmU3LTcyZWUtNDdlYy1hNWZkLTVjODc5NmQ0M2MxMCIsIlJhbmdlTGVuZ3RoIjo2LCJSZWZlcmVuY2VJZCI6IjE0NzhmZmEyLTVmYTUtNDhjMy05NTY3LTA3YzZiMDhiZW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cmVmIjoiOCJ9fSx7IiRpZCI6IjEzIiwiJHR5cGUiOiJTd2lzc0FjYWRlbWljLkNpdGF2aS5QZXJzb24sIFN3aXNzQWNhZGVtaWMuQ2l0YXZpIiwiRmlyc3ROYW1lIjoiWW9rbyIsIkxhc3ROYW1lIjoiT2RhdGUiLCJQcm90ZWN0ZWQiOmZhbHNlLCJTZXgiOjEsIkNyZWF0ZWRCeSI6Il9GZWxpbmUgTWFyaWUgU2NobmFhayIsIkNyZWF0ZWRPbiI6IjIwMjItMDEtMTJUMTE6MTE6MTEiLCJNb2RpZmllZEJ5IjoiX0ZlbGluZSBNYXJpZSBTY2huYWFrIiwiSWQiOiJkZWUxNWVlOS1mM2ViLTQ0YjEtYmRjZS03OTgzOWVmMDFmNzkiLCJNb2RpZmllZE9uIjoiMjAyMi0wMS0xMlQxMToxMToxMSIsIlByb2plY3QiOnsiJHJlZiI6IjgifX0seyIkaWQiOiIxNC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MTQ3OGZmYTItNWZhNS00OGMzLTk1NjctMDdjNmIwOGJlYm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C4xMTAxNT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J1aWxkLjIwMjAuMTEwMTUxIiwiVXJpU3RyaW5nIjoiaHR0cHM6Ly9kb2kub3JnLzEwLjEwMTYvai5lbmJ1aWxkLjIwMjAuMTEw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ZTMyNjhjZS0zZjc5LTRiYzItODE5Ni0wNmM2ODRjMjM1YzM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A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ZjM0NTg0NTMtNjZiMy00NjE5LWI1MjgtNWJhMmRkZWNhNjdl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2F69288" w14:textId="77777777" w:rsidR="00376658" w:rsidRPr="0043519C" w:rsidRDefault="002241AB">
            <w:pPr>
              <w:spacing w:after="0" w:line="240" w:lineRule="auto"/>
              <w:jc w:val="center"/>
              <w:rPr>
                <w:lang w:eastAsia="de-DE"/>
              </w:rPr>
            </w:pPr>
            <w:r w:rsidRPr="0043519C">
              <w:rPr>
                <w:lang w:eastAsia="de-DE"/>
              </w:rPr>
              <w:t>3</w:t>
            </w:r>
          </w:p>
          <w:p w14:paraId="386030A4" w14:textId="77777777" w:rsidR="00376658" w:rsidRPr="0043519C" w:rsidRDefault="002241AB">
            <w:pPr>
              <w:spacing w:after="0" w:line="240" w:lineRule="auto"/>
              <w:jc w:val="center"/>
              <w:rPr>
                <w:lang w:eastAsia="de-DE"/>
              </w:rPr>
            </w:pPr>
            <w:r w:rsidRPr="0043519C">
              <w:rPr>
                <w:lang w:eastAsia="de-DE"/>
              </w:rPr>
              <w:t>(2,4,5)</w:t>
            </w:r>
          </w:p>
        </w:tc>
      </w:tr>
      <w:tr w:rsidR="00376658" w:rsidRPr="0043519C" w14:paraId="13660889" w14:textId="77777777">
        <w:trPr>
          <w:trHeight w:val="46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BE7AE69" w14:textId="77777777" w:rsidR="00376658" w:rsidRPr="0043519C" w:rsidRDefault="002241AB">
            <w:pPr>
              <w:spacing w:after="0" w:line="240" w:lineRule="auto"/>
              <w:rPr>
                <w:lang w:eastAsia="de-DE"/>
              </w:rPr>
            </w:pPr>
            <w:r w:rsidRPr="0043519C">
              <w:rPr>
                <w:lang w:eastAsia="de-DE"/>
              </w:rPr>
              <w:t>E2</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221AA612" w14:textId="77777777" w:rsidR="00376658" w:rsidRPr="0043519C" w:rsidRDefault="002241AB">
            <w:pPr>
              <w:spacing w:after="0" w:line="240" w:lineRule="auto"/>
              <w:rPr>
                <w:lang w:eastAsia="de-DE"/>
              </w:rPr>
            </w:pPr>
            <w:r w:rsidRPr="0043519C">
              <w:rPr>
                <w:lang w:eastAsia="de-DE"/>
              </w:rPr>
              <w:t>Financial savings</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7361D5A8" w14:textId="77777777" w:rsidR="00376658" w:rsidRPr="0043519C" w:rsidRDefault="002241AB">
            <w:pPr>
              <w:spacing w:after="0" w:line="240" w:lineRule="auto"/>
              <w:rPr>
                <w:lang w:eastAsia="de-DE"/>
              </w:rPr>
            </w:pPr>
            <w:r w:rsidRPr="0043519C">
              <w:rPr>
                <w:szCs w:val="13"/>
              </w:rPr>
              <w:t xml:space="preserve">Possible financial savings from reducing energy consumption are given. </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B4E7510" w14:textId="58C7067F" w:rsidR="00376658" w:rsidRPr="0043519C" w:rsidRDefault="00C70919">
            <w:pPr>
              <w:spacing w:after="0" w:line="240" w:lineRule="auto"/>
              <w:rPr>
                <w:lang w:eastAsia="de-DE"/>
              </w:rPr>
            </w:pPr>
            <w:sdt>
              <w:sdtPr>
                <w:rPr>
                  <w:color w:val="000000"/>
                  <w:lang w:eastAsia="de-DE"/>
                </w:rPr>
                <w:alias w:val="To edit, see citavi.com/edit"/>
                <w:tag w:val="CitaviPlaceholder#db7b8d07-ec73-40f0-8634-0bb23bcde704"/>
                <w:id w:val="-632399764"/>
                <w:placeholder>
                  <w:docPart w:val="A34FAB755081458985C00FF1055B72F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0ODcxZjAxLTllY2MtNDFiOS1hYTdkLWYyZDg5YjRmNWFiYSIsIkVudHJpZXMiOlt7IiRpZCI6IjIiLCIkdHlwZSI6IlN3aXNzQWNhZGVtaWMuQ2l0YXZpLkNpdGF0aW9ucy5Xb3JkUGxhY2Vob2xkZXJFbnRyeSwgU3dpc3NBY2FkZW1pYy5DaXRhdmkiLCJJZCI6IjZmYmJlYTE2LTI1NmUtNGM2ZC04NjBiLTEwODMyZTkwOWMyMi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ZGI3YjhkMDctZWM3My00MGYwLTg2MzQtMGJiMjNiY2RlNzA0IiwiVGV4dCI6Ik5lbWF0aSBhbmQgUGVubiIsIldBSVZlcnNpb24iOiI3LjAuMi4wIn0=}</w:instrText>
                </w:r>
                <w:r w:rsidR="000C5530" w:rsidRPr="000C5530">
                  <w:rPr>
                    <w:color w:val="000000"/>
                  </w:rPr>
                  <w:fldChar w:fldCharType="separate"/>
                </w:r>
                <w:r w:rsidR="00560364">
                  <w:rPr>
                    <w:color w:val="000000"/>
                  </w:rPr>
                  <w:t>Nemati and Penn</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64871f01-9ecc-41b9-aa7d-f2d89b4f5aba"/>
                <w:id w:val="-1992620557"/>
                <w:placeholder>
                  <w:docPart w:val="F72D40CEAC08417A888C72C6236519FE"/>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iN2I4ZDA3LWVjNzMtNDBmMC04NjM0LTBiYjIzYmNkZTcwNCIsIkVudHJpZXMiOlt7IiRpZCI6IjIiLCIkdHlwZSI6IlN3aXNzQWNhZGVtaWMuQ2l0YXZpLkNpdGF0aW9ucy5Xb3JkUGxhY2Vob2xkZXJFbnRyeSwgU3dpc3NBY2FkZW1pYy5DaXRhdmkiLCJJZCI6ImJmMTg3ZjZiLTM1NDMtNGMyNS05ZTEwLThiNzA5MjlmMDM3OS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M2NDg3MWYwMS05ZWNjLTQxYjktYWE3ZC1mMmQ4OWI0ZjVhYmEiLCJUZXh0IjoiKDIwMjApIiwiV0FJVmVyc2lvbiI6IjcuMC4yLjAifQ==}</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594137">
              <w:rPr>
                <w:lang w:eastAsia="de-DE"/>
              </w:rPr>
              <w:t>,</w:t>
            </w:r>
            <w:sdt>
              <w:sdtPr>
                <w:rPr>
                  <w:color w:val="000000"/>
                  <w:lang w:eastAsia="de-DE"/>
                </w:rPr>
                <w:alias w:val="To edit, see citavi.com/edit"/>
                <w:tag w:val="CitaviPlaceholder#a18f6b8d-5124-448d-a33f-e2b4355efa43"/>
                <w:id w:val="-420329362"/>
                <w:placeholder>
                  <w:docPart w:val="F72D40CEAC08417A888C72C6236519FE"/>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2NWQyYmQ1LWNmMmItNDY3MC1iMzM1LWJhMzgyZDY0MWE5ZSIsIkVudHJpZXMiOlt7IiRpZCI6IjIiLCIkdHlwZSI6IlN3aXNzQWNhZGVtaWMuQ2l0YXZpLkNpdGF0aW9ucy5Xb3JkUGxhY2Vob2xkZXJFbnRyeSwgU3dpc3NBY2FkZW1pYy5DaXRhdmkiLCJJZCI6IjY3YjQzNDZmLTMzNDAtNDE5OC1iMGIxLTI0NmEyODlhODA3YyIsIlJhbmdlTGVuZ3RoIjo5LCJSZWZlcmVuY2VJZCI6ImEwNTAxOTk2LTBkMTUtNGY5YS04ODQxLTVjYjVlMWE3YzRm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wNTAxOTk2LTBkMTUtNGY5YS04ODQxLTVjYjVlMWE3YzRm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k2MTMyMTguMjAyMS4yMDEyMTE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wLzA5NjEzMjE4LjIwMjEuMjAxMjExOSIsIlVyaVN0cmluZyI6Imh0dHBzOi8vZG9pLm9yZy8xMC4xMDgwLzA5NjEzMjE4LjIwMjEuMjAxMjE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hMTk1MDAtYWIzNS00ZDE5LWJiMDAtODQ0ZTE3MTdhZTNiIiwiTW9kaWZpZWRPbiI6IjIwMjItMDEtMTJUMTE6MTE6MTEiLCJQcm9qZWN0Ijp7IiRyZWYiOiI4In19XSwiT3JnYW5pemF0aW9ucyI6W10sIk90aGVyc0ludm9sdmVkIjpbXSwiUGFnZUNvdW50IjoiMTc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SGUgZXQgYWwuIn1dfSwiVGFnIjoiQ2l0YXZpUGxhY2Vob2xkZXIjYTE4ZjZiOGQtNTEyNC00NDhkLWEzM2YtZTJiNDM1NWVmYTQzIiwiVGV4dCI6IkhlIGV0IGFsLiIsIldBSVZlcnNpb24iOiI3LjAuMi4wIn0=}</w:instrText>
                </w:r>
                <w:r w:rsidR="000C5530" w:rsidRPr="000C5530">
                  <w:rPr>
                    <w:color w:val="000000"/>
                  </w:rPr>
                  <w:fldChar w:fldCharType="separate"/>
                </w:r>
                <w:r w:rsidR="00560364">
                  <w:rPr>
                    <w:color w:val="000000"/>
                  </w:rPr>
                  <w:t>He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265d2bd5-cf2b-4670-b335-ba382d641a9e"/>
                <w:id w:val="-826667190"/>
                <w:placeholder>
                  <w:docPart w:val="F72D40CEAC08417A888C72C6236519FE"/>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xOGY2YjhkLTUxMjQtNDQ4ZC1hMzNmLWUyYjQzNTVlZmE0MyIsIkVudHJpZXMiOlt7IiRpZCI6IjIiLCIkdHlwZSI6IlN3aXNzQWNhZGVtaWMuQ2l0YXZpLkNpdGF0aW9ucy5Xb3JkUGxhY2Vob2xkZXJFbnRyeSwgU3dpc3NBY2FkZW1pYy5DaXRhdmkiLCJJZCI6ImQwZjM5OWY1LTUyZjAtNDUzOS1hZjM3LTAwNjEwNWQ1MWY1NSIsIlJhbmdlTGVuZ3RoIjo2LCJSZWZlcmVuY2VJZCI6ImEwNTAxOTk2LTBkMTUtNGY5YS04ODQxLTVjYjVlMWE3Yz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YTA1MDE5OTYtMGQxNS00ZjlhLTg4NDEtNWNiNWUxYTdjNG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OTYxMzIxOC4yMDIxLjIwMTIxMT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DAvMDk2MTMyMTguMjAyMS4yMDEyMTE5IiwiVXJpU3RyaW5nIjoiaHR0cHM6Ly9kb2kub3JnLzEwLjEwODAvMDk2MTMyMTguMjAyMS4yMDEyMTE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mExOTUwMC1hYjM1LTRkMTktYmIwMC04NDRlMTcxN2FlM2IiLCJNb2RpZmllZE9uIjoiMjAyMi0wMS0xMlQxMToxMToxMSIsIlByb2plY3QiOnsiJHJlZiI6IjgifX1dLCJPcmdhbml6YXRpb25zIjpbXSwiT3RoZXJzSW52b2x2ZWQiOltdLCJQYWdlQ291bnQiOiIxNy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MjY1ZDJiZDUtY2YyYi00NjcwLWIzMzUtYmEzODJkNjQxYTllIiwiVGV4dCI6IigyMDIxKSIsIldBSVZlcnNpb24iOiI3LjAuMi4wIn0=}</w:instrText>
                </w:r>
                <w:r w:rsidR="000C5530" w:rsidRPr="000C5530">
                  <w:rPr>
                    <w:color w:val="000000"/>
                  </w:rPr>
                  <w:fldChar w:fldCharType="separate"/>
                </w:r>
                <w:r w:rsidR="00560364">
                  <w:rPr>
                    <w:color w:val="000000"/>
                  </w:rPr>
                  <w:t>(2021)</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7c139cdc-2bdd-49d0-9a25-7d0fe2a710ee"/>
                <w:id w:val="-1167626499"/>
                <w:placeholder>
                  <w:docPart w:val="4F1660E134164F77A25AA2F2C4E6D157"/>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jMmY0NWNkLTkxNTEtNDI5NC05MzlhLTRmNzhkZjRlZjllNCIsIkVudHJpZXMiOlt7IiRpZCI6IjIiLCIkdHlwZSI6IlN3aXNzQWNhZGVtaWMuQ2l0YXZpLkNpdGF0aW9ucy5Xb3JkUGxhY2Vob2xkZXJFbnRyeSwgU3dpc3NBY2FkZW1pYy5DaXRhdmkiLCJJZCI6ImE1YTMxMGQ5LTVmMDItNGMxMi1iNTMzLTM1YTA1MmIwOTM0YyIsIlJhbmdlTGVuZ3RoIjoxNiwiUmVmZXJlbmNlSWQiOiIxNDc4ZmZhMi01ZmE1LTQ4YzMtOTU2Ny0wN2M2YjA4YmVi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S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I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IxNDc4ZmZhMi01ZmE1LTQ4YzMtOTU2Ny0wN2M2YjA4YmViZ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wLjExMDE1M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VuYnVpbGQuMjAyMC4xMTAxNTEiLCJVcmlTdHJpbmciOiJodHRwczovL2RvaS5vcmcvMTAuMTAxNi9qLmVuYnVpbGQuMjAyMC4xMTA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lMzI2OGNlLTNmNzktNGJjMi04MTk2LTA2YzY4NGMyMzVjMy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kguIEIuIEtpbSBldCBhbC4ifV19LCJUYWciOiJDaXRhdmlQbGFjZWhvbGRlciM3YzEzOWNkYy0yYmRkLTQ5ZDAtOWEyNS03ZDBmZTJhNzEwZWUiLCJUZXh0IjoiSC4gQi4gS2ltIGV0IGFsLiIsIldBSVZlcnNpb24iOiI3LjAuMi4wIn0=}</w:instrText>
                </w:r>
                <w:r w:rsidR="000C5530" w:rsidRPr="000C5530">
                  <w:rPr>
                    <w:color w:val="000000"/>
                  </w:rPr>
                  <w:fldChar w:fldCharType="separate"/>
                </w:r>
                <w:r w:rsidR="00560364">
                  <w:rPr>
                    <w:color w:val="000000"/>
                  </w:rPr>
                  <w:t>Kim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4c2f45cd-9151-4294-939a-4f78df4ef9e4"/>
                <w:id w:val="403884459"/>
                <w:placeholder>
                  <w:docPart w:val="1306093CB8EF4707BEFF7EE8D8AA06BB"/>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jMTM5Y2RjLTJiZGQtNDlkMC05YTI1LTdkMGZlMmE3MTBlZSIsIkVudHJpZXMiOlt7IiRpZCI6IjIiLCIkdHlwZSI6IlN3aXNzQWNhZGVtaWMuQ2l0YXZpLkNpdGF0aW9ucy5Xb3JkUGxhY2Vob2xkZXJFbnRyeSwgU3dpc3NBY2FkZW1pYy5DaXRhdmkiLCJJZCI6IjQzY2M1OTYwLTEyOWUtNGRhMi04NzJjLTA0MTI2YzRmZTEwZiIsIlJhbmdlTGVuZ3RoIjo2LCJSZWZlcmVuY2VJZCI6IjE0NzhmZmEyLTVmYTUtNDhjMy05NTY3LTA3YzZiMDhiZW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cmVmIjoiOCJ9fSx7IiRpZCI6IjEzIiwiJHR5cGUiOiJTd2lzc0FjYWRlbWljLkNpdGF2aS5QZXJzb24sIFN3aXNzQWNhZGVtaWMuQ2l0YXZpIiwiRmlyc3ROYW1lIjoiWW9rbyIsIkxhc3ROYW1lIjoiT2RhdGUiLCJQcm90ZWN0ZWQiOmZhbHNlLCJTZXgiOjEsIkNyZWF0ZWRCeSI6Il9GZWxpbmUgTWFyaWUgU2NobmFhayIsIkNyZWF0ZWRPbiI6IjIwMjItMDEtMTJUMTE6MTE6MTEiLCJNb2RpZmllZEJ5IjoiX0ZlbGluZSBNYXJpZSBTY2huYWFrIiwiSWQiOiJkZWUxNWVlOS1mM2ViLTQ0YjEtYmRjZS03OTgzOWVmMDFmNzkiLCJNb2RpZmllZE9uIjoiMjAyMi0wMS0xMlQxMToxMToxMSIsIlByb2plY3QiOnsiJHJlZiI6IjgifX0seyIkaWQiOiIxNC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MTQ3OGZmYTItNWZhNS00OGMzLTk1NjctMDdjNmIwOGJlYm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C4xMTAxNT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J1aWxkLjIwMjAuMTEwMTUxIiwiVXJpU3RyaW5nIjoiaHR0cHM6Ly9kb2kub3JnLzEwLjEwMTYvai5lbmJ1aWxkLjIwMjAuMTEw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ZTMyNjhjZS0zZjc5LTRiYzItODE5Ni0wNmM2ODRjMjM1YzM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A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NGMyZjQ1Y2QtOTE1MS00Mjk0LTkzOWEtNGY3OGRmNGVmOWU0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8f13b92d-3946-4040-a174-632220a3b46b"/>
                <w:id w:val="-266551525"/>
                <w:placeholder>
                  <w:docPart w:val="1306093CB8EF4707BEFF7EE8D8AA06BB"/>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yMjQ5YmZmLTg2MzEtNDIzMC1iZmNkLTUwNDUwYjVmZmU0NCIsIkVudHJpZXMiOlt7IiRpZCI6IjIiLCIkdHlwZSI6IlN3aXNzQWNhZGVtaWMuQ2l0YXZpLkNpdGF0aW9ucy5Xb3JkUGxhY2Vob2xkZXJFbnRyeSwgU3dpc3NBY2FkZW1pYy5DaXRhdmkiLCJJZCI6Ijg4YjIxYzdiLTg5MGQtNDEwYi05N2NjLTY2MTI2YTU5MmFkMCIsIlJhbmdlTGVuZ3RoIjo5LCJSZWZlcmVuY2VJZCI6ImIzYjZiNGYwLTkwNDgtNDY3Zi1hNDEwLTcxOWZjYmFhOWJk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NzLjIwMjAuMTAyMzQ0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c2NzLjIwMjAuMTAyMzQ0IiwiVXJpU3RyaW5nIjoiaHR0cHM6Ly9kb2kub3JnLzEwLjEwMTYvai5zY3MuMjAyMC4xMDIzN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}</w:instrText>
                </w:r>
                <w:r w:rsidR="000C5530" w:rsidRPr="000C5530">
                  <w:rPr>
                    <w:color w:val="000000"/>
                  </w:rPr>
                  <w:fldChar w:fldCharType="separate"/>
                </w:r>
                <w:r w:rsidR="00560364">
                  <w:rPr>
                    <w:color w:val="000000"/>
                  </w:rPr>
                  <w:t>Mi et al.</w:t>
                </w:r>
                <w:r w:rsidR="000C5530" w:rsidRPr="000C5530">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32249bff-8631-4230-bfcd-50450b5ffe44"/>
                <w:id w:val="-164165196"/>
                <w:placeholder>
                  <w:docPart w:val="1306093CB8EF4707BEFF7EE8D8AA06BB"/>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hmMTNiOTJkLTM5NDYtNDA0MC1hMTc0LTYzMjIyMGEzYjQ2YiIsIkVudHJpZXMiOlt7IiRpZCI6IjIiLCIkdHlwZSI6IlN3aXNzQWNhZGVtaWMuQ2l0YXZpLkNpdGF0aW9ucy5Xb3JkUGxhY2Vob2xkZXJFbnRyeSwgU3dpc3NBY2FkZW1pYy5DaXRhdmkiLCJJZCI6ImMyOTk0NTUyLWI0YWUtNGU3YS05NTgwLTE5NmJjOWI5N2U1MCIsIlJhbmdlTGVuZ3RoIjo2LCJSZWZlcmVuY2VJZCI6ImIzYjZiNGYwLTkwNDgtNDY3Zi1hNDEwLTcxOWZjYmFhOWJ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Y3MuMjAyMC4xMDIzNDQ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zY3MuMjAyMC4xMDIzNDQiLCJVcmlTdHJpbmciOiJodHRwczovL2RvaS5vcmcvMTAuMTAxNi9qLnNjcy4yMDIwLjEwMjM0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MzIyNDliZmYtODYzMS00MjMwLWJmY2QtNTA0NTBiNWZmZTQ0IiwiVGV4dCI6IigyMDIwKSIsIldBSVZlcnNpb24iOiI3LjAuMi4wIn0=}</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d4888bdb-3e86-4891-a65c-23da4f1600c4"/>
                <w:id w:val="1268347317"/>
                <w:placeholder>
                  <w:docPart w:val="1306093CB8EF4707BEFF7EE8D8AA06BB"/>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wZjU1MmM4LWQ1NzItNGZlNi04YWZjLTEyODE1Y2M1MjUzZSIsIkVudHJpZXMiOlt7IiRpZCI6IjIiLCIkdHlwZSI6IlN3aXNzQWNhZGVtaWMuQ2l0YXZpLkNpdGF0aW9ucy5Xb3JkUGxhY2Vob2xkZXJFbnRyeSwgU3dpc3NBY2FkZW1pYy5DaXRhdmkiLCJJZCI6Ijc2M2U4MWFkLWVhNmEtNDNkZS1hMDFhLWE4MTVmZTA2NTMwMSIsIlJhbmdlTGVuZ3RoIjoxNCwiUmVmZXJlbmNlSWQiOiJlZDQ1NjcyNS0yNTI3LTRmODUtYjJiNS1hOWJlNzQwZTgyZ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Vjby4yMDE4LjA3LjAwOCIsIkVkaXRvcnMiOltdLCJFdmFsdWF0aW9uQ29tcGxleGl0eSI6MCwiRXZhbHVhdGlvblNvdXJjZVRleHRGb3JtYXQiOjAsIkdyb3VwcyI6W10sIkhhc0xhYmVsMSI6dHJ1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VuZWNvLjIwMTguMDcuMDA4IiwiVXJpU3RyaW5nIjoiaHR0cHM6Ly9kb2kub3JnLzEwLjEwMTYvai5lbmVjby4yMDE4LjA3LjA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}</w:instrText>
                </w:r>
                <w:r w:rsidR="000C5530" w:rsidRPr="000C5530">
                  <w:rPr>
                    <w:color w:val="000000"/>
                  </w:rPr>
                  <w:fldChar w:fldCharType="separate"/>
                </w:r>
                <w:r w:rsidR="00560364">
                  <w:rPr>
                    <w:color w:val="000000"/>
                  </w:rPr>
                  <w:t>Ornaghi et al.</w:t>
                </w:r>
                <w:r w:rsidR="000C5530" w:rsidRPr="000C5530">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50f552c8-d572-4fe6-8afc-12815cc5253e"/>
                <w:id w:val="1227874068"/>
                <w:placeholder>
                  <w:docPart w:val="A34FAB755081458985C00FF1055B72F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Q0ODg4YmRiLTNlODYtNDg5MS1hNjVjLTIzZGE0ZjE2MDBjNCIsIkVudHJpZXMiOlt7IiRpZCI6IjIiLCIkdHlwZSI6IlN3aXNzQWNhZGVtaWMuQ2l0YXZpLkNpdGF0aW9ucy5Xb3JkUGxhY2Vob2xkZXJFbnRyeSwgU3dpc3NBY2FkZW1pYy5DaXRhdmkiLCJJZCI6Ijk3ZjcyODZjLWZjZDMtNDZiMy04M2FjLTJmMDNlMDI3MDdkMCIsIlJhbmdlTGVuZ3RoIjo2LCJSZWZlcmVuY2VJZCI6ImVkNDU2NzI1LTI1MjctNGY4NS1iMmI1LWE5YmU3NDBlODJ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xOC4wNy4wMDgiLCJFZGl0b3JzIjpbXSwiRXZhbHVhdGlvbkNvbXBsZXhpdHkiOjAsIkV2YWx1YXRpb25Tb3VyY2VUZXh0Rm9ybWF0IjowLCJHcm91cHMiOltdLCJIYXNMYWJlbDEiOnRydW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lbmVjby4yMDE4LjA3LjAwOCIsIlVyaVN0cmluZyI6Imh0dHBzOi8vZG9pLm9yZy8xMC4xMDE2L2ouZW5lY28uMjAxOC4wNy4wM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4KSJ9XX0sIlRhZyI6IkNpdGF2aVBsYWNlaG9sZGVyIzUwZjU1MmM4LWQ1NzItNGZlNi04YWZjLTEyODE1Y2M1MjUzZSIsIlRleHQiOiIoMjAxOCkiLCJXQUlWZXJzaW9uIjoiNy4wLjIuMCJ9}</w:instrText>
                </w:r>
                <w:r w:rsidR="000C5530" w:rsidRPr="000C5530">
                  <w:rPr>
                    <w:color w:val="000000"/>
                  </w:rPr>
                  <w:fldChar w:fldCharType="separate"/>
                </w:r>
                <w:r w:rsidR="00560364">
                  <w:rPr>
                    <w:color w:val="000000"/>
                  </w:rPr>
                  <w:t>(2018)</w:t>
                </w:r>
                <w:r w:rsidR="000C5530" w:rsidRPr="000C5530">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BED90FF" w14:textId="77777777" w:rsidR="00376658" w:rsidRPr="0043519C" w:rsidRDefault="002241AB">
            <w:pPr>
              <w:spacing w:after="0" w:line="240" w:lineRule="auto"/>
              <w:jc w:val="center"/>
              <w:rPr>
                <w:lang w:eastAsia="de-DE"/>
              </w:rPr>
            </w:pPr>
            <w:r w:rsidRPr="0043519C">
              <w:rPr>
                <w:lang w:eastAsia="de-DE"/>
              </w:rPr>
              <w:t>1</w:t>
            </w:r>
          </w:p>
          <w:p w14:paraId="43E06A97" w14:textId="77777777" w:rsidR="00376658" w:rsidRPr="0043519C" w:rsidRDefault="002241AB">
            <w:pPr>
              <w:spacing w:after="0" w:line="240" w:lineRule="auto"/>
              <w:jc w:val="center"/>
              <w:rPr>
                <w:lang w:eastAsia="de-DE"/>
              </w:rPr>
            </w:pPr>
            <w:r w:rsidRPr="0043519C">
              <w:rPr>
                <w:lang w:eastAsia="de-DE"/>
              </w:rPr>
              <w:t>(5)</w:t>
            </w:r>
          </w:p>
        </w:tc>
      </w:tr>
      <w:tr w:rsidR="00376658" w:rsidRPr="0043519C" w14:paraId="61EEC1D0" w14:textId="77777777">
        <w:trPr>
          <w:trHeight w:val="46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C6235E7" w14:textId="77777777" w:rsidR="00376658" w:rsidRPr="0043519C" w:rsidRDefault="002241AB">
            <w:pPr>
              <w:spacing w:after="0" w:line="240" w:lineRule="auto"/>
              <w:rPr>
                <w:lang w:eastAsia="de-DE"/>
              </w:rPr>
            </w:pPr>
            <w:r w:rsidRPr="0043519C">
              <w:rPr>
                <w:lang w:eastAsia="de-DE"/>
              </w:rPr>
              <w:lastRenderedPageBreak/>
              <w:t>E3</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6EBAB95B" w14:textId="77777777" w:rsidR="00376658" w:rsidRPr="0043519C" w:rsidRDefault="002241AB">
            <w:pPr>
              <w:spacing w:after="0" w:line="240" w:lineRule="auto"/>
              <w:rPr>
                <w:lang w:eastAsia="de-DE"/>
              </w:rPr>
            </w:pPr>
            <w:r w:rsidRPr="0043519C">
              <w:rPr>
                <w:lang w:eastAsia="de-DE"/>
              </w:rPr>
              <w:t>Environmental contribution</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0C65BB1E" w14:textId="77777777" w:rsidR="00376658" w:rsidRPr="0043519C" w:rsidRDefault="002241AB">
            <w:pPr>
              <w:spacing w:after="0" w:line="240" w:lineRule="auto"/>
              <w:rPr>
                <w:lang w:eastAsia="de-DE"/>
              </w:rPr>
            </w:pPr>
            <w:r w:rsidRPr="0043519C">
              <w:rPr>
                <w:szCs w:val="13"/>
              </w:rPr>
              <w:t>The possible environmental contribution of reducing energy consumption is shown in corresponding CO</w:t>
            </w:r>
            <w:r w:rsidRPr="0043519C">
              <w:rPr>
                <w:szCs w:val="13"/>
                <w:vertAlign w:val="subscript"/>
              </w:rPr>
              <w:t>2</w:t>
            </w:r>
            <w:r w:rsidRPr="0043519C">
              <w:rPr>
                <w:szCs w:val="13"/>
              </w:rPr>
              <w:t xml:space="preserve"> emission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5C82678" w14:textId="3A276950" w:rsidR="00376658" w:rsidRPr="0043519C" w:rsidRDefault="00C70919">
            <w:pPr>
              <w:spacing w:after="0" w:line="240" w:lineRule="auto"/>
              <w:rPr>
                <w:lang w:eastAsia="de-DE"/>
              </w:rPr>
            </w:pPr>
            <w:sdt>
              <w:sdtPr>
                <w:rPr>
                  <w:color w:val="000000"/>
                  <w:lang w:eastAsia="de-DE"/>
                </w:rPr>
                <w:alias w:val="To edit, see citavi.com/edit"/>
                <w:tag w:val="CitaviPlaceholder#e1750457-ed51-425b-b5de-918ee698d01d"/>
                <w:id w:val="-631628379"/>
                <w:placeholder>
                  <w:docPart w:val="3EAD632D379D4DA088C435271DDF52D6"/>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2M2JlZmZiLTY1NTctNGQ2NS04YjRiLTM5YjYxMWE3Zjc1ZCIsIkVudHJpZXMiOlt7IiRpZCI6IjIiLCIkdHlwZSI6IlN3aXNzQWNhZGVtaWMuQ2l0YXZpLkNpdGF0aW9ucy5Xb3JkUGxhY2Vob2xkZXJFbnRyeSwgU3dpc3NBY2FkZW1pYy5DaXRhdmkiLCJJZCI6IjM0OTMwODI3LTU0MjAtNDRhOC1iNmIxLTMwNWZmMDA0MmQ2NC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ZTE3NTA0NTctZWQ1MS00MjViLWI1ZGUtOTE4ZWU2OThkMDFkIiwiVGV4dCI6Ik5lbWF0aSBhbmQgUGVubiIsIldBSVZlcnNpb24iOiI3LjAuMi4wIn0=}</w:instrText>
                </w:r>
                <w:r w:rsidR="000C5530" w:rsidRPr="000C5530">
                  <w:rPr>
                    <w:color w:val="000000"/>
                  </w:rPr>
                  <w:fldChar w:fldCharType="separate"/>
                </w:r>
                <w:r w:rsidR="00560364">
                  <w:rPr>
                    <w:color w:val="000000"/>
                  </w:rPr>
                  <w:t>Nemati and Penn</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c63beffb-6557-4d65-8b4b-39b611a7f75d"/>
                <w:id w:val="479190318"/>
                <w:placeholder>
                  <w:docPart w:val="66C3DD6EF73445B09BA54C9388295C2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xNzUwNDU3LWVkNTEtNDI1Yi1iNWRlLTkxOGVlNjk4ZDAxZCIsIkVudHJpZXMiOlt7IiRpZCI6IjIiLCIkdHlwZSI6IlN3aXNzQWNhZGVtaWMuQ2l0YXZpLkNpdGF0aW9ucy5Xb3JkUGxhY2Vob2xkZXJFbnRyeSwgU3dpc3NBY2FkZW1pYy5DaXRhdmkiLCJJZCI6IjJmY2Y1NGQ0LWJiY2ItNGM2MC1hN2ExLWQyYjdjNDY4MDM0NC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NjNjNiZWZmYi02NTU3LTRkNjUtOGI0Yi0zOWI2MTFhN2Y3NWQiLCJUZXh0IjoiKDIwMjApIiwiV0FJVmVyc2lvbiI6IjcuMC4yLjAifQ==}</w:instrText>
                </w:r>
                <w:r w:rsidR="000C5530" w:rsidRPr="000C5530">
                  <w:rPr>
                    <w:color w:val="000000"/>
                  </w:rPr>
                  <w:fldChar w:fldCharType="separate"/>
                </w:r>
                <w:r w:rsidR="00560364">
                  <w:rPr>
                    <w:color w:val="000000"/>
                  </w:rPr>
                  <w:t>(2020)</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22d190dc-be50-4d2e-abd2-68ecf7cafe6d"/>
                <w:id w:val="455070008"/>
                <w:placeholder>
                  <w:docPart w:val="66C3DD6EF73445B09BA54C9388295C23"/>
                </w:placeholder>
              </w:sdtPr>
              <w:sdtEndPr/>
              <w:sdtContent>
                <w:r w:rsidR="000C5530" w:rsidRPr="000C5530">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5YThjNWEyLTc0OTQtNDEzNi05Zjk0LWRhNzJlNzE0MmRlOSIsIkVudHJpZXMiOlt7IiRpZCI6IjIiLCIkdHlwZSI6IlN3aXNzQWNhZGVtaWMuQ2l0YXZpLkNpdGF0aW9ucy5Xb3JkUGxhY2Vob2xkZXJFbnRyeSwgU3dpc3NBY2FkZW1pYy5DaXRhdmkiLCJJZCI6IjdkNTVlNjc1LWE2ZDYtNDhjNi05MGQ2LTRlZGE4ZmE3Y2E5OCIsIlJhbmdlTGVuZ3RoIjo5LCJSZWZlcmVuY2VJZCI6ImIzYjZiNGYwLTkwNDgtNDY3Zi1hNDEwLTcxOWZjYmFhOWJk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NzLjIwMjAuMTAyMzQ0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c2NzLjIwMjAuMTAyMzQ0IiwiVXJpU3RyaW5nIjoiaHR0cHM6Ly9kb2kub3JnLzEwLjEwMTYvai5zY3MuMjAyMC4xMDIzN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}</w:instrText>
                </w:r>
                <w:r w:rsidR="000C5530" w:rsidRPr="000C5530">
                  <w:rPr>
                    <w:color w:val="000000"/>
                  </w:rPr>
                  <w:fldChar w:fldCharType="separate"/>
                </w:r>
                <w:r w:rsidR="00560364">
                  <w:rPr>
                    <w:color w:val="000000"/>
                  </w:rPr>
                  <w:t>Mi et al.</w:t>
                </w:r>
                <w:r w:rsidR="000C5530" w:rsidRPr="000C5530">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69a8c5a2-7494-4136-9f94-da72e7142de9"/>
                <w:id w:val="49821343"/>
                <w:placeholder>
                  <w:docPart w:val="66C3DD6EF73445B09BA54C9388295C2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yZDE5MGRjLWJlNTAtNGQyZS1hYmQyLTY4ZWNmN2NhZmU2ZCIsIkVudHJpZXMiOlt7IiRpZCI6IjIiLCIkdHlwZSI6IlN3aXNzQWNhZGVtaWMuQ2l0YXZpLkNpdGF0aW9ucy5Xb3JkUGxhY2Vob2xkZXJFbnRyeSwgU3dpc3NBY2FkZW1pYy5DaXRhdmkiLCJJZCI6ImYzNGJmZTA1LTdjNDQtNDRkNi04YzIwLTc0MzUzNmFjNDE2MiIsIlJhbmdlTGVuZ3RoIjo2LCJSZWZlcmVuY2VJZCI6ImIzYjZiNGYwLTkwNDgtNDY3Zi1hNDEwLTcxOWZjYmFhOWJ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Y3MuMjAyMC4xMDIzNDQ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zY3MuMjAyMC4xMDIzNDQiLCJVcmlTdHJpbmciOiJodHRwczovL2RvaS5vcmcvMTAuMTAxNi9qLnNjcy4yMDIwLjEwMjM0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NjlhOGM1YTItNzQ5NC00MTM2LTlmOTQtZGE3MmU3MTQyZGU5IiwiVGV4dCI6IigyMDIwKSIsIldBSVZlcnNpb24iOiI3LjAuMi4wIn0=}</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38e2998e-212a-4e48-9e20-e8348f6c9f5e"/>
                <w:id w:val="57592956"/>
                <w:placeholder>
                  <w:docPart w:val="66C3DD6EF73445B09BA54C9388295C2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2OWNiMWI5LWM4YzAtNGUyYS05Yzc0LTEwNWIzYmQ1YzIzOCIsIkVudHJpZXMiOlt7IiRpZCI6IjIiLCIkdHlwZSI6IlN3aXNzQWNhZGVtaWMuQ2l0YXZpLkNpdGF0aW9ucy5Xb3JkUGxhY2Vob2xkZXJFbnRyeSwgU3dpc3NBY2FkZW1pYy5DaXRhdmkiLCJJZCI6ImFmMWFjZDZkLTRhMzAtNDMzMy04YTE1LTVhNTQ4ZTYyZjY1MiIsIlJhbmdlTGVuZ3RoIjoxNSwiUmVmZXJlbmNlSWQiOiJjOTJmM2I4NC0wYzhhLTRjNDEtOGNhZC0yNTZmMjhlMDgy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JjOTJmM2I4NC0wYzhhLTRjNDEtOGNhZC0yNTZmMjhlMDgyN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lbS4yMDIwLjEwMjMx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ZW0uMjAyMC4xMDIzMTUiLCJVcmlTdHJpbmciOiJodHRwczovL2RvaS5vcmcvMTAuMTAxNi9qLmplZW0uMjAyMC4xMDI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NeWVycyBhbmQgU291emEifV19LCJUYWciOiJDaXRhdmlQbGFjZWhvbGRlciMzOGUyOTk4ZS0yMTJhLTRlNDgtOWUyMC1lODM0OGY2YzlmNWUiLCJUZXh0IjoiTXllcnMgYW5kIFNvdXphIiwiV0FJVmVyc2lvbiI6IjcuMC4yLjAifQ==}</w:instrText>
                </w:r>
                <w:r w:rsidR="005740B6" w:rsidRPr="005740B6">
                  <w:rPr>
                    <w:color w:val="000000"/>
                  </w:rPr>
                  <w:fldChar w:fldCharType="separate"/>
                </w:r>
                <w:r w:rsidR="00560364">
                  <w:rPr>
                    <w:color w:val="000000"/>
                  </w:rPr>
                  <w:t>Myers and Souza</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a69cb1b9-c8c0-4e2a-9c74-105b3bd5c238"/>
                <w:id w:val="-738245325"/>
                <w:placeholder>
                  <w:docPart w:val="66C3DD6EF73445B09BA54C9388295C2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4ZTI5OThlLTIxMmEtNGU0OC05ZTIwLWU4MzQ4ZjZjOWY1ZSIsIkVudHJpZXMiOlt7IiRpZCI6IjIiLCIkdHlwZSI6IlN3aXNzQWNhZGVtaWMuQ2l0YXZpLkNpdGF0aW9ucy5Xb3JkUGxhY2Vob2xkZXJFbnRyeSwgU3dpc3NBY2FkZW1pYy5DaXRhdmkiLCJJZCI6IjUwNzU2NmFhLTFmM2ItNDAwMS05MmMwLWUxNDcyNDY1Njg0NiIsIlJhbmdlTGVuZ3RoIjo2LCJSZWZlcmVuY2VJZCI6ImM5MmYzYjg0LTBjOGEtNGM0MS04Y2FkLTI1NmYyOGUwODI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YzkyZjNiODQtMGM4YS00YzQxLThjYWQtMjU2ZjI4ZTA4Mj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M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VtLjIwMjAuMTAyMzE1IiwiVXJpU3RyaW5nIjoiaHR0cHM6Ly9kb2kub3JnLzEwLjEwMTYvai5qZWVtLjIwMjAuMTAyMz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5ZmZhYWZmMS1kYmYwLTQ3ZWYtOTc5Yy03ZjEwNzZkZWIxNWMiLCJNb2RpZmllZE9uIjoiMjAyMi0wMS0xMlQxMToxMToxMSIsIlByb2plY3QiOnsiJHJlZiI6IjgifX1dLCJPcmdhbml6YXRpb25zIjpbXSwiT3RoZXJzSW52b2x2ZWQiOltdLCJQYWdlQ291bnQiOiI2MiIsIlBhZ2VSYW5nZSI6IjxzcD5cclxuICA8bj4xPC9uPlxyXG4gIDxpbj50cnVlPC9pbj5cclxuICA8b3M+MTwvb3M+XHJcbiAgPHBzPjE8L3BzPlxyXG48L3NwPlxyXG48ZXA+XHJcbiAgPG4+NjI8L24+XHJcbiAgPGluPnRydWU8L2luPlxyXG4gIDxvcz42Mjwvb3M+XHJcbiAgPHBzPjYyPC9wcz5cclxuPC9lcD5cclxuPG9zPjEtNjI8L29zPiIsIlBlcmlvZGljYWwiOnsiJGlkIjoiMTU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KSJ9XX0sIlRhZyI6IkNpdGF2aVBsYWNlaG9sZGVyI2E2OWNiMWI5LWM4YzAtNGUyYS05Yzc0LTEwNWIzYmQ1YzIzOCIsIlRleHQiOiIoMjAyMCkiLCJXQUlWZXJzaW9uIjoiNy4wLjIuMCJ9}</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97bf086-2f39-46bd-9194-a80ee3236f9f"/>
                <w:id w:val="2000610510"/>
                <w:placeholder>
                  <w:docPart w:val="66C3DD6EF73445B09BA54C9388295C2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ViZDA5M2ZlLTk0ZDctNDg4ZC05ODEyLTQ5NTkwNjZiZDBmMyIsIkVudHJpZXMiOlt7IiRpZCI6IjIiLCIkdHlwZSI6IlN3aXNzQWNhZGVtaWMuQ2l0YXZpLkNpdGF0aW9ucy5Xb3JkUGxhY2Vob2xkZXJFbnRyeSwgU3dpc3NBY2FkZW1pYy5DaXRhdmkiLCJJZCI6IjA4Y2QwOTkyLTA1MjQtNDVhZC1iYTc5LWQ3ZDg0YzlkMjFmOSIsIlJhbmdlTGVuZ3RoIjoxNCwiUmVmZXJlbmNlSWQiOiJlZDQ1NjcyNS0yNTI3LTRmODUtYjJiNS1hOWJlNzQwZTgyZG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Vjby4yMDE4LjA3LjAwOCIsIkVkaXRvcnMiOltdLCJFdmFsdWF0aW9uQ29tcGxleGl0eSI6MCwiRXZhbHVhdGlvblNvdXJjZVRleHRGb3JtYXQiOjAsIkdyb3VwcyI6W10sIkhhc0xhYmVsMSI6dHJ1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VuZWNvLjIwMTguMDcuMDA4IiwiVXJpU3RyaW5nIjoiaHR0cHM6Ly9kb2kub3JnLzEwLjEwMTYvai5lbmVjby4yMDE4LjA3LjA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}</w:instrText>
                </w:r>
                <w:r w:rsidR="005740B6" w:rsidRPr="005740B6">
                  <w:rPr>
                    <w:color w:val="000000"/>
                  </w:rPr>
                  <w:fldChar w:fldCharType="separate"/>
                </w:r>
                <w:r w:rsidR="00560364">
                  <w:rPr>
                    <w:color w:val="000000"/>
                  </w:rPr>
                  <w:t>Ornaghi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5bd093fe-94d7-488d-9812-4959066bd0f3"/>
                <w:id w:val="-1516144574"/>
                <w:placeholder>
                  <w:docPart w:val="66C3DD6EF73445B09BA54C9388295C2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5N2JmMDg2LTJmMzktNDZiZC05MTk0LWE4MGVlMzIzNmY5ZiIsIkVudHJpZXMiOlt7IiRpZCI6IjIiLCIkdHlwZSI6IlN3aXNzQWNhZGVtaWMuQ2l0YXZpLkNpdGF0aW9ucy5Xb3JkUGxhY2Vob2xkZXJFbnRyeSwgU3dpc3NBY2FkZW1pYy5DaXRhdmkiLCJJZCI6ImQ1NGM5Yzc3LWNjMWYtNDBhYy05Mjc2LTVmM2JhNGRjMWVlYyIsIlJhbmdlTGVuZ3RoIjo2LCJSZWZlcmVuY2VJZCI6ImVkNDU2NzI1LTI1MjctNGY4NS1iMmI1LWE5YmU3NDBlODJ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lY28uMjAxOC4wNy4wMDgiLCJFZGl0b3JzIjpbXSwiRXZhbHVhdGlvbkNvbXBsZXhpdHkiOjAsIkV2YWx1YXRpb25Tb3VyY2VUZXh0Rm9ybWF0IjowLCJHcm91cHMiOltdLCJIYXNMYWJlbDEiOnRydW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lbmVjby4yMDE4LjA3LjAwOCIsIlVyaVN0cmluZyI6Imh0dHBzOi8vZG9pLm9yZy8xMC4xMDE2L2ouZW5lY28uMjAxOC4wNy4wM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4KSJ9XX0sIlRhZyI6IkNpdGF2aVBsYWNlaG9sZGVyIzViZDA5M2ZlLTk0ZDctNDg4ZC05ODEyLTQ5NTkwNjZiZDBmMyIsIlRleHQiOiIoMjAxOCkiLCJXQUlWZXJzaW9uIjoiNy4wLjIuMCJ9}</w:instrText>
                </w:r>
                <w:r w:rsidR="005740B6" w:rsidRPr="005740B6">
                  <w:rPr>
                    <w:color w:val="000000"/>
                  </w:rPr>
                  <w:fldChar w:fldCharType="separate"/>
                </w:r>
                <w:r w:rsidR="00560364">
                  <w:rPr>
                    <w:color w:val="000000"/>
                  </w:rPr>
                  <w:t>(2018)</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ef7898f1-e7ed-457a-96e8-210e3c3995e3"/>
                <w:id w:val="-1717044720"/>
                <w:placeholder>
                  <w:docPart w:val="66C3DD6EF73445B09BA54C9388295C2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2NGVmOTBlLWZhMzYtNGZkMy05M2QwLWEwNGFkNmY1ZTZkYSIsIkVudHJpZXMiOlt7IiRpZCI6IjIiLCIkdHlwZSI6IlN3aXNzQWNhZGVtaWMuQ2l0YXZpLkNpdGF0aW9ucy5Xb3JkUGxhY2Vob2xkZXJFbnRyeSwgU3dpc3NBY2FkZW1pYy5DaXRhdmkiLCJJZCI6IjI3Nzk4ZmU4LWUxZWQtNDIzNS1hZjAwLTc1MGU0NWRmYWI5NSIsIlJhbmdlTGVuZ3RoIjo5LCJSZWZlcmVuY2VJZCI6IjVmNTg2MDRiLWY4YTQtNDJlZi1hNTM5LWNjZGRlNjU1M2IyZ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jEuMTExMzQyIiwiRWRpdG9ycyI6W10sIkV2YWx1YXRpb25Db21wbGV4aXR5IjowLCJFdmFsdWF0aW9uU291cmNlVGV4dEZvcm1hdCI6MCwiR3JvdXBzIjpbXSwiSGFzTGFiZWwxIjp0cnV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cnNlci4yMDIxLjExMTM0MiIsIlVyaVN0cmluZyI6Imh0dHBzOi8vZG9pLm9yZy8xMC4xMDE2L2oucnNlci4yMDIxLjExMTM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Yzg2NzMzM2EtMTUyMi00MzhiLTlmY2QtYTM2YjVkNDMwNDIzIiwiTW9kaWZpZWRPbiI6IjIwMjItMDMtMDhUMTI6Mjk6MDEiLCJQcm9qZWN0Ijp7IiRyZWYiOiI4In19XS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}</w:instrText>
                </w:r>
                <w:r w:rsidR="005740B6" w:rsidRPr="005740B6">
                  <w:rPr>
                    <w:color w:val="000000"/>
                  </w:rPr>
                  <w:fldChar w:fldCharType="separate"/>
                </w:r>
                <w:r w:rsidR="00560364">
                  <w:rPr>
                    <w:color w:val="000000"/>
                  </w:rPr>
                  <w:t>Mi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f64ef90e-fa36-4fd3-93d0-a04ad6f5e6da"/>
                <w:id w:val="-2102708780"/>
                <w:placeholder>
                  <w:docPart w:val="3EAD632D379D4DA088C435271DDF52D6"/>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mNzg5OGYxLWU3ZWQtNDU3YS05NmU4LTIxMGUzYzM5OTVlMyIsIkVudHJpZXMiOlt7IiRpZCI6IjIiLCIkdHlwZSI6IlN3aXNzQWNhZGVtaWMuQ2l0YXZpLkNpdGF0aW9ucy5Xb3JkUGxhY2Vob2xkZXJFbnRyeSwgU3dpc3NBY2FkZW1pYy5DaXRhdmkiLCJJZCI6Ijk5ZTE2YTUwLTMzOTAtNGI5NC04N2Q5LWJjZDRiMjFmNzc5YiIsIlJhbmdlTGVuZ3RoIjo2LCJSZWZlcmVuY2VJZCI6IjVmNTg2MDRiLWY4YTQtNDJlZi1hNTM5LWNjZGRlNjU1M2I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yMS4xMTEzNDIiLCJFZGl0b3JzIjpbXSwiRXZhbHVhdGlvbkNvbXBsZXhpdHkiOjAsIkV2YWx1YXRpb25Tb3VyY2VUZXh0Rm9ybWF0IjowLCJHcm91cHMiOltdLCJIYXNMYWJlbDEiOnRydW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yc2VyLjIwMjEuMTExMzQyIiwiVXJpU3RyaW5nIjoiaHR0cHM6Ly9kb2kub3JnLzEwLjEwMTYvai5yc2VyLjIwMjEuMTExMzQ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JjODY3MzMzYS0xNTIyLTQzOGItOWZjZC1hMzZiNWQ0MzA0MjMiLCJNb2RpZmllZE9uIjoiMjAyMi0wMy0wOFQxMjoyOTowMSIsIlByb2plY3QiOnsiJHJlZiI6IjgifX1d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yMSkifV19LCJUYWciOiJDaXRhdmlQbGFjZWhvbGRlciNmNjRlZjkwZS1mYTM2LTRmZDMtOTNkMC1hMDRhZDZmNWU2ZGEiLCJUZXh0IjoiKDIwMjEpIiwiV0FJVmVyc2lvbiI6IjcuMC4yLjAifQ==}</w:instrText>
                </w:r>
                <w:r w:rsidR="005740B6" w:rsidRPr="005740B6">
                  <w:rPr>
                    <w:color w:val="000000"/>
                  </w:rPr>
                  <w:fldChar w:fldCharType="separate"/>
                </w:r>
                <w:r w:rsidR="00560364">
                  <w:rPr>
                    <w:color w:val="000000"/>
                  </w:rPr>
                  <w:t>(2021)</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A78A8C0"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0FDF5520"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F8E3044" w14:textId="77777777" w:rsidR="00376658" w:rsidRPr="0043519C" w:rsidRDefault="002241AB">
            <w:pPr>
              <w:spacing w:after="0" w:line="240" w:lineRule="auto"/>
              <w:rPr>
                <w:b/>
                <w:lang w:eastAsia="de-DE"/>
              </w:rPr>
            </w:pPr>
            <w:r w:rsidRPr="0043519C">
              <w:rPr>
                <w:b/>
                <w:lang w:eastAsia="de-DE"/>
              </w:rPr>
              <w:t>F</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CDE632B" w14:textId="77777777" w:rsidR="00376658" w:rsidRPr="0043519C" w:rsidRDefault="002241AB">
            <w:pPr>
              <w:spacing w:after="0" w:line="240" w:lineRule="auto"/>
              <w:rPr>
                <w:b/>
                <w:lang w:eastAsia="de-DE"/>
              </w:rPr>
            </w:pPr>
            <w:r w:rsidRPr="0043519C">
              <w:rPr>
                <w:b/>
                <w:lang w:eastAsia="de-DE"/>
              </w:rPr>
              <w:t>Social comparison</w:t>
            </w:r>
          </w:p>
        </w:tc>
        <w:tc>
          <w:tcPr>
            <w:tcW w:w="11159"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A8F2084" w14:textId="77777777" w:rsidR="00376658" w:rsidRPr="0043519C" w:rsidRDefault="002241AB">
            <w:pPr>
              <w:spacing w:after="0" w:line="240" w:lineRule="auto"/>
              <w:rPr>
                <w:b/>
                <w:lang w:eastAsia="de-DE"/>
              </w:rPr>
            </w:pPr>
            <w:r w:rsidRPr="0043519C">
              <w:rPr>
                <w:szCs w:val="13"/>
              </w:rPr>
              <w:t>Energy consumption is compared with…</w:t>
            </w:r>
          </w:p>
        </w:tc>
      </w:tr>
      <w:tr w:rsidR="00376658" w:rsidRPr="0043519C" w14:paraId="4B2904EF"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5D1790E" w14:textId="77777777" w:rsidR="00376658" w:rsidRPr="0043519C" w:rsidRDefault="002241AB">
            <w:pPr>
              <w:spacing w:after="0" w:line="240" w:lineRule="auto"/>
              <w:rPr>
                <w:lang w:eastAsia="de-DE"/>
              </w:rPr>
            </w:pPr>
            <w:r w:rsidRPr="0043519C">
              <w:rPr>
                <w:lang w:eastAsia="de-DE"/>
              </w:rPr>
              <w:t>F1</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501DCC0D" w14:textId="77777777" w:rsidR="00376658" w:rsidRPr="0043519C" w:rsidRDefault="002241AB">
            <w:pPr>
              <w:spacing w:after="0" w:line="240" w:lineRule="auto"/>
              <w:rPr>
                <w:lang w:eastAsia="de-DE"/>
              </w:rPr>
            </w:pPr>
            <w:r w:rsidRPr="0043519C">
              <w:rPr>
                <w:lang w:eastAsia="de-DE"/>
              </w:rPr>
              <w:t>Average</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229F0E2" w14:textId="77777777" w:rsidR="00376658" w:rsidRPr="0043519C" w:rsidRDefault="002241AB">
            <w:pPr>
              <w:spacing w:after="0" w:line="240" w:lineRule="auto"/>
              <w:rPr>
                <w:lang w:eastAsia="de-DE"/>
              </w:rPr>
            </w:pPr>
            <w:r w:rsidRPr="0043519C">
              <w:rPr>
                <w:lang w:eastAsia="de-DE"/>
              </w:rPr>
              <w:t>All</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E0ABFA1" w14:textId="77777777" w:rsidR="00376658" w:rsidRPr="0043519C" w:rsidRDefault="002241AB">
            <w:pPr>
              <w:spacing w:after="0" w:line="240" w:lineRule="auto"/>
              <w:rPr>
                <w:lang w:eastAsia="de-DE"/>
              </w:rPr>
            </w:pPr>
            <w:r w:rsidRPr="0043519C">
              <w:rPr>
                <w:szCs w:val="13"/>
              </w:rPr>
              <w:t>…the average of all app user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D665FCD" w14:textId="4DD1B37C" w:rsidR="00376658" w:rsidRPr="0043519C" w:rsidRDefault="00C70919">
            <w:pPr>
              <w:spacing w:after="0" w:line="240" w:lineRule="auto"/>
              <w:rPr>
                <w:lang w:eastAsia="de-DE"/>
              </w:rPr>
            </w:pPr>
            <w:sdt>
              <w:sdtPr>
                <w:rPr>
                  <w:color w:val="000000"/>
                  <w:lang w:eastAsia="de-DE"/>
                </w:rPr>
                <w:alias w:val="To edit, see citavi.com/edit"/>
                <w:tag w:val="CitaviPlaceholder#9bdfd0a1-f6a2-4f7c-9dc0-2adedb444aa3"/>
                <w:id w:val="-1574118143"/>
                <w:placeholder>
                  <w:docPart w:val="FD207382223A429BA5D12EB4053628F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wMWU3ZTc3LTZkNWEtNDk2OS1hYzMzLWUxZDA1NGM5ZmM1YSIsIkVudHJpZXMiOlt7IiRpZCI6IjIiLCIkdHlwZSI6IlN3aXNzQWNhZGVtaWMuQ2l0YXZpLkNpdGF0aW9ucy5Xb3JkUGxhY2Vob2xkZXJFbnRyeSwgU3dpc3NBY2FkZW1pYy5DaXRhdmkiLCJJZCI6ImU0ZjQ4ZWMwLWY5NzYtNDVhMS04NGZiLTMyZjE5NGQwNjdkNyIsIlJhbmdlTGVuZ3RoIjoxNywiUmVmZXJlbmNlSWQiOiIxMGQwOGZjYy0zN2NlLTQ5OTEtYmRiMy02YjUxMTRmYjFi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ZWwiLCJMYXN0TmFtZSI6IkJyw7xsaXNhdWVyIiwiUHJvdGVjdGVkIjpmYWxzZSwiU2V4IjoyLCJDcmVhdGVkQnkiOiJfRmVsaW5lIE1hcmllIFNjaG5hYWsiLCJDcmVhdGVkT24iOiIyMDIyLTAxLTEyVDExOjExOjExIiwiTW9kaWZpZWRCeSI6Il9GZWxpbmUgTWFyaWUgU2NobmFhayIsIklkIjoiNmY5MmU2MzktM2I1OS00OTY3LTkxZTEtNzU0YjlmZWQxNjAyIiwiTW9kaWZpZWRPbiI6IjIwMjItMDEtMTJUMTE6MTE6MTE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IwLjExMTc0Mi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VucG9sLjIwMjAuMTExNzQyIiwiVXJpU3RyaW5nIjoiaHR0cHM6Ly9kb2kub3JnLzEwLjEwMTYvai5lbnBvbC4yMDIwLjExMTc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mNDVhZWQtZmU1OC00ZmM5LWEyMWYtZGEzZWY2MTAyZWE2IiwiTW9kaWZpZWRPbiI6IjIwMjItMDEtMTJUMTE6MTE6MTEiLCJQcm9qZWN0Ijp7IiRyZWYiOiI4In19XS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EtOTwvb3M+IiwiUGVyaW9kaWNhbCI6eyIkaWQiOiIxOC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}</w:instrText>
                </w:r>
                <w:r w:rsidR="005740B6" w:rsidRPr="005740B6">
                  <w:rPr>
                    <w:color w:val="000000"/>
                  </w:rPr>
                  <w:fldChar w:fldCharType="separate"/>
                </w:r>
                <w:r w:rsidR="00560364">
                  <w:rPr>
                    <w:color w:val="000000"/>
                  </w:rPr>
                  <w:t>Brülisauer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f01e7e77-6d5a-4969-ac33-e1d054c9fc5a"/>
                <w:id w:val="1702515756"/>
                <w:placeholder>
                  <w:docPart w:val="931808ACA77A4DA584F8C932176BBC1D"/>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liZGZkMGExLWY2YTItNGY3Yy05ZGMwLTJhZGVkYjQ0NGFhMyIsIkVudHJpZXMiOlt7IiRpZCI6IjIiLCIkdHlwZSI6IlN3aXNzQWNhZGVtaWMuQ2l0YXZpLkNpdGF0aW9ucy5Xb3JkUGxhY2Vob2xkZXJFbnRyeSwgU3dpc3NBY2FkZW1pYy5DaXRhdmkiLCJJZCI6ImQ1ZmNkZDA2LTNhNGYtNDMwZS1hNzk0LTMzNDViZjVmMmQwMSIsIlJhbmdlTGVuZ3RoIjo2LCJSZWZlcmVuY2VJZCI6IjEwZDA4ZmNjLTM3Y2UtNDk5MS1iZGIzLTZiNTExNGZiMWI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DI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bnBvbC4yMDIwLjExMTc0MiIsIlVyaVN0cmluZyI6Imh0dHBzOi8vZG9pLm9yZy8xMC4xMDE2L2ouZW5wb2wuMjAyMC4xMTE3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MyZjQ1YWVkLWZlNTgtNGZjOS1hMjFmLWRhM2VmNjEwMmVhNiIsIk1vZGlmaWVkT24iOiIyMDIyLTAxLTEyVDExOjExOjExIiwiUHJvamVjdCI6eyIkcmVmIjoiOCJ9fV0sIk9yZ2FuaXphdGlvbnMiOltdLCJPdGhlcnNJbnZvbHZlZCI6W10sIlBhZ2VDb3VudCI6IjkiLCJQYWdlUmFuZ2UiOiI8c3A+XHJcbiAgPG4+MTwvbj5cclxuICA8aW4+dHJ1ZTwvaW4+XHJcbiAgPG9zPjE8L29zPlxyXG4gIDxwcz4xPC9wcz5cclxuPC9zcD5cclxuPGVwPlxyXG4gIDxuPjk8L24+XHJcbiAgPGluPnRydWU8L2luPlxyXG4gIDxvcz45PC9vcz5cclxuICA8cHM+OTwvcHM+XHJcbjwvZXA+XHJcbjxvcz4xLTk8L29zPiIsIlBlcmlvZGljYWwiOnsiJGlkIjoiMTg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yMCkifV19LCJUYWciOiJDaXRhdmlQbGFjZWhvbGRlciNmMDFlN2U3Ny02ZDVhLTQ5NjktYWMzMy1lMWQwNTRjOWZjNWE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e9947883-dcf3-463e-a150-7b08d11c5005"/>
                <w:id w:val="763809006"/>
                <w:placeholder>
                  <w:docPart w:val="2CCBA06746324AA19A90BA8788764D09"/>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RmNjFmMjNlLTA4MjItNDViZi04NGM5LTNhMzAxOGEyYzAwMSIsIkVudHJpZXMiOlt7IiRpZCI6IjIiLCIkdHlwZSI6IlN3aXNzQWNhZGVtaWMuQ2l0YXZpLkNpdGF0aW9ucy5Xb3JkUGxhY2Vob2xkZXJFbnRyeSwgU3dpc3NBY2FkZW1pYy5DaXRhdmkiLCJJZCI6ImM1MWE5NDNjLTc1ZmEtNDFjNy1hNGZhLTEwODllM2Q0Yjg0MiIsIlJhbmdlTGVuZ3RoIjoxMywiUmVmZXJlbmNlSWQiOiIxNzg0OGRhYy1lYzUwLTQwYjgtOTE3Yy04MDVhNzk3OGRhN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kxNy90aC44MTMuMDI0Ny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kxNy90aC44MTMuMDI0NyIsIlVyaVN0cmluZyI6Imh0dHBzOi8vZG9pLm9yZy8xMC4zOTE3L3RoLjgxMy4wMjQ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}</w:instrText>
                </w:r>
                <w:r w:rsidR="005740B6" w:rsidRPr="005740B6">
                  <w:rPr>
                    <w:color w:val="000000"/>
                  </w:rPr>
                  <w:fldChar w:fldCharType="separate"/>
                </w:r>
                <w:r w:rsidR="00560364">
                  <w:rPr>
                    <w:color w:val="000000"/>
                  </w:rPr>
                  <w:t>Fleury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df61f23e-0822-45bf-84c9-3a3018a2c001"/>
                <w:id w:val="-1819952229"/>
                <w:placeholder>
                  <w:docPart w:val="BFF31D0674B845E28CD7F6A43435ED31"/>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U5OTQ3ODgzLWRjZjMtNDYzZS1hMTUwLTdiMDhkMTFjNTAwNSIsIkVudHJpZXMiOlt7IiRpZCI6IjIiLCIkdHlwZSI6IlN3aXNzQWNhZGVtaWMuQ2l0YXZpLkNpdGF0aW9ucy5Xb3JkUGxhY2Vob2xkZXJFbnRyeSwgU3dpc3NBY2FkZW1pYy5DaXRhdmkiLCJJZCI6IjNmNzhmNDNiLTc1ZTEtNGQ3YS1iODU2LTg5M2MyY2Y3NmJlZSIsIlJhbmdlTGVuZ3RoIjo2LCJSZWZlcmVuY2VJZCI6IjE3ODQ4ZGFjLWVjNTAtNDBiOC05MTdjLTgwNWE3OTc4ZGE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5MTcvdGguODEzLjAyND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5MTcvdGguODEzLjAyNDciLCJVcmlTdHJpbmciOiJodHRwczovL2RvaS5vcmcvMTAuMzkxNy90aC44MTMuMDI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gpIn1dfSwiVGFnIjoiQ2l0YXZpUGxhY2Vob2xkZXIjZGY2MWYyM2UtMDgyMi00NWJmLTg0YzktM2EzMDE4YTJjMDAxIiwiVGV4dCI6IigyMDE4KSIsIldBSVZlcnNpb24iOiI3LjAuMi4wIn0=}</w:instrText>
                </w:r>
                <w:r w:rsidR="005740B6" w:rsidRPr="005740B6">
                  <w:rPr>
                    <w:color w:val="000000"/>
                  </w:rPr>
                  <w:fldChar w:fldCharType="separate"/>
                </w:r>
                <w:r w:rsidR="00560364">
                  <w:rPr>
                    <w:color w:val="000000"/>
                  </w:rPr>
                  <w:t>(2018)</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B760CEC" w14:textId="77777777" w:rsidR="00376658" w:rsidRPr="0043519C" w:rsidRDefault="002241AB">
            <w:pPr>
              <w:spacing w:after="0" w:line="240" w:lineRule="auto"/>
              <w:jc w:val="center"/>
              <w:rPr>
                <w:lang w:eastAsia="de-DE"/>
              </w:rPr>
            </w:pPr>
            <w:r w:rsidRPr="0043519C">
              <w:rPr>
                <w:lang w:eastAsia="de-DE"/>
              </w:rPr>
              <w:t>1</w:t>
            </w:r>
          </w:p>
          <w:p w14:paraId="1ADA7E39" w14:textId="77777777" w:rsidR="00376658" w:rsidRPr="0043519C" w:rsidRDefault="002241AB">
            <w:pPr>
              <w:spacing w:after="0" w:line="240" w:lineRule="auto"/>
              <w:jc w:val="center"/>
              <w:rPr>
                <w:lang w:eastAsia="de-DE"/>
              </w:rPr>
            </w:pPr>
            <w:r w:rsidRPr="0043519C">
              <w:rPr>
                <w:lang w:eastAsia="de-DE"/>
              </w:rPr>
              <w:t>(2)</w:t>
            </w:r>
          </w:p>
        </w:tc>
      </w:tr>
      <w:tr w:rsidR="00376658" w:rsidRPr="0043519C" w14:paraId="365D223D"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FAF0F73" w14:textId="77777777" w:rsidR="00376658" w:rsidRPr="0043519C" w:rsidRDefault="002241AB">
            <w:pPr>
              <w:spacing w:after="0" w:line="240" w:lineRule="auto"/>
              <w:rPr>
                <w:lang w:eastAsia="de-DE"/>
              </w:rPr>
            </w:pPr>
            <w:r w:rsidRPr="0043519C">
              <w:rPr>
                <w:lang w:eastAsia="de-DE"/>
              </w:rPr>
              <w:t>F2</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79F0ABAE" w14:textId="77777777" w:rsidR="00376658" w:rsidRPr="0043519C" w:rsidRDefault="002241AB">
            <w:pPr>
              <w:spacing w:after="0" w:line="240" w:lineRule="auto"/>
              <w:rPr>
                <w:lang w:eastAsia="de-DE"/>
              </w:rPr>
            </w:pPr>
            <w:r w:rsidRPr="0043519C">
              <w:rPr>
                <w:lang w:eastAsia="de-DE"/>
              </w:rPr>
              <w:t>Average</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0F72A9F" w14:textId="77777777" w:rsidR="00376658" w:rsidRPr="0043519C" w:rsidRDefault="002241AB">
            <w:pPr>
              <w:spacing w:after="0" w:line="240" w:lineRule="auto"/>
              <w:rPr>
                <w:lang w:eastAsia="de-DE"/>
              </w:rPr>
            </w:pPr>
            <w:r w:rsidRPr="0043519C">
              <w:rPr>
                <w:lang w:eastAsia="de-DE"/>
              </w:rPr>
              <w:t>Similar housing situation</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52AEBB4" w14:textId="77777777" w:rsidR="00376658" w:rsidRPr="0043519C" w:rsidRDefault="002241AB">
            <w:pPr>
              <w:spacing w:after="0" w:line="240" w:lineRule="auto"/>
              <w:rPr>
                <w:szCs w:val="13"/>
              </w:rPr>
            </w:pPr>
            <w:r w:rsidRPr="0043519C">
              <w:rPr>
                <w:szCs w:val="13"/>
              </w:rPr>
              <w:t>…the average of other app users with similar input parameters, e.g., household size, occupied square meter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AA13F58" w14:textId="6912704D" w:rsidR="00376658" w:rsidRPr="0043519C" w:rsidRDefault="00C70919">
            <w:pPr>
              <w:spacing w:after="0" w:line="240" w:lineRule="auto"/>
              <w:rPr>
                <w:lang w:eastAsia="de-DE"/>
              </w:rPr>
            </w:pPr>
            <w:sdt>
              <w:sdtPr>
                <w:rPr>
                  <w:color w:val="000000"/>
                  <w:lang w:eastAsia="de-DE"/>
                </w:rPr>
                <w:alias w:val="To edit, see citavi.com/edit"/>
                <w:tag w:val="CitaviPlaceholder#d3068823-7bf9-493b-af44-d08e8a8b23b8"/>
                <w:id w:val="1159110388"/>
                <w:placeholder>
                  <w:docPart w:val="2AD473D71E9540C0ABC94BFC42D97E6A"/>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Y3NTJlOGFjLTMxMmEtNDc5Mi04MGVjLTE2ZjkxZjk3NTk3MyIsIkVudHJpZXMiOlt7IiRpZCI6IjIiLCIkdHlwZSI6IlN3aXNzQWNhZGVtaWMuQ2l0YXZpLkNpdGF0aW9ucy5Xb3JkUGxhY2Vob2xkZXJFbnRyeSwgU3dpc3NBY2FkZW1pYy5DaXRhdmkiLCJJZCI6IjU4Mzg3MzAxLTMyNTQtNDgwNy04Y2Y1LTcxYTcwZWNlZDY4NiIsIlJhbmdlTGVuZ3RoIjoxMSwiUmVmZXJlbmNlSWQiOiJlNWRlODMzMS0yNWI5LTQ5ZDEtYmJmZi01MDQ4YzdlNWRl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ZTVkZTgzMzEtMjViOS00OWQxLWJiZmYtNTA0OGM3ZTVkZW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zOS9zc3JuLjM0MTQzMjg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xMzkvc3Nybi4zNDE0MzI4IiwiVXJpU3RyaW5nIjoiaHR0cHM6Ly9kb2kub3JnLzEwLjIxMzkvc3Nybi4zNDE0Mz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zM2E5NTk4NS1hOTczLTQ4YzktYjcwZC1iYTg2NGZjMTk2ZTgiLCJNb2RpZmllZE9uIjoiMjAyMi0wMS0xMlQxMToxMToxMSIsIlByb2plY3QiOnsiJHJlZiI6IjgifX1dLCJOdW1iZXIiOiIzNzIiLCJPcmdhbml6YXRpb25zIjpbXSwiT3RoZXJzSW52b2x2ZWQiOltdLCJQYWdlQ291bnQiOiIxOCI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}</w:instrText>
                </w:r>
                <w:r w:rsidR="005740B6" w:rsidRPr="005740B6">
                  <w:rPr>
                    <w:color w:val="000000"/>
                  </w:rPr>
                  <w:fldChar w:fldCharType="separate"/>
                </w:r>
                <w:r w:rsidR="00560364">
                  <w:rPr>
                    <w:color w:val="000000"/>
                  </w:rPr>
                  <w:t>Meub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6752e8ac-312a-4792-80ec-16f91f975973"/>
                <w:id w:val="-95099347"/>
                <w:placeholder>
                  <w:docPart w:val="671DF8AC32074B59B74D953DB7E209D2"/>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QzMDY4ODIzLTdiZjktNDkzYi1hZjQ0LWQwOGU4YThiMjNiOCIsIkVudHJpZXMiOlt7IiRpZCI6IjIiLCIkdHlwZSI6IlN3aXNzQWNhZGVtaWMuQ2l0YXZpLkNpdGF0aW9ucy5Xb3JkUGxhY2Vob2xkZXJFbnRyeSwgU3dpc3NBY2FkZW1pYy5DaXRhdmkiLCJJZCI6IjFlZjcwYmZkLWU4ODgtNGQ1NC1iYzRlLTA1MGY1MTBlOWE3NCIsIlJhbmdlTGVuZ3RoIjo2LCJSZWZlcmVuY2VJZCI6ImU1ZGU4MzMxLTI1YjktNDlkMS1iYmZmLTUwNDhjN2U1ZGV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U1ZGU4MzMxLTI1YjktNDlkMS1iYmZmLTUwNDhjN2U1ZGVk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DE0MzI4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M5L3Nzcm4uMzQxNDMyOCIsIlVyaVN0cmluZyI6Imh0dHBzOi8vZG9pLm9yZy8xMC4yMTM5L3Nzcm4uMzQxNDM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NhOTU5ODUtYTk3My00OGM5LWI3MGQtYmE4NjRmYzE5NmU4IiwiTW9kaWZpZWRPbiI6IjIwMjItMDEtMTJUMTE6MTE6MTEiLCJQcm9qZWN0Ijp7IiRyZWYiOiI4In19XSwiTnVtYmVyIjoiMzcyIiwiT3JnYW5pemF0aW9ucyI6W10sIk90aGVyc0ludm9sdmVkIjpbXSwiUGFnZUNvdW50IjoiMTgi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M2NzUyZThhYy0zMTJhLTQ3OTItODBlYy0xNmY5MWY5NzU5NzMiLCJUZXh0IjoiKDIwMTkpIiwiV0FJVmVyc2lvbiI6IjcuMC4yLjAifQ==}</w:instrText>
                </w:r>
                <w:r w:rsidR="005740B6" w:rsidRPr="005740B6">
                  <w:rPr>
                    <w:color w:val="000000"/>
                  </w:rPr>
                  <w:fldChar w:fldCharType="separate"/>
                </w:r>
                <w:r w:rsidR="00560364">
                  <w:rPr>
                    <w:color w:val="000000"/>
                  </w:rPr>
                  <w:t>(2019)</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41709f31-6a72-4a12-8382-a4e1db7bb6f9"/>
                <w:id w:val="-963654124"/>
                <w:placeholder>
                  <w:docPart w:val="016F21A2DA3444BDA0A489493AC3EFD8"/>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1MDJiNjFhLTY1NWMtNDQzZi1iNTFiLTEwZDI4YmQwN2RkZiIsIkVudHJpZXMiOlt7IiRpZCI6IjIiLCIkdHlwZSI6IlN3aXNzQWNhZGVtaWMuQ2l0YXZpLkNpdGF0aW9ucy5Xb3JkUGxhY2Vob2xkZXJFbnRyeSwgU3dpc3NBY2FkZW1pYy5DaXRhdmkiLCJJZCI6IjdiZTYwZTAwLWM1ZTktNDE5OC05NWM3LWZiMzdiYmVlYjM4ZCIsIlJhbmdlTGVuZ3RoIjo5LCJSZWZlcmVuY2VJZCI6IjA2MmE1MjRjLWIwNTUtNDQxZi1iNTdkLTU4NWVkZmRiMTkx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W50IiwiTGFzdE5hbWUiOiJTdWRhcnNoYW4iLCJQcm90ZWN0ZWQiOmZhbHNlLCJTZXgiOjAsIkNyZWF0ZWRCeSI6Il9GZWxpbmUgTWFyaWUgU2NobmFhayIsIkNyZWF0ZWRPbiI6IjIwMjItMDEtMTJUMTE6MTE6MTEiLCJNb2RpZmllZEJ5IjoiX0ZlbGluZSBNYXJpZSBTY2huYWFrIiwiSWQiOiJjMTJkNzczYi04MzkxLTQxZDctODA3MS02NGVhNTg5MmYwMTU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wNjJhNTI0Yy1iMDU1LTQ0MWYtYjU3ZC01ODVlZGZkYjE5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iby4yMDE2LjEyLjAx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Ym8uMjAxNi4xMi4wMTUiLCJVcmlTdHJpbmciOiJodHRwczovL2RvaS5vcmcvMTAuMTAxNi9qLmplYm8uMjAxNi4xMi4w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}</w:instrText>
                </w:r>
                <w:r w:rsidR="005740B6" w:rsidRPr="005740B6">
                  <w:rPr>
                    <w:color w:val="000000"/>
                  </w:rPr>
                  <w:fldChar w:fldCharType="separate"/>
                </w:r>
                <w:r w:rsidR="00560364">
                  <w:rPr>
                    <w:color w:val="000000"/>
                  </w:rPr>
                  <w:t>Sudarshan</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8502b61a-655c-443f-b51b-10d28bd07ddf"/>
                <w:id w:val="-1695448749"/>
                <w:placeholder>
                  <w:docPart w:val="4EDCDE722D6845A3B4D8AF642D8B014F"/>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xNzA5ZjMxLTZhNzItNGExMi04MzgyLWE0ZTFkYjdiYjZmOSIsIkVudHJpZXMiOlt7IiRpZCI6IjIiLCIkdHlwZSI6IlN3aXNzQWNhZGVtaWMuQ2l0YXZpLkNpdGF0aW9ucy5Xb3JkUGxhY2Vob2xkZXJFbnRyeSwgU3dpc3NBY2FkZW1pYy5DaXRhdmkiLCJJZCI6ImUwZDEwOTM2LWYzYjItNDNlNi04NjAwLWYyZmYyOTMwMTBiOCIsIlJhbmdlTGVuZ3RoIjo2LCJSZWZlcmVuY2VJZCI6IjA2MmE1MjRjLWIwNTUtNDQxZi1iNTdkLTU4NWVkZmRiMT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bnQiLCJMYXN0TmFtZSI6IlN1ZGFyc2hhbiIsIlByb3RlY3RlZCI6ZmFsc2UsIlNleCI6MCwiQ3JlYXRlZEJ5IjoiX0ZlbGluZSBNYXJpZSBTY2huYWFrIiwiQ3JlYXRlZE9uIjoiMjAyMi0wMS0xMlQxMToxMToxMSIsIk1vZGlmaWVkQnkiOiJfRmVsaW5lIE1hcmllIFNjaG5hYWsiLCJJZCI6ImMxMmQ3NzNiLTgzOTEtNDFkNy04MDcxLTY0ZWE1ODkyZjAxNSIsIk1vZGlmaWVkT24iOiIyMDIyLTAxLTEyVDExOjE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A2MmE1MjRjLWIwNTUtNDQxZi1iNTdkLTU4NWVkZmRiMTkx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TYuMTIuMDE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Viby4yMDE2LjEyLjAxNSIsIlVyaVN0cmluZyI6Imh0dHBzOi8vZG9pLm9yZy8xMC4xMDE2L2ouamViby4yMDE2LjEyLjA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NykifV19LCJUYWciOiJDaXRhdmlQbGFjZWhvbGRlciM4NTAyYjYxYS02NTVjLTQ0M2YtYjUxYi0xMGQyOGJkMDdkZGYiLCJUZXh0IjoiKDIwMTcpIiwiV0FJVmVyc2lvbiI6IjcuMC4yLjAifQ==}</w:instrText>
                </w:r>
                <w:r w:rsidR="005740B6" w:rsidRPr="005740B6">
                  <w:rPr>
                    <w:color w:val="000000"/>
                  </w:rPr>
                  <w:fldChar w:fldCharType="separate"/>
                </w:r>
                <w:r w:rsidR="00560364">
                  <w:rPr>
                    <w:color w:val="000000"/>
                  </w:rPr>
                  <w:t>(2017)</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b65284d7-f743-4ad0-87fb-749ed6b052d2"/>
                <w:id w:val="431089165"/>
                <w:placeholder>
                  <w:docPart w:val="4EDCDE722D6845A3B4D8AF642D8B014F"/>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mNzQzMmM1LTgyMjEtNDBiZi1iYWQ1LWZlZGQ5NTFmOTc5YiIsIkVudHJpZXMiOlt7IiRpZCI6IjIiLCIkdHlwZSI6IlN3aXNzQWNhZGVtaWMuQ2l0YXZpLkNpdGF0aW9ucy5Xb3JkUGxhY2Vob2xkZXJFbnRyeSwgU3dpc3NBY2FkZW1pYy5DaXRhdmkiLCJJZCI6IjI2ODE2OTI1LTkwNTktNGJkYi1hOGQ3LWRjM2YzZjcyOTBkOCIsIlJhbmdlTGVuZ3RoIjoxMiwiUmVmZXJlbmNlSWQiOiI5OTJjMmM3YS05NDAyLTQyYmQtOTAyOS0yZTg3MTA4ZWM5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IiLCIkdHlwZSI6IlN3aXNzQWNhZGVtaWMuQ2l0YXZpLkxpbmtlZFJlc291cmNlLCBTd2lzc0FjYWRlbWljLkNpdGF2aSIsIkxpbmtlZFJlc291cmNlVHlwZSI6MiwiVXJpU3RyaW5nIjoiOTkyYzJjN2EtOTQwMi00MmJkLTkwMjktMmU4NzEwOGVjOW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S4xMDI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EuMTAyNDMwIiwiVXJpU3RyaW5nIjoiaHR0cHM6Ly9kb2kub3JnLzEwLjEwMTYvai5lcnNzLjIwMjEuMTAy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2YzcxZjljYS03ZDU1LTQzMTgtOWIzMC1hOTFiOWNkOGQ4YTAiLCJNb2RpZmllZE9uIjoiMjAyMi0wMy0wOFQxMjoyOTowMS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NdWthaSBldCBhbC4ifV19LCJUYWciOiJDaXRhdmlQbGFjZWhvbGRlciNiNjUyODRkNy1mNzQzLTRhZDAtODdmYi03NDllZDZiMDUyZDIiLCJUZXh0IjoiTXVrYWkgZXQgYWwuIiwiV0FJVmVyc2lvbiI6IjcuMC4yLjAifQ==}</w:instrText>
                </w:r>
                <w:r w:rsidR="005740B6" w:rsidRPr="005740B6">
                  <w:rPr>
                    <w:color w:val="000000"/>
                  </w:rPr>
                  <w:fldChar w:fldCharType="separate"/>
                </w:r>
                <w:r w:rsidR="00560364">
                  <w:rPr>
                    <w:color w:val="000000"/>
                  </w:rPr>
                  <w:t>Mukai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4f7432c5-8221-40bf-bad5-fedd951f979b"/>
                <w:id w:val="-451485638"/>
                <w:placeholder>
                  <w:docPart w:val="7B436F554C6041829213A8ECAB2AC880"/>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2NTI4NGQ3LWY3NDMtNGFkMC04N2ZiLTc0OWVkNmIwNTJkMiIsIkVudHJpZXMiOlt7IiRpZCI6IjIiLCIkdHlwZSI6IlN3aXNzQWNhZGVtaWMuQ2l0YXZpLkNpdGF0aW9ucy5Xb3JkUGxhY2Vob2xkZXJFbnRyeSwgU3dpc3NBY2FkZW1pYy5DaXRhdmkiLCJJZCI6IjJkY2FmYzcxLTNhZjEtNDNkMy05YzVhLTBhOWMyM2VlOGNjOCIsIlJhbmdlTGVuZ3RoIjo2LCJSZWZlcmVuY2VJZCI6Ijk5MmMyYzdhLTk0MDItNDJiZC05MDI5LTJlODcxMDhlYzl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aWQiOiI4IiwiJHR5cGUiOiJTd2lzc0FjYWRlbWljLkNpdGF2aS5Qcm9qZWN0LCBTd2lzc0FjYWRlbWljLkNpdGF2aSJ9fSx7IiRpZCI6Ijk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C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EuMTAy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xLjEwMjQzMCIsIlVyaVN0cmluZyI6Imh0dHBzOi8vZG9pLm9yZy8xMC4xMDE2L2ouZXJzcy4yMDIxLjEwMj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mM3MWY5Y2EtN2Q1NS00MzE4LTliMzAtYTkxYjljZDhkOGEwIiwiTW9kaWZpZWRPbiI6IjIwMjItMDMtMDhUMTI6Mjk6MDEiLCJQcm9qZWN0Ijp7IiRyZWYiOiI4In19XSwiT3JnYW5pemF0aW9ucyI6W10sIk90aGVyc0ludm9sdmVkIjpbXSwiUGFnZUNvdW50IjoiMTAi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RmNzQzMmM1LTgyMjEtNDBiZi1iYWQ1LWZlZGQ5NTFmOTc5YiIsIlRleHQiOiIoMjAyMikiLCJXQUlWZXJzaW9uIjoiNy4wLjIuMCJ9}</w:instrText>
                </w:r>
                <w:r w:rsidR="005740B6" w:rsidRPr="005740B6">
                  <w:rPr>
                    <w:color w:val="000000"/>
                  </w:rPr>
                  <w:fldChar w:fldCharType="separate"/>
                </w:r>
                <w:r w:rsidR="00560364">
                  <w:rPr>
                    <w:color w:val="000000"/>
                  </w:rPr>
                  <w:t>(2022)</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707DC79" w14:textId="77777777" w:rsidR="00376658" w:rsidRPr="0043519C" w:rsidRDefault="002241AB">
            <w:pPr>
              <w:spacing w:after="0" w:line="240" w:lineRule="auto"/>
              <w:jc w:val="center"/>
              <w:rPr>
                <w:lang w:eastAsia="de-DE"/>
              </w:rPr>
            </w:pPr>
            <w:r w:rsidRPr="0043519C">
              <w:rPr>
                <w:lang w:eastAsia="de-DE"/>
              </w:rPr>
              <w:t>1</w:t>
            </w:r>
          </w:p>
          <w:p w14:paraId="43A1EF10" w14:textId="77777777" w:rsidR="00376658" w:rsidRPr="0043519C" w:rsidRDefault="002241AB">
            <w:pPr>
              <w:spacing w:after="0" w:line="240" w:lineRule="auto"/>
              <w:jc w:val="center"/>
              <w:rPr>
                <w:lang w:eastAsia="de-DE"/>
              </w:rPr>
            </w:pPr>
            <w:r w:rsidRPr="0043519C">
              <w:rPr>
                <w:lang w:eastAsia="de-DE"/>
              </w:rPr>
              <w:t>(4)</w:t>
            </w:r>
          </w:p>
        </w:tc>
      </w:tr>
      <w:tr w:rsidR="00376658" w:rsidRPr="0043519C" w14:paraId="5601BA8B"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DF74771" w14:textId="77777777" w:rsidR="00376658" w:rsidRPr="0043519C" w:rsidRDefault="002241AB">
            <w:pPr>
              <w:spacing w:after="0" w:line="240" w:lineRule="auto"/>
              <w:rPr>
                <w:lang w:eastAsia="de-DE"/>
              </w:rPr>
            </w:pPr>
            <w:r w:rsidRPr="0043519C">
              <w:rPr>
                <w:lang w:eastAsia="de-DE"/>
              </w:rPr>
              <w:t>F3</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027C8642" w14:textId="77777777" w:rsidR="00376658" w:rsidRPr="0043519C" w:rsidRDefault="002241AB">
            <w:pPr>
              <w:spacing w:after="0" w:line="240" w:lineRule="auto"/>
              <w:rPr>
                <w:lang w:eastAsia="de-DE"/>
              </w:rPr>
            </w:pPr>
            <w:r w:rsidRPr="0043519C">
              <w:rPr>
                <w:lang w:eastAsia="de-DE"/>
              </w:rPr>
              <w:t>Average</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E373B09" w14:textId="77777777" w:rsidR="00376658" w:rsidRPr="0043519C" w:rsidRDefault="002241AB">
            <w:pPr>
              <w:spacing w:after="0" w:line="240" w:lineRule="auto"/>
              <w:rPr>
                <w:lang w:eastAsia="de-DE"/>
              </w:rPr>
            </w:pPr>
            <w:r w:rsidRPr="0043519C">
              <w:rPr>
                <w:lang w:eastAsia="de-DE"/>
              </w:rPr>
              <w:t>Neighborhood</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7E0B6CB" w14:textId="77777777" w:rsidR="00376658" w:rsidRPr="0043519C" w:rsidRDefault="002241AB">
            <w:pPr>
              <w:spacing w:after="0" w:line="240" w:lineRule="auto"/>
              <w:rPr>
                <w:szCs w:val="13"/>
              </w:rPr>
            </w:pPr>
            <w:r w:rsidRPr="0043519C">
              <w:rPr>
                <w:szCs w:val="13"/>
              </w:rPr>
              <w:t>…the average of app users in the neighborhood.</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2D15126" w14:textId="2A7911B2" w:rsidR="00376658" w:rsidRPr="0043519C" w:rsidRDefault="00C70919">
            <w:pPr>
              <w:spacing w:after="0" w:line="240" w:lineRule="auto"/>
              <w:rPr>
                <w:lang w:eastAsia="de-DE"/>
              </w:rPr>
            </w:pPr>
            <w:sdt>
              <w:sdtPr>
                <w:rPr>
                  <w:color w:val="000000"/>
                  <w:lang w:eastAsia="de-DE"/>
                </w:rPr>
                <w:alias w:val="To edit, see citavi.com/edit"/>
                <w:tag w:val="CitaviPlaceholder#8631fcd9-263d-4c81-98ce-b46f62485fce"/>
                <w:id w:val="1173610252"/>
                <w:placeholder>
                  <w:docPart w:val="877BE908979E432A8E0AA346809A1055"/>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ZjMGRjODJmLWM2MTEtNGNkMS1iMTAxLWQ2NDVlYTg0Y2Y5ZCIsIkVudHJpZXMiOlt7IiRpZCI6IjIiLCIkdHlwZSI6IlN3aXNzQWNhZGVtaWMuQ2l0YXZpLkNpdGF0aW9ucy5Xb3JkUGxhY2Vob2xkZXJFbnRyeSwgU3dpc3NBY2FkZW1pYy5DaXRhdmkiLCJJZCI6ImE5ODAyZjA5LTc5MDItNDk3Mi05M2UwLWU4ZjViYmJiZDQ3Zi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ODYzMWZjZDktMjYzZC00YzgxLTk4Y2UtYjQ2ZjYyNDg1ZmNlIiwiVGV4dCI6Ik5lbWF0aSBhbmQgUGVubiIsIldBSVZlcnNpb24iOiI3LjAuMi4wIn0=}</w:instrText>
                </w:r>
                <w:r w:rsidR="005740B6" w:rsidRPr="005740B6">
                  <w:rPr>
                    <w:color w:val="000000"/>
                  </w:rPr>
                  <w:fldChar w:fldCharType="separate"/>
                </w:r>
                <w:r w:rsidR="00560364">
                  <w:rPr>
                    <w:color w:val="000000"/>
                  </w:rPr>
                  <w:t>Nemati and Penn</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fc0dc82f-c611-4cd1-b101-d645ea84cf9d"/>
                <w:id w:val="-1375770133"/>
                <w:placeholder>
                  <w:docPart w:val="E3CB61D6EEF846C4AF4ACB151D0A2B2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2MzFmY2Q5LTI2M2QtNGM4MS05OGNlLWI0NmY2MjQ4NWZjZSIsIkVudHJpZXMiOlt7IiRpZCI6IjIiLCIkdHlwZSI6IlN3aXNzQWNhZGVtaWMuQ2l0YXZpLkNpdGF0aW9ucy5Xb3JkUGxhY2Vob2xkZXJFbnRyeSwgU3dpc3NBY2FkZW1pYy5DaXRhdmkiLCJJZCI6ImIzZDBjYzE2LTE0NTYtNGZiNS1hNjhmLTEwYzdkNmY1NGVhMS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NmYzBkYzgyZi1jNjExLTRjZDEtYjEwMS1kNjQ1ZWE4NGNmOWQ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e61dd604-a31d-407d-bed6-5b83cbb39c23"/>
                <w:id w:val="-1359428599"/>
                <w:placeholder>
                  <w:docPart w:val="E3CB61D6EEF846C4AF4ACB151D0A2B2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QwMjFkOTUwLTg0ZGUtNGZiZC05YWE5LWQwZjQwMTQzNjU1NyIsIkVudHJpZXMiOlt7IiRpZCI6IjIiLCIkdHlwZSI6IlN3aXNzQWNhZGVtaWMuQ2l0YXZpLkNpdGF0aW9ucy5Xb3JkUGxhY2Vob2xkZXJFbnRyeSwgU3dpc3NBY2FkZW1pYy5DaXRhdmkiLCJJZCI6IjVlZDMyYjEyLWNkMjAtNDkxNi05MDg1LWI1OGFhNWFiYzQ2YiIsIlJhbmdlTGVuZ3RoIjoxMiwiUmVmZXJlbmNlSWQiOiIyZWY4MTE4ZC00MmU0LTRjOWEtYjFkZS0wM2Q2NmQ1MzI4M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MmVmODExOGQtNDJlNC00YzlhLWIxZGUtMDNkNjZkNTMyO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wLTAwNzE5LXo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czQxNTYwLTAyMC0wMDcxOS16IiwiVXJpU3RyaW5nIjoiaHR0cHM6Ly9kb2kub3JnLzEwLjEwMzgvczQxNTYwLTAyMC0wMDcxOS16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Cb25hbiBldCBhbC4ifV19LCJUYWciOiJDaXRhdmlQbGFjZWhvbGRlciNlNjFkZDYwNC1hMzFkLTQwN2QtYmVkNi01YjgzY2JiMzljMjMiLCJUZXh0IjoiQm9uYW4gZXQgYWwuIiwiV0FJVmVyc2lvbiI6IjcuMC4yLjAifQ==}</w:instrText>
                </w:r>
                <w:r w:rsidR="005740B6" w:rsidRPr="005740B6">
                  <w:rPr>
                    <w:color w:val="000000"/>
                  </w:rPr>
                  <w:fldChar w:fldCharType="separate"/>
                </w:r>
                <w:r w:rsidR="00560364">
                  <w:rPr>
                    <w:color w:val="000000"/>
                  </w:rPr>
                  <w:t>Bonan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4021d950-84de-4fbd-9aa9-d0f401436557"/>
                <w:id w:val="1190491015"/>
                <w:placeholder>
                  <w:docPart w:val="E3CB61D6EEF846C4AF4ACB151D0A2B2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2MWRkNjA0LWEzMWQtNDA3ZC1iZWQ2LTViODNjYmIzOWMyMyIsIkVudHJpZXMiOlt7IiRpZCI6IjIiLCIkdHlwZSI6IlN3aXNzQWNhZGVtaWMuQ2l0YXZpLkNpdGF0aW9ucy5Xb3JkUGxhY2Vob2xkZXJFbnRyeSwgU3dpc3NBY2FkZW1pYy5DaXRhdmkiLCJJZCI6ImIwY2RhMmE5LTMyMDMtNDczYS05ZWVjLWI0ODYyZTJlZWJhOCIsIlJhbmdlTGVuZ3RoIjo2LCJSZWZlcmVuY2VJZCI6IjJlZjgxMThkLTQyZTQtNGM5YS1iMWRlLTAzZDY2ZDUzMjg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jJlZjgxMThkLTQyZTQtNGM5YS1iMWRlLTAzZDY2ZDUzMjg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zQxNTYwLTAyMC0wMDcxOS16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2MC0wMjAtMDA3MTkteiIsIlVyaVN0cmluZyI6Imh0dHBzOi8vZG9pLm9yZy8xMC4xMDM4L3M0MTU2MC0wMjAtMDA3MTk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zQwMjFkOTUwLTg0ZGUtNGZiZC05YWE5LWQwZjQwMTQzNjU1NyIsIlRleHQiOiIoMjAyMCkiLCJXQUlWZXJzaW9uIjoiNy4wLjIuMCJ9}</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11293122-73fc-429e-bab2-9dc45cd50554"/>
                <w:id w:val="-953633587"/>
                <w:placeholder>
                  <w:docPart w:val="E3CB61D6EEF846C4AF4ACB151D0A2B2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mOWEzODI5LWNjYmItNDFmZC04MjVjLWM5OTAwOWQxNTI1NCIsIkVudHJpZXMiOlt7IiRpZCI6IjIiLCIkdHlwZSI6IlN3aXNzQWNhZGVtaWMuQ2l0YXZpLkNpdGF0aW9ucy5Xb3JkUGxhY2Vob2xkZXJFbnRyeSwgU3dpc3NBY2FkZW1pYy5DaXRhdmkiLCJJZCI6ImYwMWEyMDVmLWY2MGUtNDJkOC1iOWU2LTljMzhhMWU0OTY4YyIsIlJhbmdlTGVuZ3RoIjoxMiwiUmVmZXJlbmNlSWQiOiJjMGQ0YjM3Mi0yZjMxLTRlNGEtYjE0Ny04YTVmODgyZjU0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YzBkNGIzNzItMmYzMS00ZTRhLWIxNDctOGE1Zjg4MmY1NGF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S4xMDI0Njc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ZWVtLjIwMjEuMTAyNDY3IiwiVXJpU3RyaW5nIjoiaHR0cHM6Ly9kb2kub3JnLzEwLjEwMTYvai5qZWVtLjIwMjEuMTAyND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Cb25hbiBldCBhbC4ifV19LCJUYWciOiJDaXRhdmlQbGFjZWhvbGRlciMxMTI5MzEyMi03M2ZjLTQyOWUtYmFiMi05ZGM0NWNkNTA1NTQiLCJUZXh0IjoiQm9uYW4gZXQgYWwuIiwiV0FJVmVyc2lvbiI6IjcuMC4yLjAifQ==}</w:instrText>
                </w:r>
                <w:r w:rsidR="005740B6" w:rsidRPr="005740B6">
                  <w:rPr>
                    <w:color w:val="000000"/>
                  </w:rPr>
                  <w:fldChar w:fldCharType="separate"/>
                </w:r>
                <w:r w:rsidR="00560364">
                  <w:rPr>
                    <w:color w:val="000000"/>
                  </w:rPr>
                  <w:t>Bonan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ef9a3829-ccbb-41fd-825c-c99009d15254"/>
                <w:id w:val="159285763"/>
                <w:placeholder>
                  <w:docPart w:val="E3CB61D6EEF846C4AF4ACB151D0A2B2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ExMjkzMTIyLTczZmMtNDI5ZS1iYWIyLTlkYzQ1Y2Q1MDU1NCIsIkVudHJpZXMiOlt7IiRpZCI6IjIiLCIkdHlwZSI6IlN3aXNzQWNhZGVtaWMuQ2l0YXZpLkNpdGF0aW9ucy5Xb3JkUGxhY2Vob2xkZXJFbnRyeSwgU3dpc3NBY2FkZW1pYy5DaXRhdmkiLCJJZCI6ImZkZjk3ZGY2LTE4MTQtNDYyOS04NWFjLTIyOWU5ZTljYTY4NCIsIlJhbmdlTGVuZ3RoIjo2LCJSZWZlcmVuY2VJZCI6ImMwZDRiMzcyLTJmMzEtNGU0YS1iMTQ3LThhNWY4ODJmNTR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mMwZDRiMzcyLTJmMzEtNGU0YS1iMTQ3LThhNWY4ODJmNTRh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VtLjIwMjEuMTAyNDY3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xLjEwMjQ2NyIsIlVyaVN0cmluZyI6Imh0dHBzOi8vZG9pLm9yZy8xMC4xMDE2L2ouamVlbS4yMDIxLjEwMjQ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xKSJ9XX0sIlRhZyI6IkNpdGF2aVBsYWNlaG9sZGVyI2VmOWEzODI5LWNjYmItNDFmZC04MjVjLWM5OTAwOWQxNTI1NCIsIlRleHQiOiIoMjAyMSkiLCJXQUlWZXJzaW9uIjoiNy4wLjIuMCJ9}</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7ee810fc-5b59-49a8-9c40-4366c0670ec9"/>
                <w:id w:val="-635723617"/>
                <w:placeholder>
                  <w:docPart w:val="9F04604C701C4A8089FA536BB6A4F923"/>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ZhOGExOWE3LTk3YmEtNDRmNS1iZWFjLTYwNDkwYWUyYTY1YiIsIkVudHJpZXMiOlt7IiRpZCI6IjIiLCIkdHlwZSI6IlN3aXNzQWNhZGVtaWMuQ2l0YXZpLkNpdGF0aW9ucy5Xb3JkUGxhY2Vob2xkZXJFbnRyeSwgU3dpc3NBY2FkZW1pYy5DaXRhdmkiLCJJZCI6ImUxYjlmMWJkLTU5Y2EtNDBhZi1iYzAxLTc1ZDFlYTc5NmE2MyIsIlJhbmdlTGVuZ3RoIjoxNCwiUmVmZXJlbmNlSWQiOiJjYzNjOTM3MC1hNjRmLTQxZGYtODgwMy0wYjJkMzI3Yzk0M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jIiwiTGFzdE5hbWUiOiJCcmFuZG9uIiwiUHJvdGVjdGVkIjpmYWxzZSwiU2V4IjoyLCJDcmVhdGVkQnkiOiJfRmVsaW5lIE1hcmllIFNjaG5hYWsiLCJDcmVhdGVkT24iOiIyMDIxLTEyLTI3VDE1OjExOjA4IiwiTW9kaWZpZWRCeSI6Il9GZWxpbmUgTWFyaWUgU2NobmFhayIsIklkIjoiMzQ1MDExOTUtODkzYy00NDZjLWJiZjctMWMwZjNlYjYzMzhl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MuMDguMjAxOCIsIkRvaSI6IjEwLjEwNzMvcG5hcy4xODAyODc0MTE1IiwiRWRpdG9ycyI6W10sIkV2YWx1YXRpb25Db21wbGV4aXR5IjowLCJFdmFsdWF0aW9uU291cmNlVGV4dEZvcm1hdCI6MCwiR3JvdXBzIjpbXSwiSGFzTGFiZWwxIjp0cnV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3My9wbmFzLjE4MDI4NzQxMTUiLCJVcmlTdHJpbmciOiJodHRwczovL2RvaS5vcmcvMTAuMTA3My9wbmFzLjE4MDI4NzQx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Y0MzAzMDIwLWJlYTItNDQ5NS1hZjNkLTI3Nzk2Zjc4ZmRiNiIsIk1vZGlmaWVkT24iOiIyMDIyLTAxLTEyVDExOjExOjE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NjQzMTE3MSIsIlVyaVN0cmluZyI6Imh0dHBzOi8vd3d3Lm5jYmkubmxtLm5paC5nb3YvcG1jL2FydGljbGVzL1BNQzY0MzEx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gwNzY1MGNhLTY3YWMtNDkwYy1hOWJkLTQ1ODg3Yzk3M2Y2OSIsIk1vZGlmaWVkT24iOiIyMDIyLTAxLTEyVDExOjExOjEx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AxMDQzNjkiLCJVcmlTdHJpbmciOiJodHRwOi8vd3d3Lm5jYmkubmxtLm5paC5nb3YvcHVibWVkLzMwMTA0Mz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}</w:instrText>
                </w:r>
                <w:r w:rsidR="005740B6" w:rsidRPr="005740B6">
                  <w:rPr>
                    <w:color w:val="000000"/>
                  </w:rPr>
                  <w:fldChar w:fldCharType="separate"/>
                </w:r>
                <w:r w:rsidR="00560364">
                  <w:rPr>
                    <w:color w:val="000000"/>
                  </w:rPr>
                  <w:t>Brandon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fa8a19a7-97ba-44f5-beac-60490ae2a65b"/>
                <w:id w:val="523141863"/>
                <w:placeholder>
                  <w:docPart w:val="071A3B04F1C5409C808962889EC1D105"/>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dlZTgxMGZjLTViNTktNDlhOC05YzQwLTQzNjZjMDY3MGVjOSIsIkVudHJpZXMiOlt7IiRpZCI6IjIiLCIkdHlwZSI6IlN3aXNzQWNhZGVtaWMuQ2l0YXZpLkNpdGF0aW9ucy5Xb3JkUGxhY2Vob2xkZXJFbnRyeSwgU3dpc3NBY2FkZW1pYy5DaXRhdmkiLCJJZCI6IjE2ZjUyNmNlLTBhNzEtNGU2Zi1hNjk5LTg1ZTJlODc4YmM1YyIsIlJhbmdlTGVuZ3RoIjo2LCJSZWZlcmVuY2VJZCI6ImNjM2M5MzcwLWE2NGYtNDFkZi04ODAzLTBiMmQzMjdjOT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YyIsIkxhc3ROYW1lIjoiQnJhbmRvbiIsIlByb3RlY3RlZCI6ZmFsc2UsIlNleCI6MiwiQ3JlYXRlZEJ5IjoiX0ZlbGluZSBNYXJpZSBTY2huYWFrIiwiQ3JlYXRlZE9uIjoiMjAyMS0xMi0yN1QxNToxMTowOCIsIk1vZGlmaWVkQnkiOiJfRmVsaW5lIE1hcmllIFNjaG5hYWsiLCJJZCI6IjM0NTAxMTk1LTg5M2MtNDQ2Yy1iYmY3LTFjMGYzZWI2MzM4Z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4LjIwMTgiLCJEb2kiOiIxMC4xMDczL3BuYXMuMTgwMjg3NDExNSIsIkVkaXRvcnMiOltdLCJFdmFsdWF0aW9uQ29tcGxleGl0eSI6MCwiRXZhbHVhdGlvblNvdXJjZVRleHRGb3JtYXQiOjAsIkdyb3VwcyI6W10sIkhhc0xhYmVsMSI6dHJ1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NzMvcG5hcy4xODAyODc0MTE1IiwiVXJpU3RyaW5nIjoiaHR0cHM6Ly9kb2kub3JnLzEwLjEwNzMvcG5hcy4xODAyODc0MTE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NDMwMzAyMC1iZWEyLTQ0OTUtYWYzZC0yNzc5NmY3OGZkYjYiLCJNb2RpZmllZE9uIjoiMjAyMi0wMS0xMlQxMToxMTox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Y0MzExNzEiLCJVcmlTdHJpbmciOiJodHRwczovL3d3dy5uY2JpLm5sbS5uaWguZ292L3BtYy9hcnRpY2xlcy9QTUM2NDMxMTc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bmUgTWFyaWUgU2NobmFhayIsIkNyZWF0ZWRPbiI6IjIwMjItMDEtMTJUMTE6MTE6MTEiLCJNb2RpZmllZEJ5IjoiX0ZlbGluZSBNYXJpZSBTY2huYWFrIiwiSWQiOiI4MDc2NTBjYS02N2FjLTQ5MGMtYTliZC00NTg4N2M5NzNmNjkiLCJNb2RpZmllZE9uIjoiMjAyMi0wMS0xMlQxMToxMTox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wMTA0MzY5IiwiVXJpU3RyaW5nIjoiaHR0cDovL3d3dy5uY2JpLm5sbS5uaWguZ292L3B1Ym1lZC8zMDEwNDM2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}</w:instrText>
                </w:r>
                <w:r w:rsidR="005740B6" w:rsidRPr="005740B6">
                  <w:rPr>
                    <w:color w:val="000000"/>
                  </w:rPr>
                  <w:fldChar w:fldCharType="separate"/>
                </w:r>
                <w:r w:rsidR="00560364">
                  <w:rPr>
                    <w:color w:val="000000"/>
                  </w:rPr>
                  <w:t>(2019)</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14cd3d26-edc1-4bae-8e19-5b569f4ffee2"/>
                <w:id w:val="1621488037"/>
                <w:placeholder>
                  <w:docPart w:val="071A3B04F1C5409C808962889EC1D105"/>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zNTdmY2FjLTUxYzMtNDdkYy1hYjkzLWQzZWI4MTBkZGY2OCIsIkVudHJpZXMiOlt7IiRpZCI6IjIiLCIkdHlwZSI6IlN3aXNzQWNhZGVtaWMuQ2l0YXZpLkNpdGF0aW9ucy5Xb3JkUGxhY2Vob2xkZXJFbnRyeSwgU3dpc3NBY2FkZW1pYy5DaXRhdmkiLCJJZCI6ImUwOGYzNzFlLTIyNzgtNGNmMi1hNmQ4LTk0M2ZkNjAyOTQ3YSIsIlJhbmdlTGVuZ3RoIjoxNywiUmVmZXJlbmNlSWQiOiIxMGQwOGZjYy0zN2NlLTQ5OTEtYmRiMy02YjUxMTRmYjFi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ZWwiLCJMYXN0TmFtZSI6IkJyw7xsaXNhdWVyIiwiUHJvdGVjdGVkIjpmYWxzZSwiU2V4IjoyLCJDcmVhdGVkQnkiOiJfRmVsaW5lIE1hcmllIFNjaG5hYWsiLCJDcmVhdGVkT24iOiIyMDIyLTAxLTEyVDExOjExOjExIiwiTW9kaWZpZWRCeSI6Il9GZWxpbmUgTWFyaWUgU2NobmFhayIsIklkIjoiNmY5MmU2MzktM2I1OS00OTY3LTkxZTEtNzU0YjlmZWQxNjAyIiwiTW9kaWZpZWRPbiI6IjIwMjItMDEtMTJUMTE6MTE6MTE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IwLjExMTc0Mi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VucG9sLjIwMjAuMTExNzQyIiwiVXJpU3RyaW5nIjoiaHR0cHM6Ly9kb2kub3JnLzEwLjEwMTYvai5lbnBvbC4yMDIwLjExMTc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mNDVhZWQtZmU1OC00ZmM5LWEyMWYtZGEzZWY2MTAyZWE2IiwiTW9kaWZpZWRPbiI6IjIwMjItMDEtMTJUMTE6MTE6MTEiLCJQcm9qZWN0Ijp7IiRyZWYiOiI4In19XS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EtOTwvb3M+IiwiUGVyaW9kaWNhbCI6eyIkaWQiOiIxOC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}</w:instrText>
                </w:r>
                <w:r w:rsidR="005740B6" w:rsidRPr="005740B6">
                  <w:rPr>
                    <w:color w:val="000000"/>
                  </w:rPr>
                  <w:fldChar w:fldCharType="separate"/>
                </w:r>
                <w:r w:rsidR="00560364">
                  <w:rPr>
                    <w:color w:val="000000"/>
                  </w:rPr>
                  <w:t>Brülisauer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8357fcac-51c3-47dc-ab93-d3eb810ddf68"/>
                <w:id w:val="-844322753"/>
                <w:placeholder>
                  <w:docPart w:val="071A3B04F1C5409C808962889EC1D105"/>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E0Y2QzZDI2LWVkYzEtNGJhZS04ZTE5LTViNTY5ZjRmZmVlMiIsIkVudHJpZXMiOlt7IiRpZCI6IjIiLCIkdHlwZSI6IlN3aXNzQWNhZGVtaWMuQ2l0YXZpLkNpdGF0aW9ucy5Xb3JkUGxhY2Vob2xkZXJFbnRyeSwgU3dpc3NBY2FkZW1pYy5DaXRhdmkiLCJJZCI6ImZhZDI2YWJkLTJjOTgtNDVmMy05Y2M0LTUxYTM1ZDU0OWQ2ZSIsIlJhbmdlTGVuZ3RoIjo2LCJSZWZlcmVuY2VJZCI6IjEwZDA4ZmNjLTM3Y2UtNDk5MS1iZGIzLTZiNTExNGZiMWI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DI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bnBvbC4yMDIwLjExMTc0MiIsIlVyaVN0cmluZyI6Imh0dHBzOi8vZG9pLm9yZy8xMC4xMDE2L2ouZW5wb2wuMjAyMC4xMTE3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MyZjQ1YWVkLWZlNTgtNGZjOS1hMjFmLWRhM2VmNjEwMmVhNiIsIk1vZGlmaWVkT24iOiIyMDIyLTAxLTEyVDExOjExOjExIiwiUHJvamVjdCI6eyIkcmVmIjoiOCJ9fV0sIk9yZ2FuaXphdGlvbnMiOltdLCJPdGhlcnNJbnZvbHZlZCI6W10sIlBhZ2VDb3VudCI6IjkiLCJQYWdlUmFuZ2UiOiI8c3A+XHJcbiAgPG4+MTwvbj5cclxuICA8aW4+dHJ1ZTwvaW4+XHJcbiAgPG9zPjE8L29zPlxyXG4gIDxwcz4xPC9wcz5cclxuPC9zcD5cclxuPGVwPlxyXG4gIDxuPjk8L24+XHJcbiAgPGluPnRydWU8L2luPlxyXG4gIDxvcz45PC9vcz5cclxuICA8cHM+OTwvcHM+XHJcbjwvZXA+XHJcbjxvcz4xLTk8L29zPiIsIlBlcmlvZGljYWwiOnsiJGlkIjoiMTg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yMCkifV19LCJUYWciOiJDaXRhdmlQbGFjZWhvbGRlciM4MzU3ZmNhYy01MWMzLTQ3ZGMtYWI5My1kM2ViODEwZGRmNjg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fe907e9d-52a4-453c-9354-c307817d6458"/>
                <w:id w:val="435870613"/>
                <w:placeholder>
                  <w:docPart w:val="071A3B04F1C5409C808962889EC1D105"/>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2YWU3NzQ1LTA0ODAtNGI0My1hYTExLWU4NjU5NjdjNTYzNiIsIkVudHJpZXMiOlt7IiRpZCI6IjIiLCIkdHlwZSI6IlN3aXNzQWNhZGVtaWMuQ2l0YXZpLkNpdGF0aW9ucy5Xb3JkUGxhY2Vob2xkZXJFbnRyeSwgU3dpc3NBY2FkZW1pYy5DaXRhdmkiLCJJZCI6Ijc2MmVlZDVhLTdhOGYtNDVhYy1hYzY4LTA1NjkxMmFhYmQ0NCIsIlJhbmdlTGVuZ3RoIjoxNCwiUmVmZXJlbmNlSWQiOiI0NDQ1OGM3NS0zMGI4LTQ1ZDgtODRjNC1lOGVmOGIxYzM1N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NDQ0NThjNzUtMzBiOC00NWQ4LTg0YzQtZThlZjhiMWMzNTV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Ny4yMDIxIiwiRG9pIjoiMTAuMTAxNi9qLmplbnZtYW4uMjAyMS4xMTMzMzI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DM1MTI4NSIsIlVyaVN0cmluZyI6Imh0dHA6Ly93d3cubmNiaS5ubG0ubmloLmdvdi9wdWJtZWQvMzQzNTEy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uZSBNYXJpZSBTY2huYWFrIiwiQ3JlYXRlZE9uIjoiMjAyMi0wMS0xMlQxMToxMToxMSIsIk1vZGlmaWVkQnkiOiJfRmVsaW5lIE1hcmllIFNjaG5hYWsiLCJJZCI6IjI3NjE3ZDU5LTM5OGYtNDM0OS04NTM4LTZiMWI2YzE3MjE0Mi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plbnZtYW4uMjAyMS4xMTMzMzIiLCJVcmlTdHJpbmciOiJodHRwczovL2RvaS5vcmcvMTAuMTAxNi9qLmplbnZtYW4uMjAyMS4xMTMz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}</w:instrText>
                </w:r>
                <w:r w:rsidR="005740B6" w:rsidRPr="005740B6">
                  <w:rPr>
                    <w:color w:val="000000"/>
                  </w:rPr>
                  <w:fldChar w:fldCharType="separate"/>
                </w:r>
                <w:r w:rsidR="00560364">
                  <w:rPr>
                    <w:color w:val="000000"/>
                  </w:rPr>
                  <w:t>Callery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c6ae7745-0480-4b43-aa11-e865967c5636"/>
                <w:id w:val="-831905468"/>
                <w:placeholder>
                  <w:docPart w:val="3EBBF59E9CC04B64963315D81FFE9B7A"/>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ZlOTA3ZTlkLTUyYTQtNDUzYy05MzU0LWMzMDc4MTdkNjQ1OCIsIkVudHJpZXMiOlt7IiRpZCI6IjIiLCIkdHlwZSI6IlN3aXNzQWNhZGVtaWMuQ2l0YXZpLkNpdGF0aW9ucy5Xb3JkUGxhY2Vob2xkZXJFbnRyeSwgU3dpc3NBY2FkZW1pYy5DaXRhdmkiLCJJZCI6ImVmMjlkZmVjLWFmOTktNDQyZC1hMDgwLWRkNjBkNDE0MTI1MiIsIlJhbmdlTGVuZ3RoIjo2LCJSZWZlcmVuY2VJZCI6IjQ0NDU4Yzc1LTMwYjgtNDVkOC04NGM0LWU4ZWY4YjFjMzU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jQ0NDU4Yzc1LTMwYjgtNDVkOC04NGM0LWU4ZWY4YjFjMzU1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uMDcuMjAyMSIsIkRvaSI6IjEwLjEwMTYvai5qZW52bWFuLjIwMjEuMTEzMzMy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NTEyODUiLCJVcmlTdHJpbmciOiJodHRwOi8vd3d3Lm5jYmkubmxtLm5paC5nb3YvcHVibWVkLzM0MzUxMjg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yNzYxN2Q1OS0zOThmLTQzNDktODUzOC02YjFiNmMxNzIxNDIiLCJNb2RpZmllZE9uIjoiMjAyMi0wMS0xMlQxMToxMTox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qZW52bWFuLjIwMjEuMTEzMzMyIiwiVXJpU3RyaW5nIjoiaHR0cHM6Ly9kb2kub3JnLzEwLjEwMTYvai5qZW52bWFuLjIwMjEuMTEzMz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pIn1dfSwiVGFnIjoiQ2l0YXZpUGxhY2Vob2xkZXIjYzZhZTc3NDUtMDQ4MC00YjQzLWFhMTEtZTg2NTk2N2M1NjM2IiwiVGV4dCI6IigyMDIxKSIsIldBSVZlcnNpb24iOiI3LjAuMi4wIn0=}</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63041a90-49d6-42ba-bf3e-5808abd9d603"/>
                <w:id w:val="-1237309593"/>
                <w:placeholder>
                  <w:docPart w:val="EAB83388FCCD4C5A91E24D1E50E88E8F"/>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M5Y2I4ODAwLTk3MzMtNGNhZC1hYTA2LWUxYzM3NWUwZTc2ZSIsIkVudHJpZXMiOlt7IiRpZCI6IjIiLCIkdHlwZSI6IlN3aXNzQWNhZGVtaWMuQ2l0YXZpLkNpdGF0aW9ucy5Xb3JkUGxhY2Vob2xkZXJFbnRyeSwgU3dpc3NBY2FkZW1pYy5DaXRhdmkiLCJJZCI6IjUxNWQxMDgwLTZlODgtNGM3Yi04ZmE0LWNlOTQwNzljOTcxMiIsIlJhbmdlTGVuZ3RoIjoxMiwiUmVmZXJlbmNlSWQiOiI5NzUyOWJmZC0zNDBkLTQ0OTAtOGVlMy0yODMwNjc4ZTBj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JvZXIuMTIzMTM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Ym9lci4xMjMxMyIsIlVyaVN0cmluZyI6Imh0dHBzOi8vZG9pLm9yZy8xMC4xMTExL2JvZXIuMTIz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}</w:instrText>
                </w:r>
                <w:r w:rsidR="005740B6" w:rsidRPr="005740B6">
                  <w:rPr>
                    <w:color w:val="000000"/>
                  </w:rPr>
                  <w:fldChar w:fldCharType="separate"/>
                </w:r>
                <w:r w:rsidR="00560364">
                  <w:rPr>
                    <w:color w:val="000000"/>
                  </w:rPr>
                  <w:t>Chen and Qin</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c9cb8800-9733-4cad-aa06-e1c375e0e76e"/>
                <w:id w:val="-644430722"/>
                <w:placeholder>
                  <w:docPart w:val="7CB2C560ABE54C5C9D0E0425D3A95079"/>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YzMDQxYTkwLTQ5ZDYtNDJiYS1iZjNlLTU4MDhhYmQ5ZDYwMyIsIkVudHJpZXMiOlt7IiRpZCI6IjIiLCIkdHlwZSI6IlN3aXNzQWNhZGVtaWMuQ2l0YXZpLkNpdGF0aW9ucy5Xb3JkUGxhY2Vob2xkZXJFbnRyeSwgU3dpc3NBY2FkZW1pYy5DaXRhdmkiLCJJZCI6IjMxMThmYzlmLWEwNGMtNGYyOC1hOGEyLTIyYzJjNzJjYzIxOCIsIlJhbmdlTGVuZ3RoIjo2LCJSZWZlcmVuY2VJZCI6Ijk3NTI5YmZkLTM0MGQtNDQ5MC04ZWUzLTI4MzA2NzhlMGM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ib2VyLjEyMzEz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JvZXIuMTIzMTMiLCJVcmlTdHJpbmciOiJodHRwczovL2RvaS5vcmcvMTAuMTExMS9ib2VyLjEyMz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2M5Y2I4ODAwLTk3MzMtNGNhZC1hYTA2LWUxYzM3NWUwZTc2ZSIsIlRleHQiOiIoMjAyMSkiLCJXQUlWZXJzaW9uIjoiNy4wLjIuMCJ9}</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77a92700-b3c2-42c3-9f98-594ef20b3057"/>
                <w:id w:val="-528107026"/>
                <w:placeholder>
                  <w:docPart w:val="7CB2C560ABE54C5C9D0E0425D3A95079"/>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E0NzE1NzFhLWQxNzctNDkwZS1iMWNjLTgwNjM2MWY1ZmZmMCIsIkVudHJpZXMiOlt7IiRpZCI6IjIiLCIkdHlwZSI6IlN3aXNzQWNhZGVtaWMuQ2l0YXZpLkNpdGF0aW9ucy5Xb3JkUGxhY2Vob2xkZXJFbnRyeSwgU3dpc3NBY2FkZW1pYy5DaXRhdmkiLCJJZCI6IjVlZmM5OGY4LWU5NmEtNGYyMi1iNDViLWEzN2RlMTlmZmNhOCIsIlJhbmdlTGVuZ3RoIjoxMiwiUmVmZXJlbmNlSWQiOiJmZDAwNzZmMC1mMWE0LTQwMWQtYjcxMi0yZTZjNTdhOGU5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NyYWdvIiwiTWlkZGxlTmFtZSI6IkwuIiwiUHJvdGVjdGVkIjpmYWxzZSwiU2V4IjoxLCJDcmVhdGVkQnkiOiJfRmVsaW5lIE1hcmllIFNjaG5hYWsiLCJDcmVhdGVkT24iOiIyMDIxLTEyLTI3VDE1OjExOjA4IiwiTW9kaWZpZWRCeSI6Il9GZWxpbmUgTWFyaWUgU2NobmFhayIsIklkIjoiNGU5MzU2MWItMzVjNy00YTM5LTgxYjktOTJiZWYyMDFlZjZh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mZDAwNzZmMC1mMWE0LTQwMWQtYjcxMi0yZTZjNTdhOGU5Y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j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IwLjExMTc2NCIsIlVyaVN0cmluZyI6Imh0dHBzOi8vZG9pLm9yZy8xMC4xMDE2L2ouZW5wb2wuMjAyMC4xMTE3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MjoyMCIsIk1vZGlmaWVkQnkiOiJfRmVsaW5lIFNjaG5hYWsiLCJJZCI6ImZhODA2MjU1LTI3MTgtNGE1Zi1iZTJkLTljNDk4MDkxYjBiNiIsIk1vZGlmaWVkT24iOiIyMDI1LTAyLTAzVDE3OjQyOjIw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}</w:instrText>
                </w:r>
                <w:r w:rsidR="005740B6" w:rsidRPr="005740B6">
                  <w:rPr>
                    <w:color w:val="000000"/>
                  </w:rPr>
                  <w:fldChar w:fldCharType="separate"/>
                </w:r>
                <w:r w:rsidR="00560364">
                  <w:rPr>
                    <w:color w:val="000000"/>
                  </w:rPr>
                  <w:t>Crago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1471571a-d177-490e-b1cc-806361f5fff0"/>
                <w:id w:val="51053313"/>
                <w:placeholder>
                  <w:docPart w:val="EAB83388FCCD4C5A91E24D1E50E88E8F"/>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c3YTkyNzAwLWIzYzItNDJjMy05Zjk4LTU5NGVmMjBiMzA1NyIsIkVudHJpZXMiOlt7IiRpZCI6IjIiLCIkdHlwZSI6IlN3aXNzQWNhZGVtaWMuQ2l0YXZpLkNpdGF0aW9ucy5Xb3JkUGxhY2Vob2xkZXJFbnRyeSwgU3dpc3NBY2FkZW1pYy5DaXRhdmkiLCJJZCI6IjdhNzY4YzA0LWFjNjYtNGNlMi04ZDNmLWNiM2FjZmEwNzJiYSIsIlJhbmdlTGVuZ3RoIjo2LCJSZWZlcmVuY2VJZCI6ImZkMDA3NmYwLWYxYTQtNDAxZC1iNzEyLTJlNmM1N2E4ZTl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DcmFnbyIsIk1pZGRsZU5hbWUiOiJMLiIsIlByb3RlY3RlZCI6ZmFsc2UsIlNleCI6MSwiQ3JlYXRlZEJ5IjoiX0ZlbGluZSBNYXJpZSBTY2huYWFrIiwiQ3JlYXRlZE9uIjoiMjAyMS0xMi0yN1QxNToxMTowOCIsIk1vZGlmaWVkQnkiOiJfRmVsaW5lIE1hcmllIFNjaG5hYWsiLCJJZCI6IjRlOTM1NjFiLTM1YzctNGEzOS04MWI5LTkyYmVmMjAxZWY2Y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mQwMDc2ZjAtZjFhNC00MDFkLWI3MTItMmU2YzU3YThlOW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AuMTExNzY0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yMC4xMTE3NjQiLCJVcmlTdHJpbmciOiJodHRwczovL2RvaS5vcmcvMTAuMTAxNi9qLmVucG9sLjIwMjAuMTExNz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I6MjAiLCJNb2RpZmllZEJ5IjoiX0ZlbGluZSBTY2huYWFrIiwiSWQiOiJmYTgwNjI1NS0yNzE4LTRhNWYtYmUyZC05YzQ5ODA5MWIwYjYiLCJNb2RpZmllZE9uIjoiMjAyNS0wMi0wM1QxNzo0MjoyMC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xNDcxNTcxYS1kMTc3LTQ5MGUtYjFjYy04MDYzNjFmNWZmZjA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6bfd7589-7b42-4592-9ecd-1e30b8d33c9d"/>
                <w:id w:val="1627425079"/>
                <w:placeholder>
                  <w:docPart w:val="DF2E788AF5B04E1B8E7A8D1C6204B222"/>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zOWUwMTNjLTM5ZjQtNGU5Yy1iYjQ3LTY2ZmI5ZmQzMzhjNCIsIkVudHJpZXMiOlt7IiRpZCI6IjIiLCIkdHlwZSI6IlN3aXNzQWNhZGVtaWMuQ2l0YXZpLkNpdGF0aW9ucy5Xb3JkUGxhY2Vob2xkZXJFbnRyeSwgU3dpc3NBY2FkZW1pYy5DaXRhdmkiLCJJZCI6IjkzMWY2N2Y1LTRmMTEtNGNkOS05ZDk0LWJlMTE2MmZhYzhmZSIsIlJhbmdlTGVuZ3RoIjoxMiwiUmVmZXJlbmNlSWQiOiI4MDgyMDQ3Ny1jYWY0LTRjZDEtOGUwNC03OWMwYzE2ZmRkMT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I4MDgyMDQ3Ny1jYWY0LTRjZDEtOGUwNC03OWMwYzE2ZmRk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Ni4wMzk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E5LjA2LjAzOSIsIlVyaVN0cmluZyI6Imh0dHBzOi8vZG9pLm9yZy8xMC4xMDE2L2ouZW5wb2wuMjAxOS4wNi4wM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ExYjdkMzliLTY0YWUtNDAxZi04MjU5LWE3MDc3Mjk3ODNhNiIsIk1vZGlmaWVkT24iOiIyMDIyLTAxLTEyVDExOjExOjExIiwiUHJvamVjdCI6eyIkcmVmIjoiOCJ9fV0sIk9yZ2FuaXphdGlvbnMiOltdLCJPdGhlcnNJbnZvbHZlZCI6W10sIlBhZ2VDb3VudCI6IjE4Ii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SGVucnkgZXQgYWwuIn1dfSwiVGFnIjoiQ2l0YXZpUGxhY2Vob2xkZXIjNmJmZDc1ODktN2I0Mi00NTkyLTllY2QtMWUzMGI4ZDMzYzlkIiwiVGV4dCI6IkhlbnJ5IGV0IGFsLiIsIldBSVZlcnNpb24iOiI3LjAuMi4wIn0=}</w:instrText>
                </w:r>
                <w:r w:rsidR="005740B6" w:rsidRPr="005740B6">
                  <w:rPr>
                    <w:color w:val="000000"/>
                  </w:rPr>
                  <w:fldChar w:fldCharType="separate"/>
                </w:r>
                <w:r w:rsidR="00560364">
                  <w:rPr>
                    <w:color w:val="000000"/>
                  </w:rPr>
                  <w:t>Henry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539e013c-39f4-4e9c-bb47-66fb9fd338c4"/>
                <w:id w:val="207611687"/>
                <w:placeholder>
                  <w:docPart w:val="7E51D806A5B9405D8165A923A1B4AE1F"/>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ZiZmQ3NTg5LTdiNDItNDU5Mi05ZWNkLTFlMzBiOGQzM2M5ZCIsIkVudHJpZXMiOlt7IiRpZCI6IjIiLCIkdHlwZSI6IlN3aXNzQWNhZGVtaWMuQ2l0YXZpLkNpdGF0aW9ucy5Xb3JkUGxhY2Vob2xkZXJFbnRyeSwgU3dpc3NBY2FkZW1pYy5DaXRhdmkiLCJJZCI6IjNhN2JmYzU0LTNlYjAtNGFjMS04OWQzLTdmMDI4ZTk5MmY1YyIsIlJhbmdlTGVuZ3RoIjo2LCJSZWZlcmVuY2VJZCI6IjgwODIwNDc3LWNhZjQtNGNkMS04ZTA0LTc5YzBjMTZmZGQ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ODA4MjA0NzctY2FmNC00Y2QxLThlMDQtNzljMGMxNmZkZ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YuMDM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xOS4wNi4wMzkiLCJVcmlTdHJpbmciOiJodHRwczovL2RvaS5vcmcvMTAuMTAxNi9qLmVucG9sLjIwMTkuMDYuMD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MWI3ZDM5Yi02NGFlLTQwMWYtODI1OS1hNzA3NzI5NzgzYTYiLCJNb2RpZmllZE9uIjoiMjAyMi0wMS0xMlQxMToxMToxMSIsIlByb2plY3QiOnsiJHJlZiI6IjgifX1dLCJPcmdhbml6YXRpb25zIjpbXSwiT3RoZXJzSW52b2x2ZWQiOltdLCJQYWdlQ291bnQiOiIxOCIsIlBhZ2VSYW5nZSI6IjxzcD5cclxuICA8bj4xPC9uPlxyXG4gIDxpbj50cnVlPC9pbj5cclxuICA8b3M+MTwvb3M+XHJcbiAgPHBzPjE8L3BzPlxyXG48L3NwPlxyXG48ZXA+XHJcbiAgPG4+MTg8L24+XHJcbiAgPGluPnRydWU8L2luPlxyXG4gIDxvcz4xODwvb3M+XHJcbiAgPHBzPjE4PC9wcz5cclxuPC9lcD5cclxuPG9zPjEtMTg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M1MzllMDEzYy0zOWY0LTRlOWMtYmI0Ny02NmZiOWZkMzM4YzQiLCJUZXh0IjoiKDIwMTkpIiwiV0FJVmVyc2lvbiI6IjcuMC4yLjAifQ==}</w:instrText>
                </w:r>
                <w:r w:rsidR="005740B6" w:rsidRPr="005740B6">
                  <w:rPr>
                    <w:color w:val="000000"/>
                  </w:rPr>
                  <w:fldChar w:fldCharType="separate"/>
                </w:r>
                <w:r w:rsidR="00560364">
                  <w:rPr>
                    <w:color w:val="000000"/>
                  </w:rPr>
                  <w:t>(2019)</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a5a26354-d30a-44ee-a016-9d797bdfb6ee"/>
                <w:id w:val="-789277051"/>
                <w:placeholder>
                  <w:docPart w:val="7E51D806A5B9405D8165A923A1B4AE1F"/>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4ZWM1ODFkLWRmZTUtNDBhNy1iZDczLWEzOGIyNmUxZjdhYyIsIkVudHJpZXMiOlt7IiRpZCI6IjIiLCIkdHlwZSI6IlN3aXNzQWNhZGVtaWMuQ2l0YXZpLkNpdGF0aW9ucy5Xb3JkUGxhY2Vob2xkZXJFbnRyeSwgU3dpc3NBY2FkZW1pYy5DaXRhdmkiLCJJZCI6IjMzNDc4OTcyLWY1NWItNDYyMy04OGQ4LTNhZTBkODNmMzdjMCIsIlJhbmdlTGVuZ3RoIjoxNiwiUmVmZXJlbmNlSWQiOiJhNTY2NjUzOS02Y2ExLTQ1NTctYjM3Ni1hNDMwMThhYjIwM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1NjY2NTM5LTZjYTEtNDU1Ny1iMzc2LWE0MzAxOGFiM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guMjAyMSIsIkRvaSI6IjEwLjMzOTAvaWplcnBoMTgxNjg0MDY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kxMzQ2IiwiVXJpU3RyaW5nIjoiaHR0cHM6Ly93d3cubmNiaS5ubG0ubmloLmdvdi9wbWMvYXJ0aWNsZXMvUE1DODM5MTM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VsaW5lIE1hcmllIFNjaG5hYWsiLCJDcmVhdGVkT24iOiIyMDIyLTAxLTEyVDExOjExOjExIiwiTW9kaWZpZWRCeSI6Il9GZWxpbmUgTWFyaWUgU2NobmFhayIsIklkIjoiMzRlNjEwOTItZWY5MC00NTZhLTljMmItNDNiMjFlOGVmODM3IiwiTW9kaWZpZWRPbiI6IjIwMjItMDEtMTJUMTE6MTE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lqZXJwaDE4MTY4NDA2IiwiVXJpU3RyaW5nIjoiaHR0cHM6Ly9kb2kub3JnLzEwLjMzOTAvaWplcnBoMTgxNjg0M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U3MTA4ZjIxLTAwN2QtNGI5YS05N2ViLTYyYzczZmE5YzliMCIsIk1vZGlmaWVkT24iOiIyMDIyLTAxLTEyVDExOjExOjE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Q0NDQxNTgiLCJVcmlTdHJpbmciOiJodHRwOi8vd3d3Lm5jYmkubmxtLm5paC5nb3YvcHVibWVkLzM0NDQ0MTU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5MGY0NDRlMC1iYjhiLTQ3ZWEtOWExOC1kY2Q2NzA0ZTZhMWIiLCJNb2RpZmllZE9uIjoiMjAyMi0wMS0xMlQxMToxMToxMSIsIlByb2plY3QiOnsiJHJlZiI6IjgifX1dLCJOdW1iZXIiOiIxNiI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}</w:instrText>
                </w:r>
                <w:r w:rsidR="005740B6" w:rsidRPr="005740B6">
                  <w:rPr>
                    <w:color w:val="000000"/>
                  </w:rPr>
                  <w:fldChar w:fldCharType="separate"/>
                </w:r>
                <w:r w:rsidR="00560364">
                  <w:rPr>
                    <w:color w:val="000000"/>
                  </w:rPr>
                  <w:t>Jorgensen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38ec581d-dfe5-40a7-bd73-a38b26e1f7ac"/>
                <w:id w:val="1074244050"/>
                <w:placeholder>
                  <w:docPart w:val="7E51D806A5B9405D8165A923A1B4AE1F"/>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E1YTI2MzU0LWQzMGEtNDRlZS1hMDE2LTlkNzk3YmRmYjZlZSIsIkVudHJpZXMiOlt7IiRpZCI6IjIiLCIkdHlwZSI6IlN3aXNzQWNhZGVtaWMuQ2l0YXZpLkNpdGF0aW9ucy5Xb3JkUGxhY2Vob2xkZXJFbnRyeSwgU3dpc3NBY2FkZW1pYy5DaXRhdmkiLCJJZCI6IjZkZTBkODkzLTgwMDctNGVhMi1iNzZmLTlmOTk0OTZjZTE5OSIsIlJhbmdlTGVuZ3RoIjo2LCJSZWZlcmVuY2VJZCI6ImE1NjY2NTM5LTZjYTEtNDU1Ny1iMzc2LWE0MzAxOGFiMjA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JhNTY2NjUzOS02Y2ExLTQ1NTctYjM3Ni1hNDMwMThhYjIw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jEiLCJEb2kiOiIxMC4zMzkwL2lqZXJwaDE4MTY4NDA2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5MTM0NiIsIlVyaVN0cmluZyI6Imh0dHBzOi8vd3d3Lm5jYmkubmxtLm5paC5nb3YvcG1jL2FydGljbGVzL1BNQzgz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M0ZTYxMDkyLWVmOTAtNDU2YS05YzJiLTQzYjIxZThlZjgzNy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pamVycGgxODE2ODQwNiIsIlVyaVN0cmluZyI6Imh0dHBzOi8vZG9pLm9yZy8xMC4zMzkwL2lqZXJwaDE4MTY4N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lNzEwOGYyMS0wMDdkLTRiOWEtOTdlYi02MmM3M2ZhOWM5YjAiLCJNb2RpZmllZE9uIjoiMjAyMi0wMS0xMlQxMToxM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0NDQ0MTU4IiwiVXJpU3RyaW5nIjoiaHR0cDovL3d3dy5uY2JpLm5sbS5uaWguZ292L3B1Ym1lZC8zNDQ0NDE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OTBmNDQ0ZTAtYmI4Yi00N2VhLTlhMTgtZGNkNjcwNGU2YTFiIiwiTW9kaWZpZWRPbiI6IjIwMjItMDEtMTJUMTE6MTE6MTEiLCJQcm9qZWN0Ijp7IiRyZWYiOiI4In19XSwiTnVtYmVyIjoiMTYi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EpIn1dfSwiVGFnIjoiQ2l0YXZpUGxhY2Vob2xkZXIjMzhlYzU4MWQtZGZlNS00MGE3LWJkNzMtYTM4YjI2ZTFmN2FjIiwiVGV4dCI6IigyMDIxKSIsIldBSVZlcnNpb24iOiI3LjAuMi4wIn0=}</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e61ba182-7f4c-42f7-88ac-4e6919306307"/>
                <w:id w:val="1377199078"/>
                <w:placeholder>
                  <w:docPart w:val="B38DF1708D9E4E318B769453CB1B9D19"/>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hZmZlMTIwLWEzMjMtNDg1NS05MDVmLWEyNjViNzBjYWMyZiIsIkVudHJpZXMiOlt7IiRpZCI6IjIiLCIkdHlwZSI6IlN3aXNzQWNhZGVtaWMuQ2l0YXZpLkNpdGF0aW9ucy5Xb3JkUGxhY2Vob2xkZXJFbnRyeSwgU3dpc3NBY2FkZW1pYy5DaXRhdmkiLCJJZCI6IjQ1Y2MwNzRmLTIwYjYtNGNlZC04OGM4LTI3NDY1ZGNjOTMyZCIsIlJhbmdlTGVuZ3RoIjoxNiwiUmVmZXJlbmNlSWQiOiIxNDc4ZmZhMi01ZmE1LTQ4YzMtOTU2Ny0wN2M2YjA4YmViZ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S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I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idWlsZC4yMDIwLjExMDE1M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VuYnVpbGQuMjAyMC4xMTAxNTEiLCJVcmlTdHJpbmciOiJodHRwczovL2RvaS5vcmcvMTAuMTAxNi9qLmVuYnVpbGQuMjAyMC4xMTAxN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lMzI2OGNlLTNmNzktNGJjMi04MTk2LTA2YzY4NGMyMzVjMyIsIk1vZGlmaWVkT24iOiIyMDIyLTAxLTEyVDExOjExOjExIiwiUHJvamVjdCI6eyIkcmVmIjoiOCJ9fV0sIk9yZ2FuaXphdGlvbnMiOltdLCJPdGhlcnNJbnZvbHZlZCI6W10sIlBhZ2VDb3VudCI6IjEyIi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}</w:instrText>
                </w:r>
                <w:r w:rsidR="005740B6" w:rsidRPr="005740B6">
                  <w:rPr>
                    <w:color w:val="000000"/>
                  </w:rPr>
                  <w:fldChar w:fldCharType="separate"/>
                </w:r>
                <w:r w:rsidR="00560364">
                  <w:rPr>
                    <w:color w:val="000000"/>
                  </w:rPr>
                  <w:t>Kim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eaffe120-a323-4855-905f-a265b70cac2f"/>
                <w:id w:val="1893544532"/>
                <w:placeholder>
                  <w:docPart w:val="BB0ADAA0D52E4ABAA7C690739AD37878"/>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2MWJhMTgyLTdmNGMtNDJmNy04OGFjLTRlNjkxOTMwNjMwNyIsIkVudHJpZXMiOlt7IiRpZCI6IjIiLCIkdHlwZSI6IlN3aXNzQWNhZGVtaWMuQ2l0YXZpLkNpdGF0aW9ucy5Xb3JkUGxhY2Vob2xkZXJFbnRyeSwgU3dpc3NBY2FkZW1pYy5DaXRhdmkiLCJJZCI6ImQwODEyYzQ5LTE1NWQtNDFmNC1iMDBlLTA3ZjhhMjIyMmZkMiIsIlJhbmdlTGVuZ3RoIjo2LCJSZWZlcmVuY2VJZCI6IjE0NzhmZmEyLTVmYTUtNDhjMy05NTY3LTA3YzZiMDhiZW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cmVmIjoiOCJ9fSx7IiRpZCI6IjEzIiwiJHR5cGUiOiJTd2lzc0FjYWRlbWljLkNpdGF2aS5QZXJzb24sIFN3aXNzQWNhZGVtaWMuQ2l0YXZpIiwiRmlyc3ROYW1lIjoiWW9rbyIsIkxhc3ROYW1lIjoiT2RhdGUiLCJQcm90ZWN0ZWQiOmZhbHNlLCJTZXgiOjEsIkNyZWF0ZWRCeSI6Il9GZWxpbmUgTWFyaWUgU2NobmFhayIsIkNyZWF0ZWRPbiI6IjIwMjItMDEtMTJUMTE6MTE6MTEiLCJNb2RpZmllZEJ5IjoiX0ZlbGluZSBNYXJpZSBTY2huYWFrIiwiSWQiOiJkZWUxNWVlOS1mM2ViLTQ0YjEtYmRjZS03OTgzOWVmMDFmNzkiLCJNb2RpZmllZE9uIjoiMjAyMi0wMS0xMlQxMToxMToxMSIsIlByb2plY3QiOnsiJHJlZiI6IjgifX0seyIkaWQiOiIxNC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UiLCIkdHlwZSI6IlN3aXNzQWNhZGVtaWMuQ2l0YXZpLkxpbmtlZFJlc291cmNlLCBTd2lzc0FjYWRlbWljLkNpdGF2aSIsIkxpbmtlZFJlc291cmNlVHlwZSI6MiwiVXJpU3RyaW5nIjoiMTQ3OGZmYTItNWZhNS00OGMzLTk1NjctMDdjNmIwOGJlYm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nVpbGQuMjAyMC4xMTAxNTEiLCJFZGl0b3JzIjpbXSwiRXZhbHVhdGlvbkNvbXBsZXhpdHkiOjAsIkV2YWx1YXRpb25Tb3VyY2VUZXh0Rm9ybWF0IjowLCJHcm91cHMiOltdLCJIYXNMYWJlbDEiOnRydW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J1aWxkLjIwMjAuMTEwMTUxIiwiVXJpU3RyaW5nIjoiaHR0cHM6Ly9kb2kub3JnLzEwLjEwMTYvai5lbmJ1aWxkLjIwMjAuMTEwMT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xZTMyNjhjZS0zZjc5LTRiYzItODE5Ni0wNmM2ODRjMjM1YzMiLCJNb2RpZmllZE9uIjoiMjAyMi0wMS0xMlQxMToxMToxMSIsIlByb2plY3QiOnsiJHJlZiI6IjgifX1dLCJPcmdhbml6YXRpb25zIjpbXSwiT3RoZXJzSW52b2x2ZWQiOltdLCJQYWdlQ291bnQiOiIxMiI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ZWFmZmUxMjAtYTMyMy00ODU1LTkwNWYtYTI2NWI3MGNhYzJmIiwiVGV4dCI6IigyMDIwKSIsIldBSVZlcnNpb24iOiI3LjAuMi4wIn0=}</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06d76b77-2b61-46e1-9f9a-914a49957a0c"/>
                <w:id w:val="-1190222002"/>
                <w:placeholder>
                  <w:docPart w:val="48B139B0454D4720A9406455A02880AD"/>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g4NWIyNzA4LWFiYzctNDU3Yi1hZjA3LTU0MGZjZDE1OGMwNyIsIkVudHJpZXMiOlt7IiRpZCI6IjIiLCIkdHlwZSI6IlN3aXNzQWNhZGVtaWMuQ2l0YXZpLkNpdGF0aW9ucy5Xb3JkUGxhY2Vob2xkZXJFbnRyeSwgU3dpc3NBY2FkZW1pYy5DaXRhdmkiLCJJZCI6IjkyNDRlMTBlLTY2ZmItNDU2Ny05MDY2LTc0MDg0OTc1MDNjYSIsIlJhbmdlTGVuZ3RoIjoxNSwiUmVmZXJlbmNlSWQiOiIyNmY0MDk0NC05NDk4LTQyMGQtYTBkOS0yODdmZjdmYjZiZ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yNmY0MDk0NC05NDk4LTQyMGQtYTBkOS0yODdmZjdmYjZiZ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}</w:instrText>
                </w:r>
                <w:r w:rsidR="005740B6" w:rsidRPr="005740B6">
                  <w:rPr>
                    <w:color w:val="000000"/>
                  </w:rPr>
                  <w:fldChar w:fldCharType="separate"/>
                </w:r>
                <w:r w:rsidR="00560364">
                  <w:rPr>
                    <w:color w:val="000000"/>
                  </w:rPr>
                  <w:t>Myers and Souza</w:t>
                </w:r>
                <w:r w:rsidR="005740B6" w:rsidRPr="005740B6">
                  <w:rPr>
                    <w:color w:val="000000"/>
                  </w:rPr>
                  <w:fldChar w:fldCharType="end"/>
                </w:r>
              </w:sdtContent>
            </w:sdt>
            <w:r w:rsidR="002241AB" w:rsidRPr="0043519C">
              <w:rPr>
                <w:lang w:val="de-DE" w:eastAsia="de-DE"/>
              </w:rPr>
              <w:t xml:space="preserve"> </w:t>
            </w:r>
            <w:sdt>
              <w:sdtPr>
                <w:rPr>
                  <w:color w:val="000000"/>
                  <w:lang w:eastAsia="de-DE"/>
                </w:rPr>
                <w:alias w:val="To edit, see citavi.com/edit"/>
                <w:tag w:val="CitaviPlaceholder#885b2708-abc7-457b-af07-540fcd158c07"/>
                <w:id w:val="1586336878"/>
                <w:placeholder>
                  <w:docPart w:val="48B139B0454D4720A9406455A02880AD"/>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A2ZDc2Yjc3LTJiNjEtNDZlMS05ZjlhLTkxNGE0OTk1N2EwYyIsIkVudHJpZXMiOlt7IiRpZCI6IjIiLCIkdHlwZSI6IlN3aXNzQWNhZGVtaWMuQ2l0YXZpLkNpdGF0aW9ucy5Xb3JkUGxhY2Vob2xkZXJFbnRyeSwgU3dpc3NBY2FkZW1pYy5DaXRhdmkiLCJJZCI6ImIyM2E1OTM4LTg5OWQtNDEzNC05YTY4LTViNDc5YTYwYzU3NCIsIlJhbmdlTGVuZ3RoIjo2LCJSZWZlcmVuY2VJZCI6IjI2ZjQwOTQ0LTk0OTgtNDIwZC1hMGQ5LTI4N2ZmN2ZiNmJ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MjZmNDA5NDQtOTQ5OC00MjBkLWEwZDktMjg3ZmY3ZmI2Ym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M4ODViMjcwOC1hYmM3LTQ1N2ItYWYwNy01NDBmY2QxNThjMDciLCJUZXh0IjoiKDIwMTgpIiwiV0FJVmVyc2lvbiI6IjcuMC4yLjAifQ==}</w:instrText>
                </w:r>
                <w:r w:rsidR="005740B6" w:rsidRPr="005740B6">
                  <w:rPr>
                    <w:color w:val="000000"/>
                  </w:rPr>
                  <w:fldChar w:fldCharType="separate"/>
                </w:r>
                <w:r w:rsidR="00560364">
                  <w:rPr>
                    <w:color w:val="000000"/>
                  </w:rPr>
                  <w:t>(2018)</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251b19b5-91c4-4962-b353-16383022b8e5"/>
                <w:id w:val="-1320495564"/>
                <w:placeholder>
                  <w:docPart w:val="1F7F5516A0424645BB0044A2CCDFE29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VkZTEzMjE5LTExMWQtNDFlZi1hOTdmLTJmNmYyMDFlMTRjNiIsIkVudHJpZXMiOlt7IiRpZCI6IjIiLCIkdHlwZSI6IlN3aXNzQWNhZGVtaWMuQ2l0YXZpLkNpdGF0aW9ucy5Xb3JkUGxhY2Vob2xkZXJFbnRyeSwgU3dpc3NBY2FkZW1pYy5DaXRhdmkiLCJJZCI6Ijk0ZDNkM2EzLTc5YjEtNDEwMi1iM2M3LTA1OTNhNmY4YzdjYSIsIlJhbmdlTGVuZ3RoIjoxNSwiUmVmZXJlbmNlSWQiOiJjOTJmM2I4NC0wYzhhLTRjNDEtOGNhZC0yNTZmMjhlMDgy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JjOTJmM2I4NC0wYzhhLTRjNDEtOGNhZC0yNTZmMjhlMDgyN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lbS4yMDIwLjEwMjMx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ZW0uMjAyMC4xMDIzMTUiLCJVcmlTdHJpbmciOiJodHRwczovL2RvaS5vcmcvMTAuMTAxNi9qLmplZW0uMjAyMC4xMDI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NeWVycyBhbmQgU291emEifV19LCJUYWciOiJDaXRhdmlQbGFjZWhvbGRlciMyNTFiMTliNS05MWM0LTQ5NjItYjM1My0xNjM4MzAyMmI4ZTUiLCJUZXh0IjoiTXllcnMgYW5kIFNvdXphIiwiV0FJVmVyc2lvbiI6IjcuMC4yLjAifQ==}</w:instrText>
                </w:r>
                <w:r w:rsidR="005740B6" w:rsidRPr="005740B6">
                  <w:rPr>
                    <w:color w:val="000000"/>
                  </w:rPr>
                  <w:fldChar w:fldCharType="separate"/>
                </w:r>
                <w:r w:rsidR="00560364">
                  <w:rPr>
                    <w:color w:val="000000"/>
                  </w:rPr>
                  <w:t>Myers and Souza</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5de13219-111d-41ef-a97f-2f6f201e14c6"/>
                <w:id w:val="-1642340705"/>
                <w:placeholder>
                  <w:docPart w:val="4AF90B4AD75E49FFAC6D8549313BEBF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I1MWIxOWI1LTkxYzQtNDk2Mi1iMzUzLTE2MzgzMDIyYjhlNSIsIkVudHJpZXMiOlt7IiRpZCI6IjIiLCIkdHlwZSI6IlN3aXNzQWNhZGVtaWMuQ2l0YXZpLkNpdGF0aW9ucy5Xb3JkUGxhY2Vob2xkZXJFbnRyeSwgU3dpc3NBY2FkZW1pYy5DaXRhdmkiLCJJZCI6IjFjMDVkYTA3LTg2MmYtNDJkMy1hNDgyLTZlMWNlNjYxMTNlYSIsIlJhbmdlTGVuZ3RoIjo2LCJSZWZlcmVuY2VJZCI6ImM5MmYzYjg0LTBjOGEtNGM0MS04Y2FkLTI1NmYyOGUwODI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YzkyZjNiODQtMGM4YS00YzQxLThjYWQtMjU2ZjI4ZTA4Mj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M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VtLjIwMjAuMTAyMzE1IiwiVXJpU3RyaW5nIjoiaHR0cHM6Ly9kb2kub3JnLzEwLjEwMTYvai5qZWVtLjIwMjAuMTAyMz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5ZmZhYWZmMS1kYmYwLTQ3ZWYtOTc5Yy03ZjEwNzZkZWIxNWMiLCJNb2RpZmllZE9uIjoiMjAyMi0wMS0xMlQxMToxMToxMSIsIlByb2plY3QiOnsiJHJlZiI6IjgifX1dLCJPcmdhbml6YXRpb25zIjpbXSwiT3RoZXJzSW52b2x2ZWQiOltdLCJQYWdlQ291bnQiOiI2MiIsIlBhZ2VSYW5nZSI6IjxzcD5cclxuICA8bj4xPC9uPlxyXG4gIDxpbj50cnVlPC9pbj5cclxuICA8b3M+MTwvb3M+XHJcbiAgPHBzPjE8L3BzPlxyXG48L3NwPlxyXG48ZXA+XHJcbiAgPG4+NjI8L24+XHJcbiAgPGluPnRydWU8L2luPlxyXG4gIDxvcz42Mjwvb3M+XHJcbiAgPHBzPjYyPC9wcz5cclxuPC9lcD5cclxuPG9zPjEtNjI8L29zPiIsIlBlcmlvZGljYWwiOnsiJGlkIjoiMTU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KSJ9XX0sIlRhZyI6IkNpdGF2aVBsYWNlaG9sZGVyIzVkZTEzMjE5LTExMWQtNDFlZi1hOTdmLTJmNmYyMDFlMTRjNiIsIlRleHQiOiIoMjAyMCkiLCJXQUlWZXJzaW9uIjoiNy4wLjIuMCJ9}</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dc50792d-8725-457a-a95d-78b49fa6fe83"/>
                <w:id w:val="1874571749"/>
                <w:placeholder>
                  <w:docPart w:val="4AF90B4AD75E49FFAC6D8549313BEBF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Y0N2I2YTYwLWQ3YTQtNDFkMi1iMjRiLTQ1YjBmNWMxYmZhZiIsIkVudHJpZXMiOlt7IiRpZCI6IjIiLCIkdHlwZSI6IlN3aXNzQWNhZGVtaWMuQ2l0YXZpLkNpdGF0aW9ucy5Xb3JkUGxhY2Vob2xkZXJFbnRyeSwgU3dpc3NBY2FkZW1pYy5DaXRhdmkiLCJJZCI6IjkxZTlmZDhmLWQyOGQtNDljZi1iNDQ0LTY1N2EyZDE1MTY3OCIsIlJhbmdlTGVuZ3RoIjoxMiwiUmVmZXJlbmNlSWQiOiI2NDNmYTZiYy1iMmVhLTQ1MDEtYmVlNi1jYTk2YzMwYTFl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NTE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ZWVtLjIwMjAuMTAyMzUxIiwiVXJpU3RyaW5nIjoiaHR0cHM6Ly9kb2kub3JnLzEwLjEwMTYvai5qZWVtLjIwMjAuMTAyMzU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E6MDI6NTAiLCJNb2RpZmllZEJ5IjoiX0ZlbGluZSBNYXJpZSBTY2huYWFrIiwiSWQiOiJjYmIzNDVkMS1jYjI5LTQwYmQtOTUwYS1iNzc0OGI2MTk4MzMiLCJNb2RpZmllZE9uIjoiMjAyMi0wMy0wOFQxMTowMjo1MCIsIlByb2plY3QiOnsiJHJlZiI6IjgifX1d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c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}</w:instrText>
                </w:r>
                <w:r w:rsidR="005740B6" w:rsidRPr="005740B6">
                  <w:rPr>
                    <w:color w:val="000000"/>
                  </w:rPr>
                  <w:fldChar w:fldCharType="separate"/>
                </w:r>
                <w:r w:rsidR="00560364">
                  <w:rPr>
                    <w:color w:val="000000"/>
                  </w:rPr>
                  <w:t>Andor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647b6a60-d7a4-41d2-b24b-45b0f5c1bfaf"/>
                <w:id w:val="-994643977"/>
                <w:placeholder>
                  <w:docPart w:val="877BE908979E432A8E0AA346809A1055"/>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jNTA3OTJkLTg3MjUtNDU3YS1hOTVkLTc4YjQ5ZmE2ZmU4MyIsIkVudHJpZXMiOlt7IiRpZCI6IjIiLCIkdHlwZSI6IlN3aXNzQWNhZGVtaWMuQ2l0YXZpLkNpdGF0aW9ucy5Xb3JkUGxhY2Vob2xkZXJFbnRyeSwgU3dpc3NBY2FkZW1pYy5DaXRhdmkiLCJJZCI6ImQ2YmYyMjc0LTFhOTMtNDFlNS04MDZhLTRlMTcwOTkwNzgxOSIsIlJhbmdlTGVuZ3RoIjo2LCJSZWZlcmVuY2VJZCI6IjY0M2ZhNmJjLWIyZWEtNDUwMS1iZWU2LWNhOTZjMzBhMWU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VtLjIwMjAuMTAyMzUx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wLjEwMjM1MSIsIlVyaVN0cmluZyI6Imh0dHBzOi8vZG9pLm9yZy8xMC4xMDE2L2ouamVlbS4yMDIwLjEwMjM1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Y2JiMzQ1ZDEtY2IyOS00MGJkLTk1MGEtYjc3NDhiNjE5ODMzIiwiTW9kaWZpZWRPbiI6IjIwMjItMDMtMDhUMTE6MDI6NTA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2NDdiNmE2MC1kN2E0LTQxZDItYjI0Yi00NWIwZjVjMWJmYWY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32322FA"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7A389EF7"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B5E4BA7" w14:textId="77777777" w:rsidR="00376658" w:rsidRPr="0043519C" w:rsidRDefault="002241AB">
            <w:pPr>
              <w:spacing w:after="0" w:line="240" w:lineRule="auto"/>
              <w:rPr>
                <w:lang w:eastAsia="de-DE"/>
              </w:rPr>
            </w:pPr>
            <w:r w:rsidRPr="0043519C">
              <w:rPr>
                <w:lang w:eastAsia="de-DE"/>
              </w:rPr>
              <w:t>F4</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0B890164" w14:textId="77777777" w:rsidR="00376658" w:rsidRPr="0043519C" w:rsidRDefault="002241AB">
            <w:pPr>
              <w:spacing w:after="0" w:line="240" w:lineRule="auto"/>
              <w:rPr>
                <w:lang w:eastAsia="de-DE"/>
              </w:rPr>
            </w:pPr>
            <w:r w:rsidRPr="0043519C">
              <w:rPr>
                <w:lang w:eastAsia="de-DE"/>
              </w:rPr>
              <w:t>Average</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20703E4" w14:textId="77777777" w:rsidR="00376658" w:rsidRPr="0043519C" w:rsidRDefault="002241AB">
            <w:pPr>
              <w:spacing w:after="0" w:line="240" w:lineRule="auto"/>
              <w:rPr>
                <w:lang w:eastAsia="de-DE"/>
              </w:rPr>
            </w:pPr>
            <w:r w:rsidRPr="0043519C">
              <w:rPr>
                <w:lang w:eastAsia="de-DE"/>
              </w:rPr>
              <w:t>Network</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22CFBE7" w14:textId="77777777" w:rsidR="00376658" w:rsidRPr="0043519C" w:rsidRDefault="002241AB">
            <w:pPr>
              <w:spacing w:after="0" w:line="240" w:lineRule="auto"/>
              <w:rPr>
                <w:szCs w:val="13"/>
              </w:rPr>
            </w:pPr>
            <w:r w:rsidRPr="0043519C">
              <w:rPr>
                <w:szCs w:val="13"/>
              </w:rPr>
              <w:t>…the average of app users in a network (e.g., friends or relative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2C877A1" w14:textId="71451B27" w:rsidR="00376658" w:rsidRPr="0043519C" w:rsidRDefault="00C70919">
            <w:pPr>
              <w:spacing w:after="0" w:line="240" w:lineRule="auto"/>
              <w:rPr>
                <w:lang w:eastAsia="de-DE"/>
              </w:rPr>
            </w:pPr>
            <w:sdt>
              <w:sdtPr>
                <w:rPr>
                  <w:color w:val="000000"/>
                  <w:lang w:eastAsia="de-DE"/>
                </w:rPr>
                <w:alias w:val="To edit, see citavi.com/edit"/>
                <w:tag w:val="CitaviPlaceholder#87245ad0-852a-4f14-af45-0dace18797d5"/>
                <w:id w:val="214322931"/>
                <w:placeholder>
                  <w:docPart w:val="A913EAAC4B0944098EEB1DCE999A77D7"/>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xNDRmMWQ3LTFiYTAtNDliYi1hNzJjLWUyODBjNmVkYmQyYSIsIkVudHJpZXMiOlt7IiRpZCI6IjIiLCIkdHlwZSI6IlN3aXNzQWNhZGVtaWMuQ2l0YXZpLkNpdGF0aW9ucy5Xb3JkUGxhY2Vob2xkZXJFbnRyeSwgU3dpc3NBY2FkZW1pYy5DaXRhdmkiLCJJZCI6ImQzMTcwMjExLWI4MmMtNGZhNy1hYmE0LTgzZjcwYmVkZGVkZi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ODcyNDVhZDAtODUyYS00ZjE0LWFmNDUtMGRhY2UxODc5N2Q1IiwiVGV4dCI6Ik5lbWF0aSBhbmQgUGVubiIsIldBSVZlcnNpb24iOiI3LjAuMi4wIn0=}</w:instrText>
                </w:r>
                <w:r w:rsidR="005740B6" w:rsidRPr="005740B6">
                  <w:rPr>
                    <w:color w:val="000000"/>
                  </w:rPr>
                  <w:fldChar w:fldCharType="separate"/>
                </w:r>
                <w:r w:rsidR="00560364">
                  <w:rPr>
                    <w:color w:val="000000"/>
                  </w:rPr>
                  <w:t>Nemati and Penn</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3144f1d7-1ba0-49bb-a72c-e280c6edbd2a"/>
                <w:id w:val="-2044119383"/>
                <w:placeholder>
                  <w:docPart w:val="C163E1374F9C43D0A02601CE5D154809"/>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3MjQ1YWQwLTg1MmEtNGYxNC1hZjQ1LTBkYWNlMTg3OTdkNSIsIkVudHJpZXMiOlt7IiRpZCI6IjIiLCIkdHlwZSI6IlN3aXNzQWNhZGVtaWMuQ2l0YXZpLkNpdGF0aW9ucy5Xb3JkUGxhY2Vob2xkZXJFbnRyeSwgU3dpc3NBY2FkZW1pYy5DaXRhdmkiLCJJZCI6IjVjNzMxMDM3LTI0YTctNGEyYS1iMjZkLTE3YTBkOGQ5MmMwNy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MzMTQ0ZjFkNy0xYmEwLTQ5YmItYTcyYy1lMjgwYzZlZGJkMmE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c1041fd-ac90-4d2d-b91c-88a9a9add459"/>
                <w:id w:val="-2005728970"/>
                <w:placeholder>
                  <w:docPart w:val="352C17DD82D049B280414FB194983B3B"/>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wNmVhZTFmLTFhODgtNGVlZS1iY2FkLTJhNGQ2OThkYzg2MCIsIkVudHJpZXMiOlt7IiRpZCI6IjIiLCIkdHlwZSI6IlN3aXNzQWNhZGVtaWMuQ2l0YXZpLkNpdGF0aW9ucy5Xb3JkUGxhY2Vob2xkZXJFbnRyeSwgU3dpc3NBY2FkZW1pYy5DaXRhdmkiLCJJZCI6IjViYjhkZWEwLWZjNDMtNGUxMC04MDAyLTJmNzg5YjkxMzJkMSIsIlJhbmdlTGVuZ3RoIjoxNywiUmVmZXJlbmNlSWQiOiIxMGQwOGZjYy0zN2NlLTQ5OTEtYmRiMy02YjUxMTRmYjFiM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nBvbC4yMDIwLjExMTc0Mi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VucG9sLjIwMjAuMTExNzQyIiwiVXJpU3RyaW5nIjoiaHR0cHM6Ly9kb2kub3JnLzEwLjEwMTYvai5lbnBvbC4yMDIwLjExMTc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zJmNDVhZWQtZmU1OC00ZmM5LWEyMWYtZGEzZWY2MTAyZWE2IiwiTW9kaWZpZWRPbiI6IjIwMjItMDEtMTJUMTE6MTE6MTEiLCJQcm9qZWN0Ijp7IiRyZWYiOiI4In19XSwiT3JnYW5pemF0aW9ucyI6W10sIk90aGVyc0ludm9sdmVkIjpbXSwiUGFnZUNvdW50IjoiOSIsIlBhZ2VSYW5nZSI6IjxzcD5cclxuICA8bj4xPC9uPlxyXG4gIDxpbj50cnVlPC9pbj5cclxuICA8b3M+MTwvb3M+XHJcbiAgPHBzPjE8L3BzPlxyXG48L3NwPlxyXG48ZXA+XHJcbiAgPG4+OTwvbj5cclxuICA8aW4+dHJ1ZTwvaW4+XHJcbiAgPG9zPjk8L29zPlxyXG4gIDxwcz45PC9wcz5cclxuPC9lcD5cclxuPG9zPjEtOTwvb3M+IiwiUGVyaW9kaWNhbCI6eyIkaWQiOiIxOC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}</w:instrText>
                </w:r>
                <w:r w:rsidR="005740B6" w:rsidRPr="005740B6">
                  <w:rPr>
                    <w:color w:val="000000"/>
                  </w:rPr>
                  <w:fldChar w:fldCharType="separate"/>
                </w:r>
                <w:r w:rsidR="00560364">
                  <w:rPr>
                    <w:color w:val="000000"/>
                  </w:rPr>
                  <w:t>Brülisauer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806eae1f-1a88-4eee-bcad-2a4d698dc860"/>
                <w:id w:val="-145201943"/>
                <w:placeholder>
                  <w:docPart w:val="F8C50C277A6B4BD49CC705487C556CDB"/>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jMTA0MWZkLWFjOTAtNGQyZC1iOTFjLTg4YTlhOWFkZDQ1OSIsIkVudHJpZXMiOlt7IiRpZCI6IjIiLCIkdHlwZSI6IlN3aXNzQWNhZGVtaWMuQ2l0YXZpLkNpdGF0aW9ucy5Xb3JkUGxhY2Vob2xkZXJFbnRyeSwgU3dpc3NBY2FkZW1pYy5DaXRhdmkiLCJJZCI6IjgwYTM2ZDRhLWQ1MzgtNGI5OS05Njc0LTk1ZjhiMWI0N2MwZCIsIlJhbmdlTGVuZ3RoIjo2LCJSZWZlcmVuY2VJZCI6IjEwZDA4ZmNjLTM3Y2UtNDk5MS1iZGIzLTZiNTExNGZiMWI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DI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bnBvbC4yMDIwLjExMTc0MiIsIlVyaVN0cmluZyI6Imh0dHBzOi8vZG9pLm9yZy8xMC4xMDE2L2ouZW5wb2wuMjAyMC4xMTE3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MyZjQ1YWVkLWZlNTgtNGZjOS1hMjFmLWRhM2VmNjEwMmVhNiIsIk1vZGlmaWVkT24iOiIyMDIyLTAxLTEyVDExOjExOjExIiwiUHJvamVjdCI6eyIkcmVmIjoiOCJ9fV0sIk9yZ2FuaXphdGlvbnMiOltdLCJPdGhlcnNJbnZvbHZlZCI6W10sIlBhZ2VDb3VudCI6IjkiLCJQYWdlUmFuZ2UiOiI8c3A+XHJcbiAgPG4+MTwvbj5cclxuICA8aW4+dHJ1ZTwvaW4+XHJcbiAgPG9zPjE8L29zPlxyXG4gIDxwcz4xPC9wcz5cclxuPC9zcD5cclxuPGVwPlxyXG4gIDxuPjk8L24+XHJcbiAgPGluPnRydWU8L2luPlxyXG4gIDxvcz45PC9vcz5cclxuICA8cHM+OTwvcHM+XHJcbjwvZXA+XHJcbjxvcz4xLTk8L29zPiIsIlBlcmlvZGljYWwiOnsiJGlkIjoiMTg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yMCkifV19LCJUYWciOiJDaXRhdmlQbGFjZWhvbGRlciM4MDZlYWUxZi0xYTg4LTRlZWUtYmNhZC0yYTRkNjk4ZGM4NjA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3e25e7fc-d34b-4b9d-8406-a1c9787b6816"/>
                <w:id w:val="-896817644"/>
                <w:placeholder>
                  <w:docPart w:val="E39DE934EDA442C188842B6707E0E205"/>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FjOTY5YTQ3LWE0MjItNGY4OC04YjAzLWE3YzczYzBhZmVlZiIsIkVudHJpZXMiOlt7IiRpZCI6IjIiLCIkdHlwZSI6IlN3aXNzQWNhZGVtaWMuQ2l0YXZpLkNpdGF0aW9ucy5Xb3JkUGxhY2Vob2xkZXJFbnRyeSwgU3dpc3NBY2FkZW1pYy5DaXRhdmkiLCJJZCI6ImM0YWQyNGJmLTQ4NGUtNDc4NC05Mzg2LWFmODRhNjQ1YTQ3MSIsIlJhbmdlTGVuZ3RoIjoxNSwiUmVmZXJlbmNlSWQiOiJkNTYwMWI0YS00MjllLTRhZGEtOTU0Ni1lNWJhYzkzODk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mQ1NjAxYjRhLTQyOWUtNGFkYS05NTQ2LWU1YmFjOTM4OTVm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1NDcvMDE5NTY1NzQuNDIuMS5jY2hh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1NTQ3LzAxOTU2NTc0LjQyLjEuY2NoYSIsIlVyaVN0cmluZyI6Imh0dHBzOi8vZG9pLm9yZy8xMC41NTQ3LzAxOTU2NTc0LjQyLjEuY2NoY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}</w:instrText>
                </w:r>
                <w:r w:rsidR="005740B6" w:rsidRPr="005740B6">
                  <w:rPr>
                    <w:color w:val="000000"/>
                  </w:rPr>
                  <w:fldChar w:fldCharType="separate"/>
                </w:r>
                <w:r w:rsidR="00560364">
                  <w:rPr>
                    <w:color w:val="000000"/>
                  </w:rPr>
                  <w:t>Charlier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ac969a47-a422-4f88-8b03-a7c73c0afeef"/>
                <w:id w:val="1019891958"/>
                <w:placeholder>
                  <w:docPart w:val="E39DE934EDA442C188842B6707E0E205"/>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NlMjVlN2ZjLWQzNGItNGI5ZC04NDA2LWExYzk3ODdiNjgxNiIsIkVudHJpZXMiOlt7IiRpZCI6IjIiLCIkdHlwZSI6IlN3aXNzQWNhZGVtaWMuQ2l0YXZpLkNpdGF0aW9ucy5Xb3JkUGxhY2Vob2xkZXJFbnRyeSwgU3dpc3NBY2FkZW1pYy5DaXRhdmkiLCJJZCI6IjZlY2EwNTBlLTQ4NGQtNDgxYS04OTM0LTE3ZjFmYjc1OGI5OCIsIlJhbmdlTGVuZ3RoIjo2LCJSZWZlcmVuY2VJZCI6ImQ1NjAxYjRhLTQyOWUtNGFkYS05NTQ2LWU1YmFjOTM4OTV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TQ3LzAxOTU2NTc0LjQyLjEuY2NoYSIsIkVkaXRvcnMiOltdLCJFdmFsdWF0aW9uQ29tcGxleGl0eSI6MCwiRXZhbHVhdGlvblNvdXJjZVRleHRGb3JtYXQiOjAsIkdyb3VwcyI6W10sIkhhc0xhYmVsMSI6dHJ1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NTU0Ny8wMTk1NjU3NC40Mi4xLmNjaGEiLCJVcmlTdHJpbmciOiJodHRwczovL2RvaS5vcmcvMTAuNTU0Ny8wMTk1NjU3NC40Mi4xLmNjaG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xKSJ9XX0sIlRhZyI6IkNpdGF2aVBsYWNlaG9sZGVyI2FjOTY5YTQ3LWE0MjItNGY4OC04YjAzLWE3YzczYzBhZmVlZiIsIlRleHQiOiIoMjAyMSkiLCJXQUlWZXJzaW9uIjoiNy4wLjIuMCJ9}</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76453389-7615-48df-b3b6-86771e6f96f4"/>
                <w:id w:val="1956365832"/>
                <w:placeholder>
                  <w:docPart w:val="5DD262799A07499B98997603E8783F78"/>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yYWUwZDVhLTBjNzctNGZhMy04YjY4LWU1YjIzMzQ1ZTlkYSIsIkVudHJpZXMiOlt7IiRpZCI6IjIiLCIkdHlwZSI6IlN3aXNzQWNhZGVtaWMuQ2l0YXZpLkNpdGF0aW9ucy5Xb3JkUGxhY2Vob2xkZXJFbnRyeSwgU3dpc3NBY2FkZW1pYy5DaXRhdmkiLCJJZCI6ImEzNDFkMGZlLWUxMmItNDBkMi1iODM1LTFlYmM0ZjQ4MWVhYSIsIlJhbmdlTGVuZ3RoIjoxOCwiUmVmZXJlbmNlSWQiOiI0MmU3MzZlYi03OWM3LTRlZTYtOWZhOC01ZTMyZmQzNDgwO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My4wMjg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nBvbC4yMDE5LjAzLjAyOCIsIlVyaVN0cmluZyI6Imh0dHBzOi8vZG9pLm9yZy8xMC4xMDE2L2ouZW5wb2wuMjAxOS4wMy4w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ldvbmctUGFyb2RpIGV0IGFsLiJ9XX0sIlRhZyI6IkNpdGF2aVBsYWNlaG9sZGVyIzc2NDUzMzg5LTc2MTUtNDhkZi1iM2I2LTg2NzcxZTZmOTZmNCIsIlRleHQiOiJXb25nLVBhcm9kaSBldCBhbC4iLCJXQUlWZXJzaW9uIjoiNy4wLjIuMCJ9}</w:instrText>
                </w:r>
                <w:r w:rsidR="005740B6" w:rsidRPr="005740B6">
                  <w:rPr>
                    <w:color w:val="000000"/>
                  </w:rPr>
                  <w:fldChar w:fldCharType="separate"/>
                </w:r>
                <w:r w:rsidR="00560364">
                  <w:rPr>
                    <w:color w:val="000000"/>
                  </w:rPr>
                  <w:t>Wong-Parodi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72ae0d5a-0c77-4fa3-8b68-e5b23345e9da"/>
                <w:id w:val="1893531138"/>
                <w:placeholder>
                  <w:docPart w:val="3946CE8A83E24103B5B011801C88B0C1"/>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c2NDUzMzg5LTc2MTUtNDhkZi1iM2I2LTg2NzcxZTZmOTZmNCIsIkVudHJpZXMiOlt7IiRpZCI6IjIiLCIkdHlwZSI6IlN3aXNzQWNhZGVtaWMuQ2l0YXZpLkNpdGF0aW9ucy5Xb3JkUGxhY2Vob2xkZXJFbnRyeSwgU3dpc3NBY2FkZW1pYy5DaXRhdmkiLCJJZCI6IjdkNmZhZTBkLTM3NjAtNDBhYy1iNDdmLTVhYjA4ZjVhOGJmYiIsIlJhbmdlTGVuZ3RoIjo2LCJSZWZlcmVuY2VJZCI6IjQyZTczNmViLTc5YzctNGVlNi05ZmE4LTVlMzJmZDM0ODA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NDJlNzM2ZWItNzljNy00ZWU2LTlmYTgtNWUzMmZkMzQ4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MuMDI4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5wb2wuMjAxOS4wMy4wMjgiLCJVcmlTdHJpbmciOiJodHRwczovL2RvaS5vcmcvMTAuMTAxNi9qLmVucG9sLjIwMTkuMDMuM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NzJhZTBkNWEtMGM3Ny00ZmEzLThiNjgtZTViMjMzNDVlOWRhIiwiVGV4dCI6IigyMDE5KSIsIldBSVZlcnNpb24iOiI3LjAuMi4wIn0=}</w:instrText>
                </w:r>
                <w:r w:rsidR="005740B6" w:rsidRPr="005740B6">
                  <w:rPr>
                    <w:color w:val="000000"/>
                  </w:rPr>
                  <w:fldChar w:fldCharType="separate"/>
                </w:r>
                <w:r w:rsidR="00560364">
                  <w:rPr>
                    <w:color w:val="000000"/>
                  </w:rPr>
                  <w:t>(2019)</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cacc6c59-7053-484d-8182-f633a6f59565"/>
                <w:id w:val="-945309268"/>
                <w:placeholder>
                  <w:docPart w:val="3946CE8A83E24103B5B011801C88B0C1"/>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1MDRlYWM0LTFiMTItNDlmNS04ZDk1LWJiODI2N2E1MTg0YSIsIkVudHJpZXMiOlt7IiRpZCI6IjIiLCIkdHlwZSI6IlN3aXNzQWNhZGVtaWMuQ2l0YXZpLkNpdGF0aW9ucy5Xb3JkUGxhY2Vob2xkZXJFbnRyeSwgU3dpc3NBY2FkZW1pYy5DaXRhdmkiLCJJZCI6ImU3MTllN2Y4LTI5MmUtNDlhMS04NWYxLWFlZTExMjIxMjE5MiIsIlJhbmdlTGVuZ3RoIjoxMSwiUmVmZXJlbmNlSWQiOiJjY2Y4NDFiMy00MjM1LTRhZWUtODAzYS1mYmUxYjgzMDlkO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ExOTIxN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xMTkyMTQiLCJVcmlTdHJpbmciOiJodHRwczovL2RvaS5vcmcvMTAuMTAxNi9qLmpjbGVwcm8uMjAxOS4xMTky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ZlNTIzMzA0LTJjNDMtNDA2OC1hYTVhLWM2MmZmNjZhODM5OCIsIk1vZGlmaWVkT24iOiIyMDIyLTAxLTMxVDE1OjMzOjQxIiwiUHJvamVjdCI6eyIkcmVmIjoiOCJ9fV0sIk51bWJlck9mVm9sdW1lcyI6IjExOTIxNCIsIk9yZ2FuaXphdGlvbnMiOltdLCJPdGhlcnNJbnZvbHZlZCI6W10sIlBhZ2VDb3VudCI6IjEyIiwiUGVyaW9kaWNhbCI6eyIkaWQiOiIxNi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Q2hpdSBldCBhbC4ifV19LCJUYWciOiJDaXRhdmlQbGFjZWhvbGRlciNjYWNjNmM1OS03MDUzLTQ4NGQtODE4Mi1mNjMzYTZmNTk1NjUiLCJUZXh0IjoiQ2hpdSBldCBhbC4iLCJXQUlWZXJzaW9uIjoiNy4wLjIuMCJ9}</w:instrText>
                </w:r>
                <w:r w:rsidR="005740B6" w:rsidRPr="005740B6">
                  <w:rPr>
                    <w:color w:val="000000"/>
                  </w:rPr>
                  <w:fldChar w:fldCharType="separate"/>
                </w:r>
                <w:r w:rsidR="00560364">
                  <w:rPr>
                    <w:color w:val="000000"/>
                  </w:rPr>
                  <w:t>Chiu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504eac4-1b12-49f5-8d95-bb8267a5184a"/>
                <w:id w:val="1591044408"/>
                <w:placeholder>
                  <w:docPart w:val="A913EAAC4B0944098EEB1DCE999A77D7"/>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NhY2M2YzU5LTcwNTMtNDg0ZC04MTgyLWY2MzNhNmY1OTU2NSIsIkVudHJpZXMiOlt7IiRpZCI6IjIiLCIkdHlwZSI6IlN3aXNzQWNhZGVtaWMuQ2l0YXZpLkNpdGF0aW9ucy5Xb3JkUGxhY2Vob2xkZXJFbnRyeSwgU3dpc3NBY2FkZW1pYy5DaXRhdmkiLCJJZCI6IjdjMDc4YzAwLWEwMzgtNGRhOS1iNjU2LTQ0NTllNDRlYzdmNiIsIlJhbmdlTGVuZ3RoIjo2LCJSZWZlcmVuY2VJZCI6ImNjZjg0MWIzLTQyMzUtNGFlZS04MDNhLWZiZTFiODMwOWQ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xMTkyMT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kuMTE5MjE0IiwiVXJpU3RyaW5nIjoiaHR0cHM6Ly9kb2kub3JnLzEwLjEwMTYvai5qY2xlcHJvLjIwMTkuMTE5M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mZTUyMzMwNC0yYzQzLTQwNjgtYWE1YS1jNjJmZjY2YTgzOTgiLCJNb2RpZmllZE9uIjoiMjAyMi0wMS0zMVQxNTozMzo0MSIsIlByb2plY3QiOnsiJHJlZiI6IjgifX1dLCJOdW1iZXJPZlZvbHVtZXMiOiIxMTkyMTQiLCJPcmdhbml6YXRpb25zIjpbXSwiT3RoZXJzSW52b2x2ZWQiOltdLCJQYWdlQ291bnQiOiIxMiIsIlBlcmlvZGljYWwiOnsiJGlkIjoiMTY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5NTA0ZWFjNC0xYjEyLTQ5ZjUtOGQ5NS1iYjgyNjdhNTE4NGE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FA2237F"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14D139CA"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9377625" w14:textId="77777777" w:rsidR="00376658" w:rsidRPr="0043519C" w:rsidRDefault="002241AB">
            <w:pPr>
              <w:spacing w:after="0" w:line="240" w:lineRule="auto"/>
              <w:rPr>
                <w:lang w:eastAsia="de-DE"/>
              </w:rPr>
            </w:pPr>
            <w:r w:rsidRPr="0043519C">
              <w:rPr>
                <w:lang w:eastAsia="de-DE"/>
              </w:rPr>
              <w:t>F5</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0FBC5292" w14:textId="77777777" w:rsidR="00376658" w:rsidRPr="0043519C" w:rsidRDefault="002241AB">
            <w:pPr>
              <w:spacing w:after="0" w:line="240" w:lineRule="auto"/>
              <w:rPr>
                <w:lang w:eastAsia="de-DE"/>
              </w:rPr>
            </w:pPr>
            <w:r w:rsidRPr="0043519C">
              <w:rPr>
                <w:lang w:eastAsia="de-DE"/>
              </w:rPr>
              <w:t>Most efficient</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6B85872" w14:textId="77777777" w:rsidR="00376658" w:rsidRPr="0043519C" w:rsidRDefault="002241AB">
            <w:pPr>
              <w:spacing w:after="0" w:line="240" w:lineRule="auto"/>
              <w:rPr>
                <w:lang w:eastAsia="de-DE"/>
              </w:rPr>
            </w:pPr>
            <w:r w:rsidRPr="0043519C">
              <w:rPr>
                <w:lang w:eastAsia="de-DE"/>
              </w:rPr>
              <w:t>All</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925EA1A" w14:textId="77777777" w:rsidR="00376658" w:rsidRPr="0043519C" w:rsidRDefault="002241AB">
            <w:pPr>
              <w:spacing w:after="0" w:line="240" w:lineRule="auto"/>
              <w:rPr>
                <w:lang w:eastAsia="de-DE"/>
              </w:rPr>
            </w:pPr>
            <w:r w:rsidRPr="0043519C">
              <w:rPr>
                <w:szCs w:val="13"/>
              </w:rPr>
              <w:t>…that of the most efficient app users (e.g., the upper 15%).</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E92B55F" w14:textId="4345CBD6" w:rsidR="00376658" w:rsidRPr="0043519C" w:rsidRDefault="002241AB">
            <w:pPr>
              <w:spacing w:after="0" w:line="240" w:lineRule="auto"/>
              <w:rPr>
                <w:lang w:eastAsia="de-DE"/>
              </w:rPr>
            </w:pPr>
            <w:r w:rsidRPr="0043519C">
              <w:rPr>
                <w:lang w:eastAsia="de-DE"/>
              </w:rPr>
              <w:t>We added this eco-</w:t>
            </w:r>
            <w:r w:rsidRPr="0043519C">
              <w:t>feedback nudge feature</w:t>
            </w:r>
            <w:r w:rsidRPr="0043519C">
              <w:rPr>
                <w:lang w:eastAsia="de-DE"/>
              </w:rPr>
              <w:t xml:space="preserve"> after evaluating the set of features derived from literature regarding the proposed evaluation criteria by </w:t>
            </w:r>
            <w:sdt>
              <w:sdtPr>
                <w:rPr>
                  <w:color w:val="000000"/>
                  <w:lang w:eastAsia="de-DE"/>
                </w:rPr>
                <w:alias w:val="To edit, see citavi.com/edit"/>
                <w:tag w:val="CitaviPlaceholder#2549b759-b623-444e-b67b-340fa40d8a64"/>
                <w:id w:val="-499198759"/>
                <w:placeholder>
                  <w:docPart w:val="B3B034EFB88E4219B17B66C4F00EC43C"/>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JmNjE1NWQ2LTEzNjItNDYzNS04NDg0LWEzMzcwNjcxMWQ2MSIsIkVudHJpZXMiOlt7IiRpZCI6IjIiLCIkdHlwZSI6IlN3aXNzQWNhZGVtaWMuQ2l0YXZpLkNpdGF0aW9ucy5Xb3JkUGxhY2Vob2xkZXJFbnRyeSwgU3dpc3NBY2FkZW1pYy5DaXRhdmkiLCJJZCI6ImZjYThjMmU3LWY5NzMtNGU4YS04M2Q0LTcyNzY4ZWEyNzhiZCIsIlJhbmdlTGVuZ3RoIjoyNSwiUmVmZXJlbmNlSWQiOiJkYjhiYzFlOS04YjdiLTQxZjMtYjYzMS0zMjcyNDNmMjMzY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ODE8L24+XHJcbiAgPGluPnRydWU8L2luPlxyXG4gIDxvcz4zODE8L29zPlxyXG4gIDxwcz4zODE8L3BzPlxyXG48L3NwPlxyXG48ZXA+XHJcbiAgPG4+Mzk3PC9uPlxyXG4gIDxpbj50cnVlPC9pbj5cclxuICA8b3M+Mzk3PC9vcz5cclxuICA8cHM+Mzk3PC9wcz5cclxuPC9lcD5cclxuPG9zPjM4MS0zOTc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}</w:instrText>
                </w:r>
                <w:r w:rsidR="005740B6" w:rsidRPr="005740B6">
                  <w:rPr>
                    <w:color w:val="000000"/>
                  </w:rPr>
                  <w:fldChar w:fldCharType="separate"/>
                </w:r>
                <w:r w:rsidR="00560364">
                  <w:rPr>
                    <w:color w:val="000000"/>
                  </w:rPr>
                  <w:t>Sonnenberg and vom Brocke</w:t>
                </w:r>
                <w:r w:rsidR="005740B6" w:rsidRPr="005740B6">
                  <w:rPr>
                    <w:color w:val="000000"/>
                  </w:rPr>
                  <w:fldChar w:fldCharType="end"/>
                </w:r>
              </w:sdtContent>
            </w:sdt>
            <w:r w:rsidRPr="0043519C">
              <w:rPr>
                <w:lang w:eastAsia="de-DE"/>
              </w:rPr>
              <w:t xml:space="preserve"> </w:t>
            </w:r>
            <w:sdt>
              <w:sdtPr>
                <w:rPr>
                  <w:color w:val="000000"/>
                  <w:lang w:eastAsia="de-DE"/>
                </w:rPr>
                <w:alias w:val="To edit, see citavi.com/edit"/>
                <w:tag w:val="CitaviPlaceholder#2f6155d6-1362-4635-8484-a33706711d61"/>
                <w:id w:val="466549258"/>
                <w:placeholder>
                  <w:docPart w:val="B3B034EFB88E4219B17B66C4F00EC43C"/>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I1NDliNzU5LWI2MjMtNDQ0ZS1iNjdiLTM0MGZhNDBkOGE2NCIsIkVudHJpZXMiOlt7IiRpZCI6IjIiLCIkdHlwZSI6IlN3aXNzQWNhZGVtaWMuQ2l0YXZpLkNpdGF0aW9ucy5Xb3JkUGxhY2Vob2xkZXJFbnRyeSwgU3dpc3NBY2FkZW1pYy5DaXRhdmkiLCJJZCI6Ijk0OGM3ZjZjLWVjMjItNGFjMC1hOWRkLTdhN2IzYWUyYjVlYSIsIlJhbmdlTGVuZ3RoIjo2LCJSZWZlcmVuY2VJZCI6ImRiOGJjMWU5LThiN2ItNDFmMy1iNjMxLTMyNzI0M2YyMzN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gxPC9uPlxyXG4gIDxpbj50cnVlPC9pbj5cclxuICA8b3M+MzgxPC9vcz5cclxuICA8cHM+MzgxPC9wcz5cclxuPC9zcD5cclxuPGVwPlxyXG4gIDxuPjM5Nzwvbj5cclxuICA8aW4+dHJ1ZTwvaW4+XHJcbiAgPG9zPjM5Nzwvb3M+XHJcbiAgPHBzPjM5NzwvcHM+XHJcbjwvZXA+XHJcbjxvcz4zODEtMzk3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yZjYxNTVkNi0xMzYyLTQ2MzUtODQ4NC1hMzM3MDY3MTFkNjEiLCJUZXh0IjoiKDIwMTIpIiwiV0FJVmVyc2lvbiI6IjcuMC4yLjAifQ==}</w:instrText>
                </w:r>
                <w:r w:rsidR="005740B6" w:rsidRPr="005740B6">
                  <w:rPr>
                    <w:color w:val="000000"/>
                  </w:rPr>
                  <w:fldChar w:fldCharType="separate"/>
                </w:r>
                <w:r w:rsidR="00560364">
                  <w:rPr>
                    <w:color w:val="000000"/>
                  </w:rPr>
                  <w:t>(2012)</w:t>
                </w:r>
                <w:r w:rsidR="005740B6" w:rsidRPr="005740B6">
                  <w:rPr>
                    <w:color w:val="000000"/>
                  </w:rPr>
                  <w:fldChar w:fldCharType="end"/>
                </w:r>
              </w:sdtContent>
            </w:sdt>
            <w:r w:rsidRPr="0043519C">
              <w:rPr>
                <w:lang w:eastAsia="de-DE"/>
              </w:rPr>
              <w:t xml:space="preserve"> within the authors team and one industry expert of smart home apps.</w:t>
            </w:r>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D44D3C1" w14:textId="77777777" w:rsidR="00376658" w:rsidRPr="0043519C" w:rsidRDefault="002241AB">
            <w:pPr>
              <w:spacing w:after="0" w:line="240" w:lineRule="auto"/>
              <w:jc w:val="center"/>
              <w:rPr>
                <w:lang w:eastAsia="de-DE"/>
              </w:rPr>
            </w:pPr>
            <w:r w:rsidRPr="0043519C">
              <w:rPr>
                <w:lang w:eastAsia="de-DE"/>
              </w:rPr>
              <w:t>1</w:t>
            </w:r>
          </w:p>
          <w:p w14:paraId="647C6F93" w14:textId="77777777" w:rsidR="00376658" w:rsidRPr="0043519C" w:rsidRDefault="002241AB">
            <w:pPr>
              <w:spacing w:after="0" w:line="240" w:lineRule="auto"/>
              <w:jc w:val="center"/>
              <w:rPr>
                <w:lang w:eastAsia="de-DE"/>
              </w:rPr>
            </w:pPr>
            <w:r w:rsidRPr="0043519C">
              <w:rPr>
                <w:lang w:eastAsia="de-DE"/>
              </w:rPr>
              <w:t>(2)</w:t>
            </w:r>
          </w:p>
        </w:tc>
      </w:tr>
      <w:tr w:rsidR="00376658" w:rsidRPr="0043519C" w14:paraId="5DC094E0"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9A2B6A0" w14:textId="77777777" w:rsidR="00376658" w:rsidRPr="0043519C" w:rsidRDefault="002241AB">
            <w:pPr>
              <w:spacing w:after="0" w:line="240" w:lineRule="auto"/>
              <w:rPr>
                <w:lang w:eastAsia="de-DE"/>
              </w:rPr>
            </w:pPr>
            <w:r w:rsidRPr="0043519C">
              <w:rPr>
                <w:lang w:eastAsia="de-DE"/>
              </w:rPr>
              <w:t>F6</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3244F377" w14:textId="77777777" w:rsidR="00376658" w:rsidRPr="0043519C" w:rsidRDefault="002241AB">
            <w:pPr>
              <w:spacing w:after="0" w:line="240" w:lineRule="auto"/>
              <w:rPr>
                <w:lang w:eastAsia="de-DE"/>
              </w:rPr>
            </w:pPr>
            <w:r w:rsidRPr="0043519C">
              <w:rPr>
                <w:lang w:eastAsia="de-DE"/>
              </w:rPr>
              <w:t>Most efficient</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A3CDFD2" w14:textId="77777777" w:rsidR="00376658" w:rsidRPr="0043519C" w:rsidRDefault="002241AB">
            <w:pPr>
              <w:spacing w:after="0" w:line="240" w:lineRule="auto"/>
              <w:rPr>
                <w:lang w:eastAsia="de-DE"/>
              </w:rPr>
            </w:pPr>
            <w:r w:rsidRPr="0043519C">
              <w:rPr>
                <w:lang w:eastAsia="de-DE"/>
              </w:rPr>
              <w:t>Similar housing situation</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C63289F" w14:textId="77777777" w:rsidR="00376658" w:rsidRPr="0043519C" w:rsidRDefault="002241AB">
            <w:pPr>
              <w:spacing w:after="0" w:line="240" w:lineRule="auto"/>
              <w:rPr>
                <w:lang w:eastAsia="de-DE"/>
              </w:rPr>
            </w:pPr>
            <w:r w:rsidRPr="0043519C">
              <w:rPr>
                <w:szCs w:val="13"/>
              </w:rPr>
              <w:t>…that of the most efficient app users (e.g., the upper 15%) with similar input parameters (e.g., household size, occupied square meter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31A317A" w14:textId="3DCDB74B" w:rsidR="00376658" w:rsidRPr="0043519C" w:rsidRDefault="00C70919">
            <w:pPr>
              <w:spacing w:after="0" w:line="240" w:lineRule="auto"/>
              <w:rPr>
                <w:lang w:eastAsia="de-DE"/>
              </w:rPr>
            </w:pPr>
            <w:sdt>
              <w:sdtPr>
                <w:rPr>
                  <w:color w:val="000000"/>
                  <w:lang w:eastAsia="de-DE"/>
                </w:rPr>
                <w:alias w:val="To edit, see citavi.com/edit"/>
                <w:tag w:val="CitaviPlaceholder#04468da7-0e3f-49a2-90a1-3e85befa03c8"/>
                <w:id w:val="399799798"/>
                <w:placeholder>
                  <w:docPart w:val="96B99A251E364956ACE5F22D13D16CD2"/>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0ZTVhZGQzLTU1MGUtNGE2Zi05NTViLTJmNzFkMmUyMDFiMCIsIkVudHJpZXMiOlt7IiRpZCI6IjIiLCIkdHlwZSI6IlN3aXNzQWNhZGVtaWMuQ2l0YXZpLkNpdGF0aW9ucy5Xb3JkUGxhY2Vob2xkZXJFbnRyeSwgU3dpc3NBY2FkZW1pYy5DaXRhdmkiLCJJZCI6IjgzMzZiNDY2LWRjY2MtNDY2Zi05ZjM1LWRhOTQ3YmFmMjk2NiIsIlJhbmdlTGVuZ3RoIjoxMiwiUmVmZXJlbmNlSWQiOiI5OTJjMmM3YS05NDAyLTQyYmQtOTAyOS0yZTg3MTA4ZWM5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yc3MuMjAyMS4xMDI0MzA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cnNzLjIwMjEuMTAyNDMwIiwiVXJpU3RyaW5nIjoiaHR0cHM6Ly9kb2kub3JnLzEwLjEwMTYvai5lcnNzLjIwMjEuMTAyND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2YzcxZjljYS03ZDU1LTQzMTgtOWIzMC1hOTFiOWNkOGQ4YTAiLCJNb2RpZmllZE9uIjoiMjAyMi0wMy0wOFQxMjoyOTowMS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NdWthaSBldCBhbC4ifV19LCJUYWciOiJDaXRhdmlQbGFjZWhvbGRlciMwNDQ2OGRhNy0wZTNmLTQ5YTItOTBhMS0zZTg1YmVmYTAzYzgiLCJUZXh0IjoiTXVrYWkgZXQgYWwuIiwiV0FJVmVyc2lvbiI6IjcuMC4yLjAifQ==}</w:instrText>
                </w:r>
                <w:r w:rsidR="005740B6" w:rsidRPr="005740B6">
                  <w:rPr>
                    <w:color w:val="000000"/>
                  </w:rPr>
                  <w:fldChar w:fldCharType="separate"/>
                </w:r>
                <w:r w:rsidR="00560364">
                  <w:rPr>
                    <w:color w:val="000000"/>
                  </w:rPr>
                  <w:t>Mukai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4e5add3-550e-4a6f-955b-2f71d2e201b0"/>
                <w:id w:val="1619488963"/>
                <w:placeholder>
                  <w:docPart w:val="96B99A251E364956ACE5F22D13D16CD2"/>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0NDY4ZGE3LTBlM2YtNDlhMi05MGExLTNlODViZWZhMDNjOCIsIkVudHJpZXMiOlt7IiRpZCI6IjIiLCIkdHlwZSI6IlN3aXNzQWNhZGVtaWMuQ2l0YXZpLkNpdGF0aW9ucy5Xb3JkUGxhY2Vob2xkZXJFbnRyeSwgU3dpc3NBY2FkZW1pYy5DaXRhdmkiLCJJZCI6IjgwMDdiN2E1LTRkZWUtNDMxNi05M2I3LWQyMTNhZmYxNmRjZSIsIlJhbmdlTGVuZ3RoIjo2LCJSZWZlcmVuY2VJZCI6Ijk5MmMyYzdhLTk0MDItNDJiZC05MDI5LTJlODcxMDhlYzl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nNzLjIwMjEuMTAyNDMw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XJzcy4yMDIxLjEwMjQzMCIsIlVyaVN0cmluZyI6Imh0dHBzOi8vZG9pLm9yZy8xMC4xMDE2L2ouZXJzcy4yMDIxLjEwMjQ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NmM3MWY5Y2EtN2Q1NS00MzE4LTliMzAtYTkxYjljZDhkOGEwIiwiTW9kaWZpZWRPbiI6IjIwMjItMDMtMDhUMTI6Mjk6MDEiLCJQcm9qZWN0Ijp7IiRyZWYiOiI4In19XSwiT3JnYW5pemF0aW9ucyI6W10sIk90aGVyc0ludm9sdmVkIjpbXSwiUGFnZUNvdW50IjoiMTAi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k0ZTVhZGQzLTU1MGUtNGE2Zi05NTViLTJmNzFkMmUyMDFiMCIsIlRleHQiOiIoMjAyMikiLCJXQUlWZXJzaW9uIjoiNy4wLjIuMCJ9}</w:instrText>
                </w:r>
                <w:r w:rsidR="005740B6" w:rsidRPr="005740B6">
                  <w:rPr>
                    <w:color w:val="000000"/>
                  </w:rPr>
                  <w:fldChar w:fldCharType="separate"/>
                </w:r>
                <w:r w:rsidR="00560364">
                  <w:rPr>
                    <w:color w:val="000000"/>
                  </w:rPr>
                  <w:t>(2022)</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EE90DBB"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53B2AFA6" w14:textId="77777777">
        <w:trPr>
          <w:trHeight w:val="549"/>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01C3C54" w14:textId="77777777" w:rsidR="00376658" w:rsidRPr="0043519C" w:rsidRDefault="002241AB">
            <w:pPr>
              <w:spacing w:after="0" w:line="240" w:lineRule="auto"/>
              <w:rPr>
                <w:lang w:eastAsia="de-DE"/>
              </w:rPr>
            </w:pPr>
            <w:r w:rsidRPr="0043519C">
              <w:rPr>
                <w:lang w:eastAsia="de-DE"/>
              </w:rPr>
              <w:t>F7</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16432C06" w14:textId="77777777" w:rsidR="00376658" w:rsidRPr="0043519C" w:rsidRDefault="002241AB">
            <w:pPr>
              <w:spacing w:after="0" w:line="240" w:lineRule="auto"/>
              <w:rPr>
                <w:lang w:eastAsia="de-DE"/>
              </w:rPr>
            </w:pPr>
            <w:r w:rsidRPr="0043519C">
              <w:rPr>
                <w:lang w:eastAsia="de-DE"/>
              </w:rPr>
              <w:t>Most efficient</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9FC9CED" w14:textId="77777777" w:rsidR="00376658" w:rsidRPr="0043519C" w:rsidRDefault="002241AB">
            <w:pPr>
              <w:spacing w:after="0" w:line="240" w:lineRule="auto"/>
              <w:rPr>
                <w:lang w:eastAsia="de-DE"/>
              </w:rPr>
            </w:pPr>
            <w:r w:rsidRPr="0043519C">
              <w:rPr>
                <w:lang w:eastAsia="de-DE"/>
              </w:rPr>
              <w:t>Neighborhood</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5B1CF328" w14:textId="77777777" w:rsidR="00376658" w:rsidRPr="0043519C" w:rsidRDefault="002241AB">
            <w:pPr>
              <w:spacing w:after="0" w:line="240" w:lineRule="auto"/>
              <w:rPr>
                <w:lang w:eastAsia="de-DE"/>
              </w:rPr>
            </w:pPr>
            <w:r w:rsidRPr="0043519C">
              <w:rPr>
                <w:szCs w:val="13"/>
              </w:rPr>
              <w:t>…the most efficient app users (e.g., the upper 15%) in the neighborhood.</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0A9352E" w14:textId="2785BA24" w:rsidR="00376658" w:rsidRPr="0043519C" w:rsidRDefault="00C70919">
            <w:pPr>
              <w:spacing w:after="0" w:line="240" w:lineRule="auto"/>
              <w:rPr>
                <w:lang w:eastAsia="de-DE"/>
              </w:rPr>
            </w:pPr>
            <w:sdt>
              <w:sdtPr>
                <w:rPr>
                  <w:color w:val="000000"/>
                  <w:lang w:eastAsia="de-DE"/>
                </w:rPr>
                <w:alias w:val="To edit, see citavi.com/edit"/>
                <w:tag w:val="CitaviPlaceholder#2f82e86d-ec5e-4049-9905-9be713fce968"/>
                <w:id w:val="-610207896"/>
                <w:placeholder>
                  <w:docPart w:val="35D4923452CB423EB41191B269B008D0"/>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lhNzVkOGY2LTdhNTctNDU2YS1iMjBlLTE4YmJlYzY3NTFkNiIsIkVudHJpZXMiOlt7IiRpZCI6IjIiLCIkdHlwZSI6IlN3aXNzQWNhZGVtaWMuQ2l0YXZpLkNpdGF0aW9ucy5Xb3JkUGxhY2Vob2xkZXJFbnRyeSwgU3dpc3NBY2FkZW1pYy5DaXRhdmkiLCJJZCI6IjI1NGVlMThhLTlhYTgtNDY2MC04OGNlLTk4MWEyMjUxOTBhMS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MmY4MmU4NmQtZWM1ZS00MDQ5LTk5MDUtOWJlNzEzZmNlOTY4IiwiVGV4dCI6Ik5lbWF0aSBhbmQgUGVubiIsIldBSVZlcnNpb24iOiI3LjAuMi4wIn0=}</w:instrText>
                </w:r>
                <w:r w:rsidR="005740B6" w:rsidRPr="005740B6">
                  <w:rPr>
                    <w:color w:val="000000"/>
                  </w:rPr>
                  <w:fldChar w:fldCharType="separate"/>
                </w:r>
                <w:r w:rsidR="00560364">
                  <w:rPr>
                    <w:color w:val="000000"/>
                  </w:rPr>
                  <w:t>Nemati and Penn</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9a75d8f6-7a57-456a-b20e-18bbec6751d6"/>
                <w:id w:val="-1114984615"/>
                <w:placeholder>
                  <w:docPart w:val="26C61BBF9FC2434A9F74835AE54B86CD"/>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JmODJlODZkLWVjNWUtNDA0OS05OTA1LTliZTcxM2ZjZTk2OCIsIkVudHJpZXMiOlt7IiRpZCI6IjIiLCIkdHlwZSI6IlN3aXNzQWNhZGVtaWMuQ2l0YXZpLkNpdGF0aW9ucy5Xb3JkUGxhY2Vob2xkZXJFbnRyeSwgU3dpc3NBY2FkZW1pYy5DaXRhdmkiLCJJZCI6IjgwM2UwYmIyLWM4NTctNDRkNy05YjM0LWI3NWJhNmI3ZWJiNS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M5YTc1ZDhmNi03YTU3LTQ1NmEtYjIwZS0xOGJiZWM2NzUxZDY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562c1a5d-6a42-49a5-9e34-49a8155376cc"/>
                <w:id w:val="50504805"/>
                <w:placeholder>
                  <w:docPart w:val="26C61BBF9FC2434A9F74835AE54B86CD"/>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RmZmY4OWRmLTg4NmItNGE4OS04Y2JlLTU3YjVjYmIzZWE2NCIsIkVudHJpZXMiOlt7IiRpZCI6IjIiLCIkdHlwZSI6IlN3aXNzQWNhZGVtaWMuQ2l0YXZpLkNpdGF0aW9ucy5Xb3JkUGxhY2Vob2xkZXJFbnRyeSwgU3dpc3NBY2FkZW1pYy5DaXRhdmkiLCJJZCI6ImVjMWY0ZjFmLTBlODQtNDEwYi04YmJjLWViMjRjZGI5YTU1OSIsIlJhbmdlTGVuZ3RoIjoxMiwiUmVmZXJlbmNlSWQiOiIyZWY4MTE4ZC00MmU0LTRjOWEtYjFkZS0wM2Q2NmQ1MzI4M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MmVmODExOGQtNDJlNC00YzlhLWIxZGUtMDNkNjZkNTMyO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NjAtMDIwLTAwNzE5LXo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gvczQxNTYwLTAyMC0wMDcxOS16IiwiVXJpU3RyaW5nIjoiaHR0cHM6Ly9kb2kub3JnLzEwLjEwMzgvczQxNTYwLTAyMC0wMDcxOS16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Cb25hbiBldCBhbC4ifV19LCJUYWciOiJDaXRhdmlQbGFjZWhvbGRlciM1NjJjMWE1ZC02YTQyLTQ5YTUtOWUzNC00OWE4MTU1Mzc2Y2MiLCJUZXh0IjoiQm9uYW4gZXQgYWwuIiwiV0FJVmVyc2lvbiI6IjcuMC4yLjAifQ==}</w:instrText>
                </w:r>
                <w:r w:rsidR="005740B6" w:rsidRPr="005740B6">
                  <w:rPr>
                    <w:color w:val="000000"/>
                  </w:rPr>
                  <w:fldChar w:fldCharType="separate"/>
                </w:r>
                <w:r w:rsidR="00560364">
                  <w:rPr>
                    <w:color w:val="000000"/>
                  </w:rPr>
                  <w:t>Bonan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4fff89df-886b-4a89-8cbe-57b5cbb3ea64"/>
                <w:id w:val="-2038951338"/>
                <w:placeholder>
                  <w:docPart w:val="26C61BBF9FC2434A9F74835AE54B86CD"/>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2MmMxYTVkLTZhNDItNDlhNS05ZTM0LTQ5YTgxNTUzNzZjYyIsIkVudHJpZXMiOlt7IiRpZCI6IjIiLCIkdHlwZSI6IlN3aXNzQWNhZGVtaWMuQ2l0YXZpLkNpdGF0aW9ucy5Xb3JkUGxhY2Vob2xkZXJFbnRyeSwgU3dpc3NBY2FkZW1pYy5DaXRhdmkiLCJJZCI6ImE2MWU3YWQ4LTczMGItNDFhMi05ZTc5LWJmNjg1NmYwOGY0OSIsIlJhbmdlTGVuZ3RoIjo2LCJSZWZlcmVuY2VJZCI6IjJlZjgxMThkLTQyZTQtNGM5YS1iMWRlLTAzZDY2ZDUzMjg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jJlZjgxMThkLTQyZTQtNGM5YS1iMWRlLTAzZDY2ZDUzMjg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zQxNTYwLTAyMC0wMDcxOS16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2MC0wMjAtMDA3MTkteiIsIlVyaVN0cmluZyI6Imh0dHBzOi8vZG9pLm9yZy8xMC4xMDM4L3M0MTU2MC0wMjAtMDA3MTkte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KSJ9XX0sIlRhZyI6IkNpdGF2aVBsYWNlaG9sZGVyIzRmZmY4OWRmLTg4NmItNGE4OS04Y2JlLTU3YjVjYmIzZWE2NCIsIlRleHQiOiIoMjAyMCkiLCJXQUlWZXJzaW9uIjoiNy4wLjIuMCJ9}</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3da6473-3f59-4c83-8a2f-f2657e6a9766"/>
                <w:id w:val="-1329750468"/>
                <w:placeholder>
                  <w:docPart w:val="F01260F22CC04CD5A06731F2E9FFE1A9"/>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2NzMzMWE5LWNhMzQtNGUyNC1hNzg5LWNiZmE1OWU4ZGE5MyIsIkVudHJpZXMiOlt7IiRpZCI6IjIiLCIkdHlwZSI6IlN3aXNzQWNhZGVtaWMuQ2l0YXZpLkNpdGF0aW9ucy5Xb3JkUGxhY2Vob2xkZXJFbnRyeSwgU3dpc3NBY2FkZW1pYy5DaXRhdmkiLCJJZCI6IjI5YWRiM2Y3LWVmYmItNDVhYy1iMWM0LWIyMzA2MTNiOTQwZiIsIlJhbmdlTGVuZ3RoIjoxMiwiUmVmZXJlbmNlSWQiOiJjMGQ0YjM3Mi0yZjMxLTRlNGEtYjE0Ny04YTVmODgyZjU0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YzBkNGIzNzItMmYzMS00ZTRhLWIxNDctOGE1Zjg4MmY1NGF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S4xMDI0Njc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ZWVtLjIwMjEuMTAyNDY3IiwiVXJpU3RyaW5nIjoiaHR0cHM6Ly9kb2kub3JnLzEwLjEwMTYvai5qZWVtLjIwMjEuMTAyND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}</w:instrText>
                </w:r>
                <w:r w:rsidR="005740B6" w:rsidRPr="005740B6">
                  <w:rPr>
                    <w:color w:val="000000"/>
                  </w:rPr>
                  <w:fldChar w:fldCharType="separate"/>
                </w:r>
                <w:r w:rsidR="00560364">
                  <w:rPr>
                    <w:color w:val="000000"/>
                  </w:rPr>
                  <w:t>Bonan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67331a9-ca34-4e24-a789-cbfa59e8da93"/>
                <w:id w:val="723637092"/>
                <w:placeholder>
                  <w:docPart w:val="366A537B317A4E2581B135C0CC6AB5CD"/>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zZGE2NDczLTNmNTktNGM4My04YTJmLWYyNjU3ZTZhOTc2NiIsIkVudHJpZXMiOlt7IiRpZCI6IjIiLCIkdHlwZSI6IlN3aXNzQWNhZGVtaWMuQ2l0YXZpLkNpdGF0aW9ucy5Xb3JkUGxhY2Vob2xkZXJFbnRyeSwgU3dpc3NBY2FkZW1pYy5DaXRhdmkiLCJJZCI6Ijg4YmM5NzIwLTlmM2YtNGYxYy05NDY4LWVkNzBhYTFjNDE0NiIsIlJhbmdlTGVuZ3RoIjo2LCJSZWZlcmVuY2VJZCI6ImMwZDRiMzcyLTJmMzEtNGU0YS1iMTQ3LThhNWY4ODJmNTR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mMwZDRiMzcyLTJmMzEtNGU0YS1iMTQ3LThhNWY4ODJmNTRh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VtLjIwMjEuMTAyNDY3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xLjEwMjQ2NyIsIlVyaVN0cmluZyI6Imh0dHBzOi8vZG9pLm9yZy8xMC4xMDE2L2ouamVlbS4yMDIxLjEwMjQ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xKSJ9XX0sIlRhZyI6IkNpdGF2aVBsYWNlaG9sZGVyIzA2NzMzMWE5LWNhMzQtNGUyNC1hNzg5LWNiZmE1OWU4ZGE5MyIsIlRleHQiOiIoMjAyMSkiLCJXQUlWZXJzaW9uIjoiNy4wLjIuMCJ9}</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ff7c0431-7ed5-4893-8a55-26c3a6164ae8"/>
                <w:id w:val="-409313131"/>
                <w:placeholder>
                  <w:docPart w:val="D9B26377E2DA4CADAF679FCC1557BB5B"/>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llMzJhZmYyLTIwYmItNGZkNC05MTkyLTNmNTFlMTU4MGZmOSIsIkVudHJpZXMiOlt7IiRpZCI6IjIiLCIkdHlwZSI6IlN3aXNzQWNhZGVtaWMuQ2l0YXZpLkNpdGF0aW9ucy5Xb3JkUGxhY2Vob2xkZXJFbnRyeSwgU3dpc3NBY2FkZW1pYy5DaXRhdmkiLCJJZCI6IjBkOTA1Y2ZjLWFjYjktNDA1MC05OTVjLWUxOGEzZmQ0ZjM5ZSIsIlJhbmdlTGVuZ3RoIjoyNSwiUmVmZXJlbmNlSWQiOiIzOTQ3MTNhMC1kYzRlLTRjNWUtOTViNS1kMzc1NTY4M2VlM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nJzYy4yMDIwLjYwMTA5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cnNjLjIwMjAuNjAxMDk1IiwiVXJpU3RyaW5nIjoiaHR0cHM6Ly9kb2kub3JnLzEwLjMzODkvZnJzYy4yMDIwLjYwMTA5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}</w:instrText>
                </w:r>
                <w:r w:rsidR="005740B6" w:rsidRPr="005740B6">
                  <w:rPr>
                    <w:color w:val="000000"/>
                  </w:rPr>
                  <w:fldChar w:fldCharType="separate"/>
                </w:r>
                <w:r w:rsidR="00560364">
                  <w:rPr>
                    <w:color w:val="000000"/>
                  </w:rPr>
                  <w:t>Caballero and Della Valle</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9e32aff2-20bb-4fd4-9192-3f51e1580ff9"/>
                <w:id w:val="577408504"/>
                <w:placeholder>
                  <w:docPart w:val="BCA63E04D5064344BB3559ED7BBFEAC7"/>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ZmN2MwNDMxLTdlZDUtNDg5My04YTU1LTI2YzNhNjE2NGFlOCIsIkVudHJpZXMiOlt7IiRpZCI6IjIiLCIkdHlwZSI6IlN3aXNzQWNhZGVtaWMuQ2l0YXZpLkNpdGF0aW9ucy5Xb3JkUGxhY2Vob2xkZXJFbnRyeSwgU3dpc3NBY2FkZW1pYy5DaXRhdmkiLCJJZCI6IjZmZGNmMTBlLWQ1NWUtNDdkNi1hMzE4LTM4MjU5NDNlYjc3YyIsIlJhbmdlTGVuZ3RoIjo2LCJSZWZlcmVuY2VJZCI6IjM5NDcxM2EwLWRjNGUtNGM1ZS05NWI1LWQzNzU1NjgzZWU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zOTQ3MTNhMC1kYzRlLTRjNWUtOTViNS1kMzc1NTY4M2Vl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yc2MuMjAyMC42MDEwO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JzYy4yMDIwLjYwMTA5NSIsIlVyaVN0cmluZyI6Imh0dHBzOi8vZG9pLm9yZy8xMC4zMzg5L2Zyc2MuMjAyMC42MDEw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RiZmQyZTY3LTYyMmItNGU1Yi05ZGU4LWFiYWFiZTU4YzEyZSIsIk1vZGlmaWVkT24iOiIyMDIyLTAxLTEyVDExOjExOjExIiwiUHJvamVjdCI6eyIkcmVmIjoiOCJ9fV0sIk51bWJlck9mVm9sdW1lcyI6IjYwMTA5NSIsIk9yZ2FuaXphdGlvbnMiOltdLCJPdGhlcnNJbnZvbHZlZCI6W10sIlBhZ2VDb3VudCI6IjIwIi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llMzJhZmYyLTIwYmItNGZkNC05MTkyLTNmNTFlMTU4MGZmOSIsIlRleHQiOiIoMjAyMSkiLCJXQUlWZXJzaW9uIjoiNy4wLjIuMCJ9}</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59099237-e6c2-4f2d-b6c7-e6586af12fcc"/>
                <w:id w:val="826862165"/>
                <w:placeholder>
                  <w:docPart w:val="8DE0640217C540FBBFB6659160FDA5BF"/>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1OGZhZDg1LTA4NGYtNDdhZi05OTRjLWRlM2QwZmU5NjI4YSIsIkVudHJpZXMiOlt7IiRpZCI6IjIiLCIkdHlwZSI6IlN3aXNzQWNhZGVtaWMuQ2l0YXZpLkNpdGF0aW9ucy5Xb3JkUGxhY2Vob2xkZXJFbnRyeSwgU3dpc3NBY2FkZW1pYy5DaXRhdmkiLCJJZCI6IjRhYzI4NWQ3LWM3ODItNDYyMS1iNmJlLTZhMWEyMDRhYmNiZiIsIlJhbmdlTGVuZ3RoIjoxNCwiUmVmZXJlbmNlSWQiOiI0NDQ1OGM3NS0zMGI4LTQ1ZDgtODRjNC1lOGVmOGIxYzM1N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Ny4yMDIxIiwiRG9pIjoiMTAuMTAxNi9qLmplbnZtYW4uMjAyMS4xMTMzMzI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DM1MTI4NSIsIlVyaVN0cmluZyI6Imh0dHA6Ly93d3cubmNiaS5ubG0ubmloLmdvdi9wdWJtZWQvMzQzNTEy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uZSBNYXJpZSBTY2huYWFrIiwiQ3JlYXRlZE9uIjoiMjAyMi0wMS0xMlQxMToxMToxMSIsIk1vZGlmaWVkQnkiOiJfRmVsaW5lIE1hcmllIFNjaG5hYWsiLCJJZCI6IjI3NjE3ZDU5LTM5OGYtNDM0OS04NTM4LTZiMWI2YzE3MjE0Mi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plbnZtYW4uMjAyMS4xMTMzMzIiLCJVcmlTdHJpbmciOiJodHRwczovL2RvaS5vcmcvMTAuMTAxNi9qLmplbnZtYW4uMjAyMS4xMTMz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}</w:instrText>
                </w:r>
                <w:r w:rsidR="005740B6" w:rsidRPr="005740B6">
                  <w:rPr>
                    <w:color w:val="000000"/>
                  </w:rPr>
                  <w:fldChar w:fldCharType="separate"/>
                </w:r>
                <w:r w:rsidR="00560364">
                  <w:rPr>
                    <w:color w:val="000000"/>
                  </w:rPr>
                  <w:t>Callery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b58fad85-084f-47af-994c-de3d0fe9628a"/>
                <w:id w:val="-1431657136"/>
                <w:placeholder>
                  <w:docPart w:val="8DE0640217C540FBBFB6659160FDA5BF"/>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U5MDk5MjM3LWU2YzItNGYyZC1iNmM3LWU2NTg2YWYxMmZjYyIsIkVudHJpZXMiOlt7IiRpZCI6IjIiLCIkdHlwZSI6IlN3aXNzQWNhZGVtaWMuQ2l0YXZpLkNpdGF0aW9ucy5Xb3JkUGxhY2Vob2xkZXJFbnRyeSwgU3dpc3NBY2FkZW1pYy5DaXRhdmkiLCJJZCI6IjI0YWQ2ODBhLTJhMmYtNDZkYi05YmY5LTBlYTkxNjJlYmI2MyIsIlJhbmdlTGVuZ3RoIjo2LCJSZWZlcmVuY2VJZCI6IjQ0NDU4Yzc1LTMwYjgtNDVkOC04NGM0LWU4ZWY4YjFjMzU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jQ0NDU4Yzc1LTMwYjgtNDVkOC04NGM0LWU4ZWY4YjFjMzU1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uMDcuMjAyMSIsIkRvaSI6IjEwLjEwMTYvai5qZW52bWFuLjIwMjEuMTEzMzMy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zNTEyODUiLCJVcmlTdHJpbmciOiJodHRwOi8vd3d3Lm5jYmkubmxtLm5paC5nb3YvcHVibWVkLzM0MzUxMjg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yNzYxN2Q1OS0zOThmLTQzNDktODUzOC02YjFiNmMxNzIxNDIiLCJNb2RpZmllZE9uIjoiMjAyMi0wMS0xMlQxMToxMTox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qZW52bWFuLjIwMjEuMTEzMzMyIiwiVXJpU3RyaW5nIjoiaHR0cHM6Ly9kb2kub3JnLzEwLjEwMTYvai5qZW52bWFuLjIwMjEuMTEzMz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pIn1dfSwiVGFnIjoiQ2l0YXZpUGxhY2Vob2xkZXIjYjU4ZmFkODUtMDg0Zi00N2FmLTk5NGMtZGUzZDBmZTk2MjhhIiwiVGV4dCI6IigyMDIxKSIsIldBSVZlcnNpb24iOiI3LjAuMi4wIn0=}</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ab5a1d99-3c47-4548-9065-42b2d2144aeb"/>
                <w:id w:val="1456206362"/>
                <w:placeholder>
                  <w:docPart w:val="2143D02DC0C24B34B9959098DA1B4D5E"/>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M1ZmFlYTEzLThjM2QtNDZmMi05OWI1LTE0YjI3YzE0Y2ZiMCIsIkVudHJpZXMiOlt7IiRpZCI6IjIiLCIkdHlwZSI6IlN3aXNzQWNhZGVtaWMuQ2l0YXZpLkNpdGF0aW9ucy5Xb3JkUGxhY2Vob2xkZXJFbnRyeSwgU3dpc3NBY2FkZW1pYy5DaXRhdmkiLCJJZCI6IjU2MjczNDBjLWYwMmQtNDliNC1iZjQxLTE5ZWRkYzk5YjQ3NSIsIlJhbmdlTGVuZ3RoIjoxMiwiUmVmZXJlbmNlSWQiOiJmZDAwNzZmMC1mMWE0LTQwMWQtYjcxMi0yZTZjNTdhOGU5Yz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yMC4xMTE3Nj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nBvbC4yMDIwLjExMTc2NCIsIlVyaVN0cmluZyI6Imh0dHBzOi8vZG9pLm9yZy8xMC4xMDE2L2ouZW5wb2wuMjAyMC4xMTE3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TY2huYWFrIiwiQ3JlYXRlZE9uIjoiMjAyNS0wMi0wM1QxNzo0MjoyMCIsIk1vZGlmaWVkQnkiOiJfRmVsaW5lIFNjaG5hYWsiLCJJZCI6ImZhODA2MjU1LTI3MTgtNGE1Zi1iZTJkLTljNDk4MDkxYjBiNiIsIk1vZGlmaWVkT24iOiIyMDI1LTAyLTAzVDE3OjQyOjIwIiwiUHJvamVjdCI6eyIkcmVmIjoiOCJ9fV0sIk9yZ2FuaXphdGlvbnMiOltdLCJPdGhlcnNJbnZvbHZlZCI6W10sIlBhZ2VDb3VudCI6IjEwIi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}</w:instrText>
                </w:r>
                <w:r w:rsidR="005740B6" w:rsidRPr="005740B6">
                  <w:rPr>
                    <w:color w:val="000000"/>
                  </w:rPr>
                  <w:fldChar w:fldCharType="separate"/>
                </w:r>
                <w:r w:rsidR="00560364">
                  <w:rPr>
                    <w:color w:val="000000"/>
                  </w:rPr>
                  <w:t>Crago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35faea13-8c3d-46f2-99b5-14b27c14cfb0"/>
                <w:id w:val="1905870943"/>
                <w:placeholder>
                  <w:docPart w:val="3ECEE5489C7E40C6B0D483E439BBB4DF"/>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FiNWExZDk5LTNjNDctNDU0OC05MDY1LTQyYjJkMjE0NGFlYiIsIkVudHJpZXMiOlt7IiRpZCI6IjIiLCIkdHlwZSI6IlN3aXNzQWNhZGVtaWMuQ2l0YXZpLkNpdGF0aW9ucy5Xb3JkUGxhY2Vob2xkZXJFbnRyeSwgU3dpc3NBY2FkZW1pYy5DaXRhdmkiLCJJZCI6ImE3MmJhNjBjLWMyZGItNDc0My05MGM0LWVlMGJkOTA0NWZjMCIsIlJhbmdlTGVuZ3RoIjo2LCJSZWZlcmVuY2VJZCI6ImZkMDA3NmYwLWYxYTQtNDAxZC1iNzEyLTJlNmM1N2E4ZTl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jAuMTExNzY0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W5wb2wuMjAyMC4xMTE3NjQiLCJVcmlTdHJpbmciOiJodHRwczovL2RvaS5vcmcvMTAuMTAxNi9qLmVucG9sLjIwMjAuMTExNz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U2NobmFhayIsIkNyZWF0ZWRPbiI6IjIwMjUtMDItMDNUMTc6NDI6MjAiLCJNb2RpZmllZEJ5IjoiX0ZlbGluZSBTY2huYWFrIiwiSWQiOiJmYTgwNjI1NS0yNzE4LTRhNWYtYmUyZC05YzQ5ODA5MWIwYjYiLCJNb2RpZmllZE9uIjoiMjAyNS0wMi0wM1QxNzo0MjoyMCIsIlByb2plY3QiOnsiJHJlZiI6IjgifX1dLCJPcmdhbml6YXRpb25zIjpbXSwiT3RoZXJzSW52b2x2ZWQiOltdLCJQYWdlQ291bnQiOiIxMCI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zNWZhZWExMy04YzNkLTQ2ZjItOTliNS0xNGIyN2MxNGNmYjA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8f8eec19-2591-404a-845e-774b2d82ef25"/>
                <w:id w:val="-811250945"/>
                <w:placeholder>
                  <w:docPart w:val="6FBA5408567B4D3FB06E0F36BBBF1FD1"/>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BkNDY4OTQzLTVlNmItNDZjMi1hN2JlLTdkM2NkNDAwZThiYSIsIkVudHJpZXMiOlt7IiRpZCI6IjIiLCIkdHlwZSI6IlN3aXNzQWNhZGVtaWMuQ2l0YXZpLkNpdGF0aW9ucy5Xb3JkUGxhY2Vob2xkZXJFbnRyeSwgU3dpc3NBY2FkZW1pYy5DaXRhdmkiLCJJZCI6IjdiYWY4MzQ1LTQ4ODktNDEyZC05ZWEzLWRlZWVkNTBlZWNmNiIsIlJhbmdlTGVuZ3RoIjoxNiwiUmVmZXJlbmNlSWQiOiJhNTY2NjUzOS02Y2ExLTQ1NTctYjM3Ni1hNDMwMThhYjIwM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1NjY2NTM5LTZjYTEtNDU1Ny1iMzc2LWE0MzAxOGFiM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guMjAyMSIsIkRvaSI6IjEwLjMzOTAvaWplcnBoMTgxNjg0MDY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kxMzQ2IiwiVXJpU3RyaW5nIjoiaHR0cHM6Ly93d3cubmNiaS5ubG0ubmloLmdvdi9wbWMvYXJ0aWNsZXMvUE1DODM5MTM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VsaW5lIE1hcmllIFNjaG5hYWsiLCJDcmVhdGVkT24iOiIyMDIyLTAxLTEyVDExOjExOjExIiwiTW9kaWZpZWRCeSI6Il9GZWxpbmUgTWFyaWUgU2NobmFhayIsIklkIjoiMzRlNjEwOTItZWY5MC00NTZhLTljMmItNDNiMjFlOGVmODM3IiwiTW9kaWZpZWRPbiI6IjIwMjItMDEtMTJUMTE6MTE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lqZXJwaDE4MTY4NDA2IiwiVXJpU3RyaW5nIjoiaHR0cHM6Ly9kb2kub3JnLzEwLjMzOTAvaWplcnBoMTgxNjg0M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U3MTA4ZjIxLTAwN2QtNGI5YS05N2ViLTYyYzczZmE5YzliMCIsIk1vZGlmaWVkT24iOiIyMDIyLTAxLTEyVDExOjExOjE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Q0NDQxNTgiLCJVcmlTdHJpbmciOiJodHRwOi8vd3d3Lm5jYmkubmxtLm5paC5nb3YvcHVibWVkLzM0NDQ0MTU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5MGY0NDRlMC1iYjhiLTQ3ZWEtOWExOC1kY2Q2NzA0ZTZhMWIiLCJNb2RpZmllZE9uIjoiMjAyMi0wMS0xMlQxMToxMToxMSIsIlByb2plY3QiOnsiJHJlZiI6IjgifX1dLCJOdW1iZXIiOiIxNiI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}</w:instrText>
                </w:r>
                <w:r w:rsidR="005740B6" w:rsidRPr="005740B6">
                  <w:rPr>
                    <w:color w:val="000000"/>
                  </w:rPr>
                  <w:fldChar w:fldCharType="separate"/>
                </w:r>
                <w:r w:rsidR="00560364">
                  <w:rPr>
                    <w:color w:val="000000"/>
                  </w:rPr>
                  <w:t>Jorgensen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d468943-5e6b-46c2-a7be-7d3cd400e8ba"/>
                <w:id w:val="-1991863261"/>
                <w:placeholder>
                  <w:docPart w:val="C33AF1B5D8CC406AB4D367AAFD85C336"/>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hmOGVlYzE5LTI1OTEtNDA0YS04NDVlLTc3NGIyZDgyZWYyNSIsIkVudHJpZXMiOlt7IiRpZCI6IjIiLCIkdHlwZSI6IlN3aXNzQWNhZGVtaWMuQ2l0YXZpLkNpdGF0aW9ucy5Xb3JkUGxhY2Vob2xkZXJFbnRyeSwgU3dpc3NBY2FkZW1pYy5DaXRhdmkiLCJJZCI6IjhkYTZhZDkyLTg2MzUtNGMwZC1hNjY3LWZkY2RhNTUwNjIzNSIsIlJhbmdlTGVuZ3RoIjo2LCJSZWZlcmVuY2VJZCI6ImE1NjY2NTM5LTZjYTEtNDU1Ny1iMzc2LWE0MzAxOGFiMjA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JhNTY2NjUzOS02Y2ExLTQ1NTctYjM3Ni1hNDMwMThhYjIw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jEiLCJEb2kiOiIxMC4zMzkwL2lqZXJwaDE4MTY4NDA2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5MTM0NiIsIlVyaVN0cmluZyI6Imh0dHBzOi8vd3d3Lm5jYmkubmxtLm5paC5nb3YvcG1jL2FydGljbGVzL1BNQzgz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M0ZTYxMDkyLWVmOTAtNDU2YS05YzJiLTQzYjIxZThlZjgzNy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pamVycGgxODE2ODQwNiIsIlVyaVN0cmluZyI6Imh0dHBzOi8vZG9pLm9yZy8xMC4zMzkwL2lqZXJwaDE4MTY4N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lNzEwOGYyMS0wMDdkLTRiOWEtOTdlYi02MmM3M2ZhOWM5YjAiLCJNb2RpZmllZE9uIjoiMjAyMi0wMS0xMlQxMToxM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0NDQ0MTU4IiwiVXJpU3RyaW5nIjoiaHR0cDovL3d3dy5uY2JpLm5sbS5uaWguZ292L3B1Ym1lZC8zNDQ0NDE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OTBmNDQ0ZTAtYmI4Yi00N2VhLTlhMTgtZGNkNjcwNGU2YTFiIiwiTW9kaWZpZWRPbiI6IjIwMjItMDEtMTJUMTE6MTE6MTEiLCJQcm9qZWN0Ijp7IiRyZWYiOiI4In19XSwiTnVtYmVyIjoiMTYi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EpIn1dfSwiVGFnIjoiQ2l0YXZpUGxhY2Vob2xkZXIjMGQ0Njg5NDMtNWU2Yi00NmMyLWE3YmUtN2QzY2Q0MDBlOGJhIiwiVGV4dCI6IigyMDIxKSIsIldBSVZlcnNpb24iOiI3LjAuMi4wIn0=}</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8356640a-6c63-4690-b80e-105fe79ce397"/>
                <w:id w:val="172001045"/>
                <w:placeholder>
                  <w:docPart w:val="34FA648585114AF28A59F3C5268E26B4"/>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A2YmFhOTBkLTZlOWItNDA4Mi1hZTc0LTBhMTVlMDUwYjg0NSIsIkVudHJpZXMiOlt7IiRpZCI6IjIiLCIkdHlwZSI6IlN3aXNzQWNhZGVtaWMuQ2l0YXZpLkNpdGF0aW9ucy5Xb3JkUGxhY2Vob2xkZXJFbnRyeSwgU3dpc3NBY2FkZW1pYy5DaXRhdmkiLCJJZCI6IjU0YmM2Zjc4LWI0MTQtNGUyZS05Y2Y0LWU5ZDgzNzk3YzUxZCIsIlJhbmdlTGVuZ3RoIjoyMiwiUmVmZXJlbmNlSWQiOiIyYThiNjliNC1kMTY3LTRjZTUtOTg3Mi00MzAzYWU3ODVjM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Ym8uMjAyMS4wOC4wMzI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JvLjIwMjEuMDguMDMyIiwiVXJpU3RyaW5nIjoiaHR0cHM6Ly9kb2kub3JnLzEwLjEwMTYvai5qZWJvLjIwMjEuMDguMDM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KLiBILiBLaW0gYW5kIEthZW1pbmdrIn1dfSwiVGFnIjoiQ2l0YXZpUGxhY2Vob2xkZXIjODM1NjY0MGEtNmM2My00NjkwLWI4MGUtMTA1ZmU3OWNlMzk3IiwiVGV4dCI6IkouIEguIEtpbSBhbmQgS2FlbWluZ2siLCJXQUlWZXJzaW9uIjoiNy4wLjIuMCJ9}</w:instrText>
                </w:r>
                <w:r w:rsidR="005740B6" w:rsidRPr="005740B6">
                  <w:rPr>
                    <w:color w:val="000000"/>
                  </w:rPr>
                  <w:fldChar w:fldCharType="separate"/>
                </w:r>
                <w:r w:rsidR="00560364">
                  <w:rPr>
                    <w:color w:val="000000"/>
                  </w:rPr>
                  <w:t>Kim and Kaemingk</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06baa90d-6e9b-4082-ae74-0a15e050b845"/>
                <w:id w:val="1481734946"/>
                <w:placeholder>
                  <w:docPart w:val="349B36BB95714BD79FF2C1CBCCBB6694"/>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gzNTY2NDBhLTZjNjMtNDY5MC1iODBlLTEwNWZlNzljZTM5NyIsIkVudHJpZXMiOlt7IiRpZCI6IjIiLCIkdHlwZSI6IlN3aXNzQWNhZGVtaWMuQ2l0YXZpLkNpdGF0aW9ucy5Xb3JkUGxhY2Vob2xkZXJFbnRyeSwgU3dpc3NBY2FkZW1pYy5DaXRhdmkiLCJJZCI6ImYxYWZiZjk4LWI5N2YtNDlhOS1hOGRkLTFhNzZlZjBjZWU4YiIsIlJhbmdlTGVuZ3RoIjo2LCJSZWZlcmVuY2VJZCI6IjJhOGI2OWI0LWQxNjctNGNlNS05ODcyLTQzMDNhZTc4NWM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JvLjIwMjEuMDguMDM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iby4yMDIxLjA4LjAzMiIsIlVyaVN0cmluZyI6Imh0dHBzOi8vZG9pLm9yZy8xMC4xMDE2L2ouamViby4yMDIxLjA4LjA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xKSJ9XX0sIlRhZyI6IkNpdGF2aVBsYWNlaG9sZGVyIzA2YmFhOTBkLTZlOWItNDA4Mi1hZTc0LTBhMTVlMDUwYjg0NSIsIlRleHQiOiIoMjAyMSkiLCJXQUlWZXJzaW9uIjoiNy4wLjIuMCJ9}</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a2162550-3042-4198-8ce4-842a9483b0ae"/>
                <w:id w:val="-386031980"/>
                <w:placeholder>
                  <w:docPart w:val="18931CBE2CA84B80823772544102BED4"/>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EwYmY1Y2JlLThiYTEtNDZhYi1hYzFkLTlhYzBiMWFjNGU2MCIsIkVudHJpZXMiOlt7IiRpZCI6IjIiLCIkdHlwZSI6IlN3aXNzQWNhZGVtaWMuQ2l0YXZpLkNpdGF0aW9ucy5Xb3JkUGxhY2Vob2xkZXJFbnRyeSwgU3dpc3NBY2FkZW1pYy5DaXRhdmkiLCJJZCI6ImVkOTMzZWUzLTFhNWQtNGY2My04YzkwLWUwMGE3YzQwNDFiZCIsIlJhbmdlTGVuZ3RoIjoxNSwiUmVmZXJlbmNlSWQiOiIyNmY0MDk0NC05NDk4LTQyMGQtYTBkOS0yODdmZjdmYjZiZ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yNmY0MDk0NC05NDk4LTQyMGQtYTBkOS0yODdmZjdmYjZiZ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}</w:instrText>
                </w:r>
                <w:r w:rsidR="005740B6" w:rsidRPr="005740B6">
                  <w:rPr>
                    <w:color w:val="000000"/>
                  </w:rPr>
                  <w:fldChar w:fldCharType="separate"/>
                </w:r>
                <w:r w:rsidR="00560364">
                  <w:rPr>
                    <w:color w:val="000000"/>
                  </w:rPr>
                  <w:t>Myers and Souza</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10bf5cbe-8ba1-46ab-ac1d-9ac0b1ac4e60"/>
                <w:id w:val="-398752792"/>
                <w:placeholder>
                  <w:docPart w:val="18931CBE2CA84B80823772544102BED4"/>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EyMTYyNTUwLTMwNDItNDE5OC04Y2U0LTg0MmE5NDgzYjBhZSIsIkVudHJpZXMiOlt7IiRpZCI6IjIiLCIkdHlwZSI6IlN3aXNzQWNhZGVtaWMuQ2l0YXZpLkNpdGF0aW9ucy5Xb3JkUGxhY2Vob2xkZXJFbnRyeSwgU3dpc3NBY2FkZW1pYy5DaXRhdmkiLCJJZCI6IjU5ZDg5MTJjLTUyMjEtNDYyOC1iZDlhLWQyNzU3NmUzZDg1ZiIsIlJhbmdlTGVuZ3RoIjo2LCJSZWZlcmVuY2VJZCI6IjI2ZjQwOTQ0LTk0OTgtNDIwZC1hMGQ5LTI4N2ZmN2ZiNmJ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MjZmNDA5NDQtOTQ5OC00MjBkLWEwZDktMjg3ZmY3ZmI2Ym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MxMGJmNWNiZS04YmExLTQ2YWItYWMxZC05YWMwYjFhYzRlNjAiLCJUZXh0IjoiKDIwMTgpIiwiV0FJVmVyc2lvbiI6IjcuMC4yLjAifQ==}</w:instrText>
                </w:r>
                <w:r w:rsidR="005740B6" w:rsidRPr="005740B6">
                  <w:rPr>
                    <w:color w:val="000000"/>
                  </w:rPr>
                  <w:fldChar w:fldCharType="separate"/>
                </w:r>
                <w:r w:rsidR="00560364">
                  <w:rPr>
                    <w:color w:val="000000"/>
                  </w:rPr>
                  <w:t>(2018)</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e8e81fbd-da4a-40d0-8c9d-dbe199ca1824"/>
                <w:id w:val="-83379012"/>
                <w:placeholder>
                  <w:docPart w:val="DEE7BD1021E14357A4D64322C3F49830"/>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NkNzBlNGJjLWYwMmUtNGEzOS1iM2M0LWU1MGI1Njk1OTNjMiIsIkVudHJpZXMiOlt7IiRpZCI6IjIiLCIkdHlwZSI6IlN3aXNzQWNhZGVtaWMuQ2l0YXZpLkNpdGF0aW9ucy5Xb3JkUGxhY2Vob2xkZXJFbnRyeSwgU3dpc3NBY2FkZW1pYy5DaXRhdmkiLCJJZCI6Ijk2ZTAzZTRlLWUyNDYtNDBmZi1iNmM5LWIxMWNjZTFiMjkxYiIsIlJhbmdlTGVuZ3RoIjoxNSwiUmVmZXJlbmNlSWQiOiJjOTJmM2I4NC0wYzhhLTRjNDEtOGNhZC0yNTZmMjhlMDgyN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JjOTJmM2I4NC0wYzhhLTRjNDEtOGNhZC0yNTZmMjhlMDgyN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lbS4yMDIwLjEwMjMx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ZW0uMjAyMC4xMDIzMTUiLCJVcmlTdHJpbmciOiJodHRwczovL2RvaS5vcmcvMTAuMTAxNi9qLmplZW0uMjAyMC4xMDI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}</w:instrText>
                </w:r>
                <w:r w:rsidR="005740B6" w:rsidRPr="005740B6">
                  <w:rPr>
                    <w:color w:val="000000"/>
                  </w:rPr>
                  <w:fldChar w:fldCharType="separate"/>
                </w:r>
                <w:r w:rsidR="00560364">
                  <w:rPr>
                    <w:color w:val="000000"/>
                  </w:rPr>
                  <w:t>Myers and Souza</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cd70e4bc-f02e-4a39-b3c4-e50b569593c2"/>
                <w:id w:val="-176819370"/>
                <w:placeholder>
                  <w:docPart w:val="D347CD090E094EE793DFA370CE78514E"/>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U4ZTgxZmJkLWRhNGEtNDBkMC04YzlkLWRiZTE5OWNhMTgyNCIsIkVudHJpZXMiOlt7IiRpZCI6IjIiLCIkdHlwZSI6IlN3aXNzQWNhZGVtaWMuQ2l0YXZpLkNpdGF0aW9ucy5Xb3JkUGxhY2Vob2xkZXJFbnRyeSwgU3dpc3NBY2FkZW1pYy5DaXRhdmkiLCJJZCI6IjJmYmI2MDBiLThkNmYtNGI1Zi05NmVkLTAzOThlYmViNzlhYiIsIlJhbmdlTGVuZ3RoIjo2LCJSZWZlcmVuY2VJZCI6ImM5MmYzYjg0LTBjOGEtNGM0MS04Y2FkLTI1NmYyOGUwODI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YzkyZjNiODQtMGM4YS00YzQxLThjYWQtMjU2ZjI4ZTA4Mj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MT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WVtLjIwMjAuMTAyMzE1IiwiVXJpU3RyaW5nIjoiaHR0cHM6Ly9kb2kub3JnLzEwLjEwMTYvai5qZWVtLjIwMjAuMTAyMz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5ZmZhYWZmMS1kYmYwLTQ3ZWYtOTc5Yy03ZjEwNzZkZWIxNWMiLCJNb2RpZmllZE9uIjoiMjAyMi0wMS0xMlQxMToxMToxMSIsIlByb2plY3QiOnsiJHJlZiI6IjgifX1dLCJPcmdhbml6YXRpb25zIjpbXSwiT3RoZXJzSW52b2x2ZWQiOltdLCJQYWdlQ291bnQiOiI2MiIsIlBhZ2VSYW5nZSI6IjxzcD5cclxuICA8bj4xPC9uPlxyXG4gIDxpbj50cnVlPC9pbj5cclxuICA8b3M+MTwvb3M+XHJcbiAgPHBzPjE8L3BzPlxyXG48L3NwPlxyXG48ZXA+XHJcbiAgPG4+NjI8L24+XHJcbiAgPGluPnRydWU8L2luPlxyXG4gIDxvcz42Mjwvb3M+XHJcbiAgPHBzPjYyPC9wcz5cclxuPC9lcD5cclxuPG9zPjEtNjI8L29zPiIsIlBlcmlvZGljYWwiOnsiJGlkIjoiMTU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KSJ9XX0sIlRhZyI6IkNpdGF2aVBsYWNlaG9sZGVyI2NkNzBlNGJjLWYwMmUtNGEzOS1iM2M0LWU1MGI1Njk1OTNjMiIsIlRleHQiOiIoMjAyMCkiLCJXQUlWZXJzaW9uIjoiNy4wLjIuMCJ9}</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35deacb-070a-4320-b428-232f00f24a4d"/>
                <w:id w:val="2022968848"/>
                <w:placeholder>
                  <w:docPart w:val="62E3400E7D73458781DCA8E0FF399981"/>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VhMjViNThhLTMwOTYtNDRmMi1iNTZmLTgxZDBiNTZiZGY3ZCIsIkVudHJpZXMiOlt7IiRpZCI6IjIiLCIkdHlwZSI6IlN3aXNzQWNhZGVtaWMuQ2l0YXZpLkNpdGF0aW9ucy5Xb3JkUGxhY2Vob2xkZXJFbnRyeSwgU3dpc3NBY2FkZW1pYy5DaXRhdmkiLCJJZCI6ImMxZWI1YmM0LTg1ZGYtNDk4Ny1iMmRiLWFmZTFiZjRiOWY5MCIsIlJhbmdlTGVuZ3RoIjoxMiwiUmVmZXJlbmNlSWQiOiI2NDNmYTZiYy1iMmVhLTQ1MDEtYmVlNi1jYTk2YzMwYTFlM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ZW0uMjAyMC4xMDIzNTE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ZWVtLjIwMjAuMTAyMzUxIiwiVXJpU3RyaW5nIjoiaHR0cHM6Ly9kb2kub3JnLzEwLjEwMTYvai5qZWVtLjIwMjAuMTAyMzU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E6MDI6NTAiLCJNb2RpZmllZEJ5IjoiX0ZlbGluZSBNYXJpZSBTY2huYWFrIiwiSWQiOiJjYmIzNDVkMS1jYjI5LTQwYmQtOTUwYS1iNzc0OGI2MTk4MzMiLCJNb2RpZmllZE9uIjoiMjAyMi0wMy0wOFQxMTowMjo1MCIsIlByb2plY3QiOnsiJHJlZiI6IjgifX1d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}</w:instrText>
                </w:r>
                <w:r w:rsidR="005740B6" w:rsidRPr="005740B6">
                  <w:rPr>
                    <w:color w:val="000000"/>
                  </w:rPr>
                  <w:fldChar w:fldCharType="separate"/>
                </w:r>
                <w:r w:rsidR="00560364">
                  <w:rPr>
                    <w:color w:val="000000"/>
                  </w:rPr>
                  <w:t>Andor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ea25b58a-3096-44f2-b56f-81d0b56bdf7d"/>
                <w:id w:val="-648292833"/>
                <w:placeholder>
                  <w:docPart w:val="62E3400E7D73458781DCA8E0FF399981"/>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zNWRlYWNiLTA3MGEtNDMyMC1iNDI4LTIzMmYwMGYyNGE0ZCIsIkVudHJpZXMiOlt7IiRpZCI6IjIiLCIkdHlwZSI6IlN3aXNzQWNhZGVtaWMuQ2l0YXZpLkNpdGF0aW9ucy5Xb3JkUGxhY2Vob2xkZXJFbnRyeSwgU3dpc3NBY2FkZW1pYy5DaXRhdmkiLCJJZCI6IjAwMzA0NjcxLWZjNGItNGQ5Yy04NzRlLTAyNTQzMmJkM2JiYyIsIlJhbmdlTGVuZ3RoIjo2LCJSZWZlcmVuY2VJZCI6IjY0M2ZhNmJjLWIyZWEtNDUwMS1iZWU2LWNhOTZjMzBhMWU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WVtLjIwMjAuMTAyMzUx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VlbS4yMDIwLjEwMjM1MSIsIlVyaVN0cmluZyI6Imh0dHBzOi8vZG9pLm9yZy8xMC4xMDE2L2ouamVlbS4yMDIwLjEwMjM1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xOjAyOjUwIiwiTW9kaWZpZWRCeSI6Il9GZWxpbmUgTWFyaWUgU2NobmFhayIsIklkIjoiY2JiMzQ1ZDEtY2IyOS00MGJkLTk1MGEtYjc3NDhiNjE5ODMzIiwiTW9kaWZpZWRPbiI6IjIwMjItMDMtMDhUMTE6MDI6NTAiLCJQcm9qZWN0Ijp7IiRyZWYiOiI4In19XSwiT3JnYW5pemF0aW9ucyI6W10sIk90aGVyc0ludm9sdmVkIjpbXSwiUGFnZUNvdW50IjoiMTYi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NlYTI1YjU4YS0zMDk2LTQ0ZjItYjU2Zi04MWQwYjU2YmRmN2Q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43519C">
              <w:rPr>
                <w:lang w:eastAsia="de-DE"/>
              </w:rPr>
              <w:t xml:space="preserve"> </w:t>
            </w:r>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669CB8C"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3FFD1432"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9094701" w14:textId="77777777" w:rsidR="00376658" w:rsidRPr="0043519C" w:rsidRDefault="002241AB">
            <w:pPr>
              <w:spacing w:after="0" w:line="240" w:lineRule="auto"/>
              <w:rPr>
                <w:lang w:eastAsia="de-DE"/>
              </w:rPr>
            </w:pPr>
            <w:r w:rsidRPr="0043519C">
              <w:rPr>
                <w:lang w:eastAsia="de-DE"/>
              </w:rPr>
              <w:t>F8</w:t>
            </w:r>
          </w:p>
        </w:tc>
        <w:tc>
          <w:tcPr>
            <w:tcW w:w="10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43F5A0B8" w14:textId="77777777" w:rsidR="00376658" w:rsidRPr="0043519C" w:rsidRDefault="002241AB">
            <w:pPr>
              <w:spacing w:after="0" w:line="240" w:lineRule="auto"/>
              <w:rPr>
                <w:lang w:eastAsia="de-DE"/>
              </w:rPr>
            </w:pPr>
            <w:r w:rsidRPr="0043519C">
              <w:rPr>
                <w:lang w:eastAsia="de-DE"/>
              </w:rPr>
              <w:t>Most efficient</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12384E4" w14:textId="77777777" w:rsidR="00376658" w:rsidRPr="0043519C" w:rsidRDefault="002241AB">
            <w:pPr>
              <w:spacing w:after="0" w:line="240" w:lineRule="auto"/>
              <w:rPr>
                <w:lang w:eastAsia="de-DE"/>
              </w:rPr>
            </w:pPr>
            <w:r w:rsidRPr="0043519C">
              <w:rPr>
                <w:lang w:eastAsia="de-DE"/>
              </w:rPr>
              <w:t>Network</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AADF4B3" w14:textId="77777777" w:rsidR="00376658" w:rsidRPr="0043519C" w:rsidRDefault="002241AB">
            <w:pPr>
              <w:spacing w:after="0" w:line="240" w:lineRule="auto"/>
              <w:rPr>
                <w:lang w:eastAsia="de-DE"/>
              </w:rPr>
            </w:pPr>
            <w:r w:rsidRPr="0043519C">
              <w:rPr>
                <w:szCs w:val="13"/>
              </w:rPr>
              <w:t>…that of the most efficient app users (e.g., the upper 15%) in a network (e.g., friends or relative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E9130A6" w14:textId="1127FE72" w:rsidR="00376658" w:rsidRPr="0043519C" w:rsidRDefault="00C70919">
            <w:pPr>
              <w:spacing w:after="0" w:line="240" w:lineRule="auto"/>
              <w:rPr>
                <w:lang w:eastAsia="de-DE"/>
              </w:rPr>
            </w:pPr>
            <w:sdt>
              <w:sdtPr>
                <w:rPr>
                  <w:color w:val="000000"/>
                  <w:lang w:eastAsia="de-DE"/>
                </w:rPr>
                <w:alias w:val="To edit, see citavi.com/edit"/>
                <w:tag w:val="CitaviPlaceholder#b70a1778-805e-401a-a8c7-78ad047e3e4a"/>
                <w:id w:val="26153968"/>
                <w:placeholder>
                  <w:docPart w:val="3931EEFC73ED47E986DDB2790E215FC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2MjE1YTRiLTYxNzYtNGI1OS04YWVhLTEwZGQ3MGQ2YWIzZCIsIkVudHJpZXMiOlt7IiRpZCI6IjIiLCIkdHlwZSI6IlN3aXNzQWNhZGVtaWMuQ2l0YXZpLkNpdGF0aW9ucy5Xb3JkUGxhY2Vob2xkZXJFbnRyeSwgU3dpc3NBY2FkZW1pYy5DaXRhdmkiLCJJZCI6ImI4YmFmMmMzLWZkYTctNGEyYy1iODMyLWQyOTliM2ZhYzU4YiIsIlJhbmdlTGVuZ3RoIjoxNSwiUmVmZXJlbmNlSWQiOiI2ZDg1NmZjNS0wZjFiLTQ1YmUtOTY2Zi0wMGIzNGM5ODBlN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ZW5lZWNvLjIwMjAuMTAxMjA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mVzZW5lZWNvLjIwMjAuMTAxMjAxIiwiVXJpU3RyaW5nIjoiaHR0cHM6Ly9kb2kub3JnLzEwLjEwMTYvai5yZXNlbmVlY28uMjAyMC4xMDEy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c4ZjQ5YTZkLTFkZTUtNDUyYS04MzY4LWI0OTJkY2EyNDAzZCIsIk1vZGlmaWVkT24iOiIyMDIyLTAxLTEyVDExOjExOjEx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}</w:instrText>
                </w:r>
                <w:r w:rsidR="005740B6" w:rsidRPr="005740B6">
                  <w:rPr>
                    <w:color w:val="000000"/>
                  </w:rPr>
                  <w:fldChar w:fldCharType="separate"/>
                </w:r>
                <w:r w:rsidR="00560364">
                  <w:rPr>
                    <w:color w:val="000000"/>
                  </w:rPr>
                  <w:t>Nemati and Penn</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f6215a4b-6176-4b59-8aea-10dd70d6ab3d"/>
                <w:id w:val="-949616343"/>
                <w:placeholder>
                  <w:docPart w:val="E3C7A2980D304A8F8CA690410ADFB1CC"/>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I3MGExNzc4LTgwNWUtNDAxYS1hOGM3LTc4YWQwNDdlM2U0YSIsIkVudHJpZXMiOlt7IiRpZCI6IjIiLCIkdHlwZSI6IlN3aXNzQWNhZGVtaWMuQ2l0YXZpLkNpdGF0aW9ucy5Xb3JkUGxhY2Vob2xkZXJFbnRyeSwgU3dpc3NBY2FkZW1pYy5DaXRhdmkiLCJJZCI6ImQwNzcyOTYyLTBhNTEtNDNlOS04Zjk3LWFiNGQ2M2RkNzAzNCIsIlJhbmdlTGVuZ3RoIjo2LCJSZWZlcmVuY2VJZCI6IjZkODU2ZmM1LTBmMWItNDViZS05NjZmLTAwYjM0Yzk4MGU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VuZWVjby4yMDIwLjEwMTIwM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nJlc2VuZWVjby4yMDIwLjEwMTIwMSIsIlVyaVN0cmluZyI6Imh0dHBzOi8vZG9pLm9yZy8xMC4xMDE2L2oucmVzZW5lZWNvLjIwMjAuMTAx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I3OGY0OWE2ZC0xZGU1LTQ1MmEtODM2OC1iNDkyZGNhMjQwM2QiLCJNb2RpZmllZE9uIjoiMjAyMi0wMS0xMlQxMToxMToxMSIsIlByb2plY3QiOnsiJHJlZiI6IjgifX1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yMCkifV19LCJUYWciOiJDaXRhdmlQbGFjZWhvbGRlciNmNjIxNWE0Yi02MTc2LTRiNTktOGFlYS0xMGRkNzBkNmFiM2Q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935eacc4-420f-4160-9632-f5630bf1e82d"/>
                <w:id w:val="-834835907"/>
                <w:placeholder>
                  <w:docPart w:val="DBD6AC869EDE42FC9C1F5CEA25F9D595"/>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E4ZWEwZTI4LTkwOWMtNDZiNC1hOGQ2LTUyMjViZDc5ZDU1MSIsIkVudHJpZXMiOlt7IiRpZCI6IjIiLCIkdHlwZSI6IlN3aXNzQWNhZGVtaWMuQ2l0YXZpLkNpdGF0aW9ucy5Xb3JkUGxhY2Vob2xkZXJFbnRyeSwgU3dpc3NBY2FkZW1pYy5DaXRhdmkiLCJJZCI6ImVmYTQ3NDM1LTJhNDQtNGNlMy1iMzdkLTliY2I5MWQzOGYyMiIsIlJhbmdlTGVuZ3RoIjoxNSwiUmVmZXJlbmNlSWQiOiJkNTYwMWI0YS00MjllLTRhZGEtOTU0Ni1lNWJhYzkzODk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1NDcvMDE5NTY1NzQuNDIuMS5jY2hh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1NTQ3LzAxOTU2NTc0LjQyLjEuY2NoYSIsIlVyaVN0cmluZyI6Imh0dHBzOi8vZG9pLm9yZy8xMC41NTQ3LzAxOTU2NTc0LjQyLjEuY2NoY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}</w:instrText>
                </w:r>
                <w:r w:rsidR="005740B6" w:rsidRPr="005740B6">
                  <w:rPr>
                    <w:color w:val="000000"/>
                  </w:rPr>
                  <w:fldChar w:fldCharType="separate"/>
                </w:r>
                <w:r w:rsidR="00560364">
                  <w:rPr>
                    <w:color w:val="000000"/>
                  </w:rPr>
                  <w:t>Charlier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18ea0e28-909c-46b4-a8d6-5225bd79d551"/>
                <w:id w:val="-2134779408"/>
                <w:placeholder>
                  <w:docPart w:val="DBD6AC869EDE42FC9C1F5CEA25F9D595"/>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kzNWVhY2M0LTQyMGYtNDE2MC05NjMyLWY1NjMwYmYxZTgyZCIsIkVudHJpZXMiOlt7IiRpZCI6IjIiLCIkdHlwZSI6IlN3aXNzQWNhZGVtaWMuQ2l0YXZpLkNpdGF0aW9ucy5Xb3JkUGxhY2Vob2xkZXJFbnRyeSwgU3dpc3NBY2FkZW1pYy5DaXRhdmkiLCJJZCI6IjEyMjc1OGI5LTYyZjUtNGNlYi05NTFmLTg3ODA4N2U4NzkwNiIsIlJhbmdlTGVuZ3RoIjo2LCJSZWZlcmVuY2VJZCI6ImQ1NjAxYjRhLTQyOWUtNGFkYS05NTQ2LWU1YmFjOTM4OTV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TQ3LzAxOTU2NTc0LjQyLjEuY2NoYSIsIkVkaXRvcnMiOltdLCJFdmFsdWF0aW9uQ29tcGxleGl0eSI6MCwiRXZhbHVhdGlvblNvdXJjZVRleHRGb3JtYXQiOjAsIkdyb3VwcyI6W10sIkhhc0xhYmVsMSI6dHJ1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NTU0Ny8wMTk1NjU3NC40Mi4xLmNjaGEiLCJVcmlTdHJpbmciOiJodHRwczovL2RvaS5vcmcvMTAuNTU0Ny8wMTk1NjU3NC40Mi4xLmNjaG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xKSJ9XX0sIlRhZyI6IkNpdGF2aVBsYWNlaG9sZGVyIzE4ZWEwZTI4LTkwOWMtNDZiNC1hOGQ2LTUyMjViZDc5ZDU1MSIsIlRleHQiOiIoMjAyMSkiLCJXQUlWZXJzaW9uIjoiNy4wLjIuMCJ9}</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dd4d02fc-9c5f-4303-b186-5cf692383a1a"/>
                <w:id w:val="1160588358"/>
                <w:placeholder>
                  <w:docPart w:val="03CC30D1B8CD48E59261D85276EB3C95"/>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M4NGQzNjIwLTVmNTUtNDM5Zi05ZTllLTY0NmU2M2ZjY2JhNyIsIkVudHJpZXMiOlt7IiRpZCI6IjIiLCIkdHlwZSI6IlN3aXNzQWNhZGVtaWMuQ2l0YXZpLkNpdGF0aW9ucy5Xb3JkUGxhY2Vob2xkZXJFbnRyeSwgU3dpc3NBY2FkZW1pYy5DaXRhdmkiLCJJZCI6ImI2ZmQ4MzFlLTVkMDItNDU0NS1iNmNjLWY5NjI4MjA5NDgyNCIsIlJhbmdlTGVuZ3RoIjoxOCwiUmVmZXJlbmNlSWQiOiI0MmU3MzZlYi03OWM3LTRlZTYtOWZhOC01ZTMyZmQzNDgwO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5wb2wuMjAxOS4wMy4wMjg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nBvbC4yMDE5LjAzLjAyOCIsIlVyaVN0cmluZyI6Imh0dHBzOi8vZG9pLm9yZy8xMC4xMDE2L2ouZW5wb2wuMjAxOS4wMy4w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}</w:instrText>
                </w:r>
                <w:r w:rsidR="005740B6" w:rsidRPr="005740B6">
                  <w:rPr>
                    <w:color w:val="000000"/>
                  </w:rPr>
                  <w:fldChar w:fldCharType="separate"/>
                </w:r>
                <w:r w:rsidR="00560364">
                  <w:rPr>
                    <w:color w:val="000000"/>
                  </w:rPr>
                  <w:t>Wong-Parodi et al.</w:t>
                </w:r>
                <w:r w:rsidR="005740B6" w:rsidRPr="005740B6">
                  <w:rPr>
                    <w:color w:val="000000"/>
                  </w:rPr>
                  <w:fldChar w:fldCharType="end"/>
                </w:r>
              </w:sdtContent>
            </w:sdt>
            <w:r w:rsidR="002241AB" w:rsidRPr="00594137">
              <w:rPr>
                <w:lang w:eastAsia="de-DE"/>
              </w:rPr>
              <w:t xml:space="preserve"> </w:t>
            </w:r>
            <w:sdt>
              <w:sdtPr>
                <w:rPr>
                  <w:color w:val="000000"/>
                  <w:lang w:eastAsia="de-DE"/>
                </w:rPr>
                <w:alias w:val="To edit, see citavi.com/edit"/>
                <w:tag w:val="CitaviPlaceholder#384d3620-5f55-439f-9e9e-646e63fccba7"/>
                <w:id w:val="269133840"/>
                <w:placeholder>
                  <w:docPart w:val="CFB4650F394A4EB19790BDCB8F163814"/>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RkNGQwMmZjLTljNWYtNDMwMy1iMTg2LTVjZjY5MjM4M2ExYSIsIkVudHJpZXMiOlt7IiRpZCI6IjIiLCIkdHlwZSI6IlN3aXNzQWNhZGVtaWMuQ2l0YXZpLkNpdGF0aW9ucy5Xb3JkUGxhY2Vob2xkZXJFbnRyeSwgU3dpc3NBY2FkZW1pYy5DaXRhdmkiLCJJZCI6ImIwZmI2NmVlLWU4MTEtNGZiZC05ZTUyLTMzNzFiYzZhODg5YSIsIlJhbmdlTGVuZ3RoIjo2LCJSZWZlcmVuY2VJZCI6IjQyZTczNmViLTc5YzctNGVlNi05ZmE4LTVlMzJmZDM0ODA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kuMDMuMDI4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5wb2wuMjAxOS4wMy4wMjgiLCJVcmlTdHJpbmciOiJodHRwczovL2RvaS5vcmcvMTAuMTAxNi9qLmVucG9sLjIwMTkuMDMuM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kpIn1dfSwiVGFnIjoiQ2l0YXZpUGxhY2Vob2xkZXIjMzg0ZDM2MjAtNWY1NS00MzlmLTllOWUtNjQ2ZTYzZmNjYmE3IiwiVGV4dCI6IigyMDE5KSIsIldBSVZlcnNpb24iOiI3LjAuMi4wIn0=}</w:instrText>
                </w:r>
                <w:r w:rsidR="005740B6" w:rsidRPr="005740B6">
                  <w:rPr>
                    <w:color w:val="000000"/>
                  </w:rPr>
                  <w:fldChar w:fldCharType="separate"/>
                </w:r>
                <w:r w:rsidR="00560364">
                  <w:rPr>
                    <w:color w:val="000000"/>
                  </w:rPr>
                  <w:t>(2019)</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f0edfee6-74c0-49c8-acd0-f71f27be8308"/>
                <w:id w:val="-2043662921"/>
                <w:placeholder>
                  <w:docPart w:val="CFB4650F394A4EB19790BDCB8F163814"/>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zk2Y2U2NzdlLWU2NWItNGQzOC04NmU1LTgxMjk5ZjFlNGU2YyIsIkVudHJpZXMiOlt7IiRpZCI6IjIiLCIkdHlwZSI6IlN3aXNzQWNhZGVtaWMuQ2l0YXZpLkNpdGF0aW9ucy5Xb3JkUGxhY2Vob2xkZXJFbnRyeSwgU3dpc3NBY2FkZW1pYy5DaXRhdmkiLCJJZCI6IjQ3MzAyY2M4LWMxYjUtNDYxOC1hMzgxLTUwZjkwNWRiN2JlMSIsIlJhbmdlTGVuZ3RoIjoxMSwiUmVmZXJlbmNlSWQiOiJjY2Y4NDFiMy00MjM1LTRhZWUtODAzYS1mYmUxYjgzMDlkO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ExOTIxNC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pjbGVwcm8uMjAxOS4xMTkyMTQiLCJVcmlTdHJpbmciOiJodHRwczovL2RvaS5vcmcvMTAuMTAxNi9qLmpjbGVwcm8uMjAxOS4xMTky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Q2hpdSBldCBhbC4ifV19LCJUYWciOiJDaXRhdmlQbGFjZWhvbGRlciNmMGVkZmVlNi03NGMwLTQ5YzgtYWNkMC1mNzFmMjdiZTgzMDgiLCJUZXh0IjoiQ2hpdSBldCBhbC4iLCJXQUlWZXJzaW9uIjoiNy4wLjIuMCJ9}</w:instrText>
                </w:r>
                <w:r w:rsidR="005740B6" w:rsidRPr="005740B6">
                  <w:rPr>
                    <w:color w:val="000000"/>
                  </w:rPr>
                  <w:fldChar w:fldCharType="separate"/>
                </w:r>
                <w:r w:rsidR="00560364">
                  <w:rPr>
                    <w:color w:val="000000"/>
                  </w:rPr>
                  <w:t>Chiu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6ce677e-e65b-4d38-86e5-81299f1e4e6c"/>
                <w:id w:val="1725105895"/>
                <w:placeholder>
                  <w:docPart w:val="DD0C41F1D70A4C4D85094F9E07133E8E"/>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wZWRmZWU2LTc0YzAtNDljOC1hY2QwLWY3MWYyN2JlODMwOCIsIkVudHJpZXMiOlt7IiRpZCI6IjIiLCIkdHlwZSI6IlN3aXNzQWNhZGVtaWMuQ2l0YXZpLkNpdGF0aW9ucy5Xb3JkUGxhY2Vob2xkZXJFbnRyeSwgU3dpc3NBY2FkZW1pYy5DaXRhdmkiLCJJZCI6IjBiOThkZGI0LTFiNDYtNGVkYi05ZmFkLTJmZDZmNzc1NWIzMCIsIlJhbmdlTGVuZ3RoIjo2LCJSZWZlcmVuY2VJZCI6ImNjZjg0MWIzLTQyMzUtNGFlZS04MDNhLWZiZTFiODMwOWQ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jbGVwcm8uMjAxOS4xMTkyMTQ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2xlcHJvLjIwMTkuMTE5MjE0IiwiVXJpU3RyaW5nIjoiaHR0cHM6Ly9kb2kub3JnLzEwLjEwMTYvai5qY2xlcHJvLjIwMTkuMTE5Mj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MCkifV19LCJUYWciOiJDaXRhdmlQbGFjZWhvbGRlciM5NmNlNjc3ZS1lNjViLTRkMzgtODZlNS04MTI5OWYxZTRlNmMiLCJUZXh0IjoiKDIwMjApIiwiV0FJVmVyc2lvbiI6IjcuMC4yLjAifQ==}</w:instrText>
                </w:r>
                <w:r w:rsidR="005740B6" w:rsidRPr="005740B6">
                  <w:rPr>
                    <w:color w:val="000000"/>
                  </w:rPr>
                  <w:fldChar w:fldCharType="separate"/>
                </w:r>
                <w:r w:rsidR="00560364">
                  <w:rPr>
                    <w:color w:val="000000"/>
                  </w:rPr>
                  <w:t>(2020)</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3041DEE" w14:textId="77777777" w:rsidR="00376658" w:rsidRPr="0043519C" w:rsidRDefault="002241AB">
            <w:pPr>
              <w:spacing w:after="0" w:line="240" w:lineRule="auto"/>
              <w:jc w:val="center"/>
              <w:rPr>
                <w:lang w:eastAsia="de-DE"/>
              </w:rPr>
            </w:pPr>
            <w:r w:rsidRPr="0043519C">
              <w:rPr>
                <w:lang w:eastAsia="de-DE"/>
              </w:rPr>
              <w:t>0</w:t>
            </w:r>
          </w:p>
        </w:tc>
      </w:tr>
      <w:tr w:rsidR="00376658" w:rsidRPr="0043519C" w14:paraId="7860AD11" w14:textId="77777777">
        <w:trPr>
          <w:trHeight w:val="255"/>
        </w:trPr>
        <w:tc>
          <w:tcPr>
            <w:tcW w:w="3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6AFC88BF" w14:textId="77777777" w:rsidR="00376658" w:rsidRPr="0043519C" w:rsidRDefault="002241AB">
            <w:pPr>
              <w:spacing w:after="0" w:line="240" w:lineRule="auto"/>
              <w:rPr>
                <w:lang w:eastAsia="de-DE"/>
              </w:rPr>
            </w:pPr>
            <w:r w:rsidRPr="0043519C">
              <w:rPr>
                <w:lang w:eastAsia="de-DE"/>
              </w:rPr>
              <w:t>F9</w:t>
            </w:r>
          </w:p>
        </w:tc>
        <w:tc>
          <w:tcPr>
            <w:tcW w:w="244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tcPr>
          <w:p w14:paraId="7516E545" w14:textId="77777777" w:rsidR="00376658" w:rsidRPr="0043519C" w:rsidRDefault="002241AB">
            <w:pPr>
              <w:spacing w:after="0" w:line="240" w:lineRule="auto"/>
              <w:rPr>
                <w:lang w:eastAsia="de-DE"/>
              </w:rPr>
            </w:pPr>
            <w:r w:rsidRPr="0043519C">
              <w:rPr>
                <w:lang w:eastAsia="de-DE"/>
              </w:rPr>
              <w:t>Ranking</w:t>
            </w:r>
          </w:p>
        </w:tc>
        <w:tc>
          <w:tcPr>
            <w:tcW w:w="396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0A6678D6" w14:textId="77777777" w:rsidR="00376658" w:rsidRPr="0043519C" w:rsidRDefault="002241AB">
            <w:pPr>
              <w:keepNext/>
              <w:spacing w:after="0" w:line="240" w:lineRule="auto"/>
              <w:rPr>
                <w:lang w:eastAsia="de-DE"/>
              </w:rPr>
            </w:pPr>
            <w:r w:rsidRPr="0043519C">
              <w:rPr>
                <w:szCs w:val="13"/>
              </w:rPr>
              <w:t>Energy consumption is given in the form of a ranking of app users.</w:t>
            </w:r>
          </w:p>
        </w:tc>
        <w:tc>
          <w:tcPr>
            <w:tcW w:w="56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8366B75" w14:textId="44783225" w:rsidR="00376658" w:rsidRPr="0043519C" w:rsidRDefault="00C70919">
            <w:pPr>
              <w:keepNext/>
              <w:spacing w:after="0" w:line="240" w:lineRule="auto"/>
              <w:rPr>
                <w:lang w:eastAsia="de-DE"/>
              </w:rPr>
            </w:pPr>
            <w:sdt>
              <w:sdtPr>
                <w:rPr>
                  <w:color w:val="000000"/>
                  <w:lang w:eastAsia="de-DE"/>
                </w:rPr>
                <w:alias w:val="To edit, see citavi.com/edit"/>
                <w:tag w:val="CitaviPlaceholder#f5d35e1b-2712-4e9f-916b-256571b159c1"/>
                <w:id w:val="1879199955"/>
                <w:placeholder>
                  <w:docPart w:val="C115CCA410FE49449F02E9B943137A67"/>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M2MTRhM2Q0LWQyNmMtNGY4Yi04YWMxLWU0NjIzOTRlODA2NiIsIkVudHJpZXMiOlt7IiRpZCI6IjIiLCIkdHlwZSI6IlN3aXNzQWNhZGVtaWMuQ2l0YXZpLkNpdGF0aW9ucy5Xb3JkUGxhY2Vob2xkZXJFbnRyeSwgU3dpc3NBY2FkZW1pYy5DaXRhdmkiLCJJZCI6ImMzNzczM2M1LWE4OTktNDNlZS05ZTUyLTMzNGU5MWU0NWJmOSIsIlJhbmdlTGVuZ3RoIjoxNiwiUmVmZXJlbmNlSWQiOiJhNTY2NjUzOS02Y2ExLTQ1NTctYjM3Ni1hNDMwMThhYjIwM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guMjAyMSIsIkRvaSI6IjEwLjMzOTAvaWplcnBoMTgxNjg0MDYiLCJFZGl0b3JzIjpbXSwiRXZhbHVhdGlvbkNvbXBsZXhpdHkiOjAsIkV2YWx1YXRpb25Tb3VyY2VUZXh0Rm9ybWF0IjowLCJHcm91cHMiOltdLCJIYXNMYWJlbDEiOnRydW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kxMzQ2IiwiVXJpU3RyaW5nIjoiaHR0cHM6Ly93d3cubmNiaS5ubG0ubmloLmdvdi9wbWMvYXJ0aWNsZXMvUE1DODM5MTM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VsaW5lIE1hcmllIFNjaG5hYWsiLCJDcmVhdGVkT24iOiIyMDIyLTAxLTEyVDExOjExOjExIiwiTW9kaWZpZWRCeSI6Il9GZWxpbmUgTWFyaWUgU2NobmFhayIsIklkIjoiMzRlNjEwOTItZWY5MC00NTZhLTljMmItNDNiMjFlOGVmODM3IiwiTW9kaWZpZWRPbiI6IjIwMjItMDEtMTJUMTE6MTE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lqZXJwaDE4MTY4NDA2IiwiVXJpU3RyaW5nIjoiaHR0cHM6Ly9kb2kub3JnLzEwLjMzOTAvaWplcnBoMTgxNjg0M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mU3MTA4ZjIxLTAwN2QtNGI5YS05N2ViLTYyYzczZmE5YzliMCIsIk1vZGlmaWVkT24iOiIyMDIyLTAxLTEyVDExOjExOjE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Q0NDQxNTgiLCJVcmlTdHJpbmciOiJodHRwOi8vd3d3Lm5jYmkubmxtLm5paC5nb3YvcHVibWVkLzM0NDQ0MTU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ZWxpbmUgTWFyaWUgU2NobmFhayIsIkNyZWF0ZWRPbiI6IjIwMjItMDEtMTJUMTE6MTE6MTEiLCJNb2RpZmllZEJ5IjoiX0ZlbGluZSBNYXJpZSBTY2huYWFrIiwiSWQiOiI5MGY0NDRlMC1iYjhiLTQ3ZWEtOWExOC1kY2Q2NzA0ZTZhMWIiLCJNb2RpZmllZE9uIjoiMjAyMi0wMS0xMlQxMToxMToxMSIsIlByb2plY3QiOnsiJHJlZiI6IjgifX1dLCJOdW1iZXIiOiIxNiIsIk9yZ2FuaXphdGlvbnMiOltdLCJPdGhlcnNJbnZvbHZlZCI6W10sIlBhZ2VDb3VudCI6IjE2Ii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}</w:instrText>
                </w:r>
                <w:r w:rsidR="005740B6" w:rsidRPr="005740B6">
                  <w:rPr>
                    <w:color w:val="000000"/>
                  </w:rPr>
                  <w:fldChar w:fldCharType="separate"/>
                </w:r>
                <w:r w:rsidR="00560364">
                  <w:rPr>
                    <w:color w:val="000000"/>
                  </w:rPr>
                  <w:t>Jorgensen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c614a3d4-d26c-4f8b-8ac1-e462394e8066"/>
                <w:id w:val="1656033380"/>
                <w:placeholder>
                  <w:docPart w:val="730F1E1F9BDE4582BE090DDC87A28949"/>
                </w:placeholder>
              </w:sdtPr>
              <w:sdtEndPr/>
              <w:sdtContent>
                <w:r w:rsidR="005740B6" w:rsidRPr="005740B6">
                  <w:rPr>
                    <w:color w:val="000000"/>
                  </w:rPr>
                  <w:fldChar w:fldCharType="begin"/>
                </w:r>
                <w:r w:rsidR="00560364">
                  <w:rPr>
                    <w:color w:val="000000"/>
                  </w:rPr>
                  <w:instrText>ADDIN CitaviPlaceholder{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jEiLCJEb2kiOiIxMC4zMzkwL2lqZXJwaDE4MTY4NDA2IiwiRWRpdG9ycyI6W10sIkV2YWx1YXRpb25Db21wbGV4aXR5IjowLCJFdmFsdWF0aW9uU291cmNlVGV4dEZvcm1hdCI6MCwiR3JvdXBzIjpbXSwiSGFzTGFiZWwxIjp0cnV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5MTM0NiIsIlVyaVN0cmluZyI6Imh0dHBzOi8vd3d3Lm5jYmkubmxtLm5paC5nb3YvcG1jL2FydGljbGVzL1BNQzgz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uZSBNYXJpZSBTY2huYWFrIiwiQ3JlYXRlZE9uIjoiMjAyMi0wMS0xMlQxMToxMToxMSIsIk1vZGlmaWVkQnkiOiJfRmVsaW5lIE1hcmllIFNjaG5hYWsiLCJJZCI6IjM0ZTYxMDkyLWVmOTAtNDU2YS05YzJiLTQzYjIxZThlZjgzNyIsIk1vZGlmaWVkT24iOiIyMDIyLTAxLTEyVDExOjEx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pamVycGgxODE2ODQwNiIsIlVyaVN0cmluZyI6Imh0dHBzOi8vZG9pLm9yZy8xMC4zMzkwL2lqZXJwaDE4MTY4N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EtMTJUMTE6MTE6MTEiLCJNb2RpZmllZEJ5IjoiX0ZlbGluZSBNYXJpZSBTY2huYWFrIiwiSWQiOiJlNzEwOGYyMS0wMDdkLTRiOWEtOTdlYi02MmM3M2ZhOWM5YjAiLCJNb2RpZmllZE9uIjoiMjAyMi0wMS0xMlQxMToxM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0NDQ0MTU4IiwiVXJpU3RyaW5nIjoiaHR0cDovL3d3dy5uY2JpLm5sbS5uaWguZ292L3B1Ym1lZC8zNDQ0NDE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W5lIE1hcmllIFNjaG5hYWsiLCJDcmVhdGVkT24iOiIyMDIyLTAxLTEyVDExOjExOjExIiwiTW9kaWZpZWRCeSI6Il9GZWxpbmUgTWFyaWUgU2NobmFhayIsIklkIjoiOTBmNDQ0ZTAtYmI4Yi00N2VhLTlhMTgtZGNkNjcwNGU2YTFiIiwiTW9kaWZpZWRPbiI6IjIwMjItMDEtMTJUMTE6MTE6MTEiLCJQcm9qZWN0Ijp7IiRyZWYiOiI4In19XSwiTnVtYmVyIjoiMTYiLCJPcmdhbml6YXRpb25zIjpbXSwiT3RoZXJzSW52b2x2ZWQiOltdLCJQYWdlQ291bnQiOiIxNiI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EpIn1dfSwiVGFnIjoiQ2l0YXZpUGxhY2Vob2xkZXIjYzYxNGEzZDQtZDI2Yy00ZjhiLThhYzEtZTQ2MjM5NGU4MDY2IiwiVGV4dCI6IigyMDIxKSIsIldBSVZlcnNpb24iOiI3LjAuMi4wIn0=}</w:instrText>
                </w:r>
                <w:r w:rsidR="005740B6" w:rsidRPr="005740B6">
                  <w:rPr>
                    <w:color w:val="000000"/>
                  </w:rPr>
                  <w:fldChar w:fldCharType="separate"/>
                </w:r>
                <w:r w:rsidR="00560364">
                  <w:rPr>
                    <w:color w:val="000000"/>
                  </w:rPr>
                  <w:t>(2021)</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529a0e6a-6c2d-40be-8dcd-42c45727468e"/>
                <w:id w:val="334971862"/>
                <w:placeholder>
                  <w:docPart w:val="F8F2B49C02474E1BBDC2BDB196CA5FDF"/>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lmZGM4YWEyLTdhMDItNDU1OS1iNDRkLTI5N2JiOGI0MjZjOSIsIkVudHJpZXMiOlt7IiRpZCI6IjIiLCIkdHlwZSI6IlN3aXNzQWNhZGVtaWMuQ2l0YXZpLkNpdGF0aW9ucy5Xb3JkUGxhY2Vob2xkZXJFbnRyeSwgU3dpc3NBY2FkZW1pYy5DaXRhdmkiLCJJZCI6IjBmZDA5NWM4LWRmMzUtNDc0Yi05MjRjLWMyMTQxZjYxMzgxMCIsIlJhbmdlTGVuZ3RoIjo0LCJSZWZlcmVuY2VJZCI6IjFkNjFjZjNhLWEwOTctNDBkMC1iMTE1LTY3NWViNTc4YmIxY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ciLCJMYXN0TmFtZSI6Ilpob3UiLCJQcm90ZWN0ZWQiOmZhbHNlLCJTZXgiOjEsIkNyZWF0ZWRCeSI6Il9GZWxpbmUgTWFyaWUgU2NobmFhayIsIkNyZWF0ZWRPbiI6IjIwMjItMDEtMTJUMTE6MTE6MTEiLCJNb2RpZmllZEJ5IjoiX0ZlbGluZSBNYXJpZSBTY2huYWFrIiwiSWQiOiI0ODY4YzQ0My03NzQ3LTRhMzMtYTIyOC0zMWQ5YjFhNDI3NDYiLCJNb2RpZmllZE9uIjoiMjAyMi0wMS0xMlQxMToxMTox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IxZDYxY2YzYS1hMDk3LTQwZDAtYjExNS02NzVlYjU3OGJiM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TM5L3Nzcm4uMzcwMDQ0M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zOS9zc3JuLjM3MDA0NDEiLCJVcmlTdHJpbmciOiJodHRwczovL2RvaS5vcmcvMTAuMjEzOS9zc3JuLjM3MDA0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}</w:instrText>
                </w:r>
                <w:r w:rsidR="005740B6" w:rsidRPr="005740B6">
                  <w:rPr>
                    <w:color w:val="000000"/>
                  </w:rPr>
                  <w:fldChar w:fldCharType="separate"/>
                </w:r>
                <w:r w:rsidR="00560364">
                  <w:rPr>
                    <w:color w:val="000000"/>
                  </w:rPr>
                  <w:t>Zhou</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9fdc8aa2-7a02-4559-b44d-297bb8b426c9"/>
                <w:id w:val="683012655"/>
                <w:placeholder>
                  <w:docPart w:val="B55407053FFE4FAA841375F1DB093BC2"/>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UyOWEwZTZhLTZjMmQtNDBiZS04ZGNkLTQyYzQ1NzI3NDY4ZSIsIkVudHJpZXMiOlt7IiRpZCI6IjIiLCIkdHlwZSI6IlN3aXNzQWNhZGVtaWMuQ2l0YXZpLkNpdGF0aW9ucy5Xb3JkUGxhY2Vob2xkZXJFbnRyeSwgU3dpc3NBY2FkZW1pYy5DaXRhdmkiLCJJZCI6ImFmMmU4ZGM4LWQ2ZWQtNDU2NC05NjNjLWY5MzJjMGVmYjBlNCIsIlJhbmdlTGVuZ3RoIjo2LCJSZWZlcmVuY2VJZCI6IjFkNjFjZjNhLWEwOTctNDBkMC1iMTE1LTY3NWViNTc4YmI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ZyIsIkxhc3ROYW1lIjoiWmhvdSIsIlByb3RlY3RlZCI6ZmFsc2UsIlNleCI6MSwiQ3JlYXRlZEJ5IjoiX0ZlbGluZSBNYXJpZSBTY2huYWFrIiwiQ3JlYXRlZE9uIjoiMjAyMi0wMS0xMlQxMToxMToxMSIsIk1vZGlmaWVkQnkiOiJfRmVsaW5lIE1hcmllIFNjaG5hYWsiLCJJZCI6IjQ4NjhjNDQzLTc3NDctNGEzMy1hMjI4LTMxZDliMWE0Mjc0NiIsIk1vZGlmaWVkT24iOiIyMDIyLTAxLTEyVDExOjE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lVyaVN0cmluZyI6IjFkNjFjZjNhLWEwOTctNDBkMC1iMTE1LTY3NWViNTc4YmI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Mzkvc3Nybi4zNzAwNDQx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TM5L3Nzcm4uMzcwMDQ0MSIsIlVyaVN0cmluZyI6Imh0dHBzOi8vZG9pLm9yZy8xMC4yMTM5L3Nzcm4uMzcwMDQ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OWZkYzhhYTItN2EwMi00NTU5LWI0NGQtMjk3YmI4YjQyNmM5IiwiVGV4dCI6IigyMDIwKSIsIldBSVZlcnNpb24iOiI3LjAuMi4wIn0=}</w:instrText>
                </w:r>
                <w:r w:rsidR="005740B6" w:rsidRPr="005740B6">
                  <w:rPr>
                    <w:color w:val="000000"/>
                  </w:rPr>
                  <w:fldChar w:fldCharType="separate"/>
                </w:r>
                <w:r w:rsidR="00560364">
                  <w:rPr>
                    <w:color w:val="000000"/>
                  </w:rPr>
                  <w:t>(2020)</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ed5a2e2c-767d-41c3-9306-8b4bf0627b9f"/>
                <w:id w:val="-162014369"/>
                <w:placeholder>
                  <w:docPart w:val="B55407053FFE4FAA841375F1DB093BC2"/>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zY5ZGIzOTFmLTQ3NDktNGU0Ni04NDM1LTEwNzAzYTE0MjI1OCIsIkVudHJpZXMiOlt7IiRpZCI6IjIiLCIkdHlwZSI6IlN3aXNzQWNhZGVtaWMuQ2l0YXZpLkNpdGF0aW9ucy5Xb3JkUGxhY2Vob2xkZXJFbnRyeSwgU3dpc3NBY2FkZW1pYy5DaXRhdmkiLCJJZCI6IjU3Nzc1MDIwLThmZTktNGU0Yy05NDE1LTdlZWNjN2UwYTdkMSIsIlJhbmdlTGVuZ3RoIjoxMywiUmVmZXJlbmNlSWQiOiIxNzg0OGRhYy1lYzUwLTQwYjgtOTE3Yy04MDVhNzk3OGRhN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kxNy90aC44MTMuMDI0Ny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kxNy90aC44MTMuMDI0NyIsIlVyaVN0cmluZyI6Imh0dHBzOi8vZG9pLm9yZy8xMC4zOTE3L3RoLjgxMy4wMjQ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}</w:instrText>
                </w:r>
                <w:r w:rsidR="005740B6" w:rsidRPr="005740B6">
                  <w:rPr>
                    <w:color w:val="000000"/>
                  </w:rPr>
                  <w:fldChar w:fldCharType="separate"/>
                </w:r>
                <w:r w:rsidR="00560364">
                  <w:rPr>
                    <w:color w:val="000000"/>
                  </w:rPr>
                  <w:t>Fleury et al.</w:t>
                </w:r>
                <w:r w:rsidR="005740B6" w:rsidRPr="005740B6">
                  <w:rPr>
                    <w:color w:val="000000"/>
                  </w:rPr>
                  <w:fldChar w:fldCharType="end"/>
                </w:r>
              </w:sdtContent>
            </w:sdt>
            <w:r w:rsidR="002241AB" w:rsidRPr="0043519C">
              <w:rPr>
                <w:lang w:eastAsia="de-DE"/>
              </w:rPr>
              <w:t xml:space="preserve"> </w:t>
            </w:r>
            <w:sdt>
              <w:sdtPr>
                <w:rPr>
                  <w:color w:val="000000"/>
                  <w:lang w:eastAsia="de-DE"/>
                </w:rPr>
                <w:alias w:val="To edit, see citavi.com/edit"/>
                <w:tag w:val="CitaviPlaceholder#69db391f-4749-4e46-8435-10703a142258"/>
                <w:id w:val="1813981630"/>
                <w:placeholder>
                  <w:docPart w:val="4ABB10C62EC74471A4BDC562C2B0F2E6"/>
                </w:placeholder>
              </w:sdtPr>
              <w:sdtEndPr/>
              <w:sdtContent>
                <w:r w:rsidR="005740B6" w:rsidRPr="005740B6">
                  <w:rPr>
                    <w:color w:val="000000"/>
                  </w:rPr>
                  <w:fldChar w:fldCharType="begin"/>
                </w:r>
                <w:r w:rsidR="00515A69">
                  <w:rPr>
                    <w:color w:val="000000"/>
                  </w:rPr>
                  <w:instrText>ADDIN CitaviPlaceholder{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5MTcvdGguODEzLjAyND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5MTcvdGguODEzLjAyNDciLCJVcmlTdHJpbmciOiJodHRwczovL2RvaS5vcmcvMTAuMzkxNy90aC44MTMuMDI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gpIn1dfSwiVGFnIjoiQ2l0YXZpUGxhY2Vob2xkZXIjNjlkYjM5MWYtNDc0OS00ZTQ2LTg0MzUtMTA3MDNhMTQyMjU4IiwiVGV4dCI6IigyMDE4KSIsIldBSVZlcnNpb24iOiI3LjAuMi4wIn0=}</w:instrText>
                </w:r>
                <w:r w:rsidR="005740B6" w:rsidRPr="005740B6">
                  <w:rPr>
                    <w:color w:val="000000"/>
                  </w:rPr>
                  <w:fldChar w:fldCharType="separate"/>
                </w:r>
                <w:r w:rsidR="00560364">
                  <w:rPr>
                    <w:color w:val="000000"/>
                  </w:rPr>
                  <w:t>(2018)</w:t>
                </w:r>
                <w:r w:rsidR="005740B6" w:rsidRPr="005740B6">
                  <w:rPr>
                    <w:color w:val="000000"/>
                  </w:rPr>
                  <w:fldChar w:fldCharType="end"/>
                </w:r>
              </w:sdtContent>
            </w:sdt>
          </w:p>
        </w:tc>
        <w:tc>
          <w:tcPr>
            <w:tcW w:w="15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7AC52671" w14:textId="77777777" w:rsidR="00376658" w:rsidRPr="0043519C" w:rsidRDefault="002241AB">
            <w:pPr>
              <w:keepNext/>
              <w:spacing w:after="0" w:line="240" w:lineRule="auto"/>
              <w:jc w:val="center"/>
              <w:rPr>
                <w:lang w:eastAsia="de-DE"/>
              </w:rPr>
            </w:pPr>
            <w:r w:rsidRPr="0043519C">
              <w:rPr>
                <w:lang w:eastAsia="de-DE"/>
              </w:rPr>
              <w:t>0</w:t>
            </w:r>
          </w:p>
        </w:tc>
      </w:tr>
      <w:tr w:rsidR="00376658" w:rsidRPr="0043519C" w14:paraId="329AA979" w14:textId="77777777">
        <w:trPr>
          <w:trHeight w:val="255"/>
        </w:trPr>
        <w:tc>
          <w:tcPr>
            <w:tcW w:w="13994"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FDC544C" w14:textId="77777777" w:rsidR="00376658" w:rsidRPr="0043519C" w:rsidRDefault="002241AB">
            <w:pPr>
              <w:keepNext/>
              <w:spacing w:after="0" w:line="240" w:lineRule="auto"/>
              <w:rPr>
                <w:lang w:eastAsia="de-DE"/>
              </w:rPr>
            </w:pPr>
            <w:r w:rsidRPr="0043519C">
              <w:rPr>
                <w:vertAlign w:val="superscript"/>
              </w:rPr>
              <w:t>*</w:t>
            </w:r>
            <w:r w:rsidRPr="0043519C">
              <w:t xml:space="preserve">Note: We tested the following six smart home apps: (1) TP-Link Tapo, (2) Miele App Smart Home, (3) Philips Hue, </w:t>
            </w:r>
            <w:proofErr w:type="gramStart"/>
            <w:r w:rsidRPr="0043519C">
              <w:t>(4) Smappee</w:t>
            </w:r>
            <w:proofErr w:type="gramEnd"/>
            <w:r w:rsidRPr="0043519C">
              <w:t xml:space="preserve"> in connection with Home Connect devices, (5) Tado°, (6) Homematic IP. The last column shows the presence of features in the six smart home apps tested which were identified through interviews and additional online research. The apps that have this feature are shown as numbers in brackets. The status shown is as of September 2024.</w:t>
            </w:r>
          </w:p>
        </w:tc>
      </w:tr>
    </w:tbl>
    <w:p w14:paraId="726453D5" w14:textId="77777777" w:rsidR="00376658" w:rsidRPr="0043519C" w:rsidRDefault="002241AB">
      <w:pPr>
        <w:spacing w:line="240" w:lineRule="auto"/>
      </w:pPr>
      <w:bookmarkStart w:id="2" w:name="_Ref168845218"/>
      <w:proofErr w:type="gramStart"/>
      <w:r w:rsidRPr="0043519C">
        <w:rPr>
          <w:b/>
          <w:bCs/>
        </w:rPr>
        <w:t xml:space="preserve">Table </w:t>
      </w:r>
      <w:r w:rsidRPr="0043519C">
        <w:rPr>
          <w:b/>
          <w:bCs/>
          <w:i/>
          <w:iCs/>
        </w:rPr>
        <w:fldChar w:fldCharType="begin"/>
      </w:r>
      <w:r w:rsidRPr="0043519C">
        <w:rPr>
          <w:b/>
          <w:bCs/>
          <w:iCs/>
        </w:rPr>
        <w:instrText xml:space="preserve"> SEQ Table \* ARABIC </w:instrText>
      </w:r>
      <w:r w:rsidRPr="0043519C">
        <w:rPr>
          <w:b/>
          <w:bCs/>
          <w:i/>
          <w:iCs/>
        </w:rPr>
        <w:fldChar w:fldCharType="separate"/>
      </w:r>
      <w:r w:rsidRPr="0043519C">
        <w:rPr>
          <w:b/>
          <w:bCs/>
          <w:iCs/>
        </w:rPr>
        <w:t>5</w:t>
      </w:r>
      <w:r w:rsidRPr="0043519C">
        <w:rPr>
          <w:b/>
          <w:bCs/>
          <w:i/>
          <w:iCs/>
        </w:rPr>
        <w:fldChar w:fldCharType="end"/>
      </w:r>
      <w:bookmarkEnd w:id="2"/>
      <w:r w:rsidRPr="0043519C">
        <w:rPr>
          <w:b/>
          <w:bCs/>
          <w:iCs/>
        </w:rPr>
        <w:t>.</w:t>
      </w:r>
      <w:proofErr w:type="gramEnd"/>
      <w:r w:rsidRPr="0043519C">
        <w:rPr>
          <w:b/>
          <w:bCs/>
        </w:rPr>
        <w:t xml:space="preserve"> The elaborated eco-feedback nudge features assigned to the dimensions (A-F) including descriptions</w:t>
      </w:r>
      <w:r w:rsidRPr="0043519C">
        <w:rPr>
          <w:b/>
        </w:rPr>
        <w:t>, source allocation and identification of presence in smart home apps</w:t>
      </w:r>
    </w:p>
    <w:p w14:paraId="0DF0FA28" w14:textId="77777777" w:rsidR="00376658" w:rsidRPr="0043519C" w:rsidRDefault="00376658">
      <w:pPr>
        <w:spacing w:after="0" w:line="240" w:lineRule="auto"/>
        <w:sectPr w:rsidR="00376658" w:rsidRPr="0043519C">
          <w:pgSz w:w="16840" w:h="11907" w:orient="landscape"/>
          <w:pgMar w:top="1418" w:right="1418" w:bottom="1418" w:left="1418" w:header="680" w:footer="454" w:gutter="0"/>
          <w:cols w:space="720"/>
          <w:docGrid w:linePitch="272"/>
        </w:sect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552"/>
        <w:gridCol w:w="2717"/>
        <w:gridCol w:w="577"/>
        <w:gridCol w:w="577"/>
        <w:gridCol w:w="578"/>
        <w:gridCol w:w="577"/>
        <w:gridCol w:w="578"/>
        <w:gridCol w:w="136"/>
        <w:gridCol w:w="2763"/>
      </w:tblGrid>
      <w:tr w:rsidR="00376658" w:rsidRPr="0043519C" w14:paraId="56DF3917" w14:textId="77777777">
        <w:trPr>
          <w:trHeight w:val="110"/>
        </w:trPr>
        <w:tc>
          <w:tcPr>
            <w:tcW w:w="3269" w:type="dxa"/>
            <w:gridSpan w:val="2"/>
            <w:vMerge w:val="restart"/>
            <w:tcBorders>
              <w:top w:val="nil"/>
              <w:left w:val="nil"/>
              <w:bottom w:val="single" w:sz="4" w:space="0" w:color="auto"/>
              <w:right w:val="single" w:sz="6" w:space="0" w:color="000000"/>
            </w:tcBorders>
            <w:shd w:val="clear" w:color="auto" w:fill="auto"/>
          </w:tcPr>
          <w:p w14:paraId="1B572C61" w14:textId="77777777" w:rsidR="00376658" w:rsidRPr="0043519C" w:rsidRDefault="00376658">
            <w:pPr>
              <w:pStyle w:val="TableText"/>
              <w:rPr>
                <w:rFonts w:cs="Times New Roman"/>
                <w:color w:val="auto"/>
                <w:lang w:eastAsia="de-DE"/>
              </w:rPr>
            </w:pPr>
          </w:p>
        </w:tc>
        <w:tc>
          <w:tcPr>
            <w:tcW w:w="2887" w:type="dxa"/>
            <w:gridSpan w:val="5"/>
            <w:tcBorders>
              <w:top w:val="single" w:sz="6" w:space="0" w:color="000000"/>
              <w:left w:val="single" w:sz="6" w:space="0" w:color="000000"/>
              <w:bottom w:val="single" w:sz="6" w:space="0" w:color="000000"/>
              <w:right w:val="single" w:sz="6" w:space="0" w:color="000000"/>
            </w:tcBorders>
            <w:shd w:val="clear" w:color="auto" w:fill="auto"/>
          </w:tcPr>
          <w:p w14:paraId="7A4E484C" w14:textId="77777777" w:rsidR="00376658" w:rsidRPr="0043519C" w:rsidRDefault="002241AB">
            <w:pPr>
              <w:pStyle w:val="TableText"/>
              <w:rPr>
                <w:rFonts w:cs="Times New Roman"/>
                <w:b/>
                <w:bCs/>
                <w:color w:val="auto"/>
                <w:lang w:eastAsia="de-DE"/>
              </w:rPr>
            </w:pPr>
            <w:r w:rsidRPr="0043519C">
              <w:rPr>
                <w:rFonts w:cs="Times New Roman"/>
                <w:b/>
                <w:bCs/>
                <w:color w:val="auto"/>
                <w:lang w:eastAsia="de-DE"/>
              </w:rPr>
              <w:t>Dysfunctional answer</w:t>
            </w:r>
          </w:p>
        </w:tc>
        <w:tc>
          <w:tcPr>
            <w:tcW w:w="136" w:type="dxa"/>
            <w:tcBorders>
              <w:top w:val="single" w:sz="6" w:space="0" w:color="000000"/>
              <w:left w:val="single" w:sz="6" w:space="0" w:color="000000"/>
              <w:bottom w:val="nil"/>
              <w:right w:val="single" w:sz="6" w:space="0" w:color="000000"/>
            </w:tcBorders>
          </w:tcPr>
          <w:p w14:paraId="28387B41" w14:textId="77777777" w:rsidR="00376658" w:rsidRPr="0043519C" w:rsidRDefault="00376658">
            <w:pPr>
              <w:pStyle w:val="TableText"/>
              <w:rPr>
                <w:rFonts w:cs="Times New Roman"/>
                <w:color w:val="auto"/>
                <w:lang w:eastAsia="de-DE"/>
              </w:rPr>
            </w:pPr>
          </w:p>
        </w:tc>
        <w:tc>
          <w:tcPr>
            <w:tcW w:w="2763" w:type="dxa"/>
            <w:tcBorders>
              <w:top w:val="single" w:sz="6" w:space="0" w:color="000000"/>
              <w:left w:val="single" w:sz="6" w:space="0" w:color="000000"/>
              <w:bottom w:val="single" w:sz="6" w:space="0" w:color="000000"/>
              <w:right w:val="single" w:sz="6" w:space="0" w:color="000000"/>
            </w:tcBorders>
          </w:tcPr>
          <w:p w14:paraId="19DD38F8" w14:textId="77777777" w:rsidR="00376658" w:rsidRPr="0043519C" w:rsidRDefault="002241AB">
            <w:pPr>
              <w:pStyle w:val="TableText"/>
              <w:rPr>
                <w:rFonts w:cs="Times New Roman"/>
                <w:b/>
                <w:bCs/>
                <w:color w:val="auto"/>
                <w:lang w:eastAsia="de-DE"/>
              </w:rPr>
            </w:pPr>
            <w:r w:rsidRPr="0043519C">
              <w:rPr>
                <w:rFonts w:cs="Times New Roman"/>
                <w:b/>
                <w:bCs/>
                <w:color w:val="auto"/>
                <w:lang w:eastAsia="de-DE"/>
              </w:rPr>
              <w:t>Legend</w:t>
            </w:r>
          </w:p>
        </w:tc>
      </w:tr>
      <w:tr w:rsidR="00376658" w:rsidRPr="0043519C" w14:paraId="59F0CA4C" w14:textId="77777777">
        <w:trPr>
          <w:trHeight w:val="165"/>
        </w:trPr>
        <w:tc>
          <w:tcPr>
            <w:tcW w:w="3269" w:type="dxa"/>
            <w:gridSpan w:val="2"/>
            <w:vMerge/>
            <w:tcBorders>
              <w:top w:val="single" w:sz="4" w:space="0" w:color="auto"/>
              <w:left w:val="nil"/>
              <w:bottom w:val="single" w:sz="4" w:space="0" w:color="auto"/>
              <w:right w:val="single" w:sz="6" w:space="0" w:color="000000"/>
            </w:tcBorders>
            <w:shd w:val="clear" w:color="auto" w:fill="auto"/>
          </w:tcPr>
          <w:p w14:paraId="4C9E0DA2" w14:textId="77777777" w:rsidR="00376658" w:rsidRPr="0043519C" w:rsidRDefault="00376658">
            <w:pPr>
              <w:pStyle w:val="TableText"/>
              <w:rPr>
                <w:rFonts w:cs="Times New Roman"/>
                <w:color w:val="auto"/>
                <w:lang w:eastAsia="de-DE"/>
              </w:rPr>
            </w:pPr>
          </w:p>
        </w:tc>
        <w:tc>
          <w:tcPr>
            <w:tcW w:w="577" w:type="dxa"/>
            <w:tcBorders>
              <w:top w:val="single" w:sz="6" w:space="0" w:color="000000"/>
              <w:left w:val="single" w:sz="6" w:space="0" w:color="000000"/>
              <w:bottom w:val="single" w:sz="6" w:space="0" w:color="000000"/>
              <w:right w:val="single" w:sz="6" w:space="0" w:color="000000"/>
            </w:tcBorders>
            <w:shd w:val="clear" w:color="auto" w:fill="auto"/>
          </w:tcPr>
          <w:p w14:paraId="667DD75E" w14:textId="77777777" w:rsidR="00376658" w:rsidRPr="0043519C" w:rsidRDefault="002241AB">
            <w:pPr>
              <w:pStyle w:val="TableText"/>
              <w:rPr>
                <w:rFonts w:cs="Times New Roman"/>
                <w:color w:val="auto"/>
                <w:lang w:eastAsia="de-DE"/>
              </w:rPr>
            </w:pPr>
            <w:r w:rsidRPr="0043519C">
              <w:rPr>
                <w:rFonts w:cs="Times New Roman"/>
                <w:color w:val="auto"/>
                <w:lang w:eastAsia="de-DE"/>
              </w:rPr>
              <w:t>(1)</w:t>
            </w:r>
          </w:p>
        </w:tc>
        <w:tc>
          <w:tcPr>
            <w:tcW w:w="577" w:type="dxa"/>
            <w:tcBorders>
              <w:top w:val="single" w:sz="6" w:space="0" w:color="000000"/>
              <w:left w:val="single" w:sz="6" w:space="0" w:color="000000"/>
              <w:bottom w:val="single" w:sz="6" w:space="0" w:color="000000"/>
              <w:right w:val="single" w:sz="6" w:space="0" w:color="000000"/>
            </w:tcBorders>
          </w:tcPr>
          <w:p w14:paraId="04BC10FC" w14:textId="77777777" w:rsidR="00376658" w:rsidRPr="0043519C" w:rsidRDefault="002241AB">
            <w:pPr>
              <w:pStyle w:val="TableText"/>
              <w:rPr>
                <w:rFonts w:cs="Times New Roman"/>
                <w:color w:val="auto"/>
                <w:lang w:eastAsia="de-DE"/>
              </w:rPr>
            </w:pPr>
            <w:r w:rsidRPr="0043519C">
              <w:rPr>
                <w:rFonts w:cs="Times New Roman"/>
                <w:color w:val="auto"/>
                <w:lang w:eastAsia="de-DE"/>
              </w:rPr>
              <w:t>(2)</w:t>
            </w:r>
          </w:p>
        </w:tc>
        <w:tc>
          <w:tcPr>
            <w:tcW w:w="578" w:type="dxa"/>
            <w:tcBorders>
              <w:top w:val="single" w:sz="6" w:space="0" w:color="000000"/>
              <w:left w:val="single" w:sz="6" w:space="0" w:color="000000"/>
              <w:bottom w:val="single" w:sz="6" w:space="0" w:color="000000"/>
              <w:right w:val="single" w:sz="6" w:space="0" w:color="000000"/>
            </w:tcBorders>
          </w:tcPr>
          <w:p w14:paraId="3DE4533D" w14:textId="77777777" w:rsidR="00376658" w:rsidRPr="0043519C" w:rsidRDefault="002241AB">
            <w:pPr>
              <w:pStyle w:val="TableText"/>
              <w:rPr>
                <w:rFonts w:cs="Times New Roman"/>
                <w:color w:val="auto"/>
                <w:lang w:eastAsia="de-DE"/>
              </w:rPr>
            </w:pPr>
            <w:r w:rsidRPr="0043519C">
              <w:rPr>
                <w:rFonts w:cs="Times New Roman"/>
                <w:color w:val="auto"/>
                <w:lang w:eastAsia="de-DE"/>
              </w:rPr>
              <w:t>(3)</w:t>
            </w:r>
          </w:p>
        </w:tc>
        <w:tc>
          <w:tcPr>
            <w:tcW w:w="577" w:type="dxa"/>
            <w:tcBorders>
              <w:top w:val="single" w:sz="6" w:space="0" w:color="000000"/>
              <w:left w:val="single" w:sz="6" w:space="0" w:color="000000"/>
              <w:bottom w:val="single" w:sz="6" w:space="0" w:color="000000"/>
              <w:right w:val="single" w:sz="6" w:space="0" w:color="000000"/>
            </w:tcBorders>
          </w:tcPr>
          <w:p w14:paraId="7B5A0DC5" w14:textId="77777777" w:rsidR="00376658" w:rsidRPr="0043519C" w:rsidRDefault="002241AB">
            <w:pPr>
              <w:pStyle w:val="TableText"/>
              <w:rPr>
                <w:rFonts w:cs="Times New Roman"/>
                <w:color w:val="auto"/>
                <w:lang w:eastAsia="de-DE"/>
              </w:rPr>
            </w:pPr>
            <w:r w:rsidRPr="0043519C">
              <w:rPr>
                <w:rFonts w:cs="Times New Roman"/>
                <w:color w:val="auto"/>
                <w:lang w:eastAsia="de-DE"/>
              </w:rPr>
              <w:t>(4)</w:t>
            </w:r>
          </w:p>
        </w:tc>
        <w:tc>
          <w:tcPr>
            <w:tcW w:w="578" w:type="dxa"/>
            <w:tcBorders>
              <w:top w:val="single" w:sz="6" w:space="0" w:color="000000"/>
              <w:left w:val="single" w:sz="6" w:space="0" w:color="000000"/>
              <w:bottom w:val="single" w:sz="6" w:space="0" w:color="000000"/>
              <w:right w:val="single" w:sz="6" w:space="0" w:color="000000"/>
            </w:tcBorders>
          </w:tcPr>
          <w:p w14:paraId="48CF2AC3" w14:textId="77777777" w:rsidR="00376658" w:rsidRPr="0043519C" w:rsidRDefault="002241AB">
            <w:pPr>
              <w:pStyle w:val="TableText"/>
              <w:rPr>
                <w:rFonts w:cs="Times New Roman"/>
                <w:color w:val="auto"/>
                <w:lang w:eastAsia="de-DE"/>
              </w:rPr>
            </w:pPr>
            <w:r w:rsidRPr="0043519C">
              <w:rPr>
                <w:rFonts w:cs="Times New Roman"/>
                <w:color w:val="auto"/>
                <w:lang w:eastAsia="de-DE"/>
              </w:rPr>
              <w:t>(5)</w:t>
            </w:r>
          </w:p>
        </w:tc>
        <w:tc>
          <w:tcPr>
            <w:tcW w:w="136" w:type="dxa"/>
            <w:tcBorders>
              <w:top w:val="nil"/>
              <w:left w:val="single" w:sz="6" w:space="0" w:color="000000"/>
              <w:bottom w:val="nil"/>
              <w:right w:val="single" w:sz="6" w:space="0" w:color="000000"/>
            </w:tcBorders>
          </w:tcPr>
          <w:p w14:paraId="4EA85FC5" w14:textId="77777777" w:rsidR="00376658" w:rsidRPr="0043519C" w:rsidRDefault="00376658">
            <w:pPr>
              <w:pStyle w:val="TableText"/>
              <w:rPr>
                <w:rFonts w:cs="Times New Roman"/>
                <w:color w:val="auto"/>
                <w:lang w:eastAsia="de-DE"/>
              </w:rPr>
            </w:pPr>
          </w:p>
        </w:tc>
        <w:tc>
          <w:tcPr>
            <w:tcW w:w="2763" w:type="dxa"/>
            <w:vMerge w:val="restart"/>
            <w:tcBorders>
              <w:top w:val="single" w:sz="6" w:space="0" w:color="000000"/>
              <w:left w:val="single" w:sz="6" w:space="0" w:color="000000"/>
              <w:right w:val="single" w:sz="6" w:space="0" w:color="000000"/>
            </w:tcBorders>
          </w:tcPr>
          <w:p w14:paraId="2C6ED5BE" w14:textId="77777777" w:rsidR="00376658" w:rsidRPr="0043519C" w:rsidRDefault="002241AB">
            <w:pPr>
              <w:pStyle w:val="TableText"/>
              <w:rPr>
                <w:rFonts w:cs="Times New Roman"/>
                <w:color w:val="auto"/>
                <w:lang w:eastAsia="de-DE"/>
              </w:rPr>
            </w:pPr>
            <w:r w:rsidRPr="005B252F">
              <w:rPr>
                <w:rFonts w:cs="Times New Roman"/>
                <w:i/>
                <w:iCs/>
                <w:color w:val="auto"/>
                <w:lang w:eastAsia="de-DE"/>
              </w:rPr>
              <w:t>O</w:t>
            </w:r>
            <w:r w:rsidRPr="0043519C">
              <w:rPr>
                <w:rFonts w:cs="Times New Roman"/>
                <w:color w:val="auto"/>
                <w:lang w:eastAsia="de-DE"/>
              </w:rPr>
              <w:t xml:space="preserve"> = One-dimensional </w:t>
            </w:r>
          </w:p>
          <w:p w14:paraId="330AB74F" w14:textId="77777777" w:rsidR="00376658" w:rsidRPr="0043519C" w:rsidRDefault="002241AB">
            <w:pPr>
              <w:pStyle w:val="TableText"/>
              <w:rPr>
                <w:rFonts w:cs="Times New Roman"/>
                <w:color w:val="auto"/>
                <w:lang w:eastAsia="de-DE"/>
              </w:rPr>
            </w:pPr>
            <w:r w:rsidRPr="005B252F">
              <w:rPr>
                <w:rFonts w:cs="Times New Roman"/>
                <w:i/>
                <w:iCs/>
                <w:color w:val="auto"/>
                <w:lang w:eastAsia="de-DE"/>
              </w:rPr>
              <w:t>A</w:t>
            </w:r>
            <w:r w:rsidRPr="0043519C">
              <w:rPr>
                <w:rFonts w:cs="Times New Roman"/>
                <w:color w:val="auto"/>
                <w:lang w:eastAsia="de-DE"/>
              </w:rPr>
              <w:t xml:space="preserve"> = Attractive </w:t>
            </w:r>
          </w:p>
          <w:p w14:paraId="3D273102" w14:textId="77777777" w:rsidR="00376658" w:rsidRPr="0043519C" w:rsidRDefault="002241AB">
            <w:pPr>
              <w:pStyle w:val="TableText"/>
              <w:rPr>
                <w:rFonts w:cs="Times New Roman"/>
                <w:color w:val="auto"/>
                <w:lang w:eastAsia="de-DE"/>
              </w:rPr>
            </w:pPr>
            <w:r w:rsidRPr="005B252F">
              <w:rPr>
                <w:rFonts w:cs="Times New Roman"/>
                <w:i/>
                <w:iCs/>
                <w:color w:val="auto"/>
                <w:lang w:eastAsia="de-DE"/>
              </w:rPr>
              <w:t>M</w:t>
            </w:r>
            <w:r w:rsidRPr="0043519C">
              <w:rPr>
                <w:rFonts w:cs="Times New Roman"/>
                <w:color w:val="auto"/>
                <w:lang w:eastAsia="de-DE"/>
              </w:rPr>
              <w:t xml:space="preserve"> = Must-be</w:t>
            </w:r>
          </w:p>
          <w:p w14:paraId="238FF55E" w14:textId="77777777" w:rsidR="00376658" w:rsidRPr="0043519C" w:rsidRDefault="002241AB">
            <w:pPr>
              <w:pStyle w:val="TableText"/>
              <w:rPr>
                <w:rFonts w:cs="Times New Roman"/>
                <w:color w:val="auto"/>
                <w:lang w:eastAsia="de-DE"/>
              </w:rPr>
            </w:pPr>
            <w:r w:rsidRPr="005B252F">
              <w:rPr>
                <w:rFonts w:cs="Times New Roman"/>
                <w:i/>
                <w:iCs/>
                <w:color w:val="auto"/>
                <w:lang w:eastAsia="de-DE"/>
              </w:rPr>
              <w:t>I</w:t>
            </w:r>
            <w:r w:rsidRPr="0043519C">
              <w:rPr>
                <w:rFonts w:cs="Times New Roman"/>
                <w:color w:val="auto"/>
                <w:lang w:eastAsia="de-DE"/>
              </w:rPr>
              <w:t xml:space="preserve">   = Indifferent </w:t>
            </w:r>
          </w:p>
          <w:p w14:paraId="64C4D03E" w14:textId="77777777" w:rsidR="00376658" w:rsidRPr="0043519C" w:rsidRDefault="002241AB">
            <w:pPr>
              <w:pStyle w:val="TableText"/>
              <w:rPr>
                <w:rFonts w:cs="Times New Roman"/>
                <w:color w:val="auto"/>
                <w:lang w:eastAsia="de-DE"/>
              </w:rPr>
            </w:pPr>
            <w:r w:rsidRPr="005B252F">
              <w:rPr>
                <w:rFonts w:cs="Times New Roman"/>
                <w:i/>
                <w:iCs/>
                <w:color w:val="auto"/>
                <w:lang w:eastAsia="de-DE"/>
              </w:rPr>
              <w:t>R</w:t>
            </w:r>
            <w:r w:rsidRPr="0043519C">
              <w:rPr>
                <w:rFonts w:cs="Times New Roman"/>
                <w:color w:val="auto"/>
                <w:lang w:eastAsia="de-DE"/>
              </w:rPr>
              <w:t xml:space="preserve"> = Reverse</w:t>
            </w:r>
          </w:p>
          <w:p w14:paraId="6D75C418" w14:textId="77777777" w:rsidR="00376658" w:rsidRPr="0043519C" w:rsidRDefault="002241AB">
            <w:pPr>
              <w:pStyle w:val="TableText"/>
              <w:rPr>
                <w:rFonts w:cs="Times New Roman"/>
                <w:color w:val="auto"/>
                <w:lang w:eastAsia="de-DE"/>
              </w:rPr>
            </w:pPr>
            <w:r w:rsidRPr="005B252F">
              <w:rPr>
                <w:rFonts w:cs="Times New Roman"/>
                <w:i/>
                <w:iCs/>
                <w:color w:val="auto"/>
                <w:lang w:eastAsia="de-DE"/>
              </w:rPr>
              <w:t xml:space="preserve">Q </w:t>
            </w:r>
            <w:r w:rsidRPr="0043519C">
              <w:rPr>
                <w:rFonts w:cs="Times New Roman"/>
                <w:color w:val="auto"/>
                <w:lang w:eastAsia="de-DE"/>
              </w:rPr>
              <w:t>= Questionable result</w:t>
            </w:r>
          </w:p>
        </w:tc>
      </w:tr>
      <w:tr w:rsidR="00376658" w:rsidRPr="0043519C" w14:paraId="5706306B" w14:textId="77777777">
        <w:trPr>
          <w:cantSplit/>
          <w:trHeight w:val="20"/>
        </w:trPr>
        <w:tc>
          <w:tcPr>
            <w:tcW w:w="552" w:type="dxa"/>
            <w:vMerge w:val="restart"/>
            <w:tcBorders>
              <w:top w:val="single" w:sz="4" w:space="0" w:color="auto"/>
              <w:left w:val="single" w:sz="6" w:space="0" w:color="000000"/>
              <w:right w:val="single" w:sz="6" w:space="0" w:color="000000"/>
            </w:tcBorders>
            <w:shd w:val="clear" w:color="auto" w:fill="auto"/>
            <w:textDirection w:val="btLr"/>
            <w:vAlign w:val="center"/>
          </w:tcPr>
          <w:p w14:paraId="058DAFF0" w14:textId="77777777" w:rsidR="00376658" w:rsidRPr="0043519C" w:rsidRDefault="002241AB">
            <w:pPr>
              <w:pStyle w:val="TableText"/>
              <w:rPr>
                <w:rFonts w:cs="Times New Roman"/>
                <w:b/>
                <w:bCs/>
                <w:color w:val="auto"/>
              </w:rPr>
            </w:pPr>
            <w:r w:rsidRPr="0043519C">
              <w:rPr>
                <w:rFonts w:cs="Times New Roman"/>
                <w:b/>
                <w:bCs/>
                <w:color w:val="auto"/>
              </w:rPr>
              <w:t>Functional answer</w:t>
            </w:r>
          </w:p>
        </w:tc>
        <w:tc>
          <w:tcPr>
            <w:tcW w:w="2717" w:type="dxa"/>
            <w:tcBorders>
              <w:top w:val="single" w:sz="4" w:space="0" w:color="auto"/>
              <w:left w:val="single" w:sz="6" w:space="0" w:color="000000"/>
              <w:bottom w:val="single" w:sz="6" w:space="0" w:color="000000"/>
              <w:right w:val="single" w:sz="6" w:space="0" w:color="000000"/>
            </w:tcBorders>
            <w:shd w:val="clear" w:color="auto" w:fill="auto"/>
            <w:vAlign w:val="center"/>
          </w:tcPr>
          <w:p w14:paraId="27A33400" w14:textId="77777777" w:rsidR="00376658" w:rsidRPr="0043519C" w:rsidRDefault="002241AB">
            <w:pPr>
              <w:pStyle w:val="TableText"/>
              <w:rPr>
                <w:rFonts w:cs="Times New Roman"/>
                <w:color w:val="auto"/>
                <w:lang w:eastAsia="de-DE"/>
              </w:rPr>
            </w:pPr>
            <w:r w:rsidRPr="0043519C">
              <w:rPr>
                <w:rFonts w:cs="Times New Roman"/>
                <w:color w:val="auto"/>
                <w:lang w:eastAsia="de-DE"/>
              </w:rPr>
              <w:t>I like it that way. (1)</w:t>
            </w:r>
          </w:p>
        </w:tc>
        <w:tc>
          <w:tcPr>
            <w:tcW w:w="57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B0EA51D" w14:textId="77777777" w:rsidR="00376658" w:rsidRPr="0043519C" w:rsidRDefault="002241AB">
            <w:pPr>
              <w:pStyle w:val="TableText"/>
              <w:rPr>
                <w:rFonts w:cs="Times New Roman"/>
                <w:color w:val="auto"/>
                <w:lang w:eastAsia="de-DE"/>
              </w:rPr>
            </w:pPr>
            <w:r w:rsidRPr="0043519C">
              <w:rPr>
                <w:rFonts w:cs="Times New Roman"/>
                <w:color w:val="auto"/>
                <w:lang w:eastAsia="de-DE"/>
              </w:rPr>
              <w:t>Q</w:t>
            </w:r>
          </w:p>
        </w:tc>
        <w:tc>
          <w:tcPr>
            <w:tcW w:w="577" w:type="dxa"/>
            <w:tcBorders>
              <w:top w:val="single" w:sz="6" w:space="0" w:color="000000"/>
              <w:left w:val="single" w:sz="6" w:space="0" w:color="000000"/>
              <w:bottom w:val="single" w:sz="6" w:space="0" w:color="000000"/>
              <w:right w:val="single" w:sz="6" w:space="0" w:color="000000"/>
            </w:tcBorders>
            <w:vAlign w:val="center"/>
          </w:tcPr>
          <w:p w14:paraId="3BE11D75" w14:textId="77777777" w:rsidR="00376658" w:rsidRPr="0043519C" w:rsidRDefault="002241AB">
            <w:pPr>
              <w:pStyle w:val="TableText"/>
              <w:rPr>
                <w:rFonts w:cs="Times New Roman"/>
                <w:color w:val="auto"/>
                <w:lang w:eastAsia="de-DE"/>
              </w:rPr>
            </w:pPr>
            <w:r w:rsidRPr="0043519C">
              <w:rPr>
                <w:rFonts w:cs="Times New Roman"/>
                <w:color w:val="auto"/>
                <w:lang w:eastAsia="de-DE"/>
              </w:rPr>
              <w:t>A</w:t>
            </w:r>
          </w:p>
        </w:tc>
        <w:tc>
          <w:tcPr>
            <w:tcW w:w="578" w:type="dxa"/>
            <w:tcBorders>
              <w:top w:val="single" w:sz="6" w:space="0" w:color="000000"/>
              <w:left w:val="single" w:sz="6" w:space="0" w:color="000000"/>
              <w:bottom w:val="single" w:sz="6" w:space="0" w:color="000000"/>
              <w:right w:val="single" w:sz="6" w:space="0" w:color="000000"/>
            </w:tcBorders>
            <w:vAlign w:val="center"/>
          </w:tcPr>
          <w:p w14:paraId="4633D5C3" w14:textId="77777777" w:rsidR="00376658" w:rsidRPr="0043519C" w:rsidRDefault="002241AB">
            <w:pPr>
              <w:pStyle w:val="TableText"/>
              <w:rPr>
                <w:rFonts w:cs="Times New Roman"/>
                <w:color w:val="auto"/>
                <w:lang w:eastAsia="de-DE"/>
              </w:rPr>
            </w:pPr>
            <w:r w:rsidRPr="0043519C">
              <w:rPr>
                <w:rFonts w:cs="Times New Roman"/>
                <w:color w:val="auto"/>
                <w:lang w:eastAsia="de-DE"/>
              </w:rPr>
              <w:t>A</w:t>
            </w:r>
          </w:p>
        </w:tc>
        <w:tc>
          <w:tcPr>
            <w:tcW w:w="577" w:type="dxa"/>
            <w:tcBorders>
              <w:top w:val="single" w:sz="6" w:space="0" w:color="000000"/>
              <w:left w:val="single" w:sz="6" w:space="0" w:color="000000"/>
              <w:bottom w:val="single" w:sz="6" w:space="0" w:color="000000"/>
              <w:right w:val="single" w:sz="6" w:space="0" w:color="000000"/>
            </w:tcBorders>
            <w:vAlign w:val="center"/>
          </w:tcPr>
          <w:p w14:paraId="4D9C85E3" w14:textId="77777777" w:rsidR="00376658" w:rsidRPr="0043519C" w:rsidRDefault="002241AB">
            <w:pPr>
              <w:pStyle w:val="TableText"/>
              <w:rPr>
                <w:rFonts w:cs="Times New Roman"/>
                <w:color w:val="auto"/>
                <w:lang w:eastAsia="de-DE"/>
              </w:rPr>
            </w:pPr>
            <w:r w:rsidRPr="0043519C">
              <w:rPr>
                <w:rFonts w:cs="Times New Roman"/>
                <w:color w:val="auto"/>
                <w:lang w:eastAsia="de-DE"/>
              </w:rPr>
              <w:t>A</w:t>
            </w:r>
          </w:p>
        </w:tc>
        <w:tc>
          <w:tcPr>
            <w:tcW w:w="578" w:type="dxa"/>
            <w:tcBorders>
              <w:top w:val="single" w:sz="6" w:space="0" w:color="000000"/>
              <w:left w:val="single" w:sz="6" w:space="0" w:color="000000"/>
              <w:bottom w:val="single" w:sz="6" w:space="0" w:color="000000"/>
              <w:right w:val="single" w:sz="6" w:space="0" w:color="000000"/>
            </w:tcBorders>
            <w:vAlign w:val="center"/>
          </w:tcPr>
          <w:p w14:paraId="08C92C76" w14:textId="77777777" w:rsidR="00376658" w:rsidRPr="0043519C" w:rsidRDefault="002241AB">
            <w:pPr>
              <w:pStyle w:val="TableText"/>
              <w:rPr>
                <w:rFonts w:cs="Times New Roman"/>
                <w:color w:val="auto"/>
                <w:lang w:eastAsia="de-DE"/>
              </w:rPr>
            </w:pPr>
            <w:r w:rsidRPr="0043519C">
              <w:rPr>
                <w:rFonts w:cs="Times New Roman"/>
                <w:color w:val="auto"/>
                <w:lang w:eastAsia="de-DE"/>
              </w:rPr>
              <w:t>O</w:t>
            </w:r>
          </w:p>
        </w:tc>
        <w:tc>
          <w:tcPr>
            <w:tcW w:w="136" w:type="dxa"/>
            <w:tcBorders>
              <w:top w:val="nil"/>
              <w:left w:val="single" w:sz="6" w:space="0" w:color="000000"/>
              <w:bottom w:val="nil"/>
              <w:right w:val="single" w:sz="6" w:space="0" w:color="000000"/>
            </w:tcBorders>
          </w:tcPr>
          <w:p w14:paraId="28BB59ED" w14:textId="77777777" w:rsidR="00376658" w:rsidRPr="0043519C" w:rsidRDefault="00376658">
            <w:pPr>
              <w:pStyle w:val="TableText"/>
              <w:rPr>
                <w:rFonts w:cs="Times New Roman"/>
                <w:color w:val="auto"/>
                <w:lang w:eastAsia="de-DE"/>
              </w:rPr>
            </w:pPr>
          </w:p>
        </w:tc>
        <w:tc>
          <w:tcPr>
            <w:tcW w:w="2763" w:type="dxa"/>
            <w:vMerge/>
            <w:tcBorders>
              <w:left w:val="single" w:sz="6" w:space="0" w:color="000000"/>
              <w:right w:val="single" w:sz="6" w:space="0" w:color="000000"/>
            </w:tcBorders>
          </w:tcPr>
          <w:p w14:paraId="36758F46" w14:textId="77777777" w:rsidR="00376658" w:rsidRPr="0043519C" w:rsidRDefault="00376658">
            <w:pPr>
              <w:spacing w:before="100" w:beforeAutospacing="1" w:after="100" w:afterAutospacing="1" w:line="259" w:lineRule="auto"/>
              <w:textAlignment w:val="baseline"/>
              <w:rPr>
                <w:lang w:eastAsia="de-DE"/>
              </w:rPr>
            </w:pPr>
          </w:p>
        </w:tc>
      </w:tr>
      <w:tr w:rsidR="00376658" w:rsidRPr="0043519C" w14:paraId="688FF07C" w14:textId="77777777">
        <w:trPr>
          <w:cantSplit/>
          <w:trHeight w:val="20"/>
        </w:trPr>
        <w:tc>
          <w:tcPr>
            <w:tcW w:w="552" w:type="dxa"/>
            <w:vMerge/>
            <w:tcBorders>
              <w:left w:val="single" w:sz="6" w:space="0" w:color="000000"/>
              <w:right w:val="single" w:sz="6" w:space="0" w:color="000000"/>
            </w:tcBorders>
            <w:shd w:val="clear" w:color="auto" w:fill="auto"/>
          </w:tcPr>
          <w:p w14:paraId="237C575C" w14:textId="77777777" w:rsidR="00376658" w:rsidRPr="0043519C" w:rsidRDefault="00376658">
            <w:pPr>
              <w:spacing w:before="100" w:beforeAutospacing="1" w:after="100" w:afterAutospacing="1"/>
              <w:textAlignment w:val="baseline"/>
              <w:rPr>
                <w:lang w:eastAsia="de-DE"/>
              </w:rPr>
            </w:pPr>
          </w:p>
        </w:tc>
        <w:tc>
          <w:tcPr>
            <w:tcW w:w="271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43019C5" w14:textId="77777777" w:rsidR="00376658" w:rsidRPr="0043519C" w:rsidRDefault="002241AB">
            <w:pPr>
              <w:pStyle w:val="TableText"/>
              <w:rPr>
                <w:rFonts w:cs="Times New Roman"/>
                <w:color w:val="auto"/>
                <w:lang w:eastAsia="de-DE"/>
              </w:rPr>
            </w:pPr>
            <w:r w:rsidRPr="0043519C">
              <w:rPr>
                <w:rFonts w:cs="Times New Roman"/>
                <w:color w:val="auto"/>
                <w:lang w:eastAsia="de-DE"/>
              </w:rPr>
              <w:t>It must be that way. (2)</w:t>
            </w:r>
          </w:p>
        </w:tc>
        <w:tc>
          <w:tcPr>
            <w:tcW w:w="57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45980FE" w14:textId="77777777" w:rsidR="00376658" w:rsidRPr="0043519C" w:rsidRDefault="002241AB">
            <w:pPr>
              <w:pStyle w:val="TableText"/>
              <w:rPr>
                <w:rFonts w:cs="Times New Roman"/>
                <w:color w:val="auto"/>
                <w:lang w:eastAsia="de-DE"/>
              </w:rPr>
            </w:pPr>
            <w:r w:rsidRPr="0043519C">
              <w:rPr>
                <w:rFonts w:cs="Times New Roman"/>
                <w:color w:val="auto"/>
                <w:lang w:eastAsia="de-DE"/>
              </w:rPr>
              <w:t>R</w:t>
            </w:r>
          </w:p>
        </w:tc>
        <w:tc>
          <w:tcPr>
            <w:tcW w:w="577" w:type="dxa"/>
            <w:tcBorders>
              <w:top w:val="single" w:sz="6" w:space="0" w:color="000000"/>
              <w:left w:val="single" w:sz="6" w:space="0" w:color="000000"/>
              <w:bottom w:val="single" w:sz="6" w:space="0" w:color="000000"/>
              <w:right w:val="single" w:sz="6" w:space="0" w:color="000000"/>
            </w:tcBorders>
            <w:vAlign w:val="center"/>
          </w:tcPr>
          <w:p w14:paraId="28B675CE"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8" w:type="dxa"/>
            <w:tcBorders>
              <w:top w:val="single" w:sz="6" w:space="0" w:color="000000"/>
              <w:left w:val="single" w:sz="6" w:space="0" w:color="000000"/>
              <w:bottom w:val="single" w:sz="6" w:space="0" w:color="000000"/>
              <w:right w:val="single" w:sz="6" w:space="0" w:color="000000"/>
            </w:tcBorders>
            <w:vAlign w:val="center"/>
          </w:tcPr>
          <w:p w14:paraId="7AD2181B"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7" w:type="dxa"/>
            <w:tcBorders>
              <w:top w:val="single" w:sz="6" w:space="0" w:color="000000"/>
              <w:left w:val="single" w:sz="6" w:space="0" w:color="000000"/>
              <w:bottom w:val="single" w:sz="6" w:space="0" w:color="000000"/>
              <w:right w:val="single" w:sz="6" w:space="0" w:color="000000"/>
            </w:tcBorders>
            <w:vAlign w:val="center"/>
          </w:tcPr>
          <w:p w14:paraId="68F3AD75"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8" w:type="dxa"/>
            <w:tcBorders>
              <w:top w:val="single" w:sz="6" w:space="0" w:color="000000"/>
              <w:left w:val="single" w:sz="6" w:space="0" w:color="000000"/>
              <w:bottom w:val="single" w:sz="6" w:space="0" w:color="000000"/>
              <w:right w:val="single" w:sz="6" w:space="0" w:color="000000"/>
            </w:tcBorders>
            <w:vAlign w:val="center"/>
          </w:tcPr>
          <w:p w14:paraId="67523FD6" w14:textId="77777777" w:rsidR="00376658" w:rsidRPr="0043519C" w:rsidRDefault="002241AB">
            <w:pPr>
              <w:pStyle w:val="TableText"/>
              <w:rPr>
                <w:rFonts w:cs="Times New Roman"/>
                <w:color w:val="auto"/>
                <w:lang w:eastAsia="de-DE"/>
              </w:rPr>
            </w:pPr>
            <w:r w:rsidRPr="0043519C">
              <w:rPr>
                <w:rFonts w:cs="Times New Roman"/>
                <w:color w:val="auto"/>
                <w:lang w:eastAsia="de-DE"/>
              </w:rPr>
              <w:t>M</w:t>
            </w:r>
          </w:p>
        </w:tc>
        <w:tc>
          <w:tcPr>
            <w:tcW w:w="136" w:type="dxa"/>
            <w:tcBorders>
              <w:top w:val="nil"/>
              <w:left w:val="single" w:sz="6" w:space="0" w:color="000000"/>
              <w:bottom w:val="nil"/>
              <w:right w:val="single" w:sz="6" w:space="0" w:color="000000"/>
            </w:tcBorders>
          </w:tcPr>
          <w:p w14:paraId="5967E8E1" w14:textId="77777777" w:rsidR="00376658" w:rsidRPr="0043519C" w:rsidRDefault="00376658">
            <w:pPr>
              <w:pStyle w:val="TableText"/>
              <w:rPr>
                <w:rFonts w:cs="Times New Roman"/>
                <w:color w:val="auto"/>
                <w:lang w:eastAsia="de-DE"/>
              </w:rPr>
            </w:pPr>
          </w:p>
        </w:tc>
        <w:tc>
          <w:tcPr>
            <w:tcW w:w="2763" w:type="dxa"/>
            <w:vMerge/>
            <w:tcBorders>
              <w:left w:val="single" w:sz="6" w:space="0" w:color="000000"/>
              <w:right w:val="single" w:sz="6" w:space="0" w:color="000000"/>
            </w:tcBorders>
          </w:tcPr>
          <w:p w14:paraId="025DEE69" w14:textId="77777777" w:rsidR="00376658" w:rsidRPr="0043519C" w:rsidRDefault="00376658">
            <w:pPr>
              <w:spacing w:before="100" w:beforeAutospacing="1" w:after="100" w:afterAutospacing="1" w:line="259" w:lineRule="auto"/>
              <w:textAlignment w:val="baseline"/>
              <w:rPr>
                <w:lang w:eastAsia="de-DE"/>
              </w:rPr>
            </w:pPr>
          </w:p>
        </w:tc>
      </w:tr>
      <w:tr w:rsidR="00376658" w:rsidRPr="0043519C" w14:paraId="7ADC5A8E" w14:textId="77777777">
        <w:trPr>
          <w:cantSplit/>
          <w:trHeight w:val="20"/>
        </w:trPr>
        <w:tc>
          <w:tcPr>
            <w:tcW w:w="552" w:type="dxa"/>
            <w:vMerge/>
            <w:tcBorders>
              <w:left w:val="single" w:sz="6" w:space="0" w:color="000000"/>
              <w:right w:val="single" w:sz="6" w:space="0" w:color="000000"/>
            </w:tcBorders>
            <w:shd w:val="clear" w:color="auto" w:fill="auto"/>
          </w:tcPr>
          <w:p w14:paraId="7509A3AE" w14:textId="77777777" w:rsidR="00376658" w:rsidRPr="0043519C" w:rsidRDefault="00376658">
            <w:pPr>
              <w:spacing w:before="100" w:beforeAutospacing="1" w:after="100" w:afterAutospacing="1"/>
              <w:textAlignment w:val="baseline"/>
              <w:rPr>
                <w:lang w:eastAsia="de-DE"/>
              </w:rPr>
            </w:pPr>
          </w:p>
        </w:tc>
        <w:tc>
          <w:tcPr>
            <w:tcW w:w="271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DD94ADE" w14:textId="77777777" w:rsidR="00376658" w:rsidRPr="0043519C" w:rsidRDefault="002241AB">
            <w:pPr>
              <w:pStyle w:val="TableText"/>
              <w:rPr>
                <w:rFonts w:cs="Times New Roman"/>
                <w:color w:val="auto"/>
                <w:lang w:eastAsia="de-DE"/>
              </w:rPr>
            </w:pPr>
            <w:r w:rsidRPr="0043519C">
              <w:rPr>
                <w:rFonts w:cs="Times New Roman"/>
                <w:color w:val="auto"/>
                <w:lang w:eastAsia="de-DE"/>
              </w:rPr>
              <w:t>I am neutral. (3)</w:t>
            </w:r>
          </w:p>
        </w:tc>
        <w:tc>
          <w:tcPr>
            <w:tcW w:w="57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419D57A" w14:textId="77777777" w:rsidR="00376658" w:rsidRPr="0043519C" w:rsidRDefault="002241AB">
            <w:pPr>
              <w:pStyle w:val="TableText"/>
              <w:rPr>
                <w:rFonts w:cs="Times New Roman"/>
                <w:color w:val="auto"/>
                <w:lang w:eastAsia="de-DE"/>
              </w:rPr>
            </w:pPr>
            <w:r w:rsidRPr="0043519C">
              <w:rPr>
                <w:rFonts w:cs="Times New Roman"/>
                <w:color w:val="auto"/>
                <w:lang w:eastAsia="de-DE"/>
              </w:rPr>
              <w:t>R</w:t>
            </w:r>
          </w:p>
        </w:tc>
        <w:tc>
          <w:tcPr>
            <w:tcW w:w="577" w:type="dxa"/>
            <w:tcBorders>
              <w:top w:val="single" w:sz="6" w:space="0" w:color="000000"/>
              <w:left w:val="single" w:sz="6" w:space="0" w:color="000000"/>
              <w:bottom w:val="single" w:sz="6" w:space="0" w:color="000000"/>
              <w:right w:val="single" w:sz="6" w:space="0" w:color="000000"/>
            </w:tcBorders>
            <w:vAlign w:val="center"/>
          </w:tcPr>
          <w:p w14:paraId="4E1F9751"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8" w:type="dxa"/>
            <w:tcBorders>
              <w:top w:val="single" w:sz="6" w:space="0" w:color="000000"/>
              <w:left w:val="single" w:sz="6" w:space="0" w:color="000000"/>
              <w:bottom w:val="single" w:sz="6" w:space="0" w:color="000000"/>
              <w:right w:val="single" w:sz="6" w:space="0" w:color="000000"/>
            </w:tcBorders>
            <w:vAlign w:val="center"/>
          </w:tcPr>
          <w:p w14:paraId="2CFCCAC7"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7" w:type="dxa"/>
            <w:tcBorders>
              <w:top w:val="single" w:sz="6" w:space="0" w:color="000000"/>
              <w:left w:val="single" w:sz="6" w:space="0" w:color="000000"/>
              <w:bottom w:val="single" w:sz="6" w:space="0" w:color="000000"/>
              <w:right w:val="single" w:sz="6" w:space="0" w:color="000000"/>
            </w:tcBorders>
            <w:vAlign w:val="center"/>
          </w:tcPr>
          <w:p w14:paraId="78FC11A7"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8" w:type="dxa"/>
            <w:tcBorders>
              <w:top w:val="single" w:sz="6" w:space="0" w:color="000000"/>
              <w:left w:val="single" w:sz="6" w:space="0" w:color="000000"/>
              <w:bottom w:val="single" w:sz="6" w:space="0" w:color="000000"/>
              <w:right w:val="single" w:sz="6" w:space="0" w:color="000000"/>
            </w:tcBorders>
            <w:vAlign w:val="center"/>
          </w:tcPr>
          <w:p w14:paraId="793E19F1" w14:textId="77777777" w:rsidR="00376658" w:rsidRPr="0043519C" w:rsidRDefault="002241AB">
            <w:pPr>
              <w:pStyle w:val="TableText"/>
              <w:rPr>
                <w:rFonts w:cs="Times New Roman"/>
                <w:color w:val="auto"/>
                <w:lang w:eastAsia="de-DE"/>
              </w:rPr>
            </w:pPr>
            <w:r w:rsidRPr="0043519C">
              <w:rPr>
                <w:rFonts w:cs="Times New Roman"/>
                <w:color w:val="auto"/>
                <w:lang w:eastAsia="de-DE"/>
              </w:rPr>
              <w:t>M</w:t>
            </w:r>
          </w:p>
        </w:tc>
        <w:tc>
          <w:tcPr>
            <w:tcW w:w="136" w:type="dxa"/>
            <w:tcBorders>
              <w:top w:val="nil"/>
              <w:left w:val="single" w:sz="6" w:space="0" w:color="000000"/>
              <w:bottom w:val="nil"/>
              <w:right w:val="single" w:sz="6" w:space="0" w:color="000000"/>
            </w:tcBorders>
          </w:tcPr>
          <w:p w14:paraId="5E763081" w14:textId="77777777" w:rsidR="00376658" w:rsidRPr="0043519C" w:rsidRDefault="00376658">
            <w:pPr>
              <w:pStyle w:val="TableText"/>
              <w:rPr>
                <w:rFonts w:cs="Times New Roman"/>
                <w:color w:val="auto"/>
                <w:lang w:eastAsia="de-DE"/>
              </w:rPr>
            </w:pPr>
          </w:p>
        </w:tc>
        <w:tc>
          <w:tcPr>
            <w:tcW w:w="2763" w:type="dxa"/>
            <w:vMerge/>
            <w:tcBorders>
              <w:left w:val="single" w:sz="6" w:space="0" w:color="000000"/>
              <w:right w:val="single" w:sz="6" w:space="0" w:color="000000"/>
            </w:tcBorders>
          </w:tcPr>
          <w:p w14:paraId="772FABBD" w14:textId="77777777" w:rsidR="00376658" w:rsidRPr="0043519C" w:rsidRDefault="00376658">
            <w:pPr>
              <w:spacing w:before="100" w:beforeAutospacing="1" w:after="100" w:afterAutospacing="1" w:line="259" w:lineRule="auto"/>
              <w:textAlignment w:val="baseline"/>
              <w:rPr>
                <w:lang w:eastAsia="de-DE"/>
              </w:rPr>
            </w:pPr>
          </w:p>
        </w:tc>
      </w:tr>
      <w:tr w:rsidR="00376658" w:rsidRPr="0043519C" w14:paraId="5B66374A" w14:textId="77777777">
        <w:trPr>
          <w:cantSplit/>
          <w:trHeight w:val="20"/>
        </w:trPr>
        <w:tc>
          <w:tcPr>
            <w:tcW w:w="552" w:type="dxa"/>
            <w:vMerge/>
            <w:tcBorders>
              <w:left w:val="single" w:sz="6" w:space="0" w:color="000000"/>
              <w:right w:val="single" w:sz="6" w:space="0" w:color="000000"/>
            </w:tcBorders>
            <w:shd w:val="clear" w:color="auto" w:fill="auto"/>
          </w:tcPr>
          <w:p w14:paraId="728B052D" w14:textId="77777777" w:rsidR="00376658" w:rsidRPr="0043519C" w:rsidRDefault="00376658">
            <w:pPr>
              <w:spacing w:before="100" w:beforeAutospacing="1" w:after="100" w:afterAutospacing="1"/>
              <w:textAlignment w:val="baseline"/>
              <w:rPr>
                <w:lang w:eastAsia="de-DE"/>
              </w:rPr>
            </w:pPr>
          </w:p>
        </w:tc>
        <w:tc>
          <w:tcPr>
            <w:tcW w:w="271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A527879" w14:textId="77777777" w:rsidR="00376658" w:rsidRPr="0043519C" w:rsidRDefault="002241AB">
            <w:pPr>
              <w:pStyle w:val="TableText"/>
              <w:rPr>
                <w:rFonts w:cs="Times New Roman"/>
                <w:color w:val="auto"/>
                <w:lang w:eastAsia="de-DE"/>
              </w:rPr>
            </w:pPr>
            <w:r w:rsidRPr="0043519C">
              <w:rPr>
                <w:rFonts w:cs="Times New Roman"/>
                <w:color w:val="auto"/>
                <w:lang w:eastAsia="de-DE"/>
              </w:rPr>
              <w:t>I can live with it that way. (4)</w:t>
            </w:r>
          </w:p>
        </w:tc>
        <w:tc>
          <w:tcPr>
            <w:tcW w:w="57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8E48DCE" w14:textId="77777777" w:rsidR="00376658" w:rsidRPr="0043519C" w:rsidRDefault="002241AB">
            <w:pPr>
              <w:pStyle w:val="TableText"/>
              <w:rPr>
                <w:rFonts w:cs="Times New Roman"/>
                <w:color w:val="auto"/>
                <w:lang w:eastAsia="de-DE"/>
              </w:rPr>
            </w:pPr>
            <w:r w:rsidRPr="0043519C">
              <w:rPr>
                <w:rFonts w:cs="Times New Roman"/>
                <w:color w:val="auto"/>
                <w:lang w:eastAsia="de-DE"/>
              </w:rPr>
              <w:t>R</w:t>
            </w:r>
          </w:p>
        </w:tc>
        <w:tc>
          <w:tcPr>
            <w:tcW w:w="577" w:type="dxa"/>
            <w:tcBorders>
              <w:top w:val="single" w:sz="6" w:space="0" w:color="000000"/>
              <w:left w:val="single" w:sz="6" w:space="0" w:color="000000"/>
              <w:bottom w:val="single" w:sz="6" w:space="0" w:color="000000"/>
              <w:right w:val="single" w:sz="6" w:space="0" w:color="000000"/>
            </w:tcBorders>
            <w:vAlign w:val="center"/>
          </w:tcPr>
          <w:p w14:paraId="6320D520"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8" w:type="dxa"/>
            <w:tcBorders>
              <w:top w:val="single" w:sz="6" w:space="0" w:color="000000"/>
              <w:left w:val="single" w:sz="6" w:space="0" w:color="000000"/>
              <w:bottom w:val="single" w:sz="6" w:space="0" w:color="000000"/>
              <w:right w:val="single" w:sz="6" w:space="0" w:color="000000"/>
            </w:tcBorders>
            <w:vAlign w:val="center"/>
          </w:tcPr>
          <w:p w14:paraId="7D9D1CCA"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7" w:type="dxa"/>
            <w:tcBorders>
              <w:top w:val="single" w:sz="6" w:space="0" w:color="000000"/>
              <w:left w:val="single" w:sz="6" w:space="0" w:color="000000"/>
              <w:bottom w:val="single" w:sz="6" w:space="0" w:color="000000"/>
              <w:right w:val="single" w:sz="6" w:space="0" w:color="000000"/>
            </w:tcBorders>
            <w:vAlign w:val="center"/>
          </w:tcPr>
          <w:p w14:paraId="0F666E5E" w14:textId="77777777" w:rsidR="00376658" w:rsidRPr="0043519C" w:rsidRDefault="002241AB">
            <w:pPr>
              <w:pStyle w:val="TableText"/>
              <w:rPr>
                <w:rFonts w:cs="Times New Roman"/>
                <w:color w:val="auto"/>
                <w:lang w:eastAsia="de-DE"/>
              </w:rPr>
            </w:pPr>
            <w:r w:rsidRPr="0043519C">
              <w:rPr>
                <w:rFonts w:cs="Times New Roman"/>
                <w:color w:val="auto"/>
                <w:lang w:eastAsia="de-DE"/>
              </w:rPr>
              <w:t>I</w:t>
            </w:r>
          </w:p>
        </w:tc>
        <w:tc>
          <w:tcPr>
            <w:tcW w:w="578" w:type="dxa"/>
            <w:tcBorders>
              <w:top w:val="single" w:sz="6" w:space="0" w:color="000000"/>
              <w:left w:val="single" w:sz="6" w:space="0" w:color="000000"/>
              <w:bottom w:val="single" w:sz="6" w:space="0" w:color="000000"/>
              <w:right w:val="single" w:sz="6" w:space="0" w:color="000000"/>
            </w:tcBorders>
            <w:vAlign w:val="center"/>
          </w:tcPr>
          <w:p w14:paraId="67A4BEB9" w14:textId="77777777" w:rsidR="00376658" w:rsidRPr="0043519C" w:rsidRDefault="002241AB">
            <w:pPr>
              <w:pStyle w:val="TableText"/>
              <w:rPr>
                <w:rFonts w:cs="Times New Roman"/>
                <w:color w:val="auto"/>
                <w:lang w:eastAsia="de-DE"/>
              </w:rPr>
            </w:pPr>
            <w:r w:rsidRPr="0043519C">
              <w:rPr>
                <w:rFonts w:cs="Times New Roman"/>
                <w:color w:val="auto"/>
                <w:lang w:eastAsia="de-DE"/>
              </w:rPr>
              <w:t>M</w:t>
            </w:r>
          </w:p>
        </w:tc>
        <w:tc>
          <w:tcPr>
            <w:tcW w:w="136" w:type="dxa"/>
            <w:tcBorders>
              <w:top w:val="nil"/>
              <w:left w:val="single" w:sz="6" w:space="0" w:color="000000"/>
              <w:bottom w:val="nil"/>
              <w:right w:val="single" w:sz="6" w:space="0" w:color="000000"/>
            </w:tcBorders>
          </w:tcPr>
          <w:p w14:paraId="3635B05A" w14:textId="77777777" w:rsidR="00376658" w:rsidRPr="0043519C" w:rsidRDefault="00376658">
            <w:pPr>
              <w:pStyle w:val="TableText"/>
              <w:rPr>
                <w:rFonts w:cs="Times New Roman"/>
                <w:color w:val="auto"/>
                <w:lang w:eastAsia="de-DE"/>
              </w:rPr>
            </w:pPr>
          </w:p>
        </w:tc>
        <w:tc>
          <w:tcPr>
            <w:tcW w:w="2763" w:type="dxa"/>
            <w:vMerge/>
            <w:tcBorders>
              <w:left w:val="single" w:sz="6" w:space="0" w:color="000000"/>
              <w:right w:val="single" w:sz="6" w:space="0" w:color="000000"/>
            </w:tcBorders>
          </w:tcPr>
          <w:p w14:paraId="44BB2AD0" w14:textId="77777777" w:rsidR="00376658" w:rsidRPr="0043519C" w:rsidRDefault="00376658">
            <w:pPr>
              <w:spacing w:before="100" w:beforeAutospacing="1" w:after="100" w:afterAutospacing="1" w:line="259" w:lineRule="auto"/>
              <w:textAlignment w:val="baseline"/>
              <w:rPr>
                <w:lang w:eastAsia="de-DE"/>
              </w:rPr>
            </w:pPr>
          </w:p>
        </w:tc>
      </w:tr>
      <w:tr w:rsidR="00376658" w:rsidRPr="0043519C" w14:paraId="3051786C" w14:textId="77777777">
        <w:trPr>
          <w:cantSplit/>
          <w:trHeight w:val="20"/>
        </w:trPr>
        <w:tc>
          <w:tcPr>
            <w:tcW w:w="552" w:type="dxa"/>
            <w:vMerge/>
            <w:tcBorders>
              <w:left w:val="single" w:sz="6" w:space="0" w:color="000000"/>
              <w:right w:val="single" w:sz="6" w:space="0" w:color="000000"/>
            </w:tcBorders>
            <w:shd w:val="clear" w:color="auto" w:fill="auto"/>
          </w:tcPr>
          <w:p w14:paraId="7B6407E4" w14:textId="77777777" w:rsidR="00376658" w:rsidRPr="0043519C" w:rsidRDefault="00376658">
            <w:pPr>
              <w:spacing w:before="100" w:beforeAutospacing="1" w:after="100" w:afterAutospacing="1"/>
              <w:textAlignment w:val="baseline"/>
              <w:rPr>
                <w:sz w:val="24"/>
                <w:szCs w:val="24"/>
                <w:lang w:eastAsia="de-DE"/>
              </w:rPr>
            </w:pPr>
          </w:p>
        </w:tc>
        <w:tc>
          <w:tcPr>
            <w:tcW w:w="271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78FB941" w14:textId="77777777" w:rsidR="00376658" w:rsidRPr="0043519C" w:rsidRDefault="002241AB">
            <w:pPr>
              <w:pStyle w:val="TableText"/>
              <w:rPr>
                <w:rFonts w:cs="Times New Roman"/>
                <w:color w:val="auto"/>
                <w:lang w:eastAsia="de-DE"/>
              </w:rPr>
            </w:pPr>
            <w:r w:rsidRPr="0043519C">
              <w:rPr>
                <w:rFonts w:cs="Times New Roman"/>
                <w:color w:val="auto"/>
                <w:lang w:eastAsia="de-DE"/>
              </w:rPr>
              <w:t>I dislike it that way. (5)</w:t>
            </w:r>
          </w:p>
        </w:tc>
        <w:tc>
          <w:tcPr>
            <w:tcW w:w="57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FC2BD2A" w14:textId="77777777" w:rsidR="00376658" w:rsidRPr="0043519C" w:rsidRDefault="002241AB">
            <w:pPr>
              <w:pStyle w:val="TableText"/>
              <w:rPr>
                <w:rFonts w:cs="Times New Roman"/>
                <w:color w:val="auto"/>
                <w:lang w:eastAsia="de-DE"/>
              </w:rPr>
            </w:pPr>
            <w:r w:rsidRPr="0043519C">
              <w:rPr>
                <w:rFonts w:cs="Times New Roman"/>
                <w:color w:val="auto"/>
                <w:lang w:eastAsia="de-DE"/>
              </w:rPr>
              <w:t>R</w:t>
            </w:r>
          </w:p>
        </w:tc>
        <w:tc>
          <w:tcPr>
            <w:tcW w:w="577" w:type="dxa"/>
            <w:tcBorders>
              <w:top w:val="single" w:sz="6" w:space="0" w:color="000000"/>
              <w:left w:val="single" w:sz="6" w:space="0" w:color="000000"/>
              <w:bottom w:val="single" w:sz="6" w:space="0" w:color="000000"/>
              <w:right w:val="single" w:sz="6" w:space="0" w:color="000000"/>
            </w:tcBorders>
            <w:vAlign w:val="center"/>
          </w:tcPr>
          <w:p w14:paraId="1CDFEA33" w14:textId="77777777" w:rsidR="00376658" w:rsidRPr="0043519C" w:rsidRDefault="002241AB">
            <w:pPr>
              <w:pStyle w:val="TableText"/>
              <w:rPr>
                <w:rFonts w:cs="Times New Roman"/>
                <w:color w:val="auto"/>
                <w:lang w:eastAsia="de-DE"/>
              </w:rPr>
            </w:pPr>
            <w:r w:rsidRPr="0043519C">
              <w:rPr>
                <w:rFonts w:cs="Times New Roman"/>
                <w:color w:val="auto"/>
                <w:lang w:eastAsia="de-DE"/>
              </w:rPr>
              <w:t>R</w:t>
            </w:r>
          </w:p>
        </w:tc>
        <w:tc>
          <w:tcPr>
            <w:tcW w:w="578" w:type="dxa"/>
            <w:tcBorders>
              <w:top w:val="single" w:sz="6" w:space="0" w:color="000000"/>
              <w:left w:val="single" w:sz="6" w:space="0" w:color="000000"/>
              <w:bottom w:val="single" w:sz="6" w:space="0" w:color="000000"/>
              <w:right w:val="single" w:sz="6" w:space="0" w:color="000000"/>
            </w:tcBorders>
            <w:vAlign w:val="center"/>
          </w:tcPr>
          <w:p w14:paraId="55285668" w14:textId="77777777" w:rsidR="00376658" w:rsidRPr="0043519C" w:rsidRDefault="002241AB">
            <w:pPr>
              <w:pStyle w:val="TableText"/>
              <w:rPr>
                <w:rFonts w:cs="Times New Roman"/>
                <w:color w:val="auto"/>
                <w:lang w:eastAsia="de-DE"/>
              </w:rPr>
            </w:pPr>
            <w:r w:rsidRPr="0043519C">
              <w:rPr>
                <w:rFonts w:cs="Times New Roman"/>
                <w:color w:val="auto"/>
                <w:lang w:eastAsia="de-DE"/>
              </w:rPr>
              <w:t>R</w:t>
            </w:r>
          </w:p>
        </w:tc>
        <w:tc>
          <w:tcPr>
            <w:tcW w:w="577" w:type="dxa"/>
            <w:tcBorders>
              <w:top w:val="single" w:sz="6" w:space="0" w:color="000000"/>
              <w:left w:val="single" w:sz="6" w:space="0" w:color="000000"/>
              <w:bottom w:val="single" w:sz="6" w:space="0" w:color="000000"/>
              <w:right w:val="single" w:sz="6" w:space="0" w:color="000000"/>
            </w:tcBorders>
            <w:vAlign w:val="center"/>
          </w:tcPr>
          <w:p w14:paraId="0787B03F" w14:textId="77777777" w:rsidR="00376658" w:rsidRPr="0043519C" w:rsidRDefault="002241AB">
            <w:pPr>
              <w:pStyle w:val="TableText"/>
              <w:rPr>
                <w:rFonts w:cs="Times New Roman"/>
                <w:color w:val="auto"/>
                <w:lang w:eastAsia="de-DE"/>
              </w:rPr>
            </w:pPr>
            <w:r w:rsidRPr="0043519C">
              <w:rPr>
                <w:rFonts w:cs="Times New Roman"/>
                <w:color w:val="auto"/>
                <w:lang w:eastAsia="de-DE"/>
              </w:rPr>
              <w:t>R</w:t>
            </w:r>
          </w:p>
        </w:tc>
        <w:tc>
          <w:tcPr>
            <w:tcW w:w="578" w:type="dxa"/>
            <w:tcBorders>
              <w:top w:val="single" w:sz="6" w:space="0" w:color="000000"/>
              <w:left w:val="single" w:sz="6" w:space="0" w:color="000000"/>
              <w:bottom w:val="single" w:sz="6" w:space="0" w:color="000000"/>
              <w:right w:val="single" w:sz="6" w:space="0" w:color="000000"/>
            </w:tcBorders>
            <w:vAlign w:val="center"/>
          </w:tcPr>
          <w:p w14:paraId="7B8119E7" w14:textId="77777777" w:rsidR="00376658" w:rsidRPr="0043519C" w:rsidRDefault="002241AB">
            <w:pPr>
              <w:pStyle w:val="TableText"/>
              <w:rPr>
                <w:rFonts w:cs="Times New Roman"/>
                <w:color w:val="auto"/>
                <w:lang w:eastAsia="de-DE"/>
              </w:rPr>
            </w:pPr>
            <w:r w:rsidRPr="0043519C">
              <w:rPr>
                <w:rFonts w:cs="Times New Roman"/>
                <w:color w:val="auto"/>
                <w:lang w:eastAsia="de-DE"/>
              </w:rPr>
              <w:t>Q</w:t>
            </w:r>
          </w:p>
        </w:tc>
        <w:tc>
          <w:tcPr>
            <w:tcW w:w="136" w:type="dxa"/>
            <w:tcBorders>
              <w:top w:val="nil"/>
              <w:left w:val="single" w:sz="6" w:space="0" w:color="000000"/>
              <w:bottom w:val="single" w:sz="6" w:space="0" w:color="000000"/>
              <w:right w:val="single" w:sz="6" w:space="0" w:color="000000"/>
            </w:tcBorders>
          </w:tcPr>
          <w:p w14:paraId="22CBBBE4" w14:textId="77777777" w:rsidR="00376658" w:rsidRPr="0043519C" w:rsidRDefault="00376658">
            <w:pPr>
              <w:pStyle w:val="TableText"/>
              <w:rPr>
                <w:rFonts w:cs="Times New Roman"/>
                <w:color w:val="auto"/>
                <w:lang w:eastAsia="de-DE"/>
              </w:rPr>
            </w:pPr>
          </w:p>
        </w:tc>
        <w:tc>
          <w:tcPr>
            <w:tcW w:w="2763" w:type="dxa"/>
            <w:vMerge/>
            <w:tcBorders>
              <w:left w:val="single" w:sz="6" w:space="0" w:color="000000"/>
              <w:bottom w:val="single" w:sz="6" w:space="0" w:color="000000"/>
              <w:right w:val="single" w:sz="6" w:space="0" w:color="000000"/>
            </w:tcBorders>
          </w:tcPr>
          <w:p w14:paraId="7CF3CECD" w14:textId="77777777" w:rsidR="00376658" w:rsidRPr="0043519C" w:rsidRDefault="00376658">
            <w:pPr>
              <w:spacing w:before="100" w:beforeAutospacing="1" w:after="100" w:afterAutospacing="1"/>
              <w:textAlignment w:val="baseline"/>
              <w:rPr>
                <w:lang w:eastAsia="de-DE"/>
              </w:rPr>
            </w:pPr>
          </w:p>
        </w:tc>
      </w:tr>
    </w:tbl>
    <w:p w14:paraId="40859B14" w14:textId="16FFCAB5" w:rsidR="00376658" w:rsidRPr="0043519C" w:rsidRDefault="002241AB">
      <w:pPr>
        <w:rPr>
          <w:b/>
          <w:bCs/>
          <w:sz w:val="18"/>
          <w:szCs w:val="18"/>
        </w:rPr>
      </w:pPr>
      <w:bookmarkStart w:id="3" w:name="_Ref102482897"/>
      <w:proofErr w:type="gramStart"/>
      <w:r w:rsidRPr="0043519C">
        <w:rPr>
          <w:b/>
          <w:bCs/>
        </w:rPr>
        <w:t xml:space="preserve">Table </w:t>
      </w:r>
      <w:r w:rsidRPr="0043519C">
        <w:rPr>
          <w:b/>
          <w:bCs/>
        </w:rPr>
        <w:fldChar w:fldCharType="begin"/>
      </w:r>
      <w:r w:rsidRPr="0043519C">
        <w:rPr>
          <w:b/>
          <w:bCs/>
          <w:sz w:val="18"/>
          <w:szCs w:val="18"/>
        </w:rPr>
        <w:instrText>SEQ Table \* ARABIC</w:instrText>
      </w:r>
      <w:r w:rsidRPr="0043519C">
        <w:rPr>
          <w:b/>
          <w:bCs/>
        </w:rPr>
        <w:fldChar w:fldCharType="separate"/>
      </w:r>
      <w:r w:rsidRPr="0043519C">
        <w:rPr>
          <w:b/>
          <w:bCs/>
          <w:sz w:val="18"/>
          <w:szCs w:val="18"/>
        </w:rPr>
        <w:t>6</w:t>
      </w:r>
      <w:r w:rsidRPr="0043519C">
        <w:rPr>
          <w:b/>
          <w:bCs/>
        </w:rPr>
        <w:fldChar w:fldCharType="end"/>
      </w:r>
      <w:bookmarkEnd w:id="3"/>
      <w:r w:rsidRPr="0043519C">
        <w:rPr>
          <w:b/>
          <w:bCs/>
        </w:rPr>
        <w:t>.</w:t>
      </w:r>
      <w:proofErr w:type="gramEnd"/>
      <w:r w:rsidRPr="0043519C">
        <w:rPr>
          <w:b/>
          <w:bCs/>
        </w:rPr>
        <w:t xml:space="preserve"> Derivation of Kano model factors based on </w:t>
      </w:r>
      <w:sdt>
        <w:sdtPr>
          <w:rPr>
            <w:b/>
            <w:bCs/>
            <w:color w:val="000000"/>
          </w:rPr>
          <w:alias w:val="To edit, see citavi.com/edit"/>
          <w:tag w:val="CitaviPlaceholder#0ccc7cac-7763-478c-97f5-70e63c72531b"/>
          <w:id w:val="200986290"/>
          <w:placeholder>
            <w:docPart w:val="AFEF3D965F8443D1A8BF4EB734405056"/>
          </w:placeholder>
        </w:sdtPr>
        <w:sdtEndPr/>
        <w:sdtContent>
          <w:r w:rsidR="005740B6" w:rsidRPr="005740B6">
            <w:rPr>
              <w:b/>
              <w:color w:val="000000"/>
            </w:rPr>
            <w:fldChar w:fldCharType="begin"/>
          </w:r>
          <w:r w:rsidR="00515A69">
            <w:rPr>
              <w:b/>
              <w:color w:val="000000"/>
            </w:rPr>
            <w:instrText>ADDIN CitaviPlaceholder{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}</w:instrText>
          </w:r>
          <w:r w:rsidR="005740B6" w:rsidRPr="005740B6">
            <w:rPr>
              <w:b/>
              <w:color w:val="000000"/>
            </w:rPr>
            <w:fldChar w:fldCharType="separate"/>
          </w:r>
          <w:r w:rsidR="00560364">
            <w:rPr>
              <w:b/>
              <w:color w:val="000000"/>
            </w:rPr>
            <w:t>Matzler et al.</w:t>
          </w:r>
          <w:r w:rsidR="005740B6" w:rsidRPr="005740B6">
            <w:rPr>
              <w:b/>
              <w:color w:val="000000"/>
            </w:rPr>
            <w:fldChar w:fldCharType="end"/>
          </w:r>
        </w:sdtContent>
      </w:sdt>
      <w:r w:rsidRPr="0043519C">
        <w:rPr>
          <w:b/>
          <w:bCs/>
        </w:rPr>
        <w:t xml:space="preserve"> </w:t>
      </w:r>
      <w:sdt>
        <w:sdtPr>
          <w:rPr>
            <w:b/>
            <w:bCs/>
            <w:color w:val="000000"/>
          </w:rPr>
          <w:alias w:val="To edit, see citavi.com/edit"/>
          <w:tag w:val="CitaviPlaceholder#82a0a6f2-2f2c-4536-a178-948e316ad3dc"/>
          <w:id w:val="-392435493"/>
          <w:placeholder>
            <w:docPart w:val="1D49383112414804BEC0CD1836A2C080"/>
          </w:placeholder>
        </w:sdtPr>
        <w:sdtEndPr/>
        <w:sdtContent>
          <w:r w:rsidR="005740B6" w:rsidRPr="005740B6">
            <w:rPr>
              <w:b/>
              <w:color w:val="000000"/>
            </w:rPr>
            <w:fldChar w:fldCharType="begin"/>
          </w:r>
          <w:r w:rsidR="00515A69">
            <w:rPr>
              <w:b/>
              <w:color w:val="000000"/>
            </w:rPr>
            <w:instrText>ADDIN CitaviPlaceholder{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E5OTYpIn1dfSwiVGFnIjoiQ2l0YXZpUGxhY2Vob2xkZXIjODJhMGE2ZjItMmYyYy00NTM2LWExNzgtOTQ4ZTMxNmFkM2RjIiwiVGV4dCI6IigxOTk2KSIsIldBSVZlcnNpb24iOiI3LjAuMi4wIn0=}</w:instrText>
          </w:r>
          <w:r w:rsidR="005740B6" w:rsidRPr="005740B6">
            <w:rPr>
              <w:b/>
              <w:color w:val="000000"/>
            </w:rPr>
            <w:fldChar w:fldCharType="separate"/>
          </w:r>
          <w:r w:rsidR="00560364">
            <w:rPr>
              <w:b/>
              <w:color w:val="000000"/>
            </w:rPr>
            <w:t>(1996)</w:t>
          </w:r>
          <w:r w:rsidR="005740B6" w:rsidRPr="005740B6">
            <w:rPr>
              <w:b/>
              <w:color w:val="000000"/>
            </w:rPr>
            <w:fldChar w:fldCharType="end"/>
          </w:r>
        </w:sdtContent>
      </w:sdt>
    </w:p>
    <w:p w14:paraId="609B31EB" w14:textId="0B9B9687" w:rsidR="00376658" w:rsidRPr="0043519C" w:rsidRDefault="00376658" w:rsidP="00A60060">
      <w:pPr>
        <w:pStyle w:val="Heading1"/>
      </w:pPr>
    </w:p>
    <w:p w14:paraId="2AD7947F" w14:textId="77777777" w:rsidR="006E4144" w:rsidRPr="006E4144" w:rsidRDefault="006E4144" w:rsidP="006E4144">
      <w:pPr>
        <w:pStyle w:val="Text"/>
        <w:rPr>
          <w:sz w:val="14"/>
          <w:szCs w:val="14"/>
        </w:rPr>
      </w:pPr>
    </w:p>
    <w:tbl>
      <w:tblPr>
        <w:tblStyle w:val="TableGrid"/>
        <w:tblW w:w="9066" w:type="dxa"/>
        <w:tblInd w:w="-5" w:type="dxa"/>
        <w:tblLayout w:type="fixed"/>
        <w:tblLook w:val="04A0" w:firstRow="1" w:lastRow="0" w:firstColumn="1" w:lastColumn="0" w:noHBand="0" w:noVBand="1"/>
      </w:tblPr>
      <w:tblGrid>
        <w:gridCol w:w="507"/>
        <w:gridCol w:w="2138"/>
        <w:gridCol w:w="44"/>
        <w:gridCol w:w="669"/>
        <w:gridCol w:w="241"/>
        <w:gridCol w:w="321"/>
        <w:gridCol w:w="589"/>
        <w:gridCol w:w="275"/>
        <w:gridCol w:w="165"/>
        <w:gridCol w:w="470"/>
        <w:gridCol w:w="559"/>
        <w:gridCol w:w="231"/>
        <w:gridCol w:w="121"/>
        <w:gridCol w:w="592"/>
        <w:gridCol w:w="85"/>
        <w:gridCol w:w="233"/>
        <w:gridCol w:w="796"/>
        <w:gridCol w:w="114"/>
        <w:gridCol w:w="916"/>
      </w:tblGrid>
      <w:tr w:rsidR="00376658" w:rsidRPr="0043519C" w14:paraId="69511F14" w14:textId="77777777">
        <w:trPr>
          <w:trHeight w:val="283"/>
        </w:trPr>
        <w:tc>
          <w:tcPr>
            <w:tcW w:w="9066" w:type="dxa"/>
            <w:gridSpan w:val="19"/>
            <w:tcBorders>
              <w:bottom w:val="single" w:sz="4" w:space="0" w:color="auto"/>
            </w:tcBorders>
          </w:tcPr>
          <w:p w14:paraId="3CD6F48A" w14:textId="77777777" w:rsidR="00376658" w:rsidRPr="0043519C" w:rsidRDefault="002241AB">
            <w:pPr>
              <w:spacing w:after="0" w:line="240" w:lineRule="auto"/>
              <w:rPr>
                <w:b/>
              </w:rPr>
            </w:pPr>
            <w:r w:rsidRPr="0043519C">
              <w:rPr>
                <w:b/>
              </w:rPr>
              <w:t>Scales</w:t>
            </w:r>
          </w:p>
          <w:p w14:paraId="1D7028C1" w14:textId="77777777" w:rsidR="00376658" w:rsidRPr="0043519C" w:rsidRDefault="002241AB">
            <w:pPr>
              <w:pStyle w:val="Tabellen"/>
              <w:jc w:val="left"/>
              <w:rPr>
                <w:rFonts w:cs="Times New Roman"/>
                <w:color w:val="auto"/>
                <w:sz w:val="20"/>
                <w:szCs w:val="20"/>
              </w:rPr>
            </w:pPr>
            <w:r w:rsidRPr="0043519C">
              <w:rPr>
                <w:rFonts w:cs="Times New Roman"/>
                <w:color w:val="auto"/>
                <w:sz w:val="20"/>
                <w:szCs w:val="20"/>
              </w:rPr>
              <w:t xml:space="preserve">in </w:t>
            </w:r>
            <w:r w:rsidRPr="0043519C">
              <w:rPr>
                <w:rFonts w:cs="Times New Roman"/>
                <w:i/>
                <w:iCs/>
                <w:color w:val="auto"/>
                <w:sz w:val="20"/>
                <w:szCs w:val="20"/>
              </w:rPr>
              <w:t>italics</w:t>
            </w:r>
            <w:r w:rsidRPr="0043519C">
              <w:rPr>
                <w:rFonts w:cs="Times New Roman"/>
                <w:color w:val="auto"/>
                <w:sz w:val="20"/>
                <w:szCs w:val="20"/>
              </w:rPr>
              <w:t>: the individual question or instruction</w:t>
            </w:r>
          </w:p>
          <w:p w14:paraId="72D826B0" w14:textId="77777777" w:rsidR="00376658" w:rsidRPr="0043519C" w:rsidRDefault="002241AB">
            <w:pPr>
              <w:pStyle w:val="Tabellen"/>
              <w:jc w:val="left"/>
              <w:rPr>
                <w:rFonts w:cs="Times New Roman"/>
                <w:b/>
                <w:color w:val="auto"/>
                <w:sz w:val="20"/>
                <w:szCs w:val="20"/>
              </w:rPr>
            </w:pPr>
            <w:r w:rsidRPr="0043519C">
              <w:rPr>
                <w:rFonts w:cs="Times New Roman"/>
                <w:color w:val="auto"/>
                <w:sz w:val="20"/>
                <w:szCs w:val="20"/>
              </w:rPr>
              <w:t>in plain text: the scale or selection options</w:t>
            </w:r>
          </w:p>
        </w:tc>
      </w:tr>
      <w:tr w:rsidR="00376658" w:rsidRPr="0043519C" w14:paraId="013AF6DD" w14:textId="77777777">
        <w:trPr>
          <w:trHeight w:val="283"/>
        </w:trPr>
        <w:tc>
          <w:tcPr>
            <w:tcW w:w="9066" w:type="dxa"/>
            <w:gridSpan w:val="19"/>
            <w:tcBorders>
              <w:bottom w:val="single" w:sz="4" w:space="0" w:color="auto"/>
            </w:tcBorders>
          </w:tcPr>
          <w:p w14:paraId="682226E4" w14:textId="77777777" w:rsidR="00376658" w:rsidRPr="0043519C" w:rsidRDefault="002241AB">
            <w:pPr>
              <w:spacing w:after="0" w:line="240" w:lineRule="auto"/>
              <w:rPr>
                <w:b/>
              </w:rPr>
            </w:pPr>
            <w:r w:rsidRPr="0043519C">
              <w:rPr>
                <w:b/>
              </w:rPr>
              <w:t>Overarching question</w:t>
            </w:r>
          </w:p>
        </w:tc>
      </w:tr>
      <w:tr w:rsidR="00376658" w:rsidRPr="0043519C" w14:paraId="4DFAFD54" w14:textId="77777777">
        <w:trPr>
          <w:trHeight w:val="283"/>
        </w:trPr>
        <w:tc>
          <w:tcPr>
            <w:tcW w:w="9066" w:type="dxa"/>
            <w:gridSpan w:val="19"/>
            <w:tcBorders>
              <w:bottom w:val="single" w:sz="4" w:space="0" w:color="auto"/>
            </w:tcBorders>
          </w:tcPr>
          <w:p w14:paraId="4E1D1D54" w14:textId="77777777" w:rsidR="00376658" w:rsidRPr="0043519C" w:rsidRDefault="002241AB">
            <w:pPr>
              <w:spacing w:after="0" w:line="240" w:lineRule="auto"/>
              <w:rPr>
                <w:bCs/>
                <w:i/>
                <w:iCs/>
              </w:rPr>
            </w:pPr>
            <w:r w:rsidRPr="0043519C">
              <w:rPr>
                <w:bCs/>
                <w:i/>
                <w:iCs/>
                <w:szCs w:val="13"/>
              </w:rPr>
              <w:t>Are you already using a smart home application (such as the Philips hue smart lighting system)?</w:t>
            </w:r>
          </w:p>
        </w:tc>
      </w:tr>
      <w:tr w:rsidR="00376658" w:rsidRPr="0043519C" w14:paraId="67FA4AC0" w14:textId="77777777">
        <w:trPr>
          <w:trHeight w:val="288"/>
        </w:trPr>
        <w:tc>
          <w:tcPr>
            <w:tcW w:w="507" w:type="dxa"/>
            <w:tcBorders>
              <w:top w:val="single" w:sz="4" w:space="0" w:color="auto"/>
              <w:right w:val="nil"/>
            </w:tcBorders>
            <w:vAlign w:val="center"/>
          </w:tcPr>
          <w:p w14:paraId="30D54E57" w14:textId="77777777" w:rsidR="00376658" w:rsidRPr="0043519C" w:rsidRDefault="002241AB">
            <w:pPr>
              <w:spacing w:before="60" w:after="60" w:line="240" w:lineRule="auto"/>
              <w:rPr>
                <w:szCs w:val="13"/>
              </w:rPr>
            </w:pPr>
            <w:r w:rsidRPr="0043519C">
              <w:rPr>
                <w:szCs w:val="13"/>
              </w:rPr>
              <w:t>1</w:t>
            </w:r>
          </w:p>
        </w:tc>
        <w:tc>
          <w:tcPr>
            <w:tcW w:w="2851" w:type="dxa"/>
            <w:gridSpan w:val="3"/>
            <w:tcBorders>
              <w:top w:val="single" w:sz="4" w:space="0" w:color="auto"/>
            </w:tcBorders>
            <w:vAlign w:val="center"/>
          </w:tcPr>
          <w:p w14:paraId="022B3CBF" w14:textId="77777777" w:rsidR="00376658" w:rsidRPr="0043519C" w:rsidRDefault="002241AB">
            <w:pPr>
              <w:spacing w:before="60" w:after="60" w:line="240" w:lineRule="auto"/>
              <w:ind w:left="233"/>
              <w:rPr>
                <w:szCs w:val="13"/>
              </w:rPr>
            </w:pPr>
            <w:r w:rsidRPr="0043519C">
              <w:rPr>
                <w:noProof/>
                <w:sz w:val="16"/>
                <w:szCs w:val="9"/>
                <w:lang w:val="en-PH" w:eastAsia="en-PH"/>
              </w:rPr>
              <mc:AlternateContent>
                <mc:Choice Requires="wps">
                  <w:drawing>
                    <wp:anchor distT="0" distB="0" distL="114300" distR="114300" simplePos="0" relativeHeight="251658267" behindDoc="0" locked="0" layoutInCell="1" allowOverlap="1" wp14:anchorId="2AD37F88" wp14:editId="0ED0527D">
                      <wp:simplePos x="0" y="0"/>
                      <wp:positionH relativeFrom="column">
                        <wp:posOffset>3603625</wp:posOffset>
                      </wp:positionH>
                      <wp:positionV relativeFrom="paragraph">
                        <wp:posOffset>75565</wp:posOffset>
                      </wp:positionV>
                      <wp:extent cx="109220" cy="107950"/>
                      <wp:effectExtent l="0" t="0" r="24130" b="25400"/>
                      <wp:wrapNone/>
                      <wp:docPr id="1481045659" name="Rechteck 1481045659"/>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1853347" id="Rechteck 1481045659" o:spid="_x0000_s1026" style="position:absolute;margin-left:283.75pt;margin-top:5.95pt;width:8.6pt;height:8.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73" behindDoc="0" locked="0" layoutInCell="1" allowOverlap="1" wp14:anchorId="68F933DD" wp14:editId="3B4796CD">
                      <wp:simplePos x="0" y="0"/>
                      <wp:positionH relativeFrom="column">
                        <wp:posOffset>1791335</wp:posOffset>
                      </wp:positionH>
                      <wp:positionV relativeFrom="paragraph">
                        <wp:posOffset>55245</wp:posOffset>
                      </wp:positionV>
                      <wp:extent cx="109220" cy="107950"/>
                      <wp:effectExtent l="0" t="0" r="24130" b="25400"/>
                      <wp:wrapNone/>
                      <wp:docPr id="1716708012" name="Rechteck 1716708012"/>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639949" id="Rechteck 1716708012" o:spid="_x0000_s1026" style="position:absolute;margin-left:141.05pt;margin-top:4.35pt;width:8.6pt;height:8.5pt;z-index:25167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64" behindDoc="0" locked="0" layoutInCell="1" allowOverlap="1" wp14:anchorId="4471176E" wp14:editId="419CB273">
                      <wp:simplePos x="0" y="0"/>
                      <wp:positionH relativeFrom="column">
                        <wp:posOffset>-16510</wp:posOffset>
                      </wp:positionH>
                      <wp:positionV relativeFrom="paragraph">
                        <wp:posOffset>75565</wp:posOffset>
                      </wp:positionV>
                      <wp:extent cx="109220" cy="107950"/>
                      <wp:effectExtent l="0" t="0" r="24130" b="25400"/>
                      <wp:wrapNone/>
                      <wp:docPr id="1268202854" name="Rechteck 1268202854"/>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C5EB4C" id="Rechteck 1268202854" o:spid="_x0000_s1026" style="position:absolute;margin-left:-1.3pt;margin-top:5.95pt;width:8.6pt;height:8.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" filled="f" strokecolor="black [3213]" strokeweight="1pt"/>
                  </w:pict>
                </mc:Fallback>
              </mc:AlternateContent>
            </w:r>
            <w:r w:rsidRPr="0043519C">
              <w:rPr>
                <w:szCs w:val="13"/>
              </w:rPr>
              <w:t>Several times a day</w:t>
            </w:r>
          </w:p>
        </w:tc>
        <w:tc>
          <w:tcPr>
            <w:tcW w:w="2851" w:type="dxa"/>
            <w:gridSpan w:val="8"/>
            <w:tcBorders>
              <w:top w:val="single" w:sz="4" w:space="0" w:color="auto"/>
            </w:tcBorders>
            <w:vAlign w:val="center"/>
          </w:tcPr>
          <w:p w14:paraId="4FC61665" w14:textId="77777777" w:rsidR="00376658" w:rsidRPr="0043519C" w:rsidRDefault="002241AB">
            <w:pPr>
              <w:spacing w:before="60" w:after="60" w:line="240" w:lineRule="auto"/>
              <w:ind w:left="213"/>
              <w:rPr>
                <w:szCs w:val="13"/>
              </w:rPr>
            </w:pPr>
            <w:r w:rsidRPr="0043519C">
              <w:rPr>
                <w:szCs w:val="13"/>
              </w:rPr>
              <w:t>From time to time, but not regularly</w:t>
            </w:r>
          </w:p>
        </w:tc>
        <w:tc>
          <w:tcPr>
            <w:tcW w:w="2857" w:type="dxa"/>
            <w:gridSpan w:val="7"/>
            <w:tcBorders>
              <w:top w:val="single" w:sz="4" w:space="0" w:color="auto"/>
            </w:tcBorders>
            <w:vAlign w:val="center"/>
          </w:tcPr>
          <w:p w14:paraId="7D560492" w14:textId="77777777" w:rsidR="00376658" w:rsidRPr="0043519C" w:rsidRDefault="002241AB">
            <w:pPr>
              <w:spacing w:before="60" w:after="60" w:line="240" w:lineRule="auto"/>
              <w:ind w:left="201"/>
              <w:rPr>
                <w:szCs w:val="13"/>
              </w:rPr>
            </w:pPr>
            <w:r w:rsidRPr="0043519C">
              <w:rPr>
                <w:szCs w:val="13"/>
              </w:rPr>
              <w:t>Not at all</w:t>
            </w:r>
          </w:p>
        </w:tc>
      </w:tr>
      <w:tr w:rsidR="00376658" w:rsidRPr="0043519C" w14:paraId="4B1337BB" w14:textId="77777777">
        <w:trPr>
          <w:trHeight w:val="288"/>
        </w:trPr>
        <w:tc>
          <w:tcPr>
            <w:tcW w:w="9066" w:type="dxa"/>
            <w:gridSpan w:val="19"/>
            <w:tcBorders>
              <w:top w:val="single" w:sz="4" w:space="0" w:color="auto"/>
            </w:tcBorders>
            <w:vAlign w:val="center"/>
          </w:tcPr>
          <w:p w14:paraId="08128F61" w14:textId="77777777" w:rsidR="00376658" w:rsidRPr="0043519C" w:rsidRDefault="002241AB">
            <w:pPr>
              <w:spacing w:before="60" w:after="60" w:line="240" w:lineRule="auto"/>
              <w:rPr>
                <w:szCs w:val="13"/>
              </w:rPr>
            </w:pPr>
            <w:r w:rsidRPr="0043519C">
              <w:rPr>
                <w:b/>
                <w:szCs w:val="13"/>
              </w:rPr>
              <w:t>Kano questionnaire</w:t>
            </w:r>
          </w:p>
        </w:tc>
      </w:tr>
      <w:tr w:rsidR="00376658" w:rsidRPr="0043519C" w14:paraId="7849D730" w14:textId="77777777">
        <w:trPr>
          <w:trHeight w:val="288"/>
        </w:trPr>
        <w:tc>
          <w:tcPr>
            <w:tcW w:w="3920" w:type="dxa"/>
            <w:gridSpan w:val="6"/>
            <w:tcBorders>
              <w:top w:val="single" w:sz="4" w:space="0" w:color="auto"/>
              <w:left w:val="single" w:sz="4" w:space="0" w:color="auto"/>
              <w:bottom w:val="single" w:sz="4" w:space="0" w:color="auto"/>
              <w:right w:val="single" w:sz="4" w:space="0" w:color="auto"/>
            </w:tcBorders>
            <w:noWrap/>
            <w:vAlign w:val="bottom"/>
          </w:tcPr>
          <w:p w14:paraId="3B4DE351" w14:textId="77777777" w:rsidR="00376658" w:rsidRPr="0043519C" w:rsidRDefault="002241AB">
            <w:pPr>
              <w:spacing w:before="60" w:after="60" w:line="240" w:lineRule="auto"/>
              <w:rPr>
                <w:i/>
                <w:iCs/>
                <w:szCs w:val="13"/>
              </w:rPr>
            </w:pPr>
            <w:r w:rsidRPr="0043519C">
              <w:rPr>
                <w:i/>
                <w:iCs/>
                <w:szCs w:val="13"/>
              </w:rPr>
              <w:t>Please rate the following statements according to your state of mind. Please select the appropriate response for each statement.</w:t>
            </w:r>
          </w:p>
        </w:tc>
        <w:tc>
          <w:tcPr>
            <w:tcW w:w="1029" w:type="dxa"/>
            <w:gridSpan w:val="3"/>
            <w:tcBorders>
              <w:left w:val="single" w:sz="4" w:space="0" w:color="auto"/>
            </w:tcBorders>
          </w:tcPr>
          <w:p w14:paraId="361660DC" w14:textId="77777777" w:rsidR="00376658" w:rsidRPr="0043519C" w:rsidRDefault="002241AB">
            <w:pPr>
              <w:spacing w:after="0" w:line="240" w:lineRule="auto"/>
              <w:rPr>
                <w:sz w:val="16"/>
                <w:szCs w:val="9"/>
              </w:rPr>
            </w:pPr>
            <w:r w:rsidRPr="0043519C">
              <w:rPr>
                <w:sz w:val="16"/>
                <w:szCs w:val="9"/>
              </w:rPr>
              <w:t>I like it that way.</w:t>
            </w:r>
          </w:p>
        </w:tc>
        <w:tc>
          <w:tcPr>
            <w:tcW w:w="1029" w:type="dxa"/>
            <w:gridSpan w:val="2"/>
            <w:tcBorders>
              <w:left w:val="nil"/>
            </w:tcBorders>
          </w:tcPr>
          <w:p w14:paraId="138EA7E0" w14:textId="77777777" w:rsidR="00376658" w:rsidRPr="0043519C" w:rsidRDefault="002241AB">
            <w:pPr>
              <w:spacing w:after="0" w:line="240" w:lineRule="auto"/>
              <w:ind w:left="-94"/>
              <w:jc w:val="center"/>
              <w:rPr>
                <w:sz w:val="16"/>
                <w:szCs w:val="9"/>
              </w:rPr>
            </w:pPr>
            <w:r w:rsidRPr="0043519C">
              <w:rPr>
                <w:sz w:val="16"/>
                <w:szCs w:val="9"/>
              </w:rPr>
              <w:t>It must be that way.</w:t>
            </w:r>
          </w:p>
        </w:tc>
        <w:tc>
          <w:tcPr>
            <w:tcW w:w="1029" w:type="dxa"/>
            <w:gridSpan w:val="4"/>
            <w:tcBorders>
              <w:left w:val="nil"/>
            </w:tcBorders>
          </w:tcPr>
          <w:p w14:paraId="62CAE895" w14:textId="77777777" w:rsidR="00376658" w:rsidRPr="0043519C" w:rsidRDefault="002241AB">
            <w:pPr>
              <w:spacing w:after="0" w:line="240" w:lineRule="auto"/>
              <w:rPr>
                <w:sz w:val="16"/>
                <w:szCs w:val="9"/>
              </w:rPr>
            </w:pPr>
            <w:r w:rsidRPr="0043519C">
              <w:rPr>
                <w:sz w:val="16"/>
                <w:szCs w:val="9"/>
              </w:rPr>
              <w:t>I am neutral.</w:t>
            </w:r>
          </w:p>
        </w:tc>
        <w:tc>
          <w:tcPr>
            <w:tcW w:w="1029" w:type="dxa"/>
            <w:gridSpan w:val="2"/>
            <w:tcBorders>
              <w:left w:val="nil"/>
            </w:tcBorders>
          </w:tcPr>
          <w:p w14:paraId="1D497C6A" w14:textId="77777777" w:rsidR="00376658" w:rsidRPr="0043519C" w:rsidRDefault="002241AB">
            <w:pPr>
              <w:spacing w:after="0" w:line="240" w:lineRule="auto"/>
              <w:rPr>
                <w:sz w:val="16"/>
                <w:szCs w:val="9"/>
              </w:rPr>
            </w:pPr>
            <w:r w:rsidRPr="0043519C">
              <w:rPr>
                <w:sz w:val="16"/>
                <w:szCs w:val="9"/>
              </w:rPr>
              <w:t>I can live with it that way.</w:t>
            </w:r>
          </w:p>
        </w:tc>
        <w:tc>
          <w:tcPr>
            <w:tcW w:w="1030" w:type="dxa"/>
            <w:gridSpan w:val="2"/>
            <w:tcBorders>
              <w:left w:val="nil"/>
            </w:tcBorders>
          </w:tcPr>
          <w:p w14:paraId="2736B1A5" w14:textId="77777777" w:rsidR="00376658" w:rsidRPr="0043519C" w:rsidRDefault="002241AB">
            <w:pPr>
              <w:spacing w:after="0" w:line="240" w:lineRule="auto"/>
              <w:rPr>
                <w:sz w:val="16"/>
                <w:szCs w:val="9"/>
              </w:rPr>
            </w:pPr>
            <w:r w:rsidRPr="0043519C">
              <w:rPr>
                <w:sz w:val="16"/>
                <w:szCs w:val="9"/>
              </w:rPr>
              <w:t>I dislike it that way.</w:t>
            </w:r>
          </w:p>
        </w:tc>
      </w:tr>
      <w:tr w:rsidR="00376658" w:rsidRPr="0043519C" w14:paraId="65F0854B" w14:textId="77777777">
        <w:trPr>
          <w:trHeight w:val="288"/>
        </w:trPr>
        <w:tc>
          <w:tcPr>
            <w:tcW w:w="507" w:type="dxa"/>
            <w:vMerge w:val="restart"/>
            <w:tcBorders>
              <w:top w:val="single" w:sz="4" w:space="0" w:color="auto"/>
              <w:right w:val="nil"/>
            </w:tcBorders>
            <w:vAlign w:val="center"/>
          </w:tcPr>
          <w:p w14:paraId="43D13AE2" w14:textId="77777777" w:rsidR="00376658" w:rsidRPr="0043519C" w:rsidRDefault="002241AB">
            <w:pPr>
              <w:spacing w:before="60" w:after="60" w:line="240" w:lineRule="auto"/>
              <w:rPr>
                <w:szCs w:val="13"/>
              </w:rPr>
            </w:pPr>
            <w:r w:rsidRPr="0043519C">
              <w:rPr>
                <w:szCs w:val="13"/>
              </w:rPr>
              <w:t>A1</w:t>
            </w:r>
          </w:p>
        </w:tc>
        <w:tc>
          <w:tcPr>
            <w:tcW w:w="8559" w:type="dxa"/>
            <w:gridSpan w:val="18"/>
            <w:tcBorders>
              <w:top w:val="single" w:sz="4" w:space="0" w:color="auto"/>
            </w:tcBorders>
            <w:vAlign w:val="center"/>
          </w:tcPr>
          <w:p w14:paraId="4CCCC00D" w14:textId="77777777" w:rsidR="00376658" w:rsidRPr="0043519C" w:rsidRDefault="002241AB">
            <w:pPr>
              <w:spacing w:before="60" w:after="60" w:line="240" w:lineRule="auto"/>
              <w:ind w:left="-46"/>
              <w:rPr>
                <w:szCs w:val="13"/>
              </w:rPr>
            </w:pPr>
            <w:r w:rsidRPr="0043519C">
              <w:rPr>
                <w:noProof/>
                <w:sz w:val="16"/>
                <w:szCs w:val="9"/>
                <w:lang w:val="en-PH" w:eastAsia="en-PH"/>
              </w:rPr>
              <mc:AlternateContent>
                <mc:Choice Requires="wps">
                  <w:drawing>
                    <wp:anchor distT="0" distB="0" distL="114300" distR="114300" simplePos="0" relativeHeight="251658269" behindDoc="0" locked="0" layoutInCell="1" allowOverlap="1" wp14:anchorId="3376B74D" wp14:editId="6C62D06C">
                      <wp:simplePos x="0" y="0"/>
                      <wp:positionH relativeFrom="column">
                        <wp:posOffset>3208655</wp:posOffset>
                      </wp:positionH>
                      <wp:positionV relativeFrom="paragraph">
                        <wp:posOffset>-207010</wp:posOffset>
                      </wp:positionV>
                      <wp:extent cx="109220" cy="107950"/>
                      <wp:effectExtent l="0" t="0" r="24130" b="25400"/>
                      <wp:wrapNone/>
                      <wp:docPr id="1573759090" name="Rechteck 1573759090"/>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6CE381" id="Rechteck 1573759090" o:spid="_x0000_s1026" style="position:absolute;margin-left:252.65pt;margin-top:-16.3pt;width:8.6pt;height:8.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60" behindDoc="0" locked="0" layoutInCell="1" allowOverlap="1" wp14:anchorId="25E2BC11" wp14:editId="0655A355">
                      <wp:simplePos x="0" y="0"/>
                      <wp:positionH relativeFrom="column">
                        <wp:posOffset>2567305</wp:posOffset>
                      </wp:positionH>
                      <wp:positionV relativeFrom="paragraph">
                        <wp:posOffset>-203200</wp:posOffset>
                      </wp:positionV>
                      <wp:extent cx="109220" cy="107950"/>
                      <wp:effectExtent l="0" t="0" r="24130" b="25400"/>
                      <wp:wrapNone/>
                      <wp:docPr id="892645320" name="Rechteck 892645320"/>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497710" id="Rechteck 892645320" o:spid="_x0000_s1026" style="position:absolute;margin-left:202.15pt;margin-top:-16pt;width:8.6pt;height:8.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62" behindDoc="0" locked="0" layoutInCell="1" allowOverlap="1" wp14:anchorId="1E67AE7A" wp14:editId="0A9D3373">
                      <wp:simplePos x="0" y="0"/>
                      <wp:positionH relativeFrom="column">
                        <wp:posOffset>4510405</wp:posOffset>
                      </wp:positionH>
                      <wp:positionV relativeFrom="paragraph">
                        <wp:posOffset>-204470</wp:posOffset>
                      </wp:positionV>
                      <wp:extent cx="109220" cy="107950"/>
                      <wp:effectExtent l="0" t="0" r="24130" b="25400"/>
                      <wp:wrapNone/>
                      <wp:docPr id="1114283514" name="Rechteck 1114283514"/>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8C5886" id="Rechteck 1114283514" o:spid="_x0000_s1026" style="position:absolute;margin-left:355.15pt;margin-top:-16.1pt;width:8.6pt;height:8.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53" behindDoc="0" locked="0" layoutInCell="1" allowOverlap="1" wp14:anchorId="4BCB6DF0" wp14:editId="56455BA4">
                      <wp:simplePos x="0" y="0"/>
                      <wp:positionH relativeFrom="column">
                        <wp:posOffset>5163185</wp:posOffset>
                      </wp:positionH>
                      <wp:positionV relativeFrom="paragraph">
                        <wp:posOffset>-203200</wp:posOffset>
                      </wp:positionV>
                      <wp:extent cx="109220" cy="107950"/>
                      <wp:effectExtent l="0" t="0" r="24130" b="25400"/>
                      <wp:wrapNone/>
                      <wp:docPr id="171342956" name="Rechteck 171342956"/>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5C4FA1" id="Rechteck 171342956" o:spid="_x0000_s1026" style="position:absolute;margin-left:406.55pt;margin-top:-16pt;width:8.6pt;height:8.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59" behindDoc="0" locked="0" layoutInCell="1" allowOverlap="1" wp14:anchorId="3DD9790C" wp14:editId="5B058C5C">
                      <wp:simplePos x="0" y="0"/>
                      <wp:positionH relativeFrom="column">
                        <wp:posOffset>3862705</wp:posOffset>
                      </wp:positionH>
                      <wp:positionV relativeFrom="paragraph">
                        <wp:posOffset>-203200</wp:posOffset>
                      </wp:positionV>
                      <wp:extent cx="109220" cy="107950"/>
                      <wp:effectExtent l="0" t="0" r="24130" b="25400"/>
                      <wp:wrapNone/>
                      <wp:docPr id="791443885" name="Rechteck 791443885"/>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D66F2E" id="Rechteck 791443885" o:spid="_x0000_s1026" style="position:absolute;margin-left:304.15pt;margin-top:-16pt;width:8.6pt;height:8.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" filled="f" strokecolor="black [3213]" strokeweight="1pt"/>
                  </w:pict>
                </mc:Fallback>
              </mc:AlternateContent>
            </w:r>
            <w:r w:rsidRPr="0043519C">
              <w:rPr>
                <w:szCs w:val="13"/>
              </w:rPr>
              <w:t>Energy consumption is updated at short time intervals (e.g., every 30 minutes).</w:t>
            </w:r>
          </w:p>
        </w:tc>
      </w:tr>
      <w:tr w:rsidR="00376658" w:rsidRPr="0043519C" w14:paraId="1C7616BF" w14:textId="77777777">
        <w:trPr>
          <w:trHeight w:val="288"/>
        </w:trPr>
        <w:tc>
          <w:tcPr>
            <w:tcW w:w="507" w:type="dxa"/>
            <w:vMerge/>
            <w:tcBorders>
              <w:right w:val="nil"/>
            </w:tcBorders>
            <w:vAlign w:val="center"/>
          </w:tcPr>
          <w:p w14:paraId="57366E87" w14:textId="77777777" w:rsidR="00376658" w:rsidRPr="0043519C" w:rsidRDefault="00376658">
            <w:pPr>
              <w:spacing w:before="60" w:after="60" w:line="240" w:lineRule="auto"/>
              <w:rPr>
                <w:szCs w:val="13"/>
              </w:rPr>
            </w:pPr>
          </w:p>
        </w:tc>
        <w:tc>
          <w:tcPr>
            <w:tcW w:w="8559" w:type="dxa"/>
            <w:gridSpan w:val="18"/>
            <w:tcBorders>
              <w:top w:val="single" w:sz="4" w:space="0" w:color="auto"/>
            </w:tcBorders>
            <w:vAlign w:val="center"/>
          </w:tcPr>
          <w:p w14:paraId="5E3B1A8A" w14:textId="77777777" w:rsidR="00376658" w:rsidRPr="0043519C" w:rsidRDefault="002241AB">
            <w:pPr>
              <w:spacing w:before="60" w:after="60" w:line="240" w:lineRule="auto"/>
              <w:ind w:left="-46"/>
              <w:rPr>
                <w:szCs w:val="13"/>
              </w:rPr>
            </w:pPr>
            <w:r w:rsidRPr="0043519C">
              <w:rPr>
                <w:szCs w:val="13"/>
              </w:rPr>
              <w:t xml:space="preserve">Energy consumption is </w:t>
            </w:r>
            <w:r w:rsidRPr="0043519C">
              <w:rPr>
                <w:i/>
                <w:iCs/>
                <w:szCs w:val="13"/>
              </w:rPr>
              <w:t>not</w:t>
            </w:r>
            <w:r w:rsidRPr="0043519C">
              <w:rPr>
                <w:b/>
                <w:bCs/>
                <w:i/>
                <w:iCs/>
                <w:szCs w:val="13"/>
              </w:rPr>
              <w:t xml:space="preserve"> </w:t>
            </w:r>
            <w:r w:rsidRPr="0043519C">
              <w:rPr>
                <w:szCs w:val="13"/>
              </w:rPr>
              <w:t>updated at short time intervals (e.g., every 30 minutes).</w:t>
            </w:r>
          </w:p>
        </w:tc>
      </w:tr>
      <w:tr w:rsidR="00376658" w:rsidRPr="0043519C" w14:paraId="3678F367" w14:textId="77777777">
        <w:trPr>
          <w:trHeight w:val="288"/>
        </w:trPr>
        <w:tc>
          <w:tcPr>
            <w:tcW w:w="507" w:type="dxa"/>
            <w:tcBorders>
              <w:top w:val="single" w:sz="4" w:space="0" w:color="auto"/>
              <w:right w:val="nil"/>
            </w:tcBorders>
            <w:vAlign w:val="center"/>
          </w:tcPr>
          <w:p w14:paraId="79536577" w14:textId="77777777" w:rsidR="00376658" w:rsidRPr="0043519C" w:rsidRDefault="002241AB">
            <w:pPr>
              <w:spacing w:before="60" w:after="60" w:line="240" w:lineRule="auto"/>
              <w:rPr>
                <w:szCs w:val="13"/>
              </w:rPr>
            </w:pPr>
            <w:r w:rsidRPr="0043519C">
              <w:rPr>
                <w:szCs w:val="13"/>
              </w:rPr>
              <w:t>…</w:t>
            </w:r>
          </w:p>
        </w:tc>
        <w:tc>
          <w:tcPr>
            <w:tcW w:w="8559" w:type="dxa"/>
            <w:gridSpan w:val="18"/>
            <w:tcBorders>
              <w:top w:val="single" w:sz="4" w:space="0" w:color="auto"/>
            </w:tcBorders>
            <w:vAlign w:val="center"/>
          </w:tcPr>
          <w:p w14:paraId="0F687C65" w14:textId="385AC4A4" w:rsidR="00376658" w:rsidRPr="0043519C" w:rsidRDefault="002241AB">
            <w:pPr>
              <w:spacing w:before="60" w:after="60" w:line="240" w:lineRule="auto"/>
              <w:ind w:left="-46"/>
              <w:rPr>
                <w:szCs w:val="13"/>
              </w:rPr>
            </w:pPr>
            <w:r w:rsidRPr="0043519C">
              <w:rPr>
                <w:bCs/>
                <w:szCs w:val="13"/>
              </w:rPr>
              <w:t>Note: For each eco-feedback nudge feature (see Table 5), two questions were asked in the form shown here as an example for A1: one in the form of a functional question, asking whether the feature was implemented, and one in the form of a dysfunctional question, asking whether the feature was not implemented.</w:t>
            </w:r>
          </w:p>
        </w:tc>
      </w:tr>
      <w:tr w:rsidR="00376658" w:rsidRPr="0043519C" w14:paraId="41771E4C" w14:textId="77777777">
        <w:trPr>
          <w:trHeight w:val="288"/>
        </w:trPr>
        <w:tc>
          <w:tcPr>
            <w:tcW w:w="9066" w:type="dxa"/>
            <w:gridSpan w:val="19"/>
            <w:tcBorders>
              <w:top w:val="single" w:sz="4" w:space="0" w:color="auto"/>
              <w:left w:val="single" w:sz="4" w:space="0" w:color="auto"/>
              <w:bottom w:val="single" w:sz="4" w:space="0" w:color="auto"/>
            </w:tcBorders>
          </w:tcPr>
          <w:p w14:paraId="591E7F8C" w14:textId="79434934" w:rsidR="00376658" w:rsidRPr="0043519C" w:rsidRDefault="002241AB">
            <w:pPr>
              <w:spacing w:after="0" w:line="240" w:lineRule="auto"/>
              <w:rPr>
                <w:b/>
                <w:szCs w:val="13"/>
              </w:rPr>
            </w:pPr>
            <w:r w:rsidRPr="0043519C">
              <w:rPr>
                <w:b/>
                <w:szCs w:val="13"/>
              </w:rPr>
              <w:t xml:space="preserve">Affinity for Technology Interaction (ATI) according to </w:t>
            </w:r>
            <w:sdt>
              <w:sdtPr>
                <w:rPr>
                  <w:b/>
                  <w:color w:val="000000"/>
                  <w:szCs w:val="13"/>
                </w:rPr>
                <w:alias w:val="To edit, see citavi.com/edit"/>
                <w:tag w:val="CitaviPlaceholder#e4e0f211-4bf6-4960-a5f4-791245064b7c"/>
                <w:id w:val="-816636990"/>
                <w:placeholder>
                  <w:docPart w:val="D2B4A7823118417990EC341B88C526A5"/>
                </w:placeholder>
              </w:sdtPr>
              <w:sdtEndPr/>
              <w:sdtContent>
                <w:r w:rsidR="005740B6" w:rsidRPr="005740B6">
                  <w:rPr>
                    <w:b/>
                    <w:color w:val="000000"/>
                  </w:rPr>
                  <w:fldChar w:fldCharType="begin"/>
                </w:r>
                <w:r w:rsidR="00560364">
                  <w:rPr>
                    <w:b/>
                    <w:color w:val="000000"/>
                  </w:rPr>
                  <w:instrText>ADDIN CitaviPlaceholder{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DQ0NzMxOC4yMDE4LjE0NTYxNTA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DAvMTA0NDczMTguMjAxOC4xNDU2MTUwIiwiVXJpU3RyaW5nIjoiaHR0cHM6Ly9kb2kub3JnLzEwLjEwODAvMTA0NDczMTguMjAxOC4xNDU2MTU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}</w:instrText>
                </w:r>
                <w:r w:rsidR="005740B6" w:rsidRPr="005740B6">
                  <w:rPr>
                    <w:b/>
                    <w:color w:val="000000"/>
                  </w:rPr>
                  <w:fldChar w:fldCharType="separate"/>
                </w:r>
                <w:r w:rsidR="00560364">
                  <w:rPr>
                    <w:b/>
                    <w:color w:val="000000"/>
                  </w:rPr>
                  <w:t>Franke et al.</w:t>
                </w:r>
                <w:r w:rsidR="005740B6" w:rsidRPr="005740B6">
                  <w:rPr>
                    <w:b/>
                    <w:color w:val="000000"/>
                  </w:rPr>
                  <w:fldChar w:fldCharType="end"/>
                </w:r>
              </w:sdtContent>
            </w:sdt>
            <w:r w:rsidRPr="0043519C">
              <w:rPr>
                <w:b/>
                <w:szCs w:val="13"/>
              </w:rPr>
              <w:t xml:space="preserve"> </w:t>
            </w:r>
            <w:sdt>
              <w:sdtPr>
                <w:rPr>
                  <w:b/>
                  <w:color w:val="000000"/>
                  <w:szCs w:val="13"/>
                </w:rPr>
                <w:alias w:val="To edit, see citavi.com/edit"/>
                <w:tag w:val="CitaviPlaceholder#46fe7d63-cbb3-4782-8110-c5355e237093"/>
                <w:id w:val="962159837"/>
                <w:placeholder>
                  <w:docPart w:val="85CFE4F6BB25470592D95EE73EC7FF7E"/>
                </w:placeholder>
              </w:sdtPr>
              <w:sdtEndPr/>
              <w:sdtContent>
                <w:r w:rsidR="005740B6" w:rsidRPr="005740B6">
                  <w:rPr>
                    <w:b/>
                    <w:color w:val="000000"/>
                  </w:rPr>
                  <w:fldChar w:fldCharType="begin"/>
                </w:r>
                <w:r w:rsidR="00560364">
                  <w:rPr>
                    <w:b/>
                    <w:color w:val="000000"/>
                  </w:rPr>
                  <w:instrText>ADDIN CitaviPlaceholder{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A0NDczMTguMjAxOC4xNDU2MTUw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wLzEwNDQ3MzE4LjIwMTguMTQ1NjE1MCIsIlVyaVN0cmluZyI6Imh0dHBzOi8vZG9pLm9yZy8xMC4xMDgwLzEwNDQ3MzE4LjIwMTguMTQ1NjE1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M0NmZlN2Q2My1jYmIzLTQ3ODItODExMC1jNTM1NWUyMzcwOTMiLCJUZXh0IjoiKDIwMTkpIiwiV0FJVmVyc2lvbiI6IjcuMC4yLjAifQ==}</w:instrText>
                </w:r>
                <w:r w:rsidR="005740B6" w:rsidRPr="005740B6">
                  <w:rPr>
                    <w:b/>
                    <w:color w:val="000000"/>
                  </w:rPr>
                  <w:fldChar w:fldCharType="separate"/>
                </w:r>
                <w:r w:rsidR="00560364">
                  <w:rPr>
                    <w:b/>
                    <w:color w:val="000000"/>
                  </w:rPr>
                  <w:t>(2019)</w:t>
                </w:r>
                <w:r w:rsidR="005740B6" w:rsidRPr="005740B6">
                  <w:rPr>
                    <w:b/>
                    <w:color w:val="000000"/>
                  </w:rPr>
                  <w:fldChar w:fldCharType="end"/>
                </w:r>
              </w:sdtContent>
            </w:sdt>
          </w:p>
          <w:p w14:paraId="0210027E" w14:textId="77777777" w:rsidR="00376658" w:rsidRPr="0043519C" w:rsidRDefault="002241AB">
            <w:pPr>
              <w:spacing w:after="0" w:line="240" w:lineRule="auto"/>
              <w:rPr>
                <w:szCs w:val="13"/>
              </w:rPr>
            </w:pPr>
            <w:r w:rsidRPr="0043519C">
              <w:rPr>
                <w:szCs w:val="13"/>
              </w:rPr>
              <w:t>In the following questionnaire, we will ask you about your interaction with technical systems. The</w:t>
            </w:r>
          </w:p>
          <w:p w14:paraId="3B3C4D14" w14:textId="77777777" w:rsidR="00376658" w:rsidRPr="0043519C" w:rsidRDefault="002241AB">
            <w:pPr>
              <w:spacing w:after="0" w:line="240" w:lineRule="auto"/>
              <w:rPr>
                <w:szCs w:val="13"/>
              </w:rPr>
            </w:pPr>
            <w:r w:rsidRPr="0043519C">
              <w:rPr>
                <w:szCs w:val="13"/>
              </w:rPr>
              <w:t>term “technical systems” refers to apps and other software applications, as well as entire digital</w:t>
            </w:r>
          </w:p>
          <w:p w14:paraId="1365BFAD" w14:textId="77777777" w:rsidR="00376658" w:rsidRPr="0043519C" w:rsidRDefault="002241AB">
            <w:pPr>
              <w:spacing w:after="0" w:line="240" w:lineRule="auto"/>
              <w:rPr>
                <w:b/>
                <w:szCs w:val="13"/>
              </w:rPr>
            </w:pPr>
            <w:proofErr w:type="gramStart"/>
            <w:r w:rsidRPr="0043519C">
              <w:rPr>
                <w:szCs w:val="13"/>
              </w:rPr>
              <w:t>devices</w:t>
            </w:r>
            <w:proofErr w:type="gramEnd"/>
            <w:r w:rsidRPr="0043519C">
              <w:rPr>
                <w:szCs w:val="13"/>
              </w:rPr>
              <w:t xml:space="preserve"> (e.g., mobile phone, computer, TV, car navigation).</w:t>
            </w:r>
          </w:p>
        </w:tc>
      </w:tr>
      <w:tr w:rsidR="00376658" w:rsidRPr="0043519C" w14:paraId="7C300AD7" w14:textId="77777777">
        <w:trPr>
          <w:trHeight w:val="288"/>
        </w:trPr>
        <w:tc>
          <w:tcPr>
            <w:tcW w:w="3920" w:type="dxa"/>
            <w:gridSpan w:val="6"/>
            <w:tcBorders>
              <w:top w:val="single" w:sz="4" w:space="0" w:color="auto"/>
              <w:left w:val="single" w:sz="4" w:space="0" w:color="auto"/>
              <w:bottom w:val="single" w:sz="4" w:space="0" w:color="auto"/>
              <w:right w:val="single" w:sz="4" w:space="0" w:color="auto"/>
            </w:tcBorders>
            <w:noWrap/>
            <w:vAlign w:val="bottom"/>
          </w:tcPr>
          <w:p w14:paraId="11D22A45" w14:textId="77777777" w:rsidR="00376658" w:rsidRPr="0043519C" w:rsidRDefault="002241AB">
            <w:pPr>
              <w:spacing w:before="60" w:after="60" w:line="240" w:lineRule="auto"/>
              <w:rPr>
                <w:i/>
                <w:iCs/>
                <w:szCs w:val="13"/>
              </w:rPr>
            </w:pPr>
            <w:bookmarkStart w:id="4" w:name="_Hlk175734591"/>
            <w:r w:rsidRPr="0043519C">
              <w:rPr>
                <w:i/>
                <w:iCs/>
                <w:szCs w:val="13"/>
              </w:rPr>
              <w:t>Please indicate the degree to which you agree/disagree with the following statements.</w:t>
            </w:r>
          </w:p>
        </w:tc>
        <w:tc>
          <w:tcPr>
            <w:tcW w:w="1029" w:type="dxa"/>
            <w:gridSpan w:val="3"/>
            <w:tcBorders>
              <w:left w:val="single" w:sz="4" w:space="0" w:color="auto"/>
            </w:tcBorders>
          </w:tcPr>
          <w:p w14:paraId="46AC58AE"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0" behindDoc="0" locked="0" layoutInCell="1" allowOverlap="1" wp14:anchorId="7EE69ECD" wp14:editId="70672890">
                      <wp:simplePos x="0" y="0"/>
                      <wp:positionH relativeFrom="column">
                        <wp:posOffset>424815</wp:posOffset>
                      </wp:positionH>
                      <wp:positionV relativeFrom="paragraph">
                        <wp:posOffset>226695</wp:posOffset>
                      </wp:positionV>
                      <wp:extent cx="109220" cy="107950"/>
                      <wp:effectExtent l="0" t="0" r="24130" b="25400"/>
                      <wp:wrapNone/>
                      <wp:docPr id="3" name="Rechteck 3"/>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A613C9A" id="Rechteck 3" o:spid="_x0000_s1026" style="position:absolute;margin-left:33.45pt;margin-top:17.85pt;width:8.6pt;height:8.5pt;z-index:251637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" filled="f" strokecolor="black [3213]" strokeweight="1pt"/>
                  </w:pict>
                </mc:Fallback>
              </mc:AlternateContent>
            </w:r>
            <w:r w:rsidRPr="0043519C">
              <w:rPr>
                <w:sz w:val="16"/>
                <w:szCs w:val="9"/>
              </w:rPr>
              <w:t>Completely disagree</w:t>
            </w:r>
          </w:p>
        </w:tc>
        <w:tc>
          <w:tcPr>
            <w:tcW w:w="1029" w:type="dxa"/>
            <w:gridSpan w:val="2"/>
            <w:tcBorders>
              <w:left w:val="nil"/>
            </w:tcBorders>
          </w:tcPr>
          <w:p w14:paraId="5CD2ED37" w14:textId="77777777" w:rsidR="00376658" w:rsidRPr="0043519C" w:rsidRDefault="002241AB">
            <w:pPr>
              <w:spacing w:after="0" w:line="240" w:lineRule="auto"/>
              <w:ind w:left="-236"/>
              <w:jc w:val="center"/>
              <w:rPr>
                <w:sz w:val="16"/>
                <w:szCs w:val="9"/>
              </w:rPr>
            </w:pPr>
            <w:r w:rsidRPr="0043519C">
              <w:rPr>
                <w:noProof/>
                <w:sz w:val="16"/>
                <w:szCs w:val="9"/>
                <w:lang w:val="en-PH" w:eastAsia="en-PH"/>
              </w:rPr>
              <mc:AlternateContent>
                <mc:Choice Requires="wps">
                  <w:drawing>
                    <wp:anchor distT="0" distB="0" distL="114300" distR="114300" simplePos="0" relativeHeight="251658241" behindDoc="0" locked="0" layoutInCell="1" allowOverlap="1" wp14:anchorId="408C1386" wp14:editId="58D5D538">
                      <wp:simplePos x="0" y="0"/>
                      <wp:positionH relativeFrom="column">
                        <wp:posOffset>410845</wp:posOffset>
                      </wp:positionH>
                      <wp:positionV relativeFrom="paragraph">
                        <wp:posOffset>222885</wp:posOffset>
                      </wp:positionV>
                      <wp:extent cx="109220" cy="107950"/>
                      <wp:effectExtent l="0" t="0" r="24130" b="25400"/>
                      <wp:wrapNone/>
                      <wp:docPr id="6" name="Rechteck 6"/>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CCD039" id="Rechteck 6" o:spid="_x0000_s1026" style="position:absolute;margin-left:32.35pt;margin-top:17.55pt;width:8.6pt;height:8.5pt;z-index:25163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" filled="f" strokecolor="black [3213]" strokeweight="1pt"/>
                  </w:pict>
                </mc:Fallback>
              </mc:AlternateContent>
            </w:r>
            <w:r w:rsidRPr="0043519C">
              <w:rPr>
                <w:sz w:val="16"/>
                <w:szCs w:val="9"/>
              </w:rPr>
              <w:t>Slightly disagree</w:t>
            </w:r>
          </w:p>
        </w:tc>
        <w:tc>
          <w:tcPr>
            <w:tcW w:w="1029" w:type="dxa"/>
            <w:gridSpan w:val="4"/>
            <w:tcBorders>
              <w:left w:val="nil"/>
            </w:tcBorders>
          </w:tcPr>
          <w:p w14:paraId="22E3474D"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2" behindDoc="0" locked="0" layoutInCell="1" allowOverlap="1" wp14:anchorId="1E61A182" wp14:editId="227DBBBD">
                      <wp:simplePos x="0" y="0"/>
                      <wp:positionH relativeFrom="column">
                        <wp:posOffset>411480</wp:posOffset>
                      </wp:positionH>
                      <wp:positionV relativeFrom="paragraph">
                        <wp:posOffset>226695</wp:posOffset>
                      </wp:positionV>
                      <wp:extent cx="109220" cy="107950"/>
                      <wp:effectExtent l="0" t="0" r="24130" b="25400"/>
                      <wp:wrapNone/>
                      <wp:docPr id="7" name="Rechteck 7"/>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D72F2C" id="Rechteck 7" o:spid="_x0000_s1026" style="position:absolute;margin-left:32.4pt;margin-top:17.85pt;width:8.6pt;height:8.5pt;z-index:251639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" filled="f" strokecolor="black [3213]" strokeweight="1pt"/>
                  </w:pict>
                </mc:Fallback>
              </mc:AlternateContent>
            </w:r>
            <w:r w:rsidRPr="0043519C">
              <w:rPr>
                <w:sz w:val="16"/>
                <w:szCs w:val="9"/>
              </w:rPr>
              <w:t>Neither agree nor disagree</w:t>
            </w:r>
          </w:p>
        </w:tc>
        <w:tc>
          <w:tcPr>
            <w:tcW w:w="1029" w:type="dxa"/>
            <w:gridSpan w:val="2"/>
            <w:tcBorders>
              <w:left w:val="nil"/>
            </w:tcBorders>
          </w:tcPr>
          <w:p w14:paraId="0433132B"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3" behindDoc="0" locked="0" layoutInCell="1" allowOverlap="1" wp14:anchorId="4C980E63" wp14:editId="006CC5CF">
                      <wp:simplePos x="0" y="0"/>
                      <wp:positionH relativeFrom="column">
                        <wp:posOffset>405765</wp:posOffset>
                      </wp:positionH>
                      <wp:positionV relativeFrom="paragraph">
                        <wp:posOffset>225425</wp:posOffset>
                      </wp:positionV>
                      <wp:extent cx="109220" cy="107950"/>
                      <wp:effectExtent l="0" t="0" r="24130" b="25400"/>
                      <wp:wrapNone/>
                      <wp:docPr id="8" name="Rechteck 8"/>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71A10C" id="Rechteck 8" o:spid="_x0000_s1026" style="position:absolute;margin-left:31.95pt;margin-top:17.75pt;width:8.6pt;height:8.5pt;z-index:251640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" filled="f" strokecolor="black [3213]" strokeweight="1pt"/>
                  </w:pict>
                </mc:Fallback>
              </mc:AlternateContent>
            </w:r>
            <w:r w:rsidRPr="0043519C">
              <w:rPr>
                <w:sz w:val="16"/>
                <w:szCs w:val="9"/>
              </w:rPr>
              <w:t>Sightly agree</w:t>
            </w:r>
          </w:p>
        </w:tc>
        <w:tc>
          <w:tcPr>
            <w:tcW w:w="1030" w:type="dxa"/>
            <w:gridSpan w:val="2"/>
            <w:tcBorders>
              <w:left w:val="nil"/>
            </w:tcBorders>
          </w:tcPr>
          <w:p w14:paraId="367302F5" w14:textId="77777777" w:rsidR="00376658" w:rsidRPr="0043519C" w:rsidRDefault="002241AB">
            <w:pPr>
              <w:spacing w:after="0" w:line="240" w:lineRule="auto"/>
              <w:rPr>
                <w:sz w:val="16"/>
                <w:szCs w:val="9"/>
              </w:rPr>
            </w:pPr>
            <w:r w:rsidRPr="0043519C">
              <w:rPr>
                <w:sz w:val="16"/>
                <w:szCs w:val="9"/>
              </w:rPr>
              <w:t xml:space="preserve">Completely </w:t>
            </w:r>
          </w:p>
          <w:p w14:paraId="75453C87"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4" behindDoc="0" locked="0" layoutInCell="1" allowOverlap="1" wp14:anchorId="67ED4181" wp14:editId="13F6F19F">
                      <wp:simplePos x="0" y="0"/>
                      <wp:positionH relativeFrom="column">
                        <wp:posOffset>405130</wp:posOffset>
                      </wp:positionH>
                      <wp:positionV relativeFrom="paragraph">
                        <wp:posOffset>106045</wp:posOffset>
                      </wp:positionV>
                      <wp:extent cx="109220" cy="107950"/>
                      <wp:effectExtent l="0" t="0" r="24130" b="25400"/>
                      <wp:wrapNone/>
                      <wp:docPr id="10" name="Rechteck 10"/>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3A405" id="Rechteck 10" o:spid="_x0000_s1026" style="position:absolute;margin-left:31.9pt;margin-top:8.35pt;width:8.6pt;height:8.5pt;z-index:251641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" filled="f" strokecolor="black [3213]" strokeweight="1pt"/>
                  </w:pict>
                </mc:Fallback>
              </mc:AlternateContent>
            </w:r>
            <w:r w:rsidRPr="0043519C">
              <w:rPr>
                <w:sz w:val="16"/>
                <w:szCs w:val="9"/>
              </w:rPr>
              <w:t>agree</w:t>
            </w:r>
          </w:p>
        </w:tc>
      </w:tr>
      <w:bookmarkEnd w:id="4"/>
      <w:tr w:rsidR="00376658" w:rsidRPr="0043519C" w14:paraId="424BEB53" w14:textId="77777777">
        <w:trPr>
          <w:trHeight w:val="288"/>
        </w:trPr>
        <w:tc>
          <w:tcPr>
            <w:tcW w:w="507" w:type="dxa"/>
            <w:tcBorders>
              <w:top w:val="single" w:sz="4" w:space="0" w:color="auto"/>
              <w:right w:val="nil"/>
            </w:tcBorders>
            <w:vAlign w:val="center"/>
          </w:tcPr>
          <w:p w14:paraId="5A1CC76D" w14:textId="77777777" w:rsidR="00376658" w:rsidRPr="0043519C" w:rsidRDefault="002241AB">
            <w:pPr>
              <w:spacing w:before="60" w:after="60" w:line="240" w:lineRule="auto"/>
              <w:rPr>
                <w:szCs w:val="13"/>
              </w:rPr>
            </w:pPr>
            <w:r w:rsidRPr="0043519C">
              <w:rPr>
                <w:szCs w:val="13"/>
              </w:rPr>
              <w:t>1</w:t>
            </w:r>
          </w:p>
        </w:tc>
        <w:tc>
          <w:tcPr>
            <w:tcW w:w="8559" w:type="dxa"/>
            <w:gridSpan w:val="18"/>
            <w:tcBorders>
              <w:top w:val="single" w:sz="4" w:space="0" w:color="auto"/>
            </w:tcBorders>
          </w:tcPr>
          <w:p w14:paraId="1D1B7B0A" w14:textId="77777777" w:rsidR="00376658" w:rsidRPr="0043519C" w:rsidRDefault="002241AB">
            <w:pPr>
              <w:spacing w:before="60" w:after="60" w:line="240" w:lineRule="auto"/>
              <w:rPr>
                <w:szCs w:val="13"/>
              </w:rPr>
            </w:pPr>
            <w:r w:rsidRPr="0043519C">
              <w:rPr>
                <w:szCs w:val="13"/>
              </w:rPr>
              <w:t>I like to occupy myself in greater detail with technical systems.</w:t>
            </w:r>
          </w:p>
        </w:tc>
      </w:tr>
      <w:tr w:rsidR="00376658" w:rsidRPr="0043519C" w14:paraId="2D0D0F17" w14:textId="77777777">
        <w:trPr>
          <w:trHeight w:val="288"/>
        </w:trPr>
        <w:tc>
          <w:tcPr>
            <w:tcW w:w="507" w:type="dxa"/>
            <w:tcBorders>
              <w:top w:val="single" w:sz="4" w:space="0" w:color="auto"/>
              <w:right w:val="nil"/>
            </w:tcBorders>
            <w:vAlign w:val="center"/>
          </w:tcPr>
          <w:p w14:paraId="758FADEF" w14:textId="77777777" w:rsidR="00376658" w:rsidRPr="0043519C" w:rsidRDefault="002241AB">
            <w:pPr>
              <w:spacing w:before="60" w:after="60" w:line="240" w:lineRule="auto"/>
              <w:rPr>
                <w:szCs w:val="13"/>
              </w:rPr>
            </w:pPr>
            <w:r w:rsidRPr="0043519C">
              <w:rPr>
                <w:szCs w:val="13"/>
              </w:rPr>
              <w:t>2</w:t>
            </w:r>
          </w:p>
        </w:tc>
        <w:tc>
          <w:tcPr>
            <w:tcW w:w="8559" w:type="dxa"/>
            <w:gridSpan w:val="18"/>
            <w:tcBorders>
              <w:top w:val="single" w:sz="4" w:space="0" w:color="auto"/>
            </w:tcBorders>
          </w:tcPr>
          <w:p w14:paraId="2410A169" w14:textId="77777777" w:rsidR="00376658" w:rsidRPr="0043519C" w:rsidRDefault="002241AB">
            <w:pPr>
              <w:spacing w:before="60" w:after="60" w:line="240" w:lineRule="auto"/>
              <w:rPr>
                <w:szCs w:val="13"/>
              </w:rPr>
            </w:pPr>
            <w:r w:rsidRPr="0043519C">
              <w:rPr>
                <w:szCs w:val="13"/>
              </w:rPr>
              <w:t>I like testing the functions of new technical systems.</w:t>
            </w:r>
          </w:p>
        </w:tc>
      </w:tr>
      <w:tr w:rsidR="00376658" w:rsidRPr="0043519C" w14:paraId="38772FFB" w14:textId="77777777">
        <w:trPr>
          <w:trHeight w:val="288"/>
        </w:trPr>
        <w:tc>
          <w:tcPr>
            <w:tcW w:w="507" w:type="dxa"/>
            <w:tcBorders>
              <w:top w:val="single" w:sz="4" w:space="0" w:color="auto"/>
              <w:right w:val="nil"/>
            </w:tcBorders>
            <w:vAlign w:val="center"/>
          </w:tcPr>
          <w:p w14:paraId="6908A5F1" w14:textId="77777777" w:rsidR="00376658" w:rsidRPr="0043519C" w:rsidRDefault="002241AB">
            <w:pPr>
              <w:spacing w:before="60" w:after="60" w:line="240" w:lineRule="auto"/>
              <w:rPr>
                <w:szCs w:val="13"/>
              </w:rPr>
            </w:pPr>
            <w:r w:rsidRPr="0043519C">
              <w:rPr>
                <w:szCs w:val="13"/>
              </w:rPr>
              <w:t>3</w:t>
            </w:r>
          </w:p>
        </w:tc>
        <w:tc>
          <w:tcPr>
            <w:tcW w:w="8559" w:type="dxa"/>
            <w:gridSpan w:val="18"/>
            <w:tcBorders>
              <w:top w:val="single" w:sz="4" w:space="0" w:color="auto"/>
            </w:tcBorders>
          </w:tcPr>
          <w:p w14:paraId="0BD2FE6C" w14:textId="77777777" w:rsidR="00376658" w:rsidRPr="0043519C" w:rsidRDefault="002241AB">
            <w:pPr>
              <w:spacing w:before="60" w:after="60" w:line="240" w:lineRule="auto"/>
              <w:rPr>
                <w:szCs w:val="13"/>
              </w:rPr>
            </w:pPr>
            <w:r w:rsidRPr="0043519C">
              <w:rPr>
                <w:szCs w:val="13"/>
              </w:rPr>
              <w:t>I predominantly deal with technical systems because I have to.</w:t>
            </w:r>
          </w:p>
        </w:tc>
      </w:tr>
      <w:tr w:rsidR="00376658" w:rsidRPr="0043519C" w14:paraId="5E3B9AD2" w14:textId="77777777">
        <w:trPr>
          <w:trHeight w:val="288"/>
        </w:trPr>
        <w:tc>
          <w:tcPr>
            <w:tcW w:w="507" w:type="dxa"/>
            <w:tcBorders>
              <w:top w:val="single" w:sz="4" w:space="0" w:color="auto"/>
              <w:right w:val="nil"/>
            </w:tcBorders>
            <w:vAlign w:val="center"/>
          </w:tcPr>
          <w:p w14:paraId="4F78733E" w14:textId="77777777" w:rsidR="00376658" w:rsidRPr="0043519C" w:rsidRDefault="002241AB">
            <w:pPr>
              <w:spacing w:before="60" w:after="60" w:line="240" w:lineRule="auto"/>
              <w:rPr>
                <w:szCs w:val="13"/>
              </w:rPr>
            </w:pPr>
            <w:r w:rsidRPr="0043519C">
              <w:rPr>
                <w:szCs w:val="13"/>
              </w:rPr>
              <w:t>4</w:t>
            </w:r>
          </w:p>
        </w:tc>
        <w:tc>
          <w:tcPr>
            <w:tcW w:w="8559" w:type="dxa"/>
            <w:gridSpan w:val="18"/>
            <w:tcBorders>
              <w:top w:val="single" w:sz="4" w:space="0" w:color="auto"/>
            </w:tcBorders>
          </w:tcPr>
          <w:p w14:paraId="5AEA012A" w14:textId="77777777" w:rsidR="00376658" w:rsidRPr="0043519C" w:rsidRDefault="002241AB">
            <w:pPr>
              <w:spacing w:before="60" w:after="60" w:line="240" w:lineRule="auto"/>
              <w:rPr>
                <w:szCs w:val="13"/>
              </w:rPr>
            </w:pPr>
            <w:r w:rsidRPr="0043519C">
              <w:rPr>
                <w:szCs w:val="13"/>
              </w:rPr>
              <w:t>When I have a new technical system in front of me, I try it out intensively.</w:t>
            </w:r>
          </w:p>
        </w:tc>
      </w:tr>
      <w:tr w:rsidR="00376658" w:rsidRPr="0043519C" w14:paraId="51F4B100" w14:textId="77777777">
        <w:trPr>
          <w:trHeight w:val="288"/>
        </w:trPr>
        <w:tc>
          <w:tcPr>
            <w:tcW w:w="507" w:type="dxa"/>
            <w:tcBorders>
              <w:top w:val="single" w:sz="4" w:space="0" w:color="auto"/>
              <w:right w:val="nil"/>
            </w:tcBorders>
            <w:vAlign w:val="center"/>
          </w:tcPr>
          <w:p w14:paraId="2FAF6014" w14:textId="77777777" w:rsidR="00376658" w:rsidRPr="0043519C" w:rsidRDefault="002241AB">
            <w:pPr>
              <w:spacing w:before="60" w:after="60" w:line="240" w:lineRule="auto"/>
              <w:rPr>
                <w:szCs w:val="13"/>
              </w:rPr>
            </w:pPr>
            <w:r w:rsidRPr="0043519C">
              <w:rPr>
                <w:szCs w:val="13"/>
              </w:rPr>
              <w:t>5</w:t>
            </w:r>
          </w:p>
        </w:tc>
        <w:tc>
          <w:tcPr>
            <w:tcW w:w="8559" w:type="dxa"/>
            <w:gridSpan w:val="18"/>
            <w:tcBorders>
              <w:top w:val="single" w:sz="4" w:space="0" w:color="auto"/>
            </w:tcBorders>
          </w:tcPr>
          <w:p w14:paraId="7605A76B" w14:textId="77777777" w:rsidR="00376658" w:rsidRPr="0043519C" w:rsidRDefault="002241AB">
            <w:pPr>
              <w:spacing w:before="60" w:after="60" w:line="240" w:lineRule="auto"/>
              <w:rPr>
                <w:szCs w:val="13"/>
              </w:rPr>
            </w:pPr>
            <w:r w:rsidRPr="0043519C">
              <w:rPr>
                <w:szCs w:val="13"/>
              </w:rPr>
              <w:t>I enjoy spending time becoming acquainted with a new technical system.</w:t>
            </w:r>
          </w:p>
        </w:tc>
      </w:tr>
      <w:tr w:rsidR="00376658" w:rsidRPr="0043519C" w14:paraId="41A09370" w14:textId="77777777">
        <w:trPr>
          <w:trHeight w:val="288"/>
        </w:trPr>
        <w:tc>
          <w:tcPr>
            <w:tcW w:w="507" w:type="dxa"/>
            <w:tcBorders>
              <w:top w:val="single" w:sz="4" w:space="0" w:color="auto"/>
              <w:right w:val="nil"/>
            </w:tcBorders>
            <w:vAlign w:val="center"/>
          </w:tcPr>
          <w:p w14:paraId="33373407" w14:textId="77777777" w:rsidR="00376658" w:rsidRPr="0043519C" w:rsidRDefault="002241AB">
            <w:pPr>
              <w:spacing w:before="60" w:after="60" w:line="240" w:lineRule="auto"/>
              <w:rPr>
                <w:szCs w:val="13"/>
              </w:rPr>
            </w:pPr>
            <w:r w:rsidRPr="0043519C">
              <w:rPr>
                <w:szCs w:val="13"/>
              </w:rPr>
              <w:t>6</w:t>
            </w:r>
          </w:p>
        </w:tc>
        <w:tc>
          <w:tcPr>
            <w:tcW w:w="8559" w:type="dxa"/>
            <w:gridSpan w:val="18"/>
            <w:tcBorders>
              <w:top w:val="single" w:sz="4" w:space="0" w:color="auto"/>
            </w:tcBorders>
          </w:tcPr>
          <w:p w14:paraId="67D3C104" w14:textId="77777777" w:rsidR="00376658" w:rsidRPr="0043519C" w:rsidRDefault="002241AB">
            <w:pPr>
              <w:spacing w:before="60" w:after="60" w:line="240" w:lineRule="auto"/>
              <w:rPr>
                <w:szCs w:val="13"/>
              </w:rPr>
            </w:pPr>
            <w:r w:rsidRPr="0043519C">
              <w:rPr>
                <w:szCs w:val="13"/>
              </w:rPr>
              <w:t>It is enough for me that a technical system works; I don’t care how or why.</w:t>
            </w:r>
          </w:p>
        </w:tc>
      </w:tr>
      <w:tr w:rsidR="00376658" w:rsidRPr="0043519C" w14:paraId="0B60CD96" w14:textId="77777777">
        <w:trPr>
          <w:trHeight w:val="288"/>
        </w:trPr>
        <w:tc>
          <w:tcPr>
            <w:tcW w:w="507" w:type="dxa"/>
            <w:tcBorders>
              <w:top w:val="single" w:sz="4" w:space="0" w:color="auto"/>
              <w:right w:val="nil"/>
            </w:tcBorders>
            <w:vAlign w:val="center"/>
          </w:tcPr>
          <w:p w14:paraId="4845197C" w14:textId="77777777" w:rsidR="00376658" w:rsidRPr="0043519C" w:rsidRDefault="002241AB">
            <w:pPr>
              <w:spacing w:before="60" w:after="60" w:line="240" w:lineRule="auto"/>
              <w:rPr>
                <w:szCs w:val="13"/>
              </w:rPr>
            </w:pPr>
            <w:r w:rsidRPr="0043519C">
              <w:rPr>
                <w:szCs w:val="13"/>
              </w:rPr>
              <w:t>7</w:t>
            </w:r>
          </w:p>
        </w:tc>
        <w:tc>
          <w:tcPr>
            <w:tcW w:w="8559" w:type="dxa"/>
            <w:gridSpan w:val="18"/>
            <w:tcBorders>
              <w:top w:val="single" w:sz="4" w:space="0" w:color="auto"/>
            </w:tcBorders>
          </w:tcPr>
          <w:p w14:paraId="1DEF962C" w14:textId="77777777" w:rsidR="00376658" w:rsidRPr="0043519C" w:rsidRDefault="002241AB">
            <w:pPr>
              <w:spacing w:before="60" w:after="60" w:line="240" w:lineRule="auto"/>
              <w:rPr>
                <w:szCs w:val="13"/>
              </w:rPr>
            </w:pPr>
            <w:r w:rsidRPr="0043519C">
              <w:rPr>
                <w:szCs w:val="13"/>
              </w:rPr>
              <w:t>I try to understand how a technical system exactly works.</w:t>
            </w:r>
          </w:p>
        </w:tc>
      </w:tr>
      <w:tr w:rsidR="00376658" w:rsidRPr="0043519C" w14:paraId="761C960E" w14:textId="77777777">
        <w:trPr>
          <w:trHeight w:val="288"/>
        </w:trPr>
        <w:tc>
          <w:tcPr>
            <w:tcW w:w="507" w:type="dxa"/>
            <w:tcBorders>
              <w:top w:val="single" w:sz="4" w:space="0" w:color="auto"/>
              <w:right w:val="nil"/>
            </w:tcBorders>
            <w:vAlign w:val="center"/>
          </w:tcPr>
          <w:p w14:paraId="1BBB9E6E" w14:textId="77777777" w:rsidR="00376658" w:rsidRPr="0043519C" w:rsidRDefault="002241AB">
            <w:pPr>
              <w:spacing w:before="60" w:after="60" w:line="240" w:lineRule="auto"/>
              <w:rPr>
                <w:szCs w:val="13"/>
              </w:rPr>
            </w:pPr>
            <w:r w:rsidRPr="0043519C">
              <w:rPr>
                <w:szCs w:val="13"/>
              </w:rPr>
              <w:t>8</w:t>
            </w:r>
          </w:p>
        </w:tc>
        <w:tc>
          <w:tcPr>
            <w:tcW w:w="8559" w:type="dxa"/>
            <w:gridSpan w:val="18"/>
            <w:tcBorders>
              <w:top w:val="single" w:sz="4" w:space="0" w:color="auto"/>
            </w:tcBorders>
          </w:tcPr>
          <w:p w14:paraId="07B99883" w14:textId="77777777" w:rsidR="00376658" w:rsidRPr="0043519C" w:rsidRDefault="002241AB">
            <w:pPr>
              <w:spacing w:before="60" w:after="60" w:line="240" w:lineRule="auto"/>
              <w:rPr>
                <w:szCs w:val="13"/>
              </w:rPr>
            </w:pPr>
            <w:r w:rsidRPr="0043519C">
              <w:rPr>
                <w:szCs w:val="13"/>
              </w:rPr>
              <w:t>It is enough for me to know the basic functions of a technical system.</w:t>
            </w:r>
          </w:p>
        </w:tc>
      </w:tr>
      <w:tr w:rsidR="00376658" w:rsidRPr="0043519C" w14:paraId="0FBF9D02" w14:textId="77777777">
        <w:trPr>
          <w:trHeight w:val="288"/>
        </w:trPr>
        <w:tc>
          <w:tcPr>
            <w:tcW w:w="507" w:type="dxa"/>
            <w:tcBorders>
              <w:top w:val="single" w:sz="4" w:space="0" w:color="auto"/>
              <w:right w:val="nil"/>
            </w:tcBorders>
            <w:vAlign w:val="center"/>
          </w:tcPr>
          <w:p w14:paraId="41B58754" w14:textId="77777777" w:rsidR="00376658" w:rsidRPr="0043519C" w:rsidRDefault="002241AB">
            <w:pPr>
              <w:spacing w:before="60" w:after="60" w:line="240" w:lineRule="auto"/>
              <w:rPr>
                <w:szCs w:val="13"/>
              </w:rPr>
            </w:pPr>
            <w:r w:rsidRPr="0043519C">
              <w:rPr>
                <w:szCs w:val="13"/>
              </w:rPr>
              <w:t>9</w:t>
            </w:r>
          </w:p>
        </w:tc>
        <w:tc>
          <w:tcPr>
            <w:tcW w:w="8559" w:type="dxa"/>
            <w:gridSpan w:val="18"/>
            <w:tcBorders>
              <w:top w:val="single" w:sz="4" w:space="0" w:color="auto"/>
            </w:tcBorders>
          </w:tcPr>
          <w:p w14:paraId="6C157F40" w14:textId="77777777" w:rsidR="00376658" w:rsidRPr="0043519C" w:rsidRDefault="002241AB">
            <w:pPr>
              <w:spacing w:before="60" w:after="60" w:line="240" w:lineRule="auto"/>
              <w:rPr>
                <w:szCs w:val="13"/>
              </w:rPr>
            </w:pPr>
            <w:r w:rsidRPr="0043519C">
              <w:rPr>
                <w:szCs w:val="13"/>
              </w:rPr>
              <w:t>I try to make full use of the capabilities of a technical system.</w:t>
            </w:r>
          </w:p>
        </w:tc>
      </w:tr>
      <w:tr w:rsidR="00376658" w:rsidRPr="0043519C" w14:paraId="567EC6A9" w14:textId="77777777">
        <w:trPr>
          <w:trHeight w:val="289"/>
        </w:trPr>
        <w:tc>
          <w:tcPr>
            <w:tcW w:w="9066" w:type="dxa"/>
            <w:gridSpan w:val="19"/>
            <w:tcBorders>
              <w:left w:val="single" w:sz="4" w:space="0" w:color="auto"/>
            </w:tcBorders>
          </w:tcPr>
          <w:p w14:paraId="44F718CA" w14:textId="7FA3DF40" w:rsidR="00376658" w:rsidRPr="0043519C" w:rsidRDefault="002241AB">
            <w:pPr>
              <w:spacing w:before="60" w:after="60" w:line="240" w:lineRule="auto"/>
              <w:rPr>
                <w:b/>
                <w:szCs w:val="13"/>
              </w:rPr>
            </w:pPr>
            <w:r w:rsidRPr="0043519C">
              <w:rPr>
                <w:b/>
                <w:szCs w:val="13"/>
              </w:rPr>
              <w:lastRenderedPageBreak/>
              <w:t xml:space="preserve">New Ecological Paradigm (NEP) according to </w:t>
            </w:r>
            <w:sdt>
              <w:sdtPr>
                <w:rPr>
                  <w:b/>
                  <w:color w:val="000000"/>
                  <w:szCs w:val="13"/>
                </w:rPr>
                <w:alias w:val="To edit, see citavi.com/edit"/>
                <w:tag w:val="CitaviPlaceholder#04e23f0e-0447-4af9-ac0a-2b772a2cf09e"/>
                <w:id w:val="152193887"/>
                <w:placeholder>
                  <w:docPart w:val="E89968E0578B4DAEBB673CCDEDE6CD16"/>
                </w:placeholder>
              </w:sdtPr>
              <w:sdtEndPr/>
              <w:sdtContent>
                <w:r w:rsidR="005740B6" w:rsidRPr="005740B6">
                  <w:rPr>
                    <w:b/>
                    <w:color w:val="000000"/>
                  </w:rPr>
                  <w:fldChar w:fldCharType="begin"/>
                </w:r>
                <w:r w:rsidR="00515A69">
                  <w:rPr>
                    <w:b/>
                    <w:color w:val="000000"/>
                  </w:rPr>
                  <w:instrText>ADDIN CitaviPlaceholder{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}</w:instrText>
                </w:r>
                <w:r w:rsidR="005740B6" w:rsidRPr="005740B6">
                  <w:rPr>
                    <w:b/>
                    <w:color w:val="000000"/>
                  </w:rPr>
                  <w:fldChar w:fldCharType="separate"/>
                </w:r>
                <w:r w:rsidR="00560364">
                  <w:rPr>
                    <w:b/>
                    <w:color w:val="000000"/>
                  </w:rPr>
                  <w:t>Dunlap et al.</w:t>
                </w:r>
                <w:r w:rsidR="005740B6" w:rsidRPr="005740B6">
                  <w:rPr>
                    <w:b/>
                    <w:color w:val="000000"/>
                  </w:rPr>
                  <w:fldChar w:fldCharType="end"/>
                </w:r>
              </w:sdtContent>
            </w:sdt>
            <w:r w:rsidRPr="0043519C">
              <w:rPr>
                <w:b/>
                <w:szCs w:val="13"/>
              </w:rPr>
              <w:t xml:space="preserve"> </w:t>
            </w:r>
            <w:sdt>
              <w:sdtPr>
                <w:rPr>
                  <w:b/>
                  <w:color w:val="000000"/>
                  <w:szCs w:val="13"/>
                </w:rPr>
                <w:alias w:val="To edit, see citavi.com/edit"/>
                <w:tag w:val="CitaviPlaceholder#a901c84b-f569-4544-8a02-b533988126a3"/>
                <w:id w:val="1080494529"/>
                <w:placeholder>
                  <w:docPart w:val="6A75F86885B446079900D4A5CF848E58"/>
                </w:placeholder>
              </w:sdtPr>
              <w:sdtEndPr/>
              <w:sdtContent>
                <w:r w:rsidR="005740B6" w:rsidRPr="005740B6">
                  <w:rPr>
                    <w:b/>
                    <w:color w:val="000000"/>
                  </w:rPr>
                  <w:fldChar w:fldCharType="begin"/>
                </w:r>
                <w:r w:rsidR="00515A69">
                  <w:rPr>
                    <w:b/>
                    <w:color w:val="000000"/>
                  </w:rPr>
                  <w:instrText>ADDIN CitaviPlaceholder{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ApIn1dfSwiVGFnIjoiQ2l0YXZpUGxhY2Vob2xkZXIjYTkwMWM4NGItZjU2OS00NTQ0LThhMDItYjUzMzk4ODEyNmEzIiwiVGV4dCI6IigyMDAwKSIsIldBSVZlcnNpb24iOiI3LjAuMi4wIn0=}</w:instrText>
                </w:r>
                <w:r w:rsidR="005740B6" w:rsidRPr="005740B6">
                  <w:rPr>
                    <w:b/>
                    <w:color w:val="000000"/>
                  </w:rPr>
                  <w:fldChar w:fldCharType="separate"/>
                </w:r>
                <w:r w:rsidR="00560364">
                  <w:rPr>
                    <w:b/>
                    <w:color w:val="000000"/>
                  </w:rPr>
                  <w:t>(2000)</w:t>
                </w:r>
                <w:r w:rsidR="005740B6" w:rsidRPr="005740B6">
                  <w:rPr>
                    <w:b/>
                    <w:color w:val="000000"/>
                  </w:rPr>
                  <w:fldChar w:fldCharType="end"/>
                </w:r>
              </w:sdtContent>
            </w:sdt>
          </w:p>
        </w:tc>
      </w:tr>
      <w:tr w:rsidR="00376658" w:rsidRPr="0043519C" w14:paraId="204ABE72" w14:textId="77777777">
        <w:trPr>
          <w:trHeight w:val="288"/>
        </w:trPr>
        <w:tc>
          <w:tcPr>
            <w:tcW w:w="2689" w:type="dxa"/>
            <w:gridSpan w:val="3"/>
            <w:tcBorders>
              <w:top w:val="single" w:sz="4" w:space="0" w:color="auto"/>
              <w:left w:val="single" w:sz="4" w:space="0" w:color="auto"/>
              <w:bottom w:val="single" w:sz="4" w:space="0" w:color="auto"/>
              <w:right w:val="single" w:sz="4" w:space="0" w:color="auto"/>
            </w:tcBorders>
            <w:noWrap/>
            <w:vAlign w:val="center"/>
          </w:tcPr>
          <w:p w14:paraId="589833F5" w14:textId="77777777" w:rsidR="00376658" w:rsidRPr="0043519C" w:rsidRDefault="002241AB">
            <w:pPr>
              <w:spacing w:before="60" w:after="60" w:line="240" w:lineRule="auto"/>
              <w:rPr>
                <w:i/>
                <w:iCs/>
                <w:szCs w:val="13"/>
              </w:rPr>
            </w:pPr>
            <w:r w:rsidRPr="0043519C">
              <w:rPr>
                <w:i/>
                <w:iCs/>
                <w:szCs w:val="13"/>
              </w:rPr>
              <w:t>To what extent do you agree with the following statements?</w:t>
            </w:r>
          </w:p>
        </w:tc>
        <w:tc>
          <w:tcPr>
            <w:tcW w:w="910" w:type="dxa"/>
            <w:gridSpan w:val="2"/>
            <w:tcBorders>
              <w:left w:val="single" w:sz="4" w:space="0" w:color="auto"/>
            </w:tcBorders>
          </w:tcPr>
          <w:p w14:paraId="620E33CA"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5" behindDoc="0" locked="0" layoutInCell="1" allowOverlap="1" wp14:anchorId="03A01417" wp14:editId="2F2F7A18">
                      <wp:simplePos x="0" y="0"/>
                      <wp:positionH relativeFrom="column">
                        <wp:posOffset>351790</wp:posOffset>
                      </wp:positionH>
                      <wp:positionV relativeFrom="paragraph">
                        <wp:posOffset>232410</wp:posOffset>
                      </wp:positionV>
                      <wp:extent cx="109220" cy="107950"/>
                      <wp:effectExtent l="0" t="0" r="24130" b="25400"/>
                      <wp:wrapNone/>
                      <wp:docPr id="14" name="Rechteck 14"/>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C8F10ED" id="Rechteck 14" o:spid="_x0000_s1026" style="position:absolute;margin-left:27.7pt;margin-top:18.3pt;width:8.6pt;height:8.5pt;z-index:25164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" filled="f" strokecolor="black [3213]" strokeweight="1pt"/>
                  </w:pict>
                </mc:Fallback>
              </mc:AlternateContent>
            </w:r>
            <w:r w:rsidRPr="0043519C">
              <w:rPr>
                <w:sz w:val="16"/>
                <w:szCs w:val="9"/>
              </w:rPr>
              <w:t>Totally disagree</w:t>
            </w:r>
          </w:p>
        </w:tc>
        <w:tc>
          <w:tcPr>
            <w:tcW w:w="910" w:type="dxa"/>
            <w:gridSpan w:val="2"/>
            <w:tcBorders>
              <w:left w:val="nil"/>
            </w:tcBorders>
          </w:tcPr>
          <w:p w14:paraId="55E5BAE7"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6" behindDoc="0" locked="0" layoutInCell="1" allowOverlap="1" wp14:anchorId="4B6BA5FD" wp14:editId="7BCBA862">
                      <wp:simplePos x="0" y="0"/>
                      <wp:positionH relativeFrom="column">
                        <wp:posOffset>351155</wp:posOffset>
                      </wp:positionH>
                      <wp:positionV relativeFrom="paragraph">
                        <wp:posOffset>236855</wp:posOffset>
                      </wp:positionV>
                      <wp:extent cx="109220" cy="107950"/>
                      <wp:effectExtent l="0" t="0" r="24130" b="25400"/>
                      <wp:wrapNone/>
                      <wp:docPr id="15" name="Rechteck 15"/>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BC3891" id="Rechteck 15" o:spid="_x0000_s1026" style="position:absolute;margin-left:27.65pt;margin-top:18.65pt;width:8.6pt;height:8.5pt;z-index:251643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" filled="f" strokecolor="black [3213]" strokeweight="1pt"/>
                  </w:pict>
                </mc:Fallback>
              </mc:AlternateContent>
            </w:r>
            <w:r w:rsidRPr="0043519C">
              <w:rPr>
                <w:sz w:val="16"/>
                <w:szCs w:val="9"/>
              </w:rPr>
              <w:t>Disagree</w:t>
            </w:r>
          </w:p>
        </w:tc>
        <w:tc>
          <w:tcPr>
            <w:tcW w:w="910" w:type="dxa"/>
            <w:gridSpan w:val="3"/>
            <w:tcBorders>
              <w:left w:val="nil"/>
            </w:tcBorders>
          </w:tcPr>
          <w:p w14:paraId="694006AF"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7" behindDoc="0" locked="0" layoutInCell="1" allowOverlap="1" wp14:anchorId="4F07B0C3" wp14:editId="7514F7BD">
                      <wp:simplePos x="0" y="0"/>
                      <wp:positionH relativeFrom="column">
                        <wp:posOffset>349250</wp:posOffset>
                      </wp:positionH>
                      <wp:positionV relativeFrom="paragraph">
                        <wp:posOffset>231775</wp:posOffset>
                      </wp:positionV>
                      <wp:extent cx="109220" cy="107950"/>
                      <wp:effectExtent l="0" t="0" r="24130" b="25400"/>
                      <wp:wrapNone/>
                      <wp:docPr id="16" name="Rechteck 16"/>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0EF5F3" id="Rechteck 16" o:spid="_x0000_s1026" style="position:absolute;margin-left:27.5pt;margin-top:18.25pt;width:8.6pt;height:8.5pt;z-index:25164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" filled="f" strokecolor="black [3213]" strokeweight="1pt"/>
                  </w:pict>
                </mc:Fallback>
              </mc:AlternateContent>
            </w:r>
            <w:r w:rsidRPr="0043519C">
              <w:rPr>
                <w:sz w:val="16"/>
                <w:szCs w:val="9"/>
              </w:rPr>
              <w:t>Rather disagree</w:t>
            </w:r>
          </w:p>
        </w:tc>
        <w:tc>
          <w:tcPr>
            <w:tcW w:w="911" w:type="dxa"/>
            <w:gridSpan w:val="3"/>
            <w:tcBorders>
              <w:left w:val="nil"/>
              <w:right w:val="single" w:sz="4" w:space="0" w:color="auto"/>
            </w:tcBorders>
          </w:tcPr>
          <w:p w14:paraId="584D4E73"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50" behindDoc="0" locked="0" layoutInCell="1" allowOverlap="1" wp14:anchorId="4070F1C4" wp14:editId="47F7B974">
                      <wp:simplePos x="0" y="0"/>
                      <wp:positionH relativeFrom="column">
                        <wp:posOffset>351155</wp:posOffset>
                      </wp:positionH>
                      <wp:positionV relativeFrom="paragraph">
                        <wp:posOffset>232410</wp:posOffset>
                      </wp:positionV>
                      <wp:extent cx="109220" cy="107950"/>
                      <wp:effectExtent l="0" t="0" r="24130" b="25400"/>
                      <wp:wrapNone/>
                      <wp:docPr id="20" name="Rechteck 20"/>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24A755B" id="Rechteck 20" o:spid="_x0000_s1026" style="position:absolute;margin-left:27.65pt;margin-top:18.3pt;width:8.6pt;height:8.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" filled="f" strokecolor="black [3213]" strokeweight="1pt"/>
                  </w:pict>
                </mc:Fallback>
              </mc:AlternateContent>
            </w:r>
            <w:r w:rsidRPr="0043519C">
              <w:rPr>
                <w:sz w:val="16"/>
                <w:szCs w:val="9"/>
              </w:rPr>
              <w:t>Neither agree nor disagree</w:t>
            </w:r>
          </w:p>
        </w:tc>
        <w:tc>
          <w:tcPr>
            <w:tcW w:w="910" w:type="dxa"/>
            <w:gridSpan w:val="3"/>
            <w:tcBorders>
              <w:left w:val="single" w:sz="4" w:space="0" w:color="auto"/>
              <w:right w:val="single" w:sz="4" w:space="0" w:color="auto"/>
            </w:tcBorders>
          </w:tcPr>
          <w:p w14:paraId="28C77AAE"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8" behindDoc="0" locked="0" layoutInCell="1" allowOverlap="1" wp14:anchorId="05927B66" wp14:editId="5F94ACE1">
                      <wp:simplePos x="0" y="0"/>
                      <wp:positionH relativeFrom="column">
                        <wp:posOffset>352425</wp:posOffset>
                      </wp:positionH>
                      <wp:positionV relativeFrom="paragraph">
                        <wp:posOffset>232410</wp:posOffset>
                      </wp:positionV>
                      <wp:extent cx="109220" cy="107950"/>
                      <wp:effectExtent l="0" t="0" r="24130" b="25400"/>
                      <wp:wrapNone/>
                      <wp:docPr id="17" name="Rechteck 17"/>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51CB3D" id="Rechteck 17" o:spid="_x0000_s1026" style="position:absolute;margin-left:27.75pt;margin-top:18.3pt;width:8.6pt;height:8.5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" filled="f" strokecolor="black [3213]" strokeweight="1pt"/>
                  </w:pict>
                </mc:Fallback>
              </mc:AlternateContent>
            </w:r>
            <w:r w:rsidRPr="0043519C">
              <w:rPr>
                <w:sz w:val="16"/>
                <w:szCs w:val="9"/>
              </w:rPr>
              <w:t>Rather agree</w:t>
            </w:r>
          </w:p>
        </w:tc>
        <w:tc>
          <w:tcPr>
            <w:tcW w:w="910" w:type="dxa"/>
            <w:gridSpan w:val="2"/>
            <w:tcBorders>
              <w:left w:val="single" w:sz="4" w:space="0" w:color="auto"/>
              <w:right w:val="single" w:sz="4" w:space="0" w:color="auto"/>
            </w:tcBorders>
          </w:tcPr>
          <w:p w14:paraId="07BA2414"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49" behindDoc="0" locked="0" layoutInCell="1" allowOverlap="1" wp14:anchorId="65B90FC0" wp14:editId="079E14B1">
                      <wp:simplePos x="0" y="0"/>
                      <wp:positionH relativeFrom="column">
                        <wp:posOffset>356870</wp:posOffset>
                      </wp:positionH>
                      <wp:positionV relativeFrom="paragraph">
                        <wp:posOffset>234950</wp:posOffset>
                      </wp:positionV>
                      <wp:extent cx="109220" cy="107950"/>
                      <wp:effectExtent l="0" t="0" r="24130" b="25400"/>
                      <wp:wrapNone/>
                      <wp:docPr id="18" name="Rechteck 18"/>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4D87EE" id="Rechteck 18" o:spid="_x0000_s1026" style="position:absolute;margin-left:28.1pt;margin-top:18.5pt;width:8.6pt;height:8.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" filled="f" strokecolor="black [3213]" strokeweight="1pt"/>
                  </w:pict>
                </mc:Fallback>
              </mc:AlternateContent>
            </w:r>
            <w:r w:rsidRPr="0043519C">
              <w:rPr>
                <w:sz w:val="16"/>
                <w:szCs w:val="9"/>
              </w:rPr>
              <w:t>Agree</w:t>
            </w:r>
          </w:p>
        </w:tc>
        <w:tc>
          <w:tcPr>
            <w:tcW w:w="916" w:type="dxa"/>
            <w:tcBorders>
              <w:left w:val="single" w:sz="4" w:space="0" w:color="auto"/>
            </w:tcBorders>
          </w:tcPr>
          <w:p w14:paraId="0B06D5F5" w14:textId="77777777" w:rsidR="00376658" w:rsidRPr="0043519C" w:rsidRDefault="002241AB">
            <w:pPr>
              <w:spacing w:after="0" w:line="240" w:lineRule="auto"/>
              <w:rPr>
                <w:sz w:val="16"/>
                <w:szCs w:val="9"/>
              </w:rPr>
            </w:pPr>
            <w:r w:rsidRPr="0043519C">
              <w:rPr>
                <w:noProof/>
                <w:sz w:val="16"/>
                <w:szCs w:val="9"/>
                <w:lang w:val="en-PH" w:eastAsia="en-PH"/>
              </w:rPr>
              <mc:AlternateContent>
                <mc:Choice Requires="wps">
                  <w:drawing>
                    <wp:anchor distT="0" distB="0" distL="114300" distR="114300" simplePos="0" relativeHeight="251658268" behindDoc="0" locked="0" layoutInCell="1" allowOverlap="1" wp14:anchorId="568C78E8" wp14:editId="6607355E">
                      <wp:simplePos x="0" y="0"/>
                      <wp:positionH relativeFrom="column">
                        <wp:posOffset>357505</wp:posOffset>
                      </wp:positionH>
                      <wp:positionV relativeFrom="paragraph">
                        <wp:posOffset>234315</wp:posOffset>
                      </wp:positionV>
                      <wp:extent cx="109220" cy="107950"/>
                      <wp:effectExtent l="0" t="0" r="24130" b="25400"/>
                      <wp:wrapNone/>
                      <wp:docPr id="1528851497" name="Rechteck 1528851497"/>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0D12656" id="Rechteck 1528851497" o:spid="_x0000_s1026" style="position:absolute;margin-left:28.15pt;margin-top:18.45pt;width:8.6pt;height:8.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" filled="f" strokecolor="black [3213]" strokeweight="1pt"/>
                  </w:pict>
                </mc:Fallback>
              </mc:AlternateContent>
            </w:r>
            <w:r w:rsidRPr="0043519C">
              <w:rPr>
                <w:sz w:val="16"/>
                <w:szCs w:val="9"/>
              </w:rPr>
              <w:t>Totally agree</w:t>
            </w:r>
          </w:p>
        </w:tc>
      </w:tr>
      <w:tr w:rsidR="00376658" w:rsidRPr="0043519C" w14:paraId="231DC9CC" w14:textId="77777777">
        <w:trPr>
          <w:trHeight w:val="200"/>
        </w:trPr>
        <w:tc>
          <w:tcPr>
            <w:tcW w:w="507" w:type="dxa"/>
            <w:tcBorders>
              <w:right w:val="single" w:sz="4" w:space="0" w:color="auto"/>
            </w:tcBorders>
            <w:vAlign w:val="center"/>
          </w:tcPr>
          <w:p w14:paraId="6E78D5DB" w14:textId="77777777" w:rsidR="00376658" w:rsidRPr="0043519C" w:rsidRDefault="002241AB">
            <w:pPr>
              <w:spacing w:before="60" w:after="60" w:line="240" w:lineRule="auto"/>
              <w:rPr>
                <w:szCs w:val="13"/>
              </w:rPr>
            </w:pPr>
            <w:r w:rsidRPr="0043519C">
              <w:rPr>
                <w:szCs w:val="13"/>
              </w:rPr>
              <w:t>1</w:t>
            </w:r>
          </w:p>
        </w:tc>
        <w:tc>
          <w:tcPr>
            <w:tcW w:w="8559" w:type="dxa"/>
            <w:gridSpan w:val="18"/>
            <w:tcBorders>
              <w:left w:val="single" w:sz="4" w:space="0" w:color="auto"/>
            </w:tcBorders>
            <w:vAlign w:val="center"/>
          </w:tcPr>
          <w:p w14:paraId="2CB12679" w14:textId="77777777" w:rsidR="00376658" w:rsidRPr="0043519C" w:rsidRDefault="002241AB">
            <w:pPr>
              <w:spacing w:before="60" w:after="60" w:line="240" w:lineRule="auto"/>
              <w:rPr>
                <w:szCs w:val="13"/>
              </w:rPr>
            </w:pPr>
            <w:r w:rsidRPr="0043519C">
              <w:rPr>
                <w:szCs w:val="13"/>
              </w:rPr>
              <w:t xml:space="preserve">The so-called “ecological crisis” facing humanity has been greatly exaggerated. </w:t>
            </w:r>
          </w:p>
        </w:tc>
      </w:tr>
      <w:tr w:rsidR="00376658" w:rsidRPr="0043519C" w14:paraId="2E8D8C96" w14:textId="77777777">
        <w:trPr>
          <w:trHeight w:val="262"/>
        </w:trPr>
        <w:tc>
          <w:tcPr>
            <w:tcW w:w="507" w:type="dxa"/>
            <w:tcBorders>
              <w:right w:val="single" w:sz="4" w:space="0" w:color="auto"/>
            </w:tcBorders>
            <w:vAlign w:val="center"/>
          </w:tcPr>
          <w:p w14:paraId="48D368C8" w14:textId="77777777" w:rsidR="00376658" w:rsidRPr="0043519C" w:rsidRDefault="002241AB">
            <w:pPr>
              <w:spacing w:before="60" w:after="60" w:line="240" w:lineRule="auto"/>
              <w:rPr>
                <w:szCs w:val="13"/>
              </w:rPr>
            </w:pPr>
            <w:r w:rsidRPr="0043519C">
              <w:rPr>
                <w:szCs w:val="13"/>
              </w:rPr>
              <w:t>2</w:t>
            </w:r>
          </w:p>
        </w:tc>
        <w:tc>
          <w:tcPr>
            <w:tcW w:w="8559" w:type="dxa"/>
            <w:gridSpan w:val="18"/>
            <w:tcBorders>
              <w:left w:val="single" w:sz="4" w:space="0" w:color="auto"/>
            </w:tcBorders>
            <w:vAlign w:val="center"/>
          </w:tcPr>
          <w:p w14:paraId="71679A0B" w14:textId="77777777" w:rsidR="00376658" w:rsidRPr="0043519C" w:rsidRDefault="002241AB">
            <w:pPr>
              <w:spacing w:before="60" w:after="60" w:line="240" w:lineRule="auto"/>
              <w:rPr>
                <w:szCs w:val="13"/>
              </w:rPr>
            </w:pPr>
            <w:r w:rsidRPr="0043519C">
              <w:rPr>
                <w:szCs w:val="13"/>
              </w:rPr>
              <w:t>The balance of nature is strong enough to cope with the impact of modern industrialized nations.</w:t>
            </w:r>
          </w:p>
        </w:tc>
      </w:tr>
      <w:tr w:rsidR="00376658" w:rsidRPr="0043519C" w14:paraId="34AD7D2B" w14:textId="77777777">
        <w:trPr>
          <w:trHeight w:val="338"/>
        </w:trPr>
        <w:tc>
          <w:tcPr>
            <w:tcW w:w="507" w:type="dxa"/>
            <w:tcBorders>
              <w:right w:val="single" w:sz="4" w:space="0" w:color="auto"/>
            </w:tcBorders>
            <w:vAlign w:val="center"/>
          </w:tcPr>
          <w:p w14:paraId="07572240" w14:textId="77777777" w:rsidR="00376658" w:rsidRPr="0043519C" w:rsidRDefault="002241AB">
            <w:pPr>
              <w:spacing w:before="60" w:after="60" w:line="240" w:lineRule="auto"/>
              <w:rPr>
                <w:szCs w:val="13"/>
              </w:rPr>
            </w:pPr>
            <w:r w:rsidRPr="0043519C">
              <w:rPr>
                <w:szCs w:val="13"/>
              </w:rPr>
              <w:t>3</w:t>
            </w:r>
          </w:p>
        </w:tc>
        <w:tc>
          <w:tcPr>
            <w:tcW w:w="8559" w:type="dxa"/>
            <w:gridSpan w:val="18"/>
            <w:tcBorders>
              <w:left w:val="single" w:sz="4" w:space="0" w:color="auto"/>
            </w:tcBorders>
            <w:vAlign w:val="center"/>
          </w:tcPr>
          <w:p w14:paraId="34C996DD" w14:textId="77777777" w:rsidR="00376658" w:rsidRPr="0043519C" w:rsidRDefault="002241AB">
            <w:pPr>
              <w:spacing w:before="60" w:after="60" w:line="240" w:lineRule="auto"/>
              <w:rPr>
                <w:szCs w:val="13"/>
              </w:rPr>
            </w:pPr>
            <w:r w:rsidRPr="0043519C">
              <w:rPr>
                <w:szCs w:val="13"/>
              </w:rPr>
              <w:t>If things continue as they are, we will soon see a major ecological disaster.</w:t>
            </w:r>
          </w:p>
        </w:tc>
      </w:tr>
      <w:tr w:rsidR="00376658" w:rsidRPr="0043519C" w14:paraId="743EFD5B" w14:textId="77777777">
        <w:trPr>
          <w:trHeight w:val="315"/>
        </w:trPr>
        <w:tc>
          <w:tcPr>
            <w:tcW w:w="507" w:type="dxa"/>
            <w:tcBorders>
              <w:right w:val="single" w:sz="4" w:space="0" w:color="auto"/>
            </w:tcBorders>
            <w:vAlign w:val="center"/>
          </w:tcPr>
          <w:p w14:paraId="7EA7AF23" w14:textId="77777777" w:rsidR="00376658" w:rsidRPr="0043519C" w:rsidRDefault="002241AB">
            <w:pPr>
              <w:spacing w:before="60" w:after="60" w:line="240" w:lineRule="auto"/>
              <w:rPr>
                <w:szCs w:val="13"/>
              </w:rPr>
            </w:pPr>
            <w:r w:rsidRPr="0043519C">
              <w:rPr>
                <w:szCs w:val="13"/>
              </w:rPr>
              <w:t>4</w:t>
            </w:r>
          </w:p>
        </w:tc>
        <w:tc>
          <w:tcPr>
            <w:tcW w:w="8559" w:type="dxa"/>
            <w:gridSpan w:val="18"/>
            <w:tcBorders>
              <w:left w:val="single" w:sz="4" w:space="0" w:color="auto"/>
              <w:bottom w:val="single" w:sz="4" w:space="0" w:color="auto"/>
            </w:tcBorders>
            <w:vAlign w:val="center"/>
          </w:tcPr>
          <w:p w14:paraId="01F6CDBA" w14:textId="77777777" w:rsidR="00376658" w:rsidRPr="0043519C" w:rsidRDefault="002241AB">
            <w:pPr>
              <w:spacing w:before="60" w:after="60" w:line="240" w:lineRule="auto"/>
              <w:rPr>
                <w:szCs w:val="13"/>
              </w:rPr>
            </w:pPr>
            <w:r w:rsidRPr="0043519C">
              <w:rPr>
                <w:szCs w:val="13"/>
              </w:rPr>
              <w:t>The balance of nature is very delicate and easily disturbed.</w:t>
            </w:r>
          </w:p>
        </w:tc>
      </w:tr>
      <w:tr w:rsidR="00376658" w:rsidRPr="0043519C" w14:paraId="57BDC842" w14:textId="77777777">
        <w:trPr>
          <w:trHeight w:val="315"/>
        </w:trPr>
        <w:tc>
          <w:tcPr>
            <w:tcW w:w="507" w:type="dxa"/>
            <w:tcBorders>
              <w:right w:val="single" w:sz="4" w:space="0" w:color="auto"/>
            </w:tcBorders>
            <w:vAlign w:val="center"/>
          </w:tcPr>
          <w:p w14:paraId="2F8A9362" w14:textId="77777777" w:rsidR="00376658" w:rsidRPr="0043519C" w:rsidRDefault="002241AB">
            <w:pPr>
              <w:spacing w:before="60" w:after="60" w:line="240" w:lineRule="auto"/>
              <w:rPr>
                <w:szCs w:val="13"/>
              </w:rPr>
            </w:pPr>
            <w:r w:rsidRPr="0043519C">
              <w:rPr>
                <w:szCs w:val="13"/>
              </w:rPr>
              <w:t>5</w:t>
            </w:r>
          </w:p>
        </w:tc>
        <w:tc>
          <w:tcPr>
            <w:tcW w:w="8559" w:type="dxa"/>
            <w:gridSpan w:val="18"/>
            <w:tcBorders>
              <w:left w:val="single" w:sz="4" w:space="0" w:color="auto"/>
              <w:bottom w:val="single" w:sz="4" w:space="0" w:color="auto"/>
            </w:tcBorders>
            <w:vAlign w:val="center"/>
          </w:tcPr>
          <w:p w14:paraId="7244E2CD" w14:textId="77777777" w:rsidR="00376658" w:rsidRPr="0043519C" w:rsidRDefault="002241AB">
            <w:pPr>
              <w:spacing w:before="60" w:after="60" w:line="240" w:lineRule="auto"/>
              <w:rPr>
                <w:szCs w:val="13"/>
              </w:rPr>
            </w:pPr>
            <w:r w:rsidRPr="0043519C">
              <w:rPr>
                <w:szCs w:val="13"/>
              </w:rPr>
              <w:t>Earth is like a spaceship with very limited space and resources.</w:t>
            </w:r>
          </w:p>
        </w:tc>
      </w:tr>
      <w:tr w:rsidR="00376658" w:rsidRPr="0043519C" w14:paraId="4FA0F4CB" w14:textId="77777777">
        <w:trPr>
          <w:trHeight w:val="278"/>
        </w:trPr>
        <w:tc>
          <w:tcPr>
            <w:tcW w:w="507" w:type="dxa"/>
            <w:tcBorders>
              <w:right w:val="single" w:sz="4" w:space="0" w:color="auto"/>
            </w:tcBorders>
            <w:vAlign w:val="center"/>
          </w:tcPr>
          <w:p w14:paraId="26B87A7F" w14:textId="77777777" w:rsidR="00376658" w:rsidRPr="0043519C" w:rsidRDefault="002241AB">
            <w:pPr>
              <w:spacing w:before="60" w:after="60" w:line="240" w:lineRule="auto"/>
              <w:rPr>
                <w:szCs w:val="13"/>
              </w:rPr>
            </w:pPr>
            <w:r w:rsidRPr="0043519C">
              <w:rPr>
                <w:szCs w:val="13"/>
              </w:rPr>
              <w:t>6</w:t>
            </w:r>
          </w:p>
        </w:tc>
        <w:tc>
          <w:tcPr>
            <w:tcW w:w="8559" w:type="dxa"/>
            <w:gridSpan w:val="18"/>
            <w:tcBorders>
              <w:top w:val="single" w:sz="4" w:space="0" w:color="auto"/>
              <w:left w:val="single" w:sz="4" w:space="0" w:color="auto"/>
              <w:bottom w:val="single" w:sz="4" w:space="0" w:color="auto"/>
            </w:tcBorders>
            <w:vAlign w:val="center"/>
          </w:tcPr>
          <w:p w14:paraId="0E4030E8" w14:textId="77777777" w:rsidR="00376658" w:rsidRPr="0043519C" w:rsidRDefault="002241AB">
            <w:pPr>
              <w:spacing w:before="60" w:after="60" w:line="240" w:lineRule="auto"/>
              <w:rPr>
                <w:szCs w:val="13"/>
              </w:rPr>
            </w:pPr>
            <w:r w:rsidRPr="0043519C">
              <w:rPr>
                <w:szCs w:val="13"/>
              </w:rPr>
              <w:t>People are seriously abusing the environment.</w:t>
            </w:r>
          </w:p>
        </w:tc>
      </w:tr>
      <w:tr w:rsidR="00376658" w:rsidRPr="0043519C" w14:paraId="4DDEB72B" w14:textId="77777777">
        <w:trPr>
          <w:trHeight w:val="278"/>
        </w:trPr>
        <w:tc>
          <w:tcPr>
            <w:tcW w:w="9066" w:type="dxa"/>
            <w:gridSpan w:val="19"/>
            <w:vAlign w:val="center"/>
          </w:tcPr>
          <w:p w14:paraId="6CDBF8A5" w14:textId="77777777" w:rsidR="00376658" w:rsidRPr="0043519C" w:rsidRDefault="002241AB">
            <w:pPr>
              <w:spacing w:before="60" w:after="60" w:line="240" w:lineRule="auto"/>
              <w:rPr>
                <w:szCs w:val="13"/>
              </w:rPr>
            </w:pPr>
            <w:r w:rsidRPr="0043519C">
              <w:rPr>
                <w:b/>
                <w:bCs/>
                <w:szCs w:val="13"/>
              </w:rPr>
              <w:t>Socio-demographics</w:t>
            </w:r>
          </w:p>
        </w:tc>
      </w:tr>
      <w:tr w:rsidR="00376658" w:rsidRPr="0043519C" w14:paraId="2B28DF5E" w14:textId="77777777">
        <w:trPr>
          <w:trHeight w:val="278"/>
        </w:trPr>
        <w:tc>
          <w:tcPr>
            <w:tcW w:w="507" w:type="dxa"/>
            <w:tcBorders>
              <w:right w:val="single" w:sz="4" w:space="0" w:color="auto"/>
            </w:tcBorders>
            <w:vAlign w:val="center"/>
          </w:tcPr>
          <w:p w14:paraId="7425D5BE" w14:textId="77777777" w:rsidR="00376658" w:rsidRPr="0043519C" w:rsidRDefault="002241AB">
            <w:pPr>
              <w:spacing w:before="60" w:after="60" w:line="240" w:lineRule="auto"/>
              <w:rPr>
                <w:szCs w:val="13"/>
              </w:rPr>
            </w:pPr>
            <w:r w:rsidRPr="0043519C">
              <w:rPr>
                <w:szCs w:val="13"/>
              </w:rPr>
              <w:t>1</w:t>
            </w:r>
          </w:p>
        </w:tc>
        <w:tc>
          <w:tcPr>
            <w:tcW w:w="8559" w:type="dxa"/>
            <w:gridSpan w:val="18"/>
            <w:tcBorders>
              <w:top w:val="single" w:sz="4" w:space="0" w:color="auto"/>
              <w:left w:val="single" w:sz="4" w:space="0" w:color="auto"/>
              <w:bottom w:val="single" w:sz="4" w:space="0" w:color="auto"/>
            </w:tcBorders>
            <w:vAlign w:val="center"/>
          </w:tcPr>
          <w:p w14:paraId="6A85D427" w14:textId="77777777" w:rsidR="00376658" w:rsidRPr="0043519C" w:rsidRDefault="002241AB">
            <w:pPr>
              <w:spacing w:before="60" w:after="60" w:line="240" w:lineRule="auto"/>
              <w:rPr>
                <w:i/>
                <w:iCs/>
                <w:szCs w:val="13"/>
              </w:rPr>
            </w:pPr>
            <w:r w:rsidRPr="0043519C">
              <w:rPr>
                <w:i/>
                <w:iCs/>
                <w:szCs w:val="13"/>
              </w:rPr>
              <w:t>How old are you (in years)?</w:t>
            </w:r>
          </w:p>
        </w:tc>
      </w:tr>
      <w:tr w:rsidR="00376658" w:rsidRPr="0043519C" w14:paraId="345D4991" w14:textId="77777777">
        <w:trPr>
          <w:trHeight w:val="278"/>
        </w:trPr>
        <w:tc>
          <w:tcPr>
            <w:tcW w:w="507" w:type="dxa"/>
            <w:vMerge w:val="restart"/>
            <w:tcBorders>
              <w:right w:val="single" w:sz="4" w:space="0" w:color="auto"/>
            </w:tcBorders>
            <w:vAlign w:val="center"/>
          </w:tcPr>
          <w:p w14:paraId="5A0DF502" w14:textId="77777777" w:rsidR="00376658" w:rsidRPr="0043519C" w:rsidRDefault="002241AB">
            <w:pPr>
              <w:spacing w:before="60" w:after="60" w:line="240" w:lineRule="auto"/>
              <w:rPr>
                <w:szCs w:val="13"/>
              </w:rPr>
            </w:pPr>
            <w:r w:rsidRPr="0043519C">
              <w:rPr>
                <w:szCs w:val="13"/>
              </w:rPr>
              <w:t>2</w:t>
            </w:r>
          </w:p>
        </w:tc>
        <w:tc>
          <w:tcPr>
            <w:tcW w:w="8559" w:type="dxa"/>
            <w:gridSpan w:val="18"/>
            <w:tcBorders>
              <w:top w:val="single" w:sz="4" w:space="0" w:color="auto"/>
              <w:left w:val="single" w:sz="4" w:space="0" w:color="auto"/>
              <w:bottom w:val="single" w:sz="4" w:space="0" w:color="auto"/>
            </w:tcBorders>
            <w:vAlign w:val="center"/>
          </w:tcPr>
          <w:p w14:paraId="647D4217" w14:textId="77777777" w:rsidR="00376658" w:rsidRPr="0043519C" w:rsidRDefault="002241AB">
            <w:pPr>
              <w:spacing w:before="60" w:after="60" w:line="240" w:lineRule="auto"/>
              <w:rPr>
                <w:i/>
                <w:iCs/>
                <w:szCs w:val="13"/>
              </w:rPr>
            </w:pPr>
            <w:r w:rsidRPr="0043519C">
              <w:rPr>
                <w:i/>
                <w:iCs/>
                <w:szCs w:val="13"/>
              </w:rPr>
              <w:t>Please enter your gender</w:t>
            </w:r>
          </w:p>
        </w:tc>
      </w:tr>
      <w:tr w:rsidR="00376658" w:rsidRPr="0043519C" w14:paraId="55C53FDE" w14:textId="77777777">
        <w:trPr>
          <w:trHeight w:val="278"/>
        </w:trPr>
        <w:tc>
          <w:tcPr>
            <w:tcW w:w="507" w:type="dxa"/>
            <w:vMerge/>
            <w:tcBorders>
              <w:right w:val="single" w:sz="4" w:space="0" w:color="auto"/>
            </w:tcBorders>
            <w:vAlign w:val="center"/>
          </w:tcPr>
          <w:p w14:paraId="79DC1803" w14:textId="77777777" w:rsidR="00376658" w:rsidRPr="0043519C" w:rsidRDefault="00376658">
            <w:pPr>
              <w:spacing w:before="60" w:after="60" w:line="240" w:lineRule="auto"/>
              <w:rPr>
                <w:szCs w:val="13"/>
              </w:rPr>
            </w:pPr>
          </w:p>
        </w:tc>
        <w:tc>
          <w:tcPr>
            <w:tcW w:w="2851" w:type="dxa"/>
            <w:gridSpan w:val="3"/>
            <w:tcBorders>
              <w:top w:val="single" w:sz="4" w:space="0" w:color="auto"/>
              <w:left w:val="single" w:sz="4" w:space="0" w:color="auto"/>
              <w:bottom w:val="single" w:sz="4" w:space="0" w:color="auto"/>
            </w:tcBorders>
            <w:vAlign w:val="center"/>
          </w:tcPr>
          <w:p w14:paraId="0B923137" w14:textId="77777777" w:rsidR="00376658" w:rsidRPr="0043519C" w:rsidRDefault="002241AB">
            <w:pPr>
              <w:spacing w:before="60" w:after="60" w:line="240" w:lineRule="auto"/>
              <w:ind w:left="235"/>
              <w:rPr>
                <w:szCs w:val="13"/>
              </w:rPr>
            </w:pPr>
            <w:r w:rsidRPr="0043519C">
              <w:rPr>
                <w:szCs w:val="13"/>
              </w:rPr>
              <w:t>Male</w:t>
            </w:r>
          </w:p>
        </w:tc>
        <w:tc>
          <w:tcPr>
            <w:tcW w:w="2851" w:type="dxa"/>
            <w:gridSpan w:val="8"/>
            <w:tcBorders>
              <w:top w:val="single" w:sz="4" w:space="0" w:color="auto"/>
              <w:left w:val="single" w:sz="4" w:space="0" w:color="auto"/>
              <w:bottom w:val="single" w:sz="4" w:space="0" w:color="auto"/>
            </w:tcBorders>
            <w:vAlign w:val="center"/>
          </w:tcPr>
          <w:p w14:paraId="0276C3DB" w14:textId="77777777" w:rsidR="00376658" w:rsidRPr="0043519C" w:rsidRDefault="002241AB">
            <w:pPr>
              <w:spacing w:before="60" w:after="60" w:line="240" w:lineRule="auto"/>
              <w:ind w:left="215"/>
              <w:rPr>
                <w:szCs w:val="13"/>
              </w:rPr>
            </w:pPr>
            <w:r w:rsidRPr="0043519C">
              <w:rPr>
                <w:noProof/>
                <w:sz w:val="16"/>
                <w:szCs w:val="9"/>
                <w:lang w:val="en-PH" w:eastAsia="en-PH"/>
              </w:rPr>
              <mc:AlternateContent>
                <mc:Choice Requires="wps">
                  <w:drawing>
                    <wp:anchor distT="0" distB="0" distL="114300" distR="114300" simplePos="0" relativeHeight="251658257" behindDoc="0" locked="0" layoutInCell="1" allowOverlap="1" wp14:anchorId="3D97563A" wp14:editId="71D3CB4E">
                      <wp:simplePos x="0" y="0"/>
                      <wp:positionH relativeFrom="column">
                        <wp:posOffset>1798955</wp:posOffset>
                      </wp:positionH>
                      <wp:positionV relativeFrom="paragraph">
                        <wp:posOffset>59055</wp:posOffset>
                      </wp:positionV>
                      <wp:extent cx="109220" cy="107950"/>
                      <wp:effectExtent l="0" t="0" r="24130" b="25400"/>
                      <wp:wrapNone/>
                      <wp:docPr id="517795553" name="Rechteck 517795553"/>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113B0D" id="Rechteck 517795553" o:spid="_x0000_s1026" style="position:absolute;margin-left:141.65pt;margin-top:4.65pt;width:8.6pt;height:8.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61" behindDoc="0" locked="0" layoutInCell="1" allowOverlap="1" wp14:anchorId="652B602D" wp14:editId="4C158D77">
                      <wp:simplePos x="0" y="0"/>
                      <wp:positionH relativeFrom="column">
                        <wp:posOffset>-1804670</wp:posOffset>
                      </wp:positionH>
                      <wp:positionV relativeFrom="paragraph">
                        <wp:posOffset>60325</wp:posOffset>
                      </wp:positionV>
                      <wp:extent cx="109220" cy="107950"/>
                      <wp:effectExtent l="0" t="0" r="24130" b="25400"/>
                      <wp:wrapNone/>
                      <wp:docPr id="917131963" name="Rechteck 917131963"/>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54D08E" id="Rechteck 917131963" o:spid="_x0000_s1026" style="position:absolute;margin-left:-142.1pt;margin-top:4.75pt;width:8.6pt;height:8.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55" behindDoc="0" locked="0" layoutInCell="1" allowOverlap="1" wp14:anchorId="71E0F661" wp14:editId="5E58D382">
                      <wp:simplePos x="0" y="0"/>
                      <wp:positionH relativeFrom="column">
                        <wp:posOffset>-8255</wp:posOffset>
                      </wp:positionH>
                      <wp:positionV relativeFrom="paragraph">
                        <wp:posOffset>58420</wp:posOffset>
                      </wp:positionV>
                      <wp:extent cx="109220" cy="107950"/>
                      <wp:effectExtent l="0" t="0" r="24130" b="25400"/>
                      <wp:wrapNone/>
                      <wp:docPr id="190854605" name="Rechteck 190854605"/>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534297" id="Rechteck 190854605" o:spid="_x0000_s1026" style="position:absolute;margin-left:-.65pt;margin-top:4.6pt;width:8.6pt;height:8.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" filled="f" strokecolor="black [3213]" strokeweight="1pt"/>
                  </w:pict>
                </mc:Fallback>
              </mc:AlternateContent>
            </w:r>
            <w:r w:rsidRPr="0043519C">
              <w:rPr>
                <w:szCs w:val="13"/>
              </w:rPr>
              <w:t>Female</w:t>
            </w:r>
          </w:p>
        </w:tc>
        <w:tc>
          <w:tcPr>
            <w:tcW w:w="2857" w:type="dxa"/>
            <w:gridSpan w:val="7"/>
            <w:tcBorders>
              <w:top w:val="single" w:sz="4" w:space="0" w:color="auto"/>
              <w:left w:val="single" w:sz="4" w:space="0" w:color="auto"/>
              <w:bottom w:val="single" w:sz="4" w:space="0" w:color="auto"/>
            </w:tcBorders>
            <w:vAlign w:val="center"/>
          </w:tcPr>
          <w:p w14:paraId="214456DE" w14:textId="77777777" w:rsidR="00376658" w:rsidRPr="0043519C" w:rsidRDefault="002241AB">
            <w:pPr>
              <w:spacing w:before="60" w:after="60" w:line="240" w:lineRule="auto"/>
              <w:ind w:left="200"/>
              <w:rPr>
                <w:szCs w:val="13"/>
              </w:rPr>
            </w:pPr>
            <w:r w:rsidRPr="0043519C">
              <w:rPr>
                <w:szCs w:val="13"/>
              </w:rPr>
              <w:t>Non-binary</w:t>
            </w:r>
          </w:p>
        </w:tc>
      </w:tr>
      <w:tr w:rsidR="00376658" w:rsidRPr="0043519C" w14:paraId="1CE20105" w14:textId="77777777">
        <w:trPr>
          <w:trHeight w:val="278"/>
        </w:trPr>
        <w:tc>
          <w:tcPr>
            <w:tcW w:w="507" w:type="dxa"/>
            <w:vMerge w:val="restart"/>
            <w:tcBorders>
              <w:right w:val="single" w:sz="4" w:space="0" w:color="auto"/>
            </w:tcBorders>
            <w:vAlign w:val="center"/>
          </w:tcPr>
          <w:p w14:paraId="0B30017E" w14:textId="77777777" w:rsidR="00376658" w:rsidRPr="0043519C" w:rsidRDefault="002241AB">
            <w:pPr>
              <w:spacing w:before="60" w:after="60" w:line="240" w:lineRule="auto"/>
              <w:rPr>
                <w:szCs w:val="13"/>
              </w:rPr>
            </w:pPr>
            <w:r w:rsidRPr="0043519C">
              <w:rPr>
                <w:szCs w:val="13"/>
              </w:rPr>
              <w:t>3</w:t>
            </w:r>
          </w:p>
        </w:tc>
        <w:tc>
          <w:tcPr>
            <w:tcW w:w="8559" w:type="dxa"/>
            <w:gridSpan w:val="18"/>
            <w:tcBorders>
              <w:top w:val="single" w:sz="4" w:space="0" w:color="auto"/>
              <w:left w:val="single" w:sz="4" w:space="0" w:color="auto"/>
              <w:bottom w:val="single" w:sz="4" w:space="0" w:color="auto"/>
            </w:tcBorders>
            <w:vAlign w:val="center"/>
          </w:tcPr>
          <w:p w14:paraId="4BB5EA15" w14:textId="77777777" w:rsidR="00376658" w:rsidRPr="0043519C" w:rsidRDefault="002241AB">
            <w:pPr>
              <w:spacing w:before="60" w:after="60" w:line="240" w:lineRule="auto"/>
              <w:rPr>
                <w:i/>
                <w:iCs/>
                <w:szCs w:val="13"/>
              </w:rPr>
            </w:pPr>
            <w:r w:rsidRPr="0043519C">
              <w:rPr>
                <w:i/>
                <w:iCs/>
                <w:szCs w:val="13"/>
              </w:rPr>
              <w:t>What is your highest level of education?</w:t>
            </w:r>
          </w:p>
        </w:tc>
      </w:tr>
      <w:tr w:rsidR="00376658" w:rsidRPr="0043519C" w14:paraId="58D5DFA9" w14:textId="77777777">
        <w:trPr>
          <w:trHeight w:val="278"/>
        </w:trPr>
        <w:tc>
          <w:tcPr>
            <w:tcW w:w="507" w:type="dxa"/>
            <w:vMerge/>
            <w:tcBorders>
              <w:right w:val="single" w:sz="4" w:space="0" w:color="auto"/>
            </w:tcBorders>
            <w:vAlign w:val="center"/>
          </w:tcPr>
          <w:p w14:paraId="254DEB0B" w14:textId="77777777" w:rsidR="00376658" w:rsidRPr="0043519C" w:rsidRDefault="00376658">
            <w:pPr>
              <w:spacing w:before="60" w:after="60" w:line="240" w:lineRule="auto"/>
              <w:rPr>
                <w:szCs w:val="13"/>
              </w:rPr>
            </w:pPr>
          </w:p>
        </w:tc>
        <w:tc>
          <w:tcPr>
            <w:tcW w:w="2851" w:type="dxa"/>
            <w:gridSpan w:val="3"/>
            <w:tcBorders>
              <w:top w:val="single" w:sz="4" w:space="0" w:color="auto"/>
              <w:left w:val="single" w:sz="4" w:space="0" w:color="auto"/>
              <w:bottom w:val="single" w:sz="4" w:space="0" w:color="auto"/>
            </w:tcBorders>
            <w:vAlign w:val="center"/>
          </w:tcPr>
          <w:p w14:paraId="393ED0C0" w14:textId="77777777" w:rsidR="00376658" w:rsidRPr="0043519C" w:rsidRDefault="002241AB">
            <w:pPr>
              <w:spacing w:before="60" w:after="60" w:line="240" w:lineRule="auto"/>
              <w:ind w:left="235"/>
              <w:rPr>
                <w:szCs w:val="13"/>
              </w:rPr>
            </w:pPr>
            <w:r w:rsidRPr="0043519C">
              <w:rPr>
                <w:szCs w:val="13"/>
              </w:rPr>
              <w:t>Not having graduated from high school (German original: Kein Schulabschluss)</w:t>
            </w:r>
          </w:p>
        </w:tc>
        <w:tc>
          <w:tcPr>
            <w:tcW w:w="2851" w:type="dxa"/>
            <w:gridSpan w:val="8"/>
            <w:tcBorders>
              <w:top w:val="single" w:sz="4" w:space="0" w:color="auto"/>
              <w:left w:val="single" w:sz="4" w:space="0" w:color="auto"/>
              <w:bottom w:val="single" w:sz="4" w:space="0" w:color="auto"/>
            </w:tcBorders>
            <w:vAlign w:val="center"/>
          </w:tcPr>
          <w:p w14:paraId="39DB21BA" w14:textId="77777777" w:rsidR="00376658" w:rsidRPr="0043519C" w:rsidRDefault="002241AB">
            <w:pPr>
              <w:spacing w:before="60" w:after="60" w:line="240" w:lineRule="auto"/>
              <w:ind w:left="216"/>
              <w:rPr>
                <w:szCs w:val="13"/>
              </w:rPr>
            </w:pPr>
            <w:r w:rsidRPr="0043519C">
              <w:rPr>
                <w:szCs w:val="13"/>
              </w:rPr>
              <w:t>Lower secondary school leaving certificate (German original: Hauptschulabschluss)</w:t>
            </w:r>
          </w:p>
        </w:tc>
        <w:tc>
          <w:tcPr>
            <w:tcW w:w="2857" w:type="dxa"/>
            <w:gridSpan w:val="7"/>
            <w:tcBorders>
              <w:top w:val="single" w:sz="4" w:space="0" w:color="auto"/>
              <w:left w:val="single" w:sz="4" w:space="0" w:color="auto"/>
              <w:bottom w:val="single" w:sz="4" w:space="0" w:color="auto"/>
            </w:tcBorders>
            <w:vAlign w:val="center"/>
          </w:tcPr>
          <w:p w14:paraId="26A9BD74" w14:textId="77777777" w:rsidR="00376658" w:rsidRPr="0043519C" w:rsidRDefault="002241AB">
            <w:pPr>
              <w:spacing w:before="60" w:after="60" w:line="240" w:lineRule="auto"/>
              <w:ind w:left="196"/>
              <w:rPr>
                <w:szCs w:val="13"/>
              </w:rPr>
            </w:pPr>
            <w:r w:rsidRPr="0043519C">
              <w:rPr>
                <w:noProof/>
                <w:sz w:val="16"/>
                <w:szCs w:val="9"/>
                <w:lang w:val="en-PH" w:eastAsia="en-PH"/>
              </w:rPr>
              <mc:AlternateContent>
                <mc:Choice Requires="wps">
                  <w:drawing>
                    <wp:anchor distT="0" distB="0" distL="114300" distR="114300" simplePos="0" relativeHeight="251658256" behindDoc="0" locked="0" layoutInCell="1" allowOverlap="1" wp14:anchorId="10B70E34" wp14:editId="59A88A8D">
                      <wp:simplePos x="0" y="0"/>
                      <wp:positionH relativeFrom="column">
                        <wp:posOffset>-3810</wp:posOffset>
                      </wp:positionH>
                      <wp:positionV relativeFrom="paragraph">
                        <wp:posOffset>206375</wp:posOffset>
                      </wp:positionV>
                      <wp:extent cx="109220" cy="107950"/>
                      <wp:effectExtent l="0" t="0" r="24130" b="25400"/>
                      <wp:wrapNone/>
                      <wp:docPr id="449250472" name="Rechteck 449250472"/>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956E1E" id="Rechteck 449250472" o:spid="_x0000_s1026" style="position:absolute;margin-left:-.3pt;margin-top:16.25pt;width:8.6pt;height:8.5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52" behindDoc="0" locked="0" layoutInCell="1" allowOverlap="1" wp14:anchorId="31D81CC3" wp14:editId="4AD44100">
                      <wp:simplePos x="0" y="0"/>
                      <wp:positionH relativeFrom="column">
                        <wp:posOffset>-3624580</wp:posOffset>
                      </wp:positionH>
                      <wp:positionV relativeFrom="paragraph">
                        <wp:posOffset>206375</wp:posOffset>
                      </wp:positionV>
                      <wp:extent cx="109220" cy="107950"/>
                      <wp:effectExtent l="0" t="0" r="24130" b="25400"/>
                      <wp:wrapNone/>
                      <wp:docPr id="14628749" name="Rechteck 14628749"/>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981DCC" id="Rechteck 14628749" o:spid="_x0000_s1026" style="position:absolute;margin-left:-285.4pt;margin-top:16.25pt;width:8.6pt;height:8.5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65" behindDoc="0" locked="0" layoutInCell="1" allowOverlap="1" wp14:anchorId="4BCE86E0" wp14:editId="4D190C1A">
                      <wp:simplePos x="0" y="0"/>
                      <wp:positionH relativeFrom="column">
                        <wp:posOffset>-1816735</wp:posOffset>
                      </wp:positionH>
                      <wp:positionV relativeFrom="paragraph">
                        <wp:posOffset>206375</wp:posOffset>
                      </wp:positionV>
                      <wp:extent cx="109220" cy="107950"/>
                      <wp:effectExtent l="0" t="0" r="24130" b="25400"/>
                      <wp:wrapNone/>
                      <wp:docPr id="1431221983" name="Rechteck 1431221983"/>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0E4D53A" id="Rechteck 1431221983" o:spid="_x0000_s1026" style="position:absolute;margin-left:-143.05pt;margin-top:16.25pt;width:8.6pt;height:8.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" filled="f" strokecolor="black [3213]" strokeweight="1pt"/>
                  </w:pict>
                </mc:Fallback>
              </mc:AlternateContent>
            </w:r>
            <w:r w:rsidRPr="0043519C">
              <w:rPr>
                <w:szCs w:val="13"/>
              </w:rPr>
              <w:t>General Certificate of Secondary Education (GCSE) (German original: Realschulabschluss)</w:t>
            </w:r>
          </w:p>
        </w:tc>
      </w:tr>
      <w:tr w:rsidR="00376658" w:rsidRPr="0043519C" w14:paraId="78C6B704" w14:textId="77777777">
        <w:trPr>
          <w:trHeight w:val="278"/>
        </w:trPr>
        <w:tc>
          <w:tcPr>
            <w:tcW w:w="507" w:type="dxa"/>
            <w:vMerge/>
            <w:tcBorders>
              <w:right w:val="single" w:sz="4" w:space="0" w:color="auto"/>
            </w:tcBorders>
            <w:vAlign w:val="center"/>
          </w:tcPr>
          <w:p w14:paraId="1FF22C0A" w14:textId="77777777" w:rsidR="00376658" w:rsidRPr="0043519C" w:rsidRDefault="00376658">
            <w:pPr>
              <w:spacing w:before="60" w:after="60" w:line="240" w:lineRule="auto"/>
              <w:rPr>
                <w:szCs w:val="13"/>
              </w:rPr>
            </w:pPr>
          </w:p>
        </w:tc>
        <w:tc>
          <w:tcPr>
            <w:tcW w:w="2851" w:type="dxa"/>
            <w:gridSpan w:val="3"/>
            <w:tcBorders>
              <w:top w:val="single" w:sz="4" w:space="0" w:color="auto"/>
              <w:left w:val="single" w:sz="4" w:space="0" w:color="auto"/>
              <w:bottom w:val="single" w:sz="4" w:space="0" w:color="auto"/>
            </w:tcBorders>
            <w:vAlign w:val="center"/>
          </w:tcPr>
          <w:p w14:paraId="289046B6" w14:textId="77777777" w:rsidR="00376658" w:rsidRPr="0043519C" w:rsidRDefault="002241AB">
            <w:pPr>
              <w:spacing w:before="60" w:after="60" w:line="240" w:lineRule="auto"/>
              <w:ind w:left="235"/>
              <w:rPr>
                <w:szCs w:val="13"/>
              </w:rPr>
            </w:pPr>
            <w:r w:rsidRPr="0043519C">
              <w:rPr>
                <w:noProof/>
                <w:sz w:val="16"/>
                <w:szCs w:val="9"/>
                <w:lang w:val="en-PH" w:eastAsia="en-PH"/>
              </w:rPr>
              <mc:AlternateContent>
                <mc:Choice Requires="wps">
                  <w:drawing>
                    <wp:anchor distT="0" distB="0" distL="114300" distR="114300" simplePos="0" relativeHeight="251658280" behindDoc="0" locked="0" layoutInCell="1" allowOverlap="1" wp14:anchorId="54F21B49" wp14:editId="670D9130">
                      <wp:simplePos x="0" y="0"/>
                      <wp:positionH relativeFrom="column">
                        <wp:posOffset>1793875</wp:posOffset>
                      </wp:positionH>
                      <wp:positionV relativeFrom="paragraph">
                        <wp:posOffset>254000</wp:posOffset>
                      </wp:positionV>
                      <wp:extent cx="109220" cy="107950"/>
                      <wp:effectExtent l="0" t="0" r="24130" b="25400"/>
                      <wp:wrapNone/>
                      <wp:docPr id="2123242931" name="Rechteck 2123242931"/>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3F9231" id="Rechteck 2123242931" o:spid="_x0000_s1026" style="position:absolute;margin-left:141.25pt;margin-top:20pt;width:8.6pt;height:8.5pt;z-index:251678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54" behindDoc="0" locked="0" layoutInCell="1" allowOverlap="1" wp14:anchorId="0E87DE32" wp14:editId="0D63CC08">
                      <wp:simplePos x="0" y="0"/>
                      <wp:positionH relativeFrom="column">
                        <wp:posOffset>-13970</wp:posOffset>
                      </wp:positionH>
                      <wp:positionV relativeFrom="paragraph">
                        <wp:posOffset>253365</wp:posOffset>
                      </wp:positionV>
                      <wp:extent cx="109220" cy="107950"/>
                      <wp:effectExtent l="0" t="0" r="24130" b="25400"/>
                      <wp:wrapNone/>
                      <wp:docPr id="174853870" name="Rechteck 174853870"/>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CDFC71" id="Rechteck 174853870" o:spid="_x0000_s1026" style="position:absolute;margin-left:-1.1pt;margin-top:19.95pt;width:8.6pt;height:8.5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63" behindDoc="0" locked="0" layoutInCell="1" allowOverlap="1" wp14:anchorId="4896F44C" wp14:editId="6226D396">
                      <wp:simplePos x="0" y="0"/>
                      <wp:positionH relativeFrom="column">
                        <wp:posOffset>3606800</wp:posOffset>
                      </wp:positionH>
                      <wp:positionV relativeFrom="paragraph">
                        <wp:posOffset>253365</wp:posOffset>
                      </wp:positionV>
                      <wp:extent cx="109220" cy="107950"/>
                      <wp:effectExtent l="0" t="0" r="24130" b="25400"/>
                      <wp:wrapNone/>
                      <wp:docPr id="1247980145" name="Rechteck 1247980145"/>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E04F37" id="Rechteck 1247980145" o:spid="_x0000_s1026" style="position:absolute;margin-left:284pt;margin-top:19.95pt;width:8.6pt;height:8.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" filled="f" strokecolor="black [3213]" strokeweight="1pt"/>
                  </w:pict>
                </mc:Fallback>
              </mc:AlternateContent>
            </w:r>
            <w:r w:rsidRPr="0043519C">
              <w:rPr>
                <w:szCs w:val="13"/>
              </w:rPr>
              <w:t>Entrance qualification for studies at universities of applied sciences (German original: Fachhochschulreife)</w:t>
            </w:r>
          </w:p>
        </w:tc>
        <w:tc>
          <w:tcPr>
            <w:tcW w:w="2851" w:type="dxa"/>
            <w:gridSpan w:val="8"/>
            <w:tcBorders>
              <w:top w:val="single" w:sz="4" w:space="0" w:color="auto"/>
              <w:left w:val="single" w:sz="4" w:space="0" w:color="auto"/>
              <w:bottom w:val="single" w:sz="4" w:space="0" w:color="auto"/>
            </w:tcBorders>
            <w:vAlign w:val="center"/>
          </w:tcPr>
          <w:p w14:paraId="41F58E1B" w14:textId="77777777" w:rsidR="00376658" w:rsidRPr="0043519C" w:rsidRDefault="002241AB">
            <w:pPr>
              <w:spacing w:before="60" w:after="60" w:line="240" w:lineRule="auto"/>
              <w:ind w:left="216"/>
              <w:rPr>
                <w:szCs w:val="13"/>
              </w:rPr>
            </w:pPr>
            <w:r w:rsidRPr="0043519C">
              <w:rPr>
                <w:szCs w:val="13"/>
              </w:rPr>
              <w:t>General qualification for university entrance / General Certificate of Education (GCE) (German original: Abitur / Allgemeine Hochschulreife)</w:t>
            </w:r>
          </w:p>
        </w:tc>
        <w:tc>
          <w:tcPr>
            <w:tcW w:w="2857" w:type="dxa"/>
            <w:gridSpan w:val="7"/>
            <w:tcBorders>
              <w:top w:val="single" w:sz="4" w:space="0" w:color="auto"/>
              <w:left w:val="single" w:sz="4" w:space="0" w:color="auto"/>
              <w:bottom w:val="single" w:sz="4" w:space="0" w:color="auto"/>
            </w:tcBorders>
            <w:vAlign w:val="center"/>
          </w:tcPr>
          <w:p w14:paraId="0459816C" w14:textId="77777777" w:rsidR="00376658" w:rsidRPr="0043519C" w:rsidRDefault="002241AB">
            <w:pPr>
              <w:spacing w:before="60" w:after="60" w:line="240" w:lineRule="auto"/>
              <w:ind w:left="196"/>
              <w:rPr>
                <w:szCs w:val="13"/>
              </w:rPr>
            </w:pPr>
            <w:r w:rsidRPr="0043519C">
              <w:rPr>
                <w:szCs w:val="13"/>
              </w:rPr>
              <w:t>Bachelor's degree or equivalent</w:t>
            </w:r>
          </w:p>
        </w:tc>
      </w:tr>
      <w:tr w:rsidR="00376658" w:rsidRPr="0043519C" w14:paraId="6F272921" w14:textId="77777777">
        <w:trPr>
          <w:trHeight w:val="278"/>
        </w:trPr>
        <w:tc>
          <w:tcPr>
            <w:tcW w:w="507" w:type="dxa"/>
            <w:vMerge/>
            <w:tcBorders>
              <w:right w:val="single" w:sz="4" w:space="0" w:color="auto"/>
            </w:tcBorders>
            <w:vAlign w:val="center"/>
          </w:tcPr>
          <w:p w14:paraId="7A6809CA" w14:textId="77777777" w:rsidR="00376658" w:rsidRPr="0043519C" w:rsidRDefault="00376658">
            <w:pPr>
              <w:spacing w:before="60" w:after="60" w:line="240" w:lineRule="auto"/>
              <w:rPr>
                <w:szCs w:val="13"/>
              </w:rPr>
            </w:pPr>
          </w:p>
        </w:tc>
        <w:tc>
          <w:tcPr>
            <w:tcW w:w="4277" w:type="dxa"/>
            <w:gridSpan w:val="7"/>
            <w:tcBorders>
              <w:top w:val="single" w:sz="4" w:space="0" w:color="auto"/>
              <w:left w:val="single" w:sz="4" w:space="0" w:color="auto"/>
              <w:bottom w:val="single" w:sz="4" w:space="0" w:color="auto"/>
            </w:tcBorders>
            <w:vAlign w:val="center"/>
          </w:tcPr>
          <w:p w14:paraId="044C759C" w14:textId="77777777" w:rsidR="00376658" w:rsidRPr="0043519C" w:rsidRDefault="002241AB">
            <w:pPr>
              <w:spacing w:before="60" w:after="60" w:line="240" w:lineRule="auto"/>
              <w:ind w:left="235"/>
              <w:rPr>
                <w:szCs w:val="13"/>
              </w:rPr>
            </w:pPr>
            <w:r w:rsidRPr="0043519C">
              <w:rPr>
                <w:szCs w:val="13"/>
              </w:rPr>
              <w:t>Master's degree or equivalent</w:t>
            </w:r>
          </w:p>
        </w:tc>
        <w:tc>
          <w:tcPr>
            <w:tcW w:w="4282" w:type="dxa"/>
            <w:gridSpan w:val="11"/>
            <w:tcBorders>
              <w:top w:val="single" w:sz="4" w:space="0" w:color="auto"/>
              <w:left w:val="single" w:sz="4" w:space="0" w:color="auto"/>
              <w:bottom w:val="single" w:sz="4" w:space="0" w:color="auto"/>
            </w:tcBorders>
            <w:vAlign w:val="center"/>
          </w:tcPr>
          <w:p w14:paraId="04489274" w14:textId="77777777" w:rsidR="00376658" w:rsidRPr="0043519C" w:rsidRDefault="002241AB">
            <w:pPr>
              <w:spacing w:before="60" w:after="60" w:line="240" w:lineRule="auto"/>
              <w:ind w:left="209"/>
              <w:rPr>
                <w:szCs w:val="13"/>
              </w:rPr>
            </w:pPr>
            <w:r w:rsidRPr="0043519C">
              <w:rPr>
                <w:noProof/>
                <w:sz w:val="16"/>
                <w:szCs w:val="9"/>
                <w:lang w:val="en-PH" w:eastAsia="en-PH"/>
              </w:rPr>
              <mc:AlternateContent>
                <mc:Choice Requires="wps">
                  <w:drawing>
                    <wp:anchor distT="0" distB="0" distL="114300" distR="114300" simplePos="0" relativeHeight="251658275" behindDoc="0" locked="0" layoutInCell="1" allowOverlap="1" wp14:anchorId="06900261" wp14:editId="5DB7F165">
                      <wp:simplePos x="0" y="0"/>
                      <wp:positionH relativeFrom="column">
                        <wp:posOffset>-14605</wp:posOffset>
                      </wp:positionH>
                      <wp:positionV relativeFrom="paragraph">
                        <wp:posOffset>56515</wp:posOffset>
                      </wp:positionV>
                      <wp:extent cx="109220" cy="107950"/>
                      <wp:effectExtent l="0" t="0" r="24130" b="25400"/>
                      <wp:wrapNone/>
                      <wp:docPr id="1847377984" name="Rechteck 1847377984"/>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D934E6C" id="Rechteck 1847377984" o:spid="_x0000_s1026" style="position:absolute;margin-left:-1.15pt;margin-top:4.45pt;width:8.6pt;height:8.5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79" behindDoc="0" locked="0" layoutInCell="1" allowOverlap="1" wp14:anchorId="74B48555" wp14:editId="4C6BFF52">
                      <wp:simplePos x="0" y="0"/>
                      <wp:positionH relativeFrom="column">
                        <wp:posOffset>-2726055</wp:posOffset>
                      </wp:positionH>
                      <wp:positionV relativeFrom="paragraph">
                        <wp:posOffset>56515</wp:posOffset>
                      </wp:positionV>
                      <wp:extent cx="109220" cy="107950"/>
                      <wp:effectExtent l="0" t="0" r="24130" b="25400"/>
                      <wp:wrapNone/>
                      <wp:docPr id="2094431309" name="Rechteck 2094431309"/>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019387" id="Rechteck 2094431309" o:spid="_x0000_s1026" style="position:absolute;margin-left:-214.65pt;margin-top:4.45pt;width:8.6pt;height:8.5pt;z-index:25167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" filled="f" strokecolor="black [3213]" strokeweight="1pt"/>
                  </w:pict>
                </mc:Fallback>
              </mc:AlternateContent>
            </w:r>
            <w:r w:rsidRPr="0043519C">
              <w:rPr>
                <w:szCs w:val="13"/>
              </w:rPr>
              <w:t>Doctoral degree / PhD / Habilitation</w:t>
            </w:r>
          </w:p>
        </w:tc>
      </w:tr>
      <w:tr w:rsidR="00376658" w:rsidRPr="0043519C" w14:paraId="2CBCF34F" w14:textId="77777777">
        <w:trPr>
          <w:trHeight w:val="278"/>
        </w:trPr>
        <w:tc>
          <w:tcPr>
            <w:tcW w:w="507" w:type="dxa"/>
            <w:vMerge w:val="restart"/>
            <w:tcBorders>
              <w:right w:val="single" w:sz="4" w:space="0" w:color="auto"/>
            </w:tcBorders>
            <w:vAlign w:val="center"/>
          </w:tcPr>
          <w:p w14:paraId="4C61D1A5" w14:textId="77777777" w:rsidR="00376658" w:rsidRPr="0043519C" w:rsidRDefault="002241AB">
            <w:pPr>
              <w:spacing w:before="60" w:after="60" w:line="240" w:lineRule="auto"/>
              <w:rPr>
                <w:szCs w:val="13"/>
              </w:rPr>
            </w:pPr>
            <w:r w:rsidRPr="0043519C">
              <w:rPr>
                <w:szCs w:val="13"/>
              </w:rPr>
              <w:t>4</w:t>
            </w:r>
          </w:p>
        </w:tc>
        <w:tc>
          <w:tcPr>
            <w:tcW w:w="8559" w:type="dxa"/>
            <w:gridSpan w:val="18"/>
            <w:tcBorders>
              <w:top w:val="single" w:sz="4" w:space="0" w:color="auto"/>
              <w:left w:val="single" w:sz="4" w:space="0" w:color="auto"/>
              <w:bottom w:val="single" w:sz="4" w:space="0" w:color="auto"/>
            </w:tcBorders>
            <w:vAlign w:val="center"/>
          </w:tcPr>
          <w:p w14:paraId="5FB48E1E" w14:textId="77777777" w:rsidR="00376658" w:rsidRPr="0043519C" w:rsidRDefault="002241AB">
            <w:pPr>
              <w:spacing w:before="60" w:after="60" w:line="240" w:lineRule="auto"/>
              <w:rPr>
                <w:i/>
                <w:iCs/>
                <w:szCs w:val="13"/>
              </w:rPr>
            </w:pPr>
            <w:r w:rsidRPr="0043519C">
              <w:rPr>
                <w:i/>
                <w:iCs/>
                <w:szCs w:val="13"/>
              </w:rPr>
              <w:t>What is your current position?</w:t>
            </w:r>
          </w:p>
        </w:tc>
      </w:tr>
      <w:tr w:rsidR="00376658" w:rsidRPr="0043519C" w14:paraId="096BB746" w14:textId="77777777">
        <w:trPr>
          <w:trHeight w:val="278"/>
        </w:trPr>
        <w:tc>
          <w:tcPr>
            <w:tcW w:w="507" w:type="dxa"/>
            <w:vMerge/>
            <w:tcBorders>
              <w:right w:val="single" w:sz="4" w:space="0" w:color="auto"/>
            </w:tcBorders>
            <w:vAlign w:val="center"/>
          </w:tcPr>
          <w:p w14:paraId="67CEF271" w14:textId="77777777" w:rsidR="00376658" w:rsidRPr="0043519C" w:rsidRDefault="00376658">
            <w:pPr>
              <w:spacing w:before="60" w:after="60" w:line="240" w:lineRule="auto"/>
              <w:rPr>
                <w:szCs w:val="13"/>
              </w:rPr>
            </w:pPr>
          </w:p>
        </w:tc>
        <w:tc>
          <w:tcPr>
            <w:tcW w:w="2851" w:type="dxa"/>
            <w:gridSpan w:val="3"/>
            <w:tcBorders>
              <w:top w:val="single" w:sz="4" w:space="0" w:color="auto"/>
              <w:left w:val="single" w:sz="4" w:space="0" w:color="auto"/>
              <w:bottom w:val="single" w:sz="4" w:space="0" w:color="auto"/>
            </w:tcBorders>
            <w:vAlign w:val="center"/>
          </w:tcPr>
          <w:p w14:paraId="0937C39A" w14:textId="77777777" w:rsidR="00376658" w:rsidRPr="0043519C" w:rsidRDefault="002241AB">
            <w:pPr>
              <w:spacing w:before="60" w:after="60" w:line="240" w:lineRule="auto"/>
              <w:ind w:left="235"/>
              <w:rPr>
                <w:szCs w:val="13"/>
              </w:rPr>
            </w:pPr>
            <w:r w:rsidRPr="0043519C">
              <w:rPr>
                <w:szCs w:val="13"/>
              </w:rPr>
              <w:t>Self-employed</w:t>
            </w:r>
          </w:p>
        </w:tc>
        <w:tc>
          <w:tcPr>
            <w:tcW w:w="2851" w:type="dxa"/>
            <w:gridSpan w:val="8"/>
            <w:tcBorders>
              <w:top w:val="single" w:sz="4" w:space="0" w:color="auto"/>
              <w:left w:val="single" w:sz="4" w:space="0" w:color="auto"/>
              <w:bottom w:val="single" w:sz="4" w:space="0" w:color="auto"/>
            </w:tcBorders>
            <w:vAlign w:val="center"/>
          </w:tcPr>
          <w:p w14:paraId="3B57A9A9" w14:textId="77777777" w:rsidR="00376658" w:rsidRPr="0043519C" w:rsidRDefault="002241AB">
            <w:pPr>
              <w:spacing w:before="60" w:after="60" w:line="240" w:lineRule="auto"/>
              <w:ind w:left="216"/>
              <w:rPr>
                <w:szCs w:val="13"/>
              </w:rPr>
            </w:pPr>
            <w:r w:rsidRPr="0043519C">
              <w:rPr>
                <w:szCs w:val="13"/>
              </w:rPr>
              <w:t>Employee</w:t>
            </w:r>
          </w:p>
        </w:tc>
        <w:tc>
          <w:tcPr>
            <w:tcW w:w="2857" w:type="dxa"/>
            <w:gridSpan w:val="7"/>
            <w:tcBorders>
              <w:top w:val="single" w:sz="4" w:space="0" w:color="auto"/>
              <w:left w:val="single" w:sz="4" w:space="0" w:color="auto"/>
              <w:bottom w:val="single" w:sz="4" w:space="0" w:color="auto"/>
            </w:tcBorders>
            <w:vAlign w:val="center"/>
          </w:tcPr>
          <w:p w14:paraId="2D149382" w14:textId="77777777" w:rsidR="00376658" w:rsidRPr="0043519C" w:rsidRDefault="002241AB">
            <w:pPr>
              <w:spacing w:before="60" w:after="60" w:line="240" w:lineRule="auto"/>
              <w:ind w:left="196"/>
              <w:rPr>
                <w:szCs w:val="13"/>
              </w:rPr>
            </w:pPr>
            <w:r w:rsidRPr="0043519C">
              <w:rPr>
                <w:noProof/>
                <w:sz w:val="16"/>
                <w:szCs w:val="9"/>
                <w:lang w:val="en-PH" w:eastAsia="en-PH"/>
              </w:rPr>
              <mc:AlternateContent>
                <mc:Choice Requires="wps">
                  <w:drawing>
                    <wp:anchor distT="0" distB="0" distL="114300" distR="114300" simplePos="0" relativeHeight="251658276" behindDoc="0" locked="0" layoutInCell="1" allowOverlap="1" wp14:anchorId="662EC6ED" wp14:editId="2B925FA5">
                      <wp:simplePos x="0" y="0"/>
                      <wp:positionH relativeFrom="column">
                        <wp:posOffset>-10795</wp:posOffset>
                      </wp:positionH>
                      <wp:positionV relativeFrom="paragraph">
                        <wp:posOffset>46990</wp:posOffset>
                      </wp:positionV>
                      <wp:extent cx="109220" cy="107950"/>
                      <wp:effectExtent l="0" t="0" r="24130" b="25400"/>
                      <wp:wrapNone/>
                      <wp:docPr id="1851697541" name="Rechteck 1851697541"/>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0792CF" id="Rechteck 1851697541" o:spid="_x0000_s1026" style="position:absolute;margin-left:-.85pt;margin-top:3.7pt;width:8.6pt;height:8.5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74" behindDoc="0" locked="0" layoutInCell="1" allowOverlap="1" wp14:anchorId="296C05D9" wp14:editId="3029258F">
                      <wp:simplePos x="0" y="0"/>
                      <wp:positionH relativeFrom="column">
                        <wp:posOffset>-3631565</wp:posOffset>
                      </wp:positionH>
                      <wp:positionV relativeFrom="paragraph">
                        <wp:posOffset>46990</wp:posOffset>
                      </wp:positionV>
                      <wp:extent cx="109220" cy="107950"/>
                      <wp:effectExtent l="0" t="0" r="24130" b="25400"/>
                      <wp:wrapNone/>
                      <wp:docPr id="1778048856" name="Rechteck 1778048856"/>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59BBAC" id="Rechteck 1778048856" o:spid="_x0000_s1026" style="position:absolute;margin-left:-285.95pt;margin-top:3.7pt;width:8.6pt;height:8.5pt;z-index:25167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70" behindDoc="0" locked="0" layoutInCell="1" allowOverlap="1" wp14:anchorId="35929C9E" wp14:editId="548F1FAE">
                      <wp:simplePos x="0" y="0"/>
                      <wp:positionH relativeFrom="column">
                        <wp:posOffset>-1823720</wp:posOffset>
                      </wp:positionH>
                      <wp:positionV relativeFrom="paragraph">
                        <wp:posOffset>46990</wp:posOffset>
                      </wp:positionV>
                      <wp:extent cx="109220" cy="107950"/>
                      <wp:effectExtent l="0" t="0" r="24130" b="25400"/>
                      <wp:wrapNone/>
                      <wp:docPr id="1601966893" name="Rechteck 1601966893"/>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7C7E86" id="Rechteck 1601966893" o:spid="_x0000_s1026" style="position:absolute;margin-left:-143.6pt;margin-top:3.7pt;width:8.6pt;height:8.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" filled="f" strokecolor="black [3213]" strokeweight="1pt"/>
                  </w:pict>
                </mc:Fallback>
              </mc:AlternateContent>
            </w:r>
            <w:r w:rsidRPr="0043519C">
              <w:rPr>
                <w:szCs w:val="13"/>
              </w:rPr>
              <w:t>Civil servant</w:t>
            </w:r>
          </w:p>
        </w:tc>
      </w:tr>
      <w:tr w:rsidR="00376658" w:rsidRPr="0043519C" w14:paraId="3F32D2BB" w14:textId="77777777">
        <w:trPr>
          <w:trHeight w:val="278"/>
        </w:trPr>
        <w:tc>
          <w:tcPr>
            <w:tcW w:w="507" w:type="dxa"/>
            <w:vMerge/>
            <w:tcBorders>
              <w:right w:val="single" w:sz="4" w:space="0" w:color="auto"/>
            </w:tcBorders>
            <w:vAlign w:val="center"/>
          </w:tcPr>
          <w:p w14:paraId="0462B221" w14:textId="77777777" w:rsidR="00376658" w:rsidRPr="0043519C" w:rsidRDefault="00376658">
            <w:pPr>
              <w:spacing w:before="60" w:after="60" w:line="240" w:lineRule="auto"/>
              <w:rPr>
                <w:szCs w:val="13"/>
              </w:rPr>
            </w:pPr>
          </w:p>
        </w:tc>
        <w:tc>
          <w:tcPr>
            <w:tcW w:w="2851" w:type="dxa"/>
            <w:gridSpan w:val="3"/>
            <w:tcBorders>
              <w:top w:val="single" w:sz="4" w:space="0" w:color="auto"/>
              <w:left w:val="single" w:sz="4" w:space="0" w:color="auto"/>
              <w:bottom w:val="single" w:sz="4" w:space="0" w:color="auto"/>
            </w:tcBorders>
            <w:vAlign w:val="center"/>
          </w:tcPr>
          <w:p w14:paraId="59584A38" w14:textId="77777777" w:rsidR="00376658" w:rsidRPr="0043519C" w:rsidRDefault="002241AB">
            <w:pPr>
              <w:spacing w:before="60" w:after="60" w:line="240" w:lineRule="auto"/>
              <w:ind w:left="235"/>
              <w:rPr>
                <w:szCs w:val="13"/>
              </w:rPr>
            </w:pPr>
            <w:r w:rsidRPr="0043519C">
              <w:rPr>
                <w:szCs w:val="13"/>
              </w:rPr>
              <w:t>Student</w:t>
            </w:r>
          </w:p>
        </w:tc>
        <w:tc>
          <w:tcPr>
            <w:tcW w:w="2851" w:type="dxa"/>
            <w:gridSpan w:val="8"/>
            <w:tcBorders>
              <w:top w:val="single" w:sz="4" w:space="0" w:color="auto"/>
              <w:left w:val="single" w:sz="4" w:space="0" w:color="auto"/>
              <w:bottom w:val="single" w:sz="4" w:space="0" w:color="auto"/>
            </w:tcBorders>
            <w:vAlign w:val="center"/>
          </w:tcPr>
          <w:p w14:paraId="2B2422F5" w14:textId="77777777" w:rsidR="00376658" w:rsidRPr="0043519C" w:rsidRDefault="002241AB">
            <w:pPr>
              <w:spacing w:before="60" w:after="60" w:line="240" w:lineRule="auto"/>
              <w:ind w:left="216"/>
              <w:rPr>
                <w:szCs w:val="13"/>
              </w:rPr>
            </w:pPr>
            <w:r w:rsidRPr="0043519C">
              <w:rPr>
                <w:szCs w:val="13"/>
              </w:rPr>
              <w:t>Trainee / Intern</w:t>
            </w:r>
          </w:p>
        </w:tc>
        <w:tc>
          <w:tcPr>
            <w:tcW w:w="2857" w:type="dxa"/>
            <w:gridSpan w:val="7"/>
            <w:tcBorders>
              <w:top w:val="single" w:sz="4" w:space="0" w:color="auto"/>
              <w:left w:val="single" w:sz="4" w:space="0" w:color="auto"/>
              <w:bottom w:val="single" w:sz="4" w:space="0" w:color="auto"/>
            </w:tcBorders>
            <w:vAlign w:val="center"/>
          </w:tcPr>
          <w:p w14:paraId="245DD7F7" w14:textId="77777777" w:rsidR="00376658" w:rsidRPr="0043519C" w:rsidRDefault="002241AB">
            <w:pPr>
              <w:spacing w:before="60" w:after="60" w:line="240" w:lineRule="auto"/>
              <w:ind w:left="196"/>
              <w:rPr>
                <w:szCs w:val="13"/>
              </w:rPr>
            </w:pPr>
            <w:r w:rsidRPr="0043519C">
              <w:rPr>
                <w:noProof/>
                <w:sz w:val="16"/>
                <w:szCs w:val="9"/>
                <w:lang w:val="en-PH" w:eastAsia="en-PH"/>
              </w:rPr>
              <mc:AlternateContent>
                <mc:Choice Requires="wps">
                  <w:drawing>
                    <wp:anchor distT="0" distB="0" distL="114300" distR="114300" simplePos="0" relativeHeight="251658272" behindDoc="0" locked="0" layoutInCell="1" allowOverlap="1" wp14:anchorId="11BF3E97" wp14:editId="70D0DB4D">
                      <wp:simplePos x="0" y="0"/>
                      <wp:positionH relativeFrom="column">
                        <wp:posOffset>-1828800</wp:posOffset>
                      </wp:positionH>
                      <wp:positionV relativeFrom="paragraph">
                        <wp:posOffset>57785</wp:posOffset>
                      </wp:positionV>
                      <wp:extent cx="109220" cy="107950"/>
                      <wp:effectExtent l="0" t="0" r="24130" b="25400"/>
                      <wp:wrapNone/>
                      <wp:docPr id="1670735186" name="Rechteck 1670735186"/>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4093B7" id="Rechteck 1670735186" o:spid="_x0000_s1026" style="position:absolute;margin-left:-2in;margin-top:4.55pt;width:8.6pt;height:8.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51" behindDoc="0" locked="0" layoutInCell="1" allowOverlap="1" wp14:anchorId="177A1EDF" wp14:editId="42FF1B44">
                      <wp:simplePos x="0" y="0"/>
                      <wp:positionH relativeFrom="column">
                        <wp:posOffset>-3636645</wp:posOffset>
                      </wp:positionH>
                      <wp:positionV relativeFrom="paragraph">
                        <wp:posOffset>57785</wp:posOffset>
                      </wp:positionV>
                      <wp:extent cx="109220" cy="107950"/>
                      <wp:effectExtent l="0" t="0" r="24130" b="25400"/>
                      <wp:wrapNone/>
                      <wp:docPr id="8941084" name="Rechteck 8941084"/>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1DD639" id="Rechteck 8941084" o:spid="_x0000_s1026" style="position:absolute;margin-left:-286.35pt;margin-top:4.55pt;width:8.6pt;height:8.5pt;z-index:25164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66" behindDoc="0" locked="0" layoutInCell="1" allowOverlap="1" wp14:anchorId="4FC5D9C4" wp14:editId="74401AC7">
                      <wp:simplePos x="0" y="0"/>
                      <wp:positionH relativeFrom="column">
                        <wp:posOffset>-15875</wp:posOffset>
                      </wp:positionH>
                      <wp:positionV relativeFrom="paragraph">
                        <wp:posOffset>57785</wp:posOffset>
                      </wp:positionV>
                      <wp:extent cx="109220" cy="107950"/>
                      <wp:effectExtent l="0" t="0" r="24130" b="25400"/>
                      <wp:wrapNone/>
                      <wp:docPr id="1449791695" name="Rechteck 1449791695"/>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0A2496" id="Rechteck 1449791695" o:spid="_x0000_s1026" style="position:absolute;margin-left:-1.25pt;margin-top:4.55pt;width:8.6pt;height:8.5pt;z-index:25166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" filled="f" strokecolor="black [3213]" strokeweight="1pt"/>
                  </w:pict>
                </mc:Fallback>
              </mc:AlternateContent>
            </w:r>
            <w:r w:rsidRPr="0043519C">
              <w:rPr>
                <w:szCs w:val="13"/>
              </w:rPr>
              <w:t>Pupil/voluntary social service</w:t>
            </w:r>
          </w:p>
        </w:tc>
      </w:tr>
      <w:tr w:rsidR="00376658" w:rsidRPr="0043519C" w14:paraId="71AEE080" w14:textId="77777777">
        <w:trPr>
          <w:trHeight w:val="278"/>
        </w:trPr>
        <w:tc>
          <w:tcPr>
            <w:tcW w:w="507" w:type="dxa"/>
            <w:vMerge/>
            <w:tcBorders>
              <w:right w:val="single" w:sz="4" w:space="0" w:color="auto"/>
            </w:tcBorders>
            <w:vAlign w:val="center"/>
          </w:tcPr>
          <w:p w14:paraId="1BCB2C06" w14:textId="77777777" w:rsidR="00376658" w:rsidRPr="0043519C" w:rsidRDefault="00376658">
            <w:pPr>
              <w:spacing w:before="60" w:after="60" w:line="240" w:lineRule="auto"/>
              <w:rPr>
                <w:szCs w:val="13"/>
              </w:rPr>
            </w:pPr>
          </w:p>
        </w:tc>
        <w:tc>
          <w:tcPr>
            <w:tcW w:w="2138" w:type="dxa"/>
            <w:tcBorders>
              <w:top w:val="single" w:sz="4" w:space="0" w:color="auto"/>
              <w:left w:val="single" w:sz="4" w:space="0" w:color="auto"/>
              <w:bottom w:val="single" w:sz="4" w:space="0" w:color="auto"/>
            </w:tcBorders>
            <w:vAlign w:val="center"/>
          </w:tcPr>
          <w:p w14:paraId="5C649EB8" w14:textId="77777777" w:rsidR="00376658" w:rsidRPr="0043519C" w:rsidRDefault="002241AB">
            <w:pPr>
              <w:spacing w:before="60" w:after="60" w:line="240" w:lineRule="auto"/>
              <w:ind w:left="235"/>
              <w:rPr>
                <w:szCs w:val="13"/>
              </w:rPr>
            </w:pPr>
            <w:r w:rsidRPr="0043519C">
              <w:rPr>
                <w:szCs w:val="13"/>
              </w:rPr>
              <w:t>Entrepreneur</w:t>
            </w:r>
          </w:p>
        </w:tc>
        <w:tc>
          <w:tcPr>
            <w:tcW w:w="2139" w:type="dxa"/>
            <w:gridSpan w:val="6"/>
            <w:tcBorders>
              <w:top w:val="single" w:sz="4" w:space="0" w:color="auto"/>
              <w:left w:val="single" w:sz="4" w:space="0" w:color="auto"/>
              <w:bottom w:val="single" w:sz="4" w:space="0" w:color="auto"/>
            </w:tcBorders>
            <w:vAlign w:val="center"/>
          </w:tcPr>
          <w:p w14:paraId="1B29F00F" w14:textId="77777777" w:rsidR="00376658" w:rsidRPr="0043519C" w:rsidRDefault="002241AB">
            <w:pPr>
              <w:spacing w:before="60" w:after="60" w:line="240" w:lineRule="auto"/>
              <w:ind w:left="222"/>
              <w:rPr>
                <w:szCs w:val="13"/>
              </w:rPr>
            </w:pPr>
            <w:r w:rsidRPr="0043519C">
              <w:rPr>
                <w:szCs w:val="13"/>
              </w:rPr>
              <w:t>Homemaker</w:t>
            </w:r>
          </w:p>
        </w:tc>
        <w:tc>
          <w:tcPr>
            <w:tcW w:w="2138" w:type="dxa"/>
            <w:gridSpan w:val="6"/>
            <w:tcBorders>
              <w:top w:val="single" w:sz="4" w:space="0" w:color="auto"/>
              <w:left w:val="single" w:sz="4" w:space="0" w:color="auto"/>
              <w:bottom w:val="single" w:sz="4" w:space="0" w:color="auto"/>
            </w:tcBorders>
            <w:vAlign w:val="center"/>
          </w:tcPr>
          <w:p w14:paraId="32EB228D" w14:textId="77777777" w:rsidR="00376658" w:rsidRPr="0043519C" w:rsidRDefault="002241AB">
            <w:pPr>
              <w:spacing w:before="60" w:after="60" w:line="240" w:lineRule="auto"/>
              <w:ind w:left="209"/>
              <w:rPr>
                <w:szCs w:val="13"/>
              </w:rPr>
            </w:pPr>
            <w:r w:rsidRPr="0043519C">
              <w:rPr>
                <w:noProof/>
                <w:sz w:val="16"/>
                <w:szCs w:val="9"/>
                <w:lang w:val="en-PH" w:eastAsia="en-PH"/>
              </w:rPr>
              <mc:AlternateContent>
                <mc:Choice Requires="wps">
                  <w:drawing>
                    <wp:anchor distT="0" distB="0" distL="114300" distR="114300" simplePos="0" relativeHeight="251658258" behindDoc="0" locked="0" layoutInCell="1" allowOverlap="1" wp14:anchorId="5A5037AE" wp14:editId="527503EC">
                      <wp:simplePos x="0" y="0"/>
                      <wp:positionH relativeFrom="column">
                        <wp:posOffset>1341755</wp:posOffset>
                      </wp:positionH>
                      <wp:positionV relativeFrom="paragraph">
                        <wp:posOffset>123825</wp:posOffset>
                      </wp:positionV>
                      <wp:extent cx="109220" cy="107950"/>
                      <wp:effectExtent l="0" t="0" r="24130" b="25400"/>
                      <wp:wrapNone/>
                      <wp:docPr id="755194137" name="Rechteck 755194137"/>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D5B7C9" id="Rechteck 755194137" o:spid="_x0000_s1026" style="position:absolute;margin-left:105.65pt;margin-top:9.75pt;width:8.6pt;height:8.5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77" behindDoc="0" locked="0" layoutInCell="1" allowOverlap="1" wp14:anchorId="6E245C48" wp14:editId="03F53769">
                      <wp:simplePos x="0" y="0"/>
                      <wp:positionH relativeFrom="column">
                        <wp:posOffset>-16510</wp:posOffset>
                      </wp:positionH>
                      <wp:positionV relativeFrom="paragraph">
                        <wp:posOffset>121285</wp:posOffset>
                      </wp:positionV>
                      <wp:extent cx="109220" cy="107950"/>
                      <wp:effectExtent l="0" t="0" r="24130" b="25400"/>
                      <wp:wrapNone/>
                      <wp:docPr id="1981678530" name="Rechteck 1981678530"/>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001FAEA" id="Rechteck 1981678530" o:spid="_x0000_s1026" style="position:absolute;margin-left:-1.3pt;margin-top:9.55pt;width:8.6pt;height:8.5pt;z-index:25167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78" behindDoc="0" locked="0" layoutInCell="1" allowOverlap="1" wp14:anchorId="715B775B" wp14:editId="5CFED172">
                      <wp:simplePos x="0" y="0"/>
                      <wp:positionH relativeFrom="column">
                        <wp:posOffset>-2727960</wp:posOffset>
                      </wp:positionH>
                      <wp:positionV relativeFrom="paragraph">
                        <wp:posOffset>122555</wp:posOffset>
                      </wp:positionV>
                      <wp:extent cx="109220" cy="107950"/>
                      <wp:effectExtent l="0" t="0" r="24130" b="25400"/>
                      <wp:wrapNone/>
                      <wp:docPr id="2043090066" name="Rechteck 2043090066"/>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14B607" id="Rechteck 2043090066" o:spid="_x0000_s1026" style="position:absolute;margin-left:-214.8pt;margin-top:9.65pt;width:8.6pt;height:8.5pt;z-index:25167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" filled="f" strokecolor="black [3213]" strokeweight="1pt"/>
                  </w:pict>
                </mc:Fallback>
              </mc:AlternateContent>
            </w:r>
            <w:r w:rsidRPr="0043519C">
              <w:rPr>
                <w:noProof/>
                <w:sz w:val="16"/>
                <w:szCs w:val="9"/>
                <w:lang w:val="en-PH" w:eastAsia="en-PH"/>
              </w:rPr>
              <mc:AlternateContent>
                <mc:Choice Requires="wps">
                  <w:drawing>
                    <wp:anchor distT="0" distB="0" distL="114300" distR="114300" simplePos="0" relativeHeight="251658271" behindDoc="0" locked="0" layoutInCell="1" allowOverlap="1" wp14:anchorId="36B5F821" wp14:editId="7DFCCB2C">
                      <wp:simplePos x="0" y="0"/>
                      <wp:positionH relativeFrom="column">
                        <wp:posOffset>-1374775</wp:posOffset>
                      </wp:positionH>
                      <wp:positionV relativeFrom="paragraph">
                        <wp:posOffset>123825</wp:posOffset>
                      </wp:positionV>
                      <wp:extent cx="109220" cy="107950"/>
                      <wp:effectExtent l="0" t="0" r="24130" b="25400"/>
                      <wp:wrapNone/>
                      <wp:docPr id="1614513753" name="Rechteck 1614513753"/>
                      <wp:cNvGraphicFramePr/>
                      <a:graphic xmlns:a="http://schemas.openxmlformats.org/drawingml/2006/main">
                        <a:graphicData uri="http://schemas.microsoft.com/office/word/2010/wordprocessingShape">
                          <wps:wsp>
                            <wps:cNvSpPr/>
                            <wps:spPr>
                              <a:xfrm>
                                <a:off x="0" y="0"/>
                                <a:ext cx="109220" cy="107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arto="http://schemas.microsoft.com/office/word/2006/arto"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27CE24" id="Rechteck 1614513753" o:spid="_x0000_s1026" style="position:absolute;margin-left:-108.25pt;margin-top:9.75pt;width:8.6pt;height:8.5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" filled="f" strokecolor="black [3213]" strokeweight="1pt"/>
                  </w:pict>
                </mc:Fallback>
              </mc:AlternateContent>
            </w:r>
            <w:r w:rsidRPr="0043519C">
              <w:rPr>
                <w:szCs w:val="13"/>
              </w:rPr>
              <w:t>Retirees / unable to work</w:t>
            </w:r>
          </w:p>
        </w:tc>
        <w:tc>
          <w:tcPr>
            <w:tcW w:w="2144" w:type="dxa"/>
            <w:gridSpan w:val="5"/>
            <w:tcBorders>
              <w:top w:val="single" w:sz="4" w:space="0" w:color="auto"/>
              <w:left w:val="single" w:sz="4" w:space="0" w:color="auto"/>
              <w:bottom w:val="single" w:sz="4" w:space="0" w:color="auto"/>
            </w:tcBorders>
            <w:vAlign w:val="center"/>
          </w:tcPr>
          <w:p w14:paraId="0199506C" w14:textId="77777777" w:rsidR="00376658" w:rsidRPr="0043519C" w:rsidRDefault="002241AB">
            <w:pPr>
              <w:spacing w:before="60" w:after="60" w:line="240" w:lineRule="auto"/>
              <w:ind w:left="197"/>
              <w:rPr>
                <w:szCs w:val="13"/>
              </w:rPr>
            </w:pPr>
            <w:r w:rsidRPr="0043519C">
              <w:rPr>
                <w:szCs w:val="13"/>
              </w:rPr>
              <w:t>Other</w:t>
            </w:r>
          </w:p>
        </w:tc>
      </w:tr>
    </w:tbl>
    <w:p w14:paraId="5CE78137" w14:textId="77777777" w:rsidR="00376658" w:rsidRPr="0043519C" w:rsidRDefault="002241AB">
      <w:pPr>
        <w:rPr>
          <w:b/>
        </w:rPr>
      </w:pPr>
      <w:bookmarkStart w:id="5" w:name="_Ref169699573"/>
      <w:proofErr w:type="gramStart"/>
      <w:r w:rsidRPr="0043519C">
        <w:rPr>
          <w:b/>
        </w:rPr>
        <w:t xml:space="preserve">Table </w:t>
      </w:r>
      <w:r w:rsidRPr="0043519C">
        <w:rPr>
          <w:b/>
        </w:rPr>
        <w:fldChar w:fldCharType="begin"/>
      </w:r>
      <w:r w:rsidRPr="0043519C">
        <w:rPr>
          <w:b/>
        </w:rPr>
        <w:instrText xml:space="preserve"> SEQ Table \* ARABIC </w:instrText>
      </w:r>
      <w:r w:rsidRPr="0043519C">
        <w:rPr>
          <w:b/>
        </w:rPr>
        <w:fldChar w:fldCharType="separate"/>
      </w:r>
      <w:r w:rsidRPr="0043519C">
        <w:rPr>
          <w:b/>
        </w:rPr>
        <w:t>7</w:t>
      </w:r>
      <w:r w:rsidRPr="0043519C">
        <w:rPr>
          <w:b/>
        </w:rPr>
        <w:fldChar w:fldCharType="end"/>
      </w:r>
      <w:bookmarkEnd w:id="5"/>
      <w:r w:rsidRPr="0043519C">
        <w:rPr>
          <w:b/>
        </w:rPr>
        <w:t>.</w:t>
      </w:r>
      <w:proofErr w:type="gramEnd"/>
      <w:r w:rsidRPr="0043519C">
        <w:rPr>
          <w:b/>
        </w:rPr>
        <w:t xml:space="preserve"> Scales used in the user survey (translated from German)</w:t>
      </w:r>
    </w:p>
    <w:p w14:paraId="385503F5" w14:textId="00A0FE0A" w:rsidR="00376658" w:rsidRPr="0043519C" w:rsidRDefault="00376658" w:rsidP="00A60060">
      <w:pPr>
        <w:pStyle w:val="Heading1"/>
      </w:pPr>
      <w:bookmarkStart w:id="6" w:name="_Ref169285802"/>
    </w:p>
    <w:tbl>
      <w:tblPr>
        <w:tblStyle w:val="TableGrid"/>
        <w:tblW w:w="9061" w:type="dxa"/>
        <w:tblLook w:val="04A0" w:firstRow="1" w:lastRow="0" w:firstColumn="1" w:lastColumn="0" w:noHBand="0" w:noVBand="1"/>
      </w:tblPr>
      <w:tblGrid>
        <w:gridCol w:w="2972"/>
        <w:gridCol w:w="1014"/>
        <w:gridCol w:w="1015"/>
        <w:gridCol w:w="1015"/>
        <w:gridCol w:w="1015"/>
        <w:gridCol w:w="1015"/>
        <w:gridCol w:w="1015"/>
      </w:tblGrid>
      <w:tr w:rsidR="00376658" w:rsidRPr="0043519C" w14:paraId="3A5A9CAE" w14:textId="77777777">
        <w:trPr>
          <w:trHeight w:val="300"/>
        </w:trPr>
        <w:tc>
          <w:tcPr>
            <w:tcW w:w="2972" w:type="dxa"/>
            <w:vMerge w:val="restart"/>
          </w:tcPr>
          <w:p w14:paraId="308593D7" w14:textId="77777777" w:rsidR="00376658" w:rsidRPr="0043519C" w:rsidRDefault="00376658">
            <w:pPr>
              <w:pStyle w:val="Tabellen"/>
              <w:rPr>
                <w:rStyle w:val="Strong"/>
                <w:rFonts w:cs="Times New Roman"/>
                <w:b w:val="0"/>
                <w:color w:val="auto"/>
                <w:sz w:val="20"/>
                <w:szCs w:val="13"/>
              </w:rPr>
            </w:pPr>
          </w:p>
        </w:tc>
        <w:tc>
          <w:tcPr>
            <w:tcW w:w="3044" w:type="dxa"/>
            <w:gridSpan w:val="3"/>
          </w:tcPr>
          <w:p w14:paraId="0F855DAD" w14:textId="77777777" w:rsidR="00376658" w:rsidRPr="0043519C" w:rsidRDefault="002241AB">
            <w:pPr>
              <w:pStyle w:val="Tabellen"/>
              <w:jc w:val="center"/>
              <w:rPr>
                <w:rStyle w:val="Strong"/>
                <w:rFonts w:cs="Times New Roman"/>
                <w:color w:val="auto"/>
                <w:sz w:val="20"/>
                <w:szCs w:val="13"/>
              </w:rPr>
            </w:pPr>
            <w:r w:rsidRPr="0043519C">
              <w:rPr>
                <w:rStyle w:val="Strong"/>
                <w:rFonts w:cs="Times New Roman"/>
                <w:color w:val="auto"/>
                <w:sz w:val="20"/>
                <w:szCs w:val="13"/>
              </w:rPr>
              <w:t xml:space="preserve">Study 1 </w:t>
            </w:r>
            <w:r w:rsidRPr="0043519C">
              <w:rPr>
                <w:rStyle w:val="Strong"/>
                <w:rFonts w:cs="Times New Roman"/>
                <w:color w:val="auto"/>
                <w:szCs w:val="13"/>
              </w:rPr>
              <w:t>(n=188)</w:t>
            </w:r>
          </w:p>
        </w:tc>
        <w:tc>
          <w:tcPr>
            <w:tcW w:w="3045" w:type="dxa"/>
            <w:gridSpan w:val="3"/>
          </w:tcPr>
          <w:p w14:paraId="0A675CAA" w14:textId="77777777" w:rsidR="00376658" w:rsidRPr="0043519C" w:rsidRDefault="002241AB">
            <w:pPr>
              <w:pStyle w:val="Tabellen"/>
              <w:jc w:val="center"/>
              <w:rPr>
                <w:rStyle w:val="Strong"/>
                <w:rFonts w:cs="Times New Roman"/>
                <w:color w:val="auto"/>
                <w:sz w:val="20"/>
                <w:szCs w:val="13"/>
              </w:rPr>
            </w:pPr>
            <w:r w:rsidRPr="0043519C">
              <w:rPr>
                <w:rStyle w:val="Strong"/>
                <w:rFonts w:cs="Times New Roman"/>
                <w:color w:val="auto"/>
                <w:sz w:val="20"/>
                <w:szCs w:val="13"/>
              </w:rPr>
              <w:t xml:space="preserve">Study 2 </w:t>
            </w:r>
            <w:r w:rsidRPr="0043519C">
              <w:rPr>
                <w:rStyle w:val="Strong"/>
                <w:rFonts w:cs="Times New Roman"/>
                <w:color w:val="auto"/>
                <w:szCs w:val="13"/>
              </w:rPr>
              <w:t>(n=178)</w:t>
            </w:r>
          </w:p>
        </w:tc>
      </w:tr>
      <w:tr w:rsidR="00376658" w:rsidRPr="0043519C" w14:paraId="00295E11" w14:textId="77777777">
        <w:trPr>
          <w:trHeight w:val="300"/>
        </w:trPr>
        <w:tc>
          <w:tcPr>
            <w:tcW w:w="2972" w:type="dxa"/>
            <w:vMerge/>
          </w:tcPr>
          <w:p w14:paraId="41399E85" w14:textId="77777777" w:rsidR="00376658" w:rsidRPr="0043519C" w:rsidRDefault="00376658">
            <w:pPr>
              <w:pStyle w:val="Tabellen"/>
              <w:rPr>
                <w:rStyle w:val="Strong"/>
                <w:rFonts w:cs="Times New Roman"/>
                <w:b w:val="0"/>
                <w:color w:val="auto"/>
                <w:sz w:val="20"/>
                <w:szCs w:val="13"/>
              </w:rPr>
            </w:pPr>
          </w:p>
        </w:tc>
        <w:tc>
          <w:tcPr>
            <w:tcW w:w="1014" w:type="dxa"/>
          </w:tcPr>
          <w:p w14:paraId="5A832FF4" w14:textId="77777777" w:rsidR="00376658" w:rsidRPr="0043519C" w:rsidRDefault="002241AB">
            <w:pPr>
              <w:pStyle w:val="Tabellen"/>
              <w:jc w:val="center"/>
              <w:rPr>
                <w:rStyle w:val="Strong"/>
                <w:rFonts w:cs="Times New Roman"/>
                <w:b w:val="0"/>
                <w:color w:val="auto"/>
                <w:sz w:val="20"/>
                <w:szCs w:val="20"/>
              </w:rPr>
            </w:pPr>
            <w:r w:rsidRPr="0043519C">
              <w:rPr>
                <w:rStyle w:val="Strong"/>
                <w:rFonts w:cs="Times New Roman"/>
                <w:b w:val="0"/>
                <w:color w:val="auto"/>
                <w:sz w:val="20"/>
                <w:szCs w:val="20"/>
              </w:rPr>
              <w:t>Non-user (n=129)</w:t>
            </w:r>
          </w:p>
        </w:tc>
        <w:tc>
          <w:tcPr>
            <w:tcW w:w="1015" w:type="dxa"/>
          </w:tcPr>
          <w:p w14:paraId="75D38319" w14:textId="77777777" w:rsidR="00376658" w:rsidRPr="0043519C" w:rsidRDefault="002241AB">
            <w:pPr>
              <w:pStyle w:val="Tabellen"/>
              <w:jc w:val="center"/>
              <w:rPr>
                <w:rStyle w:val="Strong"/>
                <w:rFonts w:cs="Times New Roman"/>
                <w:b w:val="0"/>
                <w:color w:val="auto"/>
                <w:sz w:val="20"/>
                <w:szCs w:val="20"/>
              </w:rPr>
            </w:pPr>
            <w:r w:rsidRPr="0043519C">
              <w:rPr>
                <w:rStyle w:val="Strong"/>
                <w:rFonts w:cs="Times New Roman"/>
                <w:b w:val="0"/>
                <w:color w:val="auto"/>
                <w:sz w:val="20"/>
                <w:szCs w:val="20"/>
              </w:rPr>
              <w:t xml:space="preserve">User </w:t>
            </w:r>
            <w:r w:rsidRPr="0043519C">
              <w:rPr>
                <w:rStyle w:val="Strong"/>
                <w:rFonts w:cs="Times New Roman"/>
                <w:b w:val="0"/>
                <w:color w:val="auto"/>
                <w:sz w:val="20"/>
                <w:szCs w:val="20"/>
              </w:rPr>
              <w:br/>
              <w:t>(n=59)</w:t>
            </w:r>
          </w:p>
        </w:tc>
        <w:tc>
          <w:tcPr>
            <w:tcW w:w="1015" w:type="dxa"/>
          </w:tcPr>
          <w:p w14:paraId="4E593FA8" w14:textId="77777777" w:rsidR="00376658" w:rsidRPr="0043519C" w:rsidRDefault="002241AB">
            <w:pPr>
              <w:pStyle w:val="Tabellen"/>
              <w:jc w:val="center"/>
              <w:rPr>
                <w:rStyle w:val="Strong"/>
                <w:rFonts w:cs="Times New Roman"/>
                <w:b w:val="0"/>
                <w:color w:val="auto"/>
                <w:sz w:val="20"/>
                <w:szCs w:val="20"/>
              </w:rPr>
            </w:pPr>
            <w:r w:rsidRPr="0043519C">
              <w:rPr>
                <w:rStyle w:val="Strong"/>
                <w:rFonts w:cs="Times New Roman"/>
                <w:b w:val="0"/>
                <w:color w:val="auto"/>
                <w:sz w:val="20"/>
                <w:szCs w:val="20"/>
              </w:rPr>
              <w:t>Full sample</w:t>
            </w:r>
          </w:p>
        </w:tc>
        <w:tc>
          <w:tcPr>
            <w:tcW w:w="1015" w:type="dxa"/>
          </w:tcPr>
          <w:p w14:paraId="50EBE752" w14:textId="77777777" w:rsidR="00376658" w:rsidRPr="0043519C" w:rsidRDefault="002241AB">
            <w:pPr>
              <w:pStyle w:val="Tabellen"/>
              <w:jc w:val="center"/>
              <w:rPr>
                <w:rStyle w:val="Strong"/>
                <w:rFonts w:cs="Times New Roman"/>
                <w:b w:val="0"/>
                <w:color w:val="auto"/>
                <w:sz w:val="20"/>
                <w:szCs w:val="20"/>
              </w:rPr>
            </w:pPr>
            <w:r w:rsidRPr="0043519C">
              <w:rPr>
                <w:rStyle w:val="Strong"/>
                <w:rFonts w:cs="Times New Roman"/>
                <w:b w:val="0"/>
                <w:color w:val="auto"/>
                <w:sz w:val="20"/>
                <w:szCs w:val="20"/>
              </w:rPr>
              <w:t>Non-user (n=128)</w:t>
            </w:r>
          </w:p>
        </w:tc>
        <w:tc>
          <w:tcPr>
            <w:tcW w:w="1015" w:type="dxa"/>
          </w:tcPr>
          <w:p w14:paraId="05162616" w14:textId="77777777" w:rsidR="00376658" w:rsidRPr="0043519C" w:rsidRDefault="002241AB">
            <w:pPr>
              <w:pStyle w:val="Tabellen"/>
              <w:jc w:val="center"/>
              <w:rPr>
                <w:rStyle w:val="Strong"/>
                <w:rFonts w:cs="Times New Roman"/>
                <w:b w:val="0"/>
                <w:color w:val="auto"/>
                <w:sz w:val="20"/>
                <w:szCs w:val="20"/>
              </w:rPr>
            </w:pPr>
            <w:r w:rsidRPr="0043519C">
              <w:rPr>
                <w:rStyle w:val="Strong"/>
                <w:rFonts w:cs="Times New Roman"/>
                <w:b w:val="0"/>
                <w:color w:val="auto"/>
                <w:sz w:val="20"/>
                <w:szCs w:val="20"/>
              </w:rPr>
              <w:t xml:space="preserve">User </w:t>
            </w:r>
            <w:r w:rsidRPr="0043519C">
              <w:rPr>
                <w:rStyle w:val="Strong"/>
                <w:rFonts w:cs="Times New Roman"/>
                <w:b w:val="0"/>
                <w:color w:val="auto"/>
                <w:sz w:val="20"/>
                <w:szCs w:val="20"/>
              </w:rPr>
              <w:br/>
              <w:t>(n=50)</w:t>
            </w:r>
          </w:p>
        </w:tc>
        <w:tc>
          <w:tcPr>
            <w:tcW w:w="1015" w:type="dxa"/>
          </w:tcPr>
          <w:p w14:paraId="3DBFBFAE" w14:textId="77777777" w:rsidR="00376658" w:rsidRPr="0043519C" w:rsidRDefault="002241AB">
            <w:pPr>
              <w:pStyle w:val="Tabellen"/>
              <w:jc w:val="center"/>
              <w:rPr>
                <w:rStyle w:val="Strong"/>
                <w:rFonts w:cs="Times New Roman"/>
                <w:b w:val="0"/>
                <w:color w:val="auto"/>
                <w:sz w:val="20"/>
                <w:szCs w:val="20"/>
              </w:rPr>
            </w:pPr>
            <w:r w:rsidRPr="0043519C">
              <w:rPr>
                <w:rStyle w:val="Strong"/>
                <w:rFonts w:cs="Times New Roman"/>
                <w:b w:val="0"/>
                <w:color w:val="auto"/>
                <w:sz w:val="20"/>
                <w:szCs w:val="20"/>
              </w:rPr>
              <w:t>Full sample</w:t>
            </w:r>
          </w:p>
        </w:tc>
      </w:tr>
      <w:tr w:rsidR="00376658" w:rsidRPr="0043519C" w14:paraId="46D1C9FC" w14:textId="77777777">
        <w:trPr>
          <w:trHeight w:val="300"/>
        </w:trPr>
        <w:tc>
          <w:tcPr>
            <w:tcW w:w="2972" w:type="dxa"/>
          </w:tcPr>
          <w:p w14:paraId="4E0A5C36" w14:textId="77777777" w:rsidR="00376658" w:rsidRPr="0043519C" w:rsidRDefault="002241AB">
            <w:pPr>
              <w:pStyle w:val="Tabellen"/>
              <w:rPr>
                <w:rStyle w:val="Strong"/>
                <w:rFonts w:cs="Times New Roman"/>
                <w:b w:val="0"/>
                <w:color w:val="auto"/>
                <w:sz w:val="20"/>
                <w:szCs w:val="13"/>
              </w:rPr>
            </w:pPr>
            <w:r w:rsidRPr="0043519C">
              <w:rPr>
                <w:rStyle w:val="Strong"/>
                <w:rFonts w:cs="Times New Roman"/>
                <w:b w:val="0"/>
                <w:color w:val="auto"/>
                <w:sz w:val="20"/>
                <w:szCs w:val="13"/>
              </w:rPr>
              <w:t>Age mean (in years)</w:t>
            </w:r>
          </w:p>
        </w:tc>
        <w:tc>
          <w:tcPr>
            <w:tcW w:w="1014" w:type="dxa"/>
          </w:tcPr>
          <w:p w14:paraId="7E8059A2"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2.5</w:t>
            </w:r>
          </w:p>
        </w:tc>
        <w:tc>
          <w:tcPr>
            <w:tcW w:w="1015" w:type="dxa"/>
          </w:tcPr>
          <w:p w14:paraId="1CFB9829"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4.6</w:t>
            </w:r>
          </w:p>
        </w:tc>
        <w:tc>
          <w:tcPr>
            <w:tcW w:w="1015" w:type="dxa"/>
          </w:tcPr>
          <w:p w14:paraId="7B091D8E"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3.2</w:t>
            </w:r>
          </w:p>
        </w:tc>
        <w:tc>
          <w:tcPr>
            <w:tcW w:w="1015" w:type="dxa"/>
          </w:tcPr>
          <w:p w14:paraId="27BFC76D"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0.6</w:t>
            </w:r>
          </w:p>
        </w:tc>
        <w:tc>
          <w:tcPr>
            <w:tcW w:w="1015" w:type="dxa"/>
          </w:tcPr>
          <w:p w14:paraId="03525760"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3.8</w:t>
            </w:r>
          </w:p>
        </w:tc>
        <w:tc>
          <w:tcPr>
            <w:tcW w:w="1015" w:type="dxa"/>
          </w:tcPr>
          <w:p w14:paraId="08EEA8E3"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1.5</w:t>
            </w:r>
          </w:p>
        </w:tc>
      </w:tr>
      <w:tr w:rsidR="00376658" w:rsidRPr="0043519C" w14:paraId="38167276" w14:textId="77777777">
        <w:trPr>
          <w:cantSplit/>
          <w:trHeight w:val="255"/>
        </w:trPr>
        <w:tc>
          <w:tcPr>
            <w:tcW w:w="2972" w:type="dxa"/>
          </w:tcPr>
          <w:p w14:paraId="793E97E2" w14:textId="77777777" w:rsidR="00376658" w:rsidRPr="0043519C" w:rsidRDefault="002241AB">
            <w:pPr>
              <w:pStyle w:val="Tabellen"/>
              <w:rPr>
                <w:rStyle w:val="Strong"/>
                <w:rFonts w:cs="Times New Roman"/>
                <w:b w:val="0"/>
                <w:color w:val="auto"/>
                <w:sz w:val="20"/>
                <w:szCs w:val="13"/>
              </w:rPr>
            </w:pPr>
            <w:r w:rsidRPr="0043519C">
              <w:rPr>
                <w:rStyle w:val="Strong"/>
                <w:rFonts w:cs="Times New Roman"/>
                <w:b w:val="0"/>
                <w:color w:val="auto"/>
                <w:sz w:val="20"/>
                <w:szCs w:val="13"/>
              </w:rPr>
              <w:t>Gender:</w:t>
            </w:r>
            <w:r w:rsidRPr="0043519C">
              <w:rPr>
                <w:rFonts w:cs="Times New Roman"/>
                <w:b/>
                <w:color w:val="auto"/>
                <w:sz w:val="20"/>
                <w:szCs w:val="13"/>
              </w:rPr>
              <w:t xml:space="preserve"> </w:t>
            </w:r>
            <w:r w:rsidRPr="0043519C">
              <w:rPr>
                <w:rFonts w:cs="Times New Roman"/>
                <w:color w:val="auto"/>
                <w:sz w:val="20"/>
                <w:szCs w:val="13"/>
              </w:rPr>
              <w:t>m</w:t>
            </w:r>
            <w:r w:rsidRPr="0043519C">
              <w:rPr>
                <w:rStyle w:val="Strong"/>
                <w:rFonts w:cs="Times New Roman"/>
                <w:b w:val="0"/>
                <w:color w:val="auto"/>
                <w:sz w:val="20"/>
                <w:szCs w:val="13"/>
              </w:rPr>
              <w:t>ale (in %)</w:t>
            </w:r>
          </w:p>
        </w:tc>
        <w:tc>
          <w:tcPr>
            <w:tcW w:w="1014" w:type="dxa"/>
          </w:tcPr>
          <w:p w14:paraId="7155B7BA"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41.9</w:t>
            </w:r>
          </w:p>
        </w:tc>
        <w:tc>
          <w:tcPr>
            <w:tcW w:w="1015" w:type="dxa"/>
          </w:tcPr>
          <w:p w14:paraId="007659E1"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55.9</w:t>
            </w:r>
          </w:p>
        </w:tc>
        <w:tc>
          <w:tcPr>
            <w:tcW w:w="1015" w:type="dxa"/>
          </w:tcPr>
          <w:p w14:paraId="5762B13A"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46.3</w:t>
            </w:r>
          </w:p>
        </w:tc>
        <w:tc>
          <w:tcPr>
            <w:tcW w:w="1015" w:type="dxa"/>
          </w:tcPr>
          <w:p w14:paraId="0035E986"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43.8</w:t>
            </w:r>
          </w:p>
        </w:tc>
        <w:tc>
          <w:tcPr>
            <w:tcW w:w="1015" w:type="dxa"/>
          </w:tcPr>
          <w:p w14:paraId="2F4C6464"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74.</w:t>
            </w:r>
            <w:r w:rsidRPr="0043519C">
              <w:rPr>
                <w:rStyle w:val="Strong"/>
                <w:rFonts w:cs="Times New Roman"/>
                <w:b w:val="0"/>
                <w:color w:val="auto"/>
                <w:szCs w:val="13"/>
              </w:rPr>
              <w:t>0</w:t>
            </w:r>
          </w:p>
        </w:tc>
        <w:tc>
          <w:tcPr>
            <w:tcW w:w="1015" w:type="dxa"/>
          </w:tcPr>
          <w:p w14:paraId="20B41857"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52.2</w:t>
            </w:r>
          </w:p>
        </w:tc>
      </w:tr>
      <w:tr w:rsidR="00376658" w:rsidRPr="0043519C" w14:paraId="4FFEB024" w14:textId="77777777">
        <w:trPr>
          <w:cantSplit/>
          <w:trHeight w:val="245"/>
        </w:trPr>
        <w:tc>
          <w:tcPr>
            <w:tcW w:w="2972" w:type="dxa"/>
          </w:tcPr>
          <w:p w14:paraId="5031DCD4" w14:textId="77777777" w:rsidR="00376658" w:rsidRPr="0043519C" w:rsidRDefault="002241AB">
            <w:pPr>
              <w:pStyle w:val="Tabellen"/>
              <w:rPr>
                <w:rStyle w:val="Strong"/>
                <w:rFonts w:cs="Times New Roman"/>
                <w:b w:val="0"/>
                <w:color w:val="auto"/>
                <w:sz w:val="20"/>
                <w:szCs w:val="13"/>
              </w:rPr>
            </w:pPr>
            <w:r w:rsidRPr="0043519C">
              <w:rPr>
                <w:rStyle w:val="Strong"/>
                <w:rFonts w:cs="Times New Roman"/>
                <w:b w:val="0"/>
                <w:color w:val="auto"/>
                <w:sz w:val="20"/>
                <w:szCs w:val="13"/>
              </w:rPr>
              <w:t>Occupation:</w:t>
            </w:r>
            <w:r w:rsidRPr="0043519C">
              <w:rPr>
                <w:rStyle w:val="Strong"/>
                <w:rFonts w:cs="Times New Roman"/>
                <w:b w:val="0"/>
                <w:color w:val="auto"/>
                <w:szCs w:val="13"/>
              </w:rPr>
              <w:t xml:space="preserve"> s</w:t>
            </w:r>
            <w:r w:rsidRPr="0043519C">
              <w:rPr>
                <w:rStyle w:val="Strong"/>
                <w:rFonts w:cs="Times New Roman"/>
                <w:b w:val="0"/>
                <w:color w:val="auto"/>
                <w:sz w:val="20"/>
                <w:szCs w:val="13"/>
              </w:rPr>
              <w:t>tudents (in %)</w:t>
            </w:r>
          </w:p>
        </w:tc>
        <w:tc>
          <w:tcPr>
            <w:tcW w:w="1014" w:type="dxa"/>
          </w:tcPr>
          <w:p w14:paraId="23F18131"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4.1</w:t>
            </w:r>
          </w:p>
        </w:tc>
        <w:tc>
          <w:tcPr>
            <w:tcW w:w="1015" w:type="dxa"/>
          </w:tcPr>
          <w:p w14:paraId="02F5F5EB"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16.9</w:t>
            </w:r>
          </w:p>
        </w:tc>
        <w:tc>
          <w:tcPr>
            <w:tcW w:w="1015" w:type="dxa"/>
          </w:tcPr>
          <w:p w14:paraId="30E7E5EE"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28.7</w:t>
            </w:r>
          </w:p>
        </w:tc>
        <w:tc>
          <w:tcPr>
            <w:tcW w:w="1015" w:type="dxa"/>
          </w:tcPr>
          <w:p w14:paraId="4B6C9FB9"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9.1</w:t>
            </w:r>
          </w:p>
        </w:tc>
        <w:tc>
          <w:tcPr>
            <w:tcW w:w="1015" w:type="dxa"/>
          </w:tcPr>
          <w:p w14:paraId="213858E5"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6.</w:t>
            </w:r>
            <w:r w:rsidRPr="0043519C">
              <w:rPr>
                <w:rStyle w:val="Strong"/>
                <w:rFonts w:cs="Times New Roman"/>
                <w:b w:val="0"/>
                <w:color w:val="auto"/>
                <w:szCs w:val="13"/>
              </w:rPr>
              <w:t>0</w:t>
            </w:r>
          </w:p>
        </w:tc>
        <w:tc>
          <w:tcPr>
            <w:tcW w:w="1015" w:type="dxa"/>
          </w:tcPr>
          <w:p w14:paraId="09B7171F" w14:textId="77777777" w:rsidR="00376658" w:rsidRPr="0043519C" w:rsidRDefault="002241AB">
            <w:pPr>
              <w:pStyle w:val="Tabellen"/>
              <w:jc w:val="right"/>
              <w:rPr>
                <w:rStyle w:val="Strong"/>
                <w:rFonts w:cs="Times New Roman"/>
                <w:b w:val="0"/>
                <w:color w:val="auto"/>
                <w:sz w:val="20"/>
                <w:szCs w:val="13"/>
              </w:rPr>
            </w:pPr>
            <w:r w:rsidRPr="0043519C">
              <w:rPr>
                <w:rStyle w:val="Strong"/>
                <w:rFonts w:cs="Times New Roman"/>
                <w:b w:val="0"/>
                <w:color w:val="auto"/>
                <w:sz w:val="20"/>
                <w:szCs w:val="13"/>
              </w:rPr>
              <w:t>38.2</w:t>
            </w:r>
          </w:p>
        </w:tc>
      </w:tr>
    </w:tbl>
    <w:p w14:paraId="78B83189" w14:textId="77777777" w:rsidR="00376658" w:rsidRDefault="002241AB">
      <w:pPr>
        <w:rPr>
          <w:b/>
          <w:szCs w:val="13"/>
        </w:rPr>
      </w:pPr>
      <w:bookmarkStart w:id="7" w:name="_Ref169513258"/>
      <w:proofErr w:type="gramStart"/>
      <w:r w:rsidRPr="0043519C">
        <w:rPr>
          <w:b/>
          <w:szCs w:val="13"/>
        </w:rPr>
        <w:t xml:space="preserve">Table </w:t>
      </w:r>
      <w:r w:rsidRPr="0043519C">
        <w:rPr>
          <w:b/>
          <w:szCs w:val="13"/>
        </w:rPr>
        <w:fldChar w:fldCharType="begin"/>
      </w:r>
      <w:r w:rsidRPr="0043519C">
        <w:rPr>
          <w:b/>
          <w:szCs w:val="13"/>
        </w:rPr>
        <w:instrText xml:space="preserve"> SEQ Table \* ARABIC </w:instrText>
      </w:r>
      <w:r w:rsidRPr="0043519C">
        <w:rPr>
          <w:b/>
          <w:szCs w:val="13"/>
        </w:rPr>
        <w:fldChar w:fldCharType="separate"/>
      </w:r>
      <w:r w:rsidRPr="0043519C">
        <w:rPr>
          <w:b/>
          <w:szCs w:val="13"/>
        </w:rPr>
        <w:t>8</w:t>
      </w:r>
      <w:r w:rsidRPr="0043519C">
        <w:rPr>
          <w:b/>
          <w:szCs w:val="13"/>
        </w:rPr>
        <w:fldChar w:fldCharType="end"/>
      </w:r>
      <w:bookmarkEnd w:id="7"/>
      <w:r w:rsidRPr="0043519C">
        <w:rPr>
          <w:b/>
          <w:szCs w:val="13"/>
        </w:rPr>
        <w:t>.</w:t>
      </w:r>
      <w:proofErr w:type="gramEnd"/>
      <w:r w:rsidRPr="0043519C">
        <w:rPr>
          <w:b/>
          <w:szCs w:val="13"/>
        </w:rPr>
        <w:t xml:space="preserve"> Comparison of a set of socio-demographic data of users and non-users</w:t>
      </w:r>
    </w:p>
    <w:bookmarkEnd w:id="6"/>
    <w:p w14:paraId="1AF40822" w14:textId="1E49D4F8" w:rsidR="00604D3D" w:rsidRPr="0043519C" w:rsidRDefault="00604D3D" w:rsidP="00604D3D">
      <w:pPr>
        <w:pStyle w:val="Heading1"/>
      </w:pPr>
    </w:p>
    <w:tbl>
      <w:tblPr>
        <w:tblStyle w:val="TableGrid"/>
        <w:tblW w:w="9067" w:type="dxa"/>
        <w:tblLayout w:type="fixed"/>
        <w:tblLook w:val="04A0" w:firstRow="1" w:lastRow="0" w:firstColumn="1" w:lastColumn="0" w:noHBand="0" w:noVBand="1"/>
      </w:tblPr>
      <w:tblGrid>
        <w:gridCol w:w="532"/>
        <w:gridCol w:w="1927"/>
        <w:gridCol w:w="1927"/>
        <w:gridCol w:w="1170"/>
        <w:gridCol w:w="1170"/>
        <w:gridCol w:w="1170"/>
        <w:gridCol w:w="1171"/>
      </w:tblGrid>
      <w:tr w:rsidR="00376658" w:rsidRPr="0043519C" w14:paraId="327E8D14" w14:textId="77777777">
        <w:trPr>
          <w:trHeight w:val="600"/>
        </w:trPr>
        <w:tc>
          <w:tcPr>
            <w:tcW w:w="532" w:type="dxa"/>
            <w:vMerge w:val="restart"/>
            <w:noWrap/>
          </w:tcPr>
          <w:p w14:paraId="450A5CA2" w14:textId="77777777" w:rsidR="00376658" w:rsidRPr="0043519C" w:rsidRDefault="002241AB">
            <w:pPr>
              <w:pStyle w:val="TableText"/>
              <w:rPr>
                <w:rFonts w:cs="Times New Roman"/>
                <w:color w:val="auto"/>
              </w:rPr>
            </w:pPr>
            <w:r w:rsidRPr="0043519C">
              <w:rPr>
                <w:rFonts w:cs="Times New Roman"/>
                <w:color w:val="auto"/>
              </w:rPr>
              <w:lastRenderedPageBreak/>
              <w:t>#</w:t>
            </w:r>
          </w:p>
        </w:tc>
        <w:tc>
          <w:tcPr>
            <w:tcW w:w="3854" w:type="dxa"/>
            <w:gridSpan w:val="2"/>
            <w:vMerge w:val="restart"/>
            <w:noWrap/>
          </w:tcPr>
          <w:p w14:paraId="39909528" w14:textId="77777777" w:rsidR="00376658" w:rsidRPr="0043519C" w:rsidRDefault="002241AB">
            <w:pPr>
              <w:pStyle w:val="TableText"/>
              <w:rPr>
                <w:rFonts w:cs="Times New Roman"/>
                <w:color w:val="auto"/>
              </w:rPr>
            </w:pPr>
            <w:r w:rsidRPr="0043519C">
              <w:rPr>
                <w:rFonts w:cs="Times New Roman"/>
                <w:color w:val="auto"/>
              </w:rPr>
              <w:t>Dimension and eco-feedback nudge feature</w:t>
            </w:r>
          </w:p>
        </w:tc>
        <w:tc>
          <w:tcPr>
            <w:tcW w:w="2340" w:type="dxa"/>
            <w:gridSpan w:val="2"/>
            <w:noWrap/>
          </w:tcPr>
          <w:p w14:paraId="7AB7055B" w14:textId="77777777" w:rsidR="00376658" w:rsidRPr="0043519C" w:rsidRDefault="002241AB">
            <w:pPr>
              <w:pStyle w:val="TableText"/>
              <w:rPr>
                <w:rFonts w:cs="Times New Roman"/>
                <w:color w:val="auto"/>
              </w:rPr>
            </w:pPr>
            <w:r w:rsidRPr="0043519C">
              <w:rPr>
                <w:rFonts w:cs="Times New Roman"/>
                <w:color w:val="auto"/>
              </w:rPr>
              <w:t>Study 1 (n=188)</w:t>
            </w:r>
          </w:p>
          <w:p w14:paraId="5A556E7D" w14:textId="77777777" w:rsidR="00376658" w:rsidRPr="0043519C" w:rsidRDefault="002241AB">
            <w:pPr>
              <w:pStyle w:val="TableText"/>
              <w:rPr>
                <w:rFonts w:cs="Times New Roman"/>
                <w:color w:val="auto"/>
              </w:rPr>
            </w:pPr>
            <w:r w:rsidRPr="0043519C">
              <w:rPr>
                <w:rFonts w:cs="Times New Roman"/>
                <w:color w:val="auto"/>
              </w:rPr>
              <w:t>Categorization</w:t>
            </w:r>
          </w:p>
        </w:tc>
        <w:tc>
          <w:tcPr>
            <w:tcW w:w="2341" w:type="dxa"/>
            <w:gridSpan w:val="2"/>
            <w:noWrap/>
          </w:tcPr>
          <w:p w14:paraId="1A7CAA1F" w14:textId="77777777" w:rsidR="00376658" w:rsidRPr="0043519C" w:rsidRDefault="002241AB">
            <w:pPr>
              <w:pStyle w:val="TableText"/>
              <w:rPr>
                <w:rFonts w:cs="Times New Roman"/>
                <w:color w:val="auto"/>
              </w:rPr>
            </w:pPr>
            <w:r w:rsidRPr="0043519C">
              <w:rPr>
                <w:rFonts w:cs="Times New Roman"/>
                <w:color w:val="auto"/>
              </w:rPr>
              <w:t>Study 2 (n=178)</w:t>
            </w:r>
          </w:p>
          <w:p w14:paraId="3B9732A4" w14:textId="77777777" w:rsidR="00376658" w:rsidRPr="0043519C" w:rsidRDefault="002241AB">
            <w:pPr>
              <w:pStyle w:val="TableText"/>
              <w:rPr>
                <w:rFonts w:cs="Times New Roman"/>
                <w:color w:val="auto"/>
              </w:rPr>
            </w:pPr>
            <w:r w:rsidRPr="0043519C">
              <w:rPr>
                <w:rFonts w:cs="Times New Roman"/>
                <w:color w:val="auto"/>
              </w:rPr>
              <w:t>Categorization</w:t>
            </w:r>
          </w:p>
        </w:tc>
      </w:tr>
      <w:tr w:rsidR="00376658" w:rsidRPr="0043519C" w14:paraId="711966CB" w14:textId="77777777">
        <w:trPr>
          <w:trHeight w:val="578"/>
        </w:trPr>
        <w:tc>
          <w:tcPr>
            <w:tcW w:w="532" w:type="dxa"/>
            <w:vMerge/>
            <w:noWrap/>
          </w:tcPr>
          <w:p w14:paraId="3BF70764" w14:textId="77777777" w:rsidR="00376658" w:rsidRPr="0043519C" w:rsidRDefault="00376658">
            <w:pPr>
              <w:pStyle w:val="TableText"/>
              <w:rPr>
                <w:rFonts w:cs="Times New Roman"/>
                <w:color w:val="auto"/>
              </w:rPr>
            </w:pPr>
          </w:p>
        </w:tc>
        <w:tc>
          <w:tcPr>
            <w:tcW w:w="3854" w:type="dxa"/>
            <w:gridSpan w:val="2"/>
            <w:vMerge/>
            <w:noWrap/>
          </w:tcPr>
          <w:p w14:paraId="0EE359FA" w14:textId="77777777" w:rsidR="00376658" w:rsidRPr="0043519C" w:rsidRDefault="00376658">
            <w:pPr>
              <w:pStyle w:val="TableText"/>
              <w:rPr>
                <w:rFonts w:cs="Times New Roman"/>
                <w:color w:val="auto"/>
              </w:rPr>
            </w:pPr>
          </w:p>
        </w:tc>
        <w:tc>
          <w:tcPr>
            <w:tcW w:w="1170" w:type="dxa"/>
          </w:tcPr>
          <w:p w14:paraId="42FF8CB5" w14:textId="77777777" w:rsidR="00376658" w:rsidRPr="0043519C" w:rsidRDefault="002241AB">
            <w:pPr>
              <w:pStyle w:val="TableText"/>
              <w:spacing w:after="0"/>
              <w:rPr>
                <w:rFonts w:cs="Times New Roman"/>
                <w:color w:val="auto"/>
              </w:rPr>
            </w:pPr>
            <w:r w:rsidRPr="0043519C">
              <w:rPr>
                <w:rFonts w:cs="Times New Roman"/>
                <w:color w:val="auto"/>
              </w:rPr>
              <w:t>Non-user (n=129)</w:t>
            </w:r>
          </w:p>
        </w:tc>
        <w:tc>
          <w:tcPr>
            <w:tcW w:w="1170" w:type="dxa"/>
          </w:tcPr>
          <w:p w14:paraId="60C5E121" w14:textId="77777777" w:rsidR="00376658" w:rsidRPr="0043519C" w:rsidRDefault="002241AB">
            <w:pPr>
              <w:pStyle w:val="TableText"/>
              <w:spacing w:after="0"/>
              <w:rPr>
                <w:rFonts w:cs="Times New Roman"/>
                <w:color w:val="auto"/>
              </w:rPr>
            </w:pPr>
            <w:r w:rsidRPr="0043519C">
              <w:rPr>
                <w:rFonts w:cs="Times New Roman"/>
                <w:color w:val="auto"/>
              </w:rPr>
              <w:t>User (n=59)</w:t>
            </w:r>
          </w:p>
        </w:tc>
        <w:tc>
          <w:tcPr>
            <w:tcW w:w="1170" w:type="dxa"/>
          </w:tcPr>
          <w:p w14:paraId="225AA5FA" w14:textId="77777777" w:rsidR="00376658" w:rsidRPr="0043519C" w:rsidRDefault="002241AB">
            <w:pPr>
              <w:pStyle w:val="TableText"/>
              <w:spacing w:after="0"/>
              <w:rPr>
                <w:rFonts w:cs="Times New Roman"/>
                <w:color w:val="auto"/>
              </w:rPr>
            </w:pPr>
            <w:r w:rsidRPr="0043519C">
              <w:rPr>
                <w:rFonts w:cs="Times New Roman"/>
                <w:color w:val="auto"/>
              </w:rPr>
              <w:t>Non-user (n=128)</w:t>
            </w:r>
          </w:p>
        </w:tc>
        <w:tc>
          <w:tcPr>
            <w:tcW w:w="1171" w:type="dxa"/>
          </w:tcPr>
          <w:p w14:paraId="0A9E2C62" w14:textId="77777777" w:rsidR="00376658" w:rsidRPr="0043519C" w:rsidRDefault="002241AB">
            <w:pPr>
              <w:pStyle w:val="TableText"/>
              <w:spacing w:after="0"/>
              <w:rPr>
                <w:rFonts w:cs="Times New Roman"/>
                <w:color w:val="auto"/>
              </w:rPr>
            </w:pPr>
            <w:r w:rsidRPr="0043519C">
              <w:rPr>
                <w:rFonts w:cs="Times New Roman"/>
                <w:color w:val="auto"/>
              </w:rPr>
              <w:t>User (n=50)</w:t>
            </w:r>
          </w:p>
        </w:tc>
      </w:tr>
      <w:tr w:rsidR="00376658" w:rsidRPr="0043519C" w14:paraId="7F26DBD1" w14:textId="77777777">
        <w:trPr>
          <w:trHeight w:val="300"/>
        </w:trPr>
        <w:tc>
          <w:tcPr>
            <w:tcW w:w="532" w:type="dxa"/>
            <w:noWrap/>
          </w:tcPr>
          <w:p w14:paraId="7689669D" w14:textId="77777777" w:rsidR="00376658" w:rsidRPr="0043519C" w:rsidRDefault="002241AB">
            <w:pPr>
              <w:pStyle w:val="TableText"/>
              <w:rPr>
                <w:rFonts w:cs="Times New Roman"/>
                <w:b/>
                <w:color w:val="auto"/>
              </w:rPr>
            </w:pPr>
            <w:r w:rsidRPr="0043519C">
              <w:rPr>
                <w:rFonts w:cs="Times New Roman"/>
                <w:b/>
                <w:color w:val="auto"/>
              </w:rPr>
              <w:t>A</w:t>
            </w:r>
          </w:p>
        </w:tc>
        <w:tc>
          <w:tcPr>
            <w:tcW w:w="8535" w:type="dxa"/>
            <w:gridSpan w:val="6"/>
          </w:tcPr>
          <w:p w14:paraId="10329265" w14:textId="77777777" w:rsidR="00376658" w:rsidRPr="0043519C" w:rsidRDefault="002241AB">
            <w:pPr>
              <w:spacing w:after="0" w:line="240" w:lineRule="auto"/>
              <w:rPr>
                <w:b/>
              </w:rPr>
            </w:pPr>
            <w:r w:rsidRPr="0043519C">
              <w:rPr>
                <w:b/>
              </w:rPr>
              <w:t>Update Frequency</w:t>
            </w:r>
          </w:p>
        </w:tc>
      </w:tr>
      <w:tr w:rsidR="00376658" w:rsidRPr="0043519C" w14:paraId="44D948CD" w14:textId="77777777">
        <w:trPr>
          <w:trHeight w:val="300"/>
        </w:trPr>
        <w:tc>
          <w:tcPr>
            <w:tcW w:w="532" w:type="dxa"/>
            <w:shd w:val="clear" w:color="auto" w:fill="auto"/>
            <w:noWrap/>
          </w:tcPr>
          <w:p w14:paraId="10CBEACC" w14:textId="77777777" w:rsidR="00376658" w:rsidRPr="0043519C" w:rsidRDefault="002241AB">
            <w:pPr>
              <w:pStyle w:val="TableText"/>
              <w:rPr>
                <w:rFonts w:cs="Times New Roman"/>
                <w:color w:val="auto"/>
              </w:rPr>
            </w:pPr>
            <w:r w:rsidRPr="0043519C">
              <w:rPr>
                <w:rFonts w:cs="Times New Roman"/>
                <w:color w:val="auto"/>
              </w:rPr>
              <w:t>A1</w:t>
            </w:r>
          </w:p>
        </w:tc>
        <w:tc>
          <w:tcPr>
            <w:tcW w:w="3854" w:type="dxa"/>
            <w:gridSpan w:val="2"/>
            <w:shd w:val="clear" w:color="auto" w:fill="auto"/>
            <w:noWrap/>
          </w:tcPr>
          <w:p w14:paraId="79FB4FF9" w14:textId="77777777" w:rsidR="00376658" w:rsidRPr="0043519C" w:rsidRDefault="002241AB">
            <w:pPr>
              <w:pStyle w:val="TableText"/>
              <w:rPr>
                <w:rFonts w:cs="Times New Roman"/>
                <w:color w:val="auto"/>
              </w:rPr>
            </w:pPr>
            <w:r w:rsidRPr="0043519C">
              <w:rPr>
                <w:rFonts w:cs="Times New Roman"/>
                <w:color w:val="auto"/>
              </w:rPr>
              <w:t>Near real-time</w:t>
            </w:r>
          </w:p>
        </w:tc>
        <w:tc>
          <w:tcPr>
            <w:tcW w:w="1170" w:type="dxa"/>
            <w:shd w:val="clear" w:color="auto" w:fill="auto"/>
            <w:noWrap/>
            <w:vAlign w:val="center"/>
          </w:tcPr>
          <w:p w14:paraId="393808AE"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shd w:val="clear" w:color="auto" w:fill="auto"/>
            <w:noWrap/>
            <w:vAlign w:val="center"/>
          </w:tcPr>
          <w:p w14:paraId="35B1D38D"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shd w:val="clear" w:color="auto" w:fill="auto"/>
            <w:noWrap/>
            <w:vAlign w:val="center"/>
          </w:tcPr>
          <w:p w14:paraId="020DA7FC"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shd w:val="clear" w:color="auto" w:fill="auto"/>
            <w:noWrap/>
            <w:vAlign w:val="center"/>
          </w:tcPr>
          <w:p w14:paraId="60F22744" w14:textId="77777777" w:rsidR="00376658" w:rsidRPr="0043519C" w:rsidRDefault="002241AB">
            <w:pPr>
              <w:pStyle w:val="TableText"/>
              <w:jc w:val="center"/>
              <w:rPr>
                <w:rFonts w:cs="Times New Roman"/>
                <w:color w:val="auto"/>
              </w:rPr>
            </w:pPr>
            <w:r w:rsidRPr="0043519C">
              <w:rPr>
                <w:rFonts w:cs="Times New Roman"/>
                <w:color w:val="auto"/>
              </w:rPr>
              <w:t>A</w:t>
            </w:r>
          </w:p>
        </w:tc>
      </w:tr>
      <w:tr w:rsidR="00376658" w:rsidRPr="0043519C" w14:paraId="04667F8B" w14:textId="77777777">
        <w:trPr>
          <w:trHeight w:val="290"/>
        </w:trPr>
        <w:tc>
          <w:tcPr>
            <w:tcW w:w="532" w:type="dxa"/>
            <w:shd w:val="clear" w:color="auto" w:fill="auto"/>
            <w:noWrap/>
          </w:tcPr>
          <w:p w14:paraId="5ECABCEF" w14:textId="77777777" w:rsidR="00376658" w:rsidRPr="0043519C" w:rsidRDefault="002241AB">
            <w:pPr>
              <w:pStyle w:val="TableText"/>
              <w:rPr>
                <w:rFonts w:cs="Times New Roman"/>
                <w:color w:val="auto"/>
              </w:rPr>
            </w:pPr>
            <w:r w:rsidRPr="0043519C">
              <w:rPr>
                <w:rFonts w:cs="Times New Roman"/>
                <w:color w:val="auto"/>
              </w:rPr>
              <w:t>A2</w:t>
            </w:r>
          </w:p>
        </w:tc>
        <w:tc>
          <w:tcPr>
            <w:tcW w:w="3854" w:type="dxa"/>
            <w:gridSpan w:val="2"/>
            <w:shd w:val="clear" w:color="auto" w:fill="auto"/>
            <w:noWrap/>
          </w:tcPr>
          <w:p w14:paraId="22BEFC36" w14:textId="77777777" w:rsidR="00376658" w:rsidRPr="0043519C" w:rsidRDefault="002241AB">
            <w:pPr>
              <w:pStyle w:val="TableText"/>
              <w:rPr>
                <w:rFonts w:cs="Times New Roman"/>
                <w:color w:val="auto"/>
              </w:rPr>
            </w:pPr>
            <w:r w:rsidRPr="0043519C">
              <w:rPr>
                <w:rFonts w:cs="Times New Roman"/>
                <w:color w:val="auto"/>
              </w:rPr>
              <w:t>Periodical</w:t>
            </w:r>
          </w:p>
        </w:tc>
        <w:tc>
          <w:tcPr>
            <w:tcW w:w="1170" w:type="dxa"/>
            <w:shd w:val="clear" w:color="auto" w:fill="auto"/>
            <w:noWrap/>
            <w:vAlign w:val="center"/>
          </w:tcPr>
          <w:p w14:paraId="13DE5FDD"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0" w:type="dxa"/>
            <w:noWrap/>
          </w:tcPr>
          <w:p w14:paraId="55105642"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0" w:type="dxa"/>
            <w:shd w:val="clear" w:color="auto" w:fill="auto"/>
            <w:noWrap/>
            <w:vAlign w:val="center"/>
          </w:tcPr>
          <w:p w14:paraId="6ECA0BEC"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1" w:type="dxa"/>
            <w:noWrap/>
            <w:vAlign w:val="center"/>
          </w:tcPr>
          <w:p w14:paraId="583856CB" w14:textId="77777777" w:rsidR="00376658" w:rsidRPr="0043519C" w:rsidRDefault="002241AB">
            <w:pPr>
              <w:pStyle w:val="TableText"/>
              <w:jc w:val="center"/>
              <w:rPr>
                <w:rFonts w:cs="Times New Roman"/>
                <w:color w:val="auto"/>
              </w:rPr>
            </w:pPr>
            <w:r w:rsidRPr="0043519C">
              <w:rPr>
                <w:rFonts w:cs="Times New Roman"/>
                <w:color w:val="auto"/>
              </w:rPr>
              <w:t>M</w:t>
            </w:r>
          </w:p>
        </w:tc>
      </w:tr>
      <w:tr w:rsidR="00376658" w:rsidRPr="0043519C" w14:paraId="4D8412A8" w14:textId="77777777">
        <w:trPr>
          <w:trHeight w:val="290"/>
        </w:trPr>
        <w:tc>
          <w:tcPr>
            <w:tcW w:w="532" w:type="dxa"/>
            <w:shd w:val="clear" w:color="auto" w:fill="auto"/>
            <w:noWrap/>
          </w:tcPr>
          <w:p w14:paraId="6B37AA25" w14:textId="77777777" w:rsidR="00376658" w:rsidRPr="0043519C" w:rsidRDefault="002241AB">
            <w:pPr>
              <w:pStyle w:val="TableText"/>
              <w:rPr>
                <w:rFonts w:cs="Times New Roman"/>
                <w:b/>
                <w:color w:val="auto"/>
              </w:rPr>
            </w:pPr>
            <w:r w:rsidRPr="0043519C">
              <w:rPr>
                <w:rFonts w:cs="Times New Roman"/>
                <w:b/>
                <w:color w:val="auto"/>
              </w:rPr>
              <w:t>B</w:t>
            </w:r>
          </w:p>
        </w:tc>
        <w:tc>
          <w:tcPr>
            <w:tcW w:w="8535" w:type="dxa"/>
            <w:gridSpan w:val="6"/>
            <w:shd w:val="clear" w:color="auto" w:fill="auto"/>
            <w:noWrap/>
            <w:vAlign w:val="center"/>
          </w:tcPr>
          <w:p w14:paraId="5187458D" w14:textId="77777777" w:rsidR="00376658" w:rsidRPr="0043519C" w:rsidRDefault="002241AB">
            <w:pPr>
              <w:pStyle w:val="TableText"/>
              <w:rPr>
                <w:rFonts w:cs="Times New Roman"/>
                <w:color w:val="auto"/>
              </w:rPr>
            </w:pPr>
            <w:r w:rsidRPr="0043519C">
              <w:rPr>
                <w:rFonts w:cs="Times New Roman"/>
                <w:b/>
                <w:color w:val="auto"/>
              </w:rPr>
              <w:t>Visualization and display unit</w:t>
            </w:r>
          </w:p>
        </w:tc>
      </w:tr>
      <w:tr w:rsidR="00376658" w:rsidRPr="0043519C" w14:paraId="5AE18BF3" w14:textId="77777777">
        <w:trPr>
          <w:trHeight w:val="290"/>
        </w:trPr>
        <w:tc>
          <w:tcPr>
            <w:tcW w:w="532" w:type="dxa"/>
            <w:shd w:val="clear" w:color="auto" w:fill="auto"/>
            <w:noWrap/>
          </w:tcPr>
          <w:p w14:paraId="5ECC881A" w14:textId="77777777" w:rsidR="00376658" w:rsidRPr="0043519C" w:rsidRDefault="002241AB">
            <w:pPr>
              <w:pStyle w:val="TableText"/>
              <w:rPr>
                <w:rFonts w:cs="Times New Roman"/>
                <w:color w:val="auto"/>
              </w:rPr>
            </w:pPr>
            <w:r w:rsidRPr="0043519C">
              <w:rPr>
                <w:rFonts w:cs="Times New Roman"/>
                <w:color w:val="auto"/>
              </w:rPr>
              <w:t>B1</w:t>
            </w:r>
          </w:p>
        </w:tc>
        <w:tc>
          <w:tcPr>
            <w:tcW w:w="3854" w:type="dxa"/>
            <w:gridSpan w:val="2"/>
            <w:shd w:val="clear" w:color="auto" w:fill="auto"/>
            <w:noWrap/>
          </w:tcPr>
          <w:p w14:paraId="678E3BD0" w14:textId="77777777" w:rsidR="00376658" w:rsidRPr="0043519C" w:rsidRDefault="002241AB">
            <w:pPr>
              <w:pStyle w:val="TableText"/>
              <w:rPr>
                <w:rFonts w:cs="Times New Roman"/>
                <w:color w:val="auto"/>
              </w:rPr>
            </w:pPr>
            <w:r w:rsidRPr="0043519C">
              <w:rPr>
                <w:rFonts w:cs="Times New Roman"/>
                <w:color w:val="auto"/>
              </w:rPr>
              <w:t>Over time</w:t>
            </w:r>
          </w:p>
        </w:tc>
        <w:tc>
          <w:tcPr>
            <w:tcW w:w="1170" w:type="dxa"/>
            <w:shd w:val="clear" w:color="auto" w:fill="BFBFBF" w:themeFill="background1" w:themeFillShade="BF"/>
            <w:noWrap/>
            <w:vAlign w:val="center"/>
          </w:tcPr>
          <w:p w14:paraId="569989C1" w14:textId="77777777" w:rsidR="00376658" w:rsidRPr="0043519C" w:rsidRDefault="002241AB">
            <w:pPr>
              <w:pStyle w:val="TableText"/>
              <w:jc w:val="center"/>
              <w:rPr>
                <w:rFonts w:cs="Times New Roman"/>
                <w:color w:val="auto"/>
              </w:rPr>
            </w:pPr>
            <w:r w:rsidRPr="0043519C">
              <w:rPr>
                <w:rFonts w:cs="Times New Roman"/>
                <w:color w:val="auto"/>
              </w:rPr>
              <w:t>M,O</w:t>
            </w:r>
          </w:p>
        </w:tc>
        <w:tc>
          <w:tcPr>
            <w:tcW w:w="1170" w:type="dxa"/>
            <w:shd w:val="clear" w:color="auto" w:fill="auto"/>
            <w:noWrap/>
            <w:vAlign w:val="center"/>
          </w:tcPr>
          <w:p w14:paraId="5B46A03B" w14:textId="77777777" w:rsidR="00376658" w:rsidRPr="0043519C" w:rsidRDefault="002241AB">
            <w:pPr>
              <w:pStyle w:val="TableText"/>
              <w:jc w:val="center"/>
              <w:rPr>
                <w:rFonts w:cs="Times New Roman"/>
                <w:color w:val="auto"/>
              </w:rPr>
            </w:pPr>
            <w:r w:rsidRPr="0043519C">
              <w:rPr>
                <w:rFonts w:cs="Times New Roman"/>
                <w:color w:val="auto"/>
              </w:rPr>
              <w:t>O,M,A</w:t>
            </w:r>
          </w:p>
        </w:tc>
        <w:tc>
          <w:tcPr>
            <w:tcW w:w="1170" w:type="dxa"/>
            <w:shd w:val="clear" w:color="auto" w:fill="BFBFBF" w:themeFill="background1" w:themeFillShade="BF"/>
            <w:noWrap/>
            <w:vAlign w:val="center"/>
          </w:tcPr>
          <w:p w14:paraId="3F7DDF96" w14:textId="77777777" w:rsidR="00376658" w:rsidRPr="0043519C" w:rsidRDefault="002241AB">
            <w:pPr>
              <w:pStyle w:val="TableText"/>
              <w:jc w:val="center"/>
              <w:rPr>
                <w:rFonts w:cs="Times New Roman"/>
                <w:color w:val="auto"/>
              </w:rPr>
            </w:pPr>
            <w:r w:rsidRPr="0043519C">
              <w:rPr>
                <w:rFonts w:cs="Times New Roman"/>
                <w:color w:val="auto"/>
              </w:rPr>
              <w:t>M,A</w:t>
            </w:r>
          </w:p>
        </w:tc>
        <w:tc>
          <w:tcPr>
            <w:tcW w:w="1171" w:type="dxa"/>
            <w:shd w:val="clear" w:color="auto" w:fill="BFBFBF" w:themeFill="background1" w:themeFillShade="BF"/>
            <w:noWrap/>
            <w:vAlign w:val="center"/>
          </w:tcPr>
          <w:p w14:paraId="5AF74366" w14:textId="77777777" w:rsidR="00376658" w:rsidRPr="0043519C" w:rsidRDefault="002241AB">
            <w:pPr>
              <w:pStyle w:val="TableText"/>
              <w:jc w:val="center"/>
              <w:rPr>
                <w:rFonts w:cs="Times New Roman"/>
                <w:color w:val="auto"/>
              </w:rPr>
            </w:pPr>
            <w:r w:rsidRPr="0043519C">
              <w:rPr>
                <w:rFonts w:cs="Times New Roman"/>
                <w:color w:val="auto"/>
              </w:rPr>
              <w:t>M,O</w:t>
            </w:r>
          </w:p>
        </w:tc>
      </w:tr>
      <w:tr w:rsidR="00376658" w:rsidRPr="0043519C" w14:paraId="2C518288" w14:textId="77777777">
        <w:trPr>
          <w:trHeight w:val="300"/>
        </w:trPr>
        <w:tc>
          <w:tcPr>
            <w:tcW w:w="532" w:type="dxa"/>
            <w:noWrap/>
          </w:tcPr>
          <w:p w14:paraId="19C2D8B3" w14:textId="77777777" w:rsidR="00376658" w:rsidRPr="0043519C" w:rsidRDefault="002241AB">
            <w:pPr>
              <w:pStyle w:val="TableText"/>
              <w:rPr>
                <w:rFonts w:cs="Times New Roman"/>
                <w:color w:val="auto"/>
              </w:rPr>
            </w:pPr>
            <w:r w:rsidRPr="0043519C">
              <w:rPr>
                <w:rFonts w:cs="Times New Roman"/>
                <w:color w:val="auto"/>
              </w:rPr>
              <w:t>B2</w:t>
            </w:r>
          </w:p>
        </w:tc>
        <w:tc>
          <w:tcPr>
            <w:tcW w:w="3854" w:type="dxa"/>
            <w:gridSpan w:val="2"/>
            <w:noWrap/>
          </w:tcPr>
          <w:p w14:paraId="63000253" w14:textId="77777777" w:rsidR="00376658" w:rsidRPr="0043519C" w:rsidRDefault="002241AB">
            <w:pPr>
              <w:pStyle w:val="TableText"/>
              <w:rPr>
                <w:rFonts w:cs="Times New Roman"/>
                <w:color w:val="auto"/>
              </w:rPr>
            </w:pPr>
            <w:r w:rsidRPr="0043519C">
              <w:rPr>
                <w:rFonts w:cs="Times New Roman"/>
                <w:color w:val="auto"/>
              </w:rPr>
              <w:t>Previous year’s energy consumption </w:t>
            </w:r>
          </w:p>
        </w:tc>
        <w:tc>
          <w:tcPr>
            <w:tcW w:w="1170" w:type="dxa"/>
            <w:noWrap/>
            <w:vAlign w:val="center"/>
          </w:tcPr>
          <w:p w14:paraId="126605F1"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6EFEB595"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3C88F676"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shd w:val="clear" w:color="auto" w:fill="BFBFBF" w:themeFill="background1" w:themeFillShade="BF"/>
            <w:noWrap/>
            <w:vAlign w:val="center"/>
          </w:tcPr>
          <w:p w14:paraId="6D63E4E8" w14:textId="77777777" w:rsidR="00376658" w:rsidRPr="0043519C" w:rsidRDefault="002241AB">
            <w:pPr>
              <w:pStyle w:val="TableText"/>
              <w:jc w:val="center"/>
              <w:rPr>
                <w:rFonts w:cs="Times New Roman"/>
                <w:color w:val="auto"/>
              </w:rPr>
            </w:pPr>
            <w:r w:rsidRPr="0043519C">
              <w:rPr>
                <w:rFonts w:cs="Times New Roman"/>
                <w:color w:val="auto"/>
              </w:rPr>
              <w:t>A,O,M,I</w:t>
            </w:r>
          </w:p>
        </w:tc>
      </w:tr>
      <w:tr w:rsidR="00376658" w:rsidRPr="0043519C" w14:paraId="51E894EB" w14:textId="77777777">
        <w:trPr>
          <w:trHeight w:val="300"/>
        </w:trPr>
        <w:tc>
          <w:tcPr>
            <w:tcW w:w="532" w:type="dxa"/>
            <w:noWrap/>
          </w:tcPr>
          <w:p w14:paraId="4E0964C3" w14:textId="77777777" w:rsidR="00376658" w:rsidRPr="0043519C" w:rsidRDefault="002241AB">
            <w:pPr>
              <w:pStyle w:val="TableText"/>
              <w:rPr>
                <w:rFonts w:cs="Times New Roman"/>
                <w:color w:val="auto"/>
              </w:rPr>
            </w:pPr>
            <w:r w:rsidRPr="0043519C">
              <w:rPr>
                <w:rFonts w:cs="Times New Roman"/>
                <w:color w:val="auto"/>
              </w:rPr>
              <w:t>B3</w:t>
            </w:r>
          </w:p>
        </w:tc>
        <w:tc>
          <w:tcPr>
            <w:tcW w:w="3854" w:type="dxa"/>
            <w:gridSpan w:val="2"/>
            <w:noWrap/>
          </w:tcPr>
          <w:p w14:paraId="596B6002" w14:textId="77777777" w:rsidR="00376658" w:rsidRPr="0043519C" w:rsidRDefault="002241AB">
            <w:pPr>
              <w:pStyle w:val="TableText"/>
              <w:rPr>
                <w:rFonts w:cs="Times New Roman"/>
                <w:color w:val="auto"/>
              </w:rPr>
            </w:pPr>
            <w:r w:rsidRPr="0043519C">
              <w:rPr>
                <w:rFonts w:cs="Times New Roman"/>
                <w:color w:val="auto"/>
              </w:rPr>
              <w:t>Comparison with similar housing situation </w:t>
            </w:r>
          </w:p>
        </w:tc>
        <w:tc>
          <w:tcPr>
            <w:tcW w:w="1170" w:type="dxa"/>
            <w:noWrap/>
            <w:vAlign w:val="center"/>
          </w:tcPr>
          <w:p w14:paraId="074F1E66"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014DD13A"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21604AF4"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noWrap/>
            <w:vAlign w:val="center"/>
          </w:tcPr>
          <w:p w14:paraId="062844EB" w14:textId="77777777" w:rsidR="00376658" w:rsidRPr="0043519C" w:rsidRDefault="002241AB">
            <w:pPr>
              <w:pStyle w:val="TableText"/>
              <w:jc w:val="center"/>
              <w:rPr>
                <w:rFonts w:cs="Times New Roman"/>
                <w:color w:val="auto"/>
              </w:rPr>
            </w:pPr>
            <w:r w:rsidRPr="0043519C">
              <w:rPr>
                <w:rFonts w:cs="Times New Roman"/>
                <w:color w:val="auto"/>
              </w:rPr>
              <w:t>A</w:t>
            </w:r>
          </w:p>
        </w:tc>
      </w:tr>
      <w:tr w:rsidR="00376658" w:rsidRPr="0043519C" w14:paraId="4ABA0A71" w14:textId="77777777">
        <w:trPr>
          <w:trHeight w:val="290"/>
        </w:trPr>
        <w:tc>
          <w:tcPr>
            <w:tcW w:w="532" w:type="dxa"/>
            <w:noWrap/>
          </w:tcPr>
          <w:p w14:paraId="62A5DDA3" w14:textId="77777777" w:rsidR="00376658" w:rsidRPr="0043519C" w:rsidRDefault="002241AB">
            <w:pPr>
              <w:pStyle w:val="TableText"/>
              <w:rPr>
                <w:rFonts w:cs="Times New Roman"/>
                <w:color w:val="auto"/>
              </w:rPr>
            </w:pPr>
            <w:r w:rsidRPr="0043519C">
              <w:rPr>
                <w:rFonts w:cs="Times New Roman"/>
                <w:color w:val="auto"/>
              </w:rPr>
              <w:t>B4</w:t>
            </w:r>
          </w:p>
        </w:tc>
        <w:tc>
          <w:tcPr>
            <w:tcW w:w="3854" w:type="dxa"/>
            <w:gridSpan w:val="2"/>
            <w:noWrap/>
          </w:tcPr>
          <w:p w14:paraId="1034ABB5" w14:textId="77777777" w:rsidR="00376658" w:rsidRPr="0043519C" w:rsidRDefault="002241AB">
            <w:pPr>
              <w:pStyle w:val="TableText"/>
              <w:rPr>
                <w:rFonts w:cs="Times New Roman"/>
                <w:color w:val="auto"/>
              </w:rPr>
            </w:pPr>
            <w:r w:rsidRPr="0043519C">
              <w:rPr>
                <w:rFonts w:cs="Times New Roman"/>
                <w:color w:val="auto"/>
              </w:rPr>
              <w:t>Display in kWh </w:t>
            </w:r>
          </w:p>
        </w:tc>
        <w:tc>
          <w:tcPr>
            <w:tcW w:w="1170" w:type="dxa"/>
            <w:noWrap/>
            <w:vAlign w:val="center"/>
          </w:tcPr>
          <w:p w14:paraId="4FABEB09"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0" w:type="dxa"/>
            <w:noWrap/>
            <w:vAlign w:val="center"/>
          </w:tcPr>
          <w:p w14:paraId="11649F86"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0" w:type="dxa"/>
            <w:noWrap/>
            <w:vAlign w:val="center"/>
          </w:tcPr>
          <w:p w14:paraId="5C4896B1"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1" w:type="dxa"/>
            <w:noWrap/>
            <w:vAlign w:val="center"/>
          </w:tcPr>
          <w:p w14:paraId="67C9FB49" w14:textId="77777777" w:rsidR="00376658" w:rsidRPr="0043519C" w:rsidRDefault="002241AB">
            <w:pPr>
              <w:pStyle w:val="TableText"/>
              <w:jc w:val="center"/>
              <w:rPr>
                <w:rFonts w:cs="Times New Roman"/>
                <w:color w:val="auto"/>
              </w:rPr>
            </w:pPr>
            <w:r w:rsidRPr="0043519C">
              <w:rPr>
                <w:rFonts w:cs="Times New Roman"/>
                <w:color w:val="auto"/>
              </w:rPr>
              <w:t>M</w:t>
            </w:r>
          </w:p>
        </w:tc>
      </w:tr>
      <w:tr w:rsidR="00376658" w:rsidRPr="0043519C" w14:paraId="231B087F" w14:textId="77777777">
        <w:trPr>
          <w:trHeight w:val="290"/>
        </w:trPr>
        <w:tc>
          <w:tcPr>
            <w:tcW w:w="532" w:type="dxa"/>
            <w:noWrap/>
          </w:tcPr>
          <w:p w14:paraId="5E2F729B" w14:textId="77777777" w:rsidR="00376658" w:rsidRPr="0043519C" w:rsidRDefault="002241AB">
            <w:pPr>
              <w:pStyle w:val="TableText"/>
              <w:rPr>
                <w:rFonts w:cs="Times New Roman"/>
                <w:color w:val="auto"/>
              </w:rPr>
            </w:pPr>
            <w:r w:rsidRPr="0043519C">
              <w:rPr>
                <w:rFonts w:cs="Times New Roman"/>
                <w:color w:val="auto"/>
              </w:rPr>
              <w:t>B5</w:t>
            </w:r>
          </w:p>
        </w:tc>
        <w:tc>
          <w:tcPr>
            <w:tcW w:w="3854" w:type="dxa"/>
            <w:gridSpan w:val="2"/>
            <w:noWrap/>
          </w:tcPr>
          <w:p w14:paraId="5D4C912E" w14:textId="77777777" w:rsidR="00376658" w:rsidRPr="0043519C" w:rsidRDefault="002241AB">
            <w:pPr>
              <w:pStyle w:val="TableText"/>
              <w:rPr>
                <w:rFonts w:cs="Times New Roman"/>
                <w:color w:val="auto"/>
              </w:rPr>
            </w:pPr>
            <w:r w:rsidRPr="0043519C">
              <w:rPr>
                <w:rFonts w:cs="Times New Roman"/>
                <w:color w:val="auto"/>
              </w:rPr>
              <w:t>Display in Euro </w:t>
            </w:r>
          </w:p>
        </w:tc>
        <w:tc>
          <w:tcPr>
            <w:tcW w:w="1170" w:type="dxa"/>
            <w:noWrap/>
            <w:vAlign w:val="center"/>
          </w:tcPr>
          <w:p w14:paraId="5D6A68A0"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shd w:val="clear" w:color="auto" w:fill="BFBFBF" w:themeFill="background1" w:themeFillShade="BF"/>
            <w:noWrap/>
            <w:vAlign w:val="center"/>
          </w:tcPr>
          <w:p w14:paraId="563CB6F0" w14:textId="77777777" w:rsidR="00376658" w:rsidRPr="0043519C" w:rsidRDefault="002241AB">
            <w:pPr>
              <w:pStyle w:val="TableText"/>
              <w:jc w:val="center"/>
              <w:rPr>
                <w:rFonts w:cs="Times New Roman"/>
                <w:color w:val="auto"/>
              </w:rPr>
            </w:pPr>
            <w:r w:rsidRPr="0043519C">
              <w:rPr>
                <w:rFonts w:cs="Times New Roman"/>
                <w:color w:val="auto"/>
              </w:rPr>
              <w:t>O,M,A</w:t>
            </w:r>
          </w:p>
        </w:tc>
        <w:tc>
          <w:tcPr>
            <w:tcW w:w="1170" w:type="dxa"/>
            <w:noWrap/>
            <w:vAlign w:val="center"/>
          </w:tcPr>
          <w:p w14:paraId="7242F5D8"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noWrap/>
            <w:vAlign w:val="center"/>
          </w:tcPr>
          <w:p w14:paraId="0DDE4573" w14:textId="77777777" w:rsidR="00376658" w:rsidRPr="0043519C" w:rsidRDefault="002241AB">
            <w:pPr>
              <w:pStyle w:val="TableText"/>
              <w:jc w:val="center"/>
              <w:rPr>
                <w:rFonts w:cs="Times New Roman"/>
                <w:color w:val="auto"/>
              </w:rPr>
            </w:pPr>
            <w:r w:rsidRPr="0043519C">
              <w:rPr>
                <w:rFonts w:cs="Times New Roman"/>
                <w:color w:val="auto"/>
              </w:rPr>
              <w:t>A</w:t>
            </w:r>
          </w:p>
        </w:tc>
      </w:tr>
      <w:tr w:rsidR="00376658" w:rsidRPr="0043519C" w14:paraId="5A778F5A" w14:textId="77777777">
        <w:trPr>
          <w:trHeight w:val="290"/>
        </w:trPr>
        <w:tc>
          <w:tcPr>
            <w:tcW w:w="532" w:type="dxa"/>
            <w:noWrap/>
          </w:tcPr>
          <w:p w14:paraId="5F21C10F" w14:textId="77777777" w:rsidR="00376658" w:rsidRPr="0043519C" w:rsidRDefault="002241AB">
            <w:pPr>
              <w:pStyle w:val="TableText"/>
              <w:rPr>
                <w:rFonts w:cs="Times New Roman"/>
                <w:color w:val="auto"/>
              </w:rPr>
            </w:pPr>
            <w:r w:rsidRPr="0043519C">
              <w:rPr>
                <w:rFonts w:cs="Times New Roman"/>
                <w:color w:val="auto"/>
              </w:rPr>
              <w:t>B6</w:t>
            </w:r>
          </w:p>
        </w:tc>
        <w:tc>
          <w:tcPr>
            <w:tcW w:w="3854" w:type="dxa"/>
            <w:gridSpan w:val="2"/>
            <w:noWrap/>
          </w:tcPr>
          <w:p w14:paraId="2CF83CE2" w14:textId="77777777" w:rsidR="00376658" w:rsidRPr="0043519C" w:rsidRDefault="002241AB">
            <w:pPr>
              <w:pStyle w:val="TableText"/>
              <w:rPr>
                <w:rFonts w:cs="Times New Roman"/>
                <w:color w:val="auto"/>
              </w:rPr>
            </w:pPr>
            <w:r w:rsidRPr="0043519C">
              <w:rPr>
                <w:rFonts w:cs="Times New Roman"/>
                <w:color w:val="auto"/>
              </w:rPr>
              <w:t>Display of the environmental impact </w:t>
            </w:r>
          </w:p>
        </w:tc>
        <w:tc>
          <w:tcPr>
            <w:tcW w:w="1170" w:type="dxa"/>
            <w:noWrap/>
            <w:vAlign w:val="center"/>
          </w:tcPr>
          <w:p w14:paraId="4A447B2C"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0" w:type="dxa"/>
            <w:noWrap/>
            <w:vAlign w:val="center"/>
          </w:tcPr>
          <w:p w14:paraId="4036355B"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0" w:type="dxa"/>
            <w:noWrap/>
            <w:vAlign w:val="center"/>
          </w:tcPr>
          <w:p w14:paraId="7AA9ACE3" w14:textId="77777777" w:rsidR="00376658" w:rsidRPr="0043519C" w:rsidRDefault="002241AB">
            <w:pPr>
              <w:pStyle w:val="TableText"/>
              <w:jc w:val="center"/>
              <w:rPr>
                <w:rFonts w:cs="Times New Roman"/>
                <w:color w:val="auto"/>
              </w:rPr>
            </w:pPr>
            <w:r w:rsidRPr="0043519C">
              <w:rPr>
                <w:rFonts w:cs="Times New Roman"/>
                <w:color w:val="auto"/>
              </w:rPr>
              <w:t>M</w:t>
            </w:r>
          </w:p>
        </w:tc>
        <w:tc>
          <w:tcPr>
            <w:tcW w:w="1171" w:type="dxa"/>
            <w:noWrap/>
            <w:vAlign w:val="center"/>
          </w:tcPr>
          <w:p w14:paraId="5A5A6F95" w14:textId="77777777" w:rsidR="00376658" w:rsidRPr="0043519C" w:rsidRDefault="002241AB">
            <w:pPr>
              <w:pStyle w:val="TableText"/>
              <w:jc w:val="center"/>
              <w:rPr>
                <w:rFonts w:cs="Times New Roman"/>
                <w:color w:val="auto"/>
              </w:rPr>
            </w:pPr>
            <w:r w:rsidRPr="0043519C">
              <w:rPr>
                <w:rFonts w:cs="Times New Roman"/>
                <w:color w:val="auto"/>
              </w:rPr>
              <w:t>M</w:t>
            </w:r>
          </w:p>
        </w:tc>
      </w:tr>
      <w:tr w:rsidR="00376658" w:rsidRPr="0043519C" w14:paraId="5CE8A760" w14:textId="77777777">
        <w:trPr>
          <w:trHeight w:val="290"/>
        </w:trPr>
        <w:tc>
          <w:tcPr>
            <w:tcW w:w="532" w:type="dxa"/>
            <w:noWrap/>
          </w:tcPr>
          <w:p w14:paraId="37C362F0" w14:textId="77777777" w:rsidR="00376658" w:rsidRPr="0043519C" w:rsidRDefault="002241AB">
            <w:pPr>
              <w:pStyle w:val="TableText"/>
              <w:rPr>
                <w:rFonts w:cs="Times New Roman"/>
                <w:b/>
                <w:color w:val="auto"/>
              </w:rPr>
            </w:pPr>
            <w:r w:rsidRPr="0043519C">
              <w:rPr>
                <w:rFonts w:cs="Times New Roman"/>
                <w:b/>
                <w:color w:val="auto"/>
              </w:rPr>
              <w:t>C</w:t>
            </w:r>
          </w:p>
        </w:tc>
        <w:tc>
          <w:tcPr>
            <w:tcW w:w="8535" w:type="dxa"/>
            <w:gridSpan w:val="6"/>
            <w:noWrap/>
            <w:vAlign w:val="center"/>
          </w:tcPr>
          <w:p w14:paraId="5DB75299" w14:textId="77777777" w:rsidR="00376658" w:rsidRPr="0043519C" w:rsidRDefault="002241AB">
            <w:pPr>
              <w:pStyle w:val="TableText"/>
              <w:rPr>
                <w:rFonts w:cs="Times New Roman"/>
                <w:color w:val="auto"/>
              </w:rPr>
            </w:pPr>
            <w:r w:rsidRPr="0043519C">
              <w:rPr>
                <w:rFonts w:cs="Times New Roman"/>
                <w:b/>
                <w:color w:val="auto"/>
              </w:rPr>
              <w:t>Level of coverage/granularity</w:t>
            </w:r>
          </w:p>
        </w:tc>
      </w:tr>
      <w:tr w:rsidR="00376658" w:rsidRPr="0043519C" w14:paraId="28D559BC" w14:textId="77777777">
        <w:trPr>
          <w:trHeight w:val="290"/>
        </w:trPr>
        <w:tc>
          <w:tcPr>
            <w:tcW w:w="532" w:type="dxa"/>
            <w:noWrap/>
          </w:tcPr>
          <w:p w14:paraId="6469E803" w14:textId="77777777" w:rsidR="00376658" w:rsidRPr="0043519C" w:rsidRDefault="002241AB">
            <w:pPr>
              <w:pStyle w:val="TableText"/>
              <w:rPr>
                <w:rFonts w:cs="Times New Roman"/>
                <w:color w:val="auto"/>
              </w:rPr>
            </w:pPr>
            <w:r w:rsidRPr="0043519C">
              <w:rPr>
                <w:rFonts w:cs="Times New Roman"/>
                <w:color w:val="auto"/>
              </w:rPr>
              <w:t>C1</w:t>
            </w:r>
          </w:p>
        </w:tc>
        <w:tc>
          <w:tcPr>
            <w:tcW w:w="3854" w:type="dxa"/>
            <w:gridSpan w:val="2"/>
            <w:noWrap/>
          </w:tcPr>
          <w:p w14:paraId="4DF6A8A2" w14:textId="77777777" w:rsidR="00376658" w:rsidRPr="0043519C" w:rsidRDefault="002241AB">
            <w:pPr>
              <w:pStyle w:val="TableText"/>
              <w:rPr>
                <w:rFonts w:cs="Times New Roman"/>
                <w:color w:val="auto"/>
              </w:rPr>
            </w:pPr>
            <w:r w:rsidRPr="0043519C">
              <w:rPr>
                <w:rFonts w:cs="Times New Roman"/>
                <w:color w:val="auto"/>
              </w:rPr>
              <w:t>Overview of all devices</w:t>
            </w:r>
          </w:p>
        </w:tc>
        <w:tc>
          <w:tcPr>
            <w:tcW w:w="1170" w:type="dxa"/>
            <w:noWrap/>
            <w:vAlign w:val="center"/>
          </w:tcPr>
          <w:p w14:paraId="0AB03E20"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264BFAFD"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4BE87993"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noWrap/>
            <w:vAlign w:val="center"/>
          </w:tcPr>
          <w:p w14:paraId="308CE90D" w14:textId="77777777" w:rsidR="00376658" w:rsidRPr="0043519C" w:rsidRDefault="002241AB">
            <w:pPr>
              <w:pStyle w:val="TableText"/>
              <w:jc w:val="center"/>
              <w:rPr>
                <w:rFonts w:cs="Times New Roman"/>
                <w:color w:val="auto"/>
              </w:rPr>
            </w:pPr>
            <w:r w:rsidRPr="0043519C">
              <w:rPr>
                <w:rFonts w:cs="Times New Roman"/>
                <w:color w:val="auto"/>
              </w:rPr>
              <w:t>A</w:t>
            </w:r>
          </w:p>
        </w:tc>
      </w:tr>
      <w:tr w:rsidR="00376658" w:rsidRPr="0043519C" w14:paraId="2C0520AC" w14:textId="77777777">
        <w:trPr>
          <w:trHeight w:val="300"/>
        </w:trPr>
        <w:tc>
          <w:tcPr>
            <w:tcW w:w="532" w:type="dxa"/>
            <w:noWrap/>
          </w:tcPr>
          <w:p w14:paraId="1BE05C1D" w14:textId="77777777" w:rsidR="00376658" w:rsidRPr="0043519C" w:rsidRDefault="002241AB">
            <w:pPr>
              <w:pStyle w:val="TableText"/>
              <w:rPr>
                <w:rFonts w:cs="Times New Roman"/>
                <w:color w:val="auto"/>
              </w:rPr>
            </w:pPr>
            <w:r w:rsidRPr="0043519C">
              <w:rPr>
                <w:rFonts w:cs="Times New Roman"/>
                <w:color w:val="auto"/>
              </w:rPr>
              <w:t>C2</w:t>
            </w:r>
          </w:p>
        </w:tc>
        <w:tc>
          <w:tcPr>
            <w:tcW w:w="3854" w:type="dxa"/>
            <w:gridSpan w:val="2"/>
            <w:noWrap/>
          </w:tcPr>
          <w:p w14:paraId="093A7DB6" w14:textId="77777777" w:rsidR="00376658" w:rsidRPr="0043519C" w:rsidRDefault="002241AB">
            <w:pPr>
              <w:pStyle w:val="TableText"/>
              <w:rPr>
                <w:rFonts w:cs="Times New Roman"/>
                <w:color w:val="auto"/>
              </w:rPr>
            </w:pPr>
            <w:r w:rsidRPr="0043519C">
              <w:rPr>
                <w:rFonts w:cs="Times New Roman"/>
                <w:color w:val="auto"/>
              </w:rPr>
              <w:t>Appliance-specific</w:t>
            </w:r>
          </w:p>
        </w:tc>
        <w:tc>
          <w:tcPr>
            <w:tcW w:w="1170" w:type="dxa"/>
            <w:noWrap/>
            <w:vAlign w:val="center"/>
          </w:tcPr>
          <w:p w14:paraId="23F552EF"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157B6DEC"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3B34BB12"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shd w:val="clear" w:color="auto" w:fill="BFBFBF" w:themeFill="background1" w:themeFillShade="BF"/>
            <w:noWrap/>
            <w:vAlign w:val="center"/>
          </w:tcPr>
          <w:p w14:paraId="70F96E30"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3F3ED2BA" w14:textId="77777777">
        <w:trPr>
          <w:trHeight w:val="300"/>
        </w:trPr>
        <w:tc>
          <w:tcPr>
            <w:tcW w:w="532" w:type="dxa"/>
            <w:noWrap/>
          </w:tcPr>
          <w:p w14:paraId="5BC33C6D" w14:textId="77777777" w:rsidR="00376658" w:rsidRPr="0043519C" w:rsidRDefault="002241AB">
            <w:pPr>
              <w:pStyle w:val="TableText"/>
              <w:rPr>
                <w:rFonts w:cs="Times New Roman"/>
                <w:b/>
                <w:color w:val="auto"/>
              </w:rPr>
            </w:pPr>
            <w:r w:rsidRPr="0043519C">
              <w:rPr>
                <w:rFonts w:cs="Times New Roman"/>
                <w:b/>
                <w:color w:val="auto"/>
              </w:rPr>
              <w:t>D</w:t>
            </w:r>
          </w:p>
        </w:tc>
        <w:tc>
          <w:tcPr>
            <w:tcW w:w="8535" w:type="dxa"/>
            <w:gridSpan w:val="6"/>
            <w:noWrap/>
            <w:vAlign w:val="center"/>
          </w:tcPr>
          <w:p w14:paraId="6BF2088C" w14:textId="77777777" w:rsidR="00376658" w:rsidRPr="0043519C" w:rsidRDefault="002241AB">
            <w:pPr>
              <w:pStyle w:val="TableText"/>
              <w:rPr>
                <w:rFonts w:cs="Times New Roman"/>
                <w:b/>
                <w:color w:val="auto"/>
              </w:rPr>
            </w:pPr>
            <w:r w:rsidRPr="0043519C">
              <w:rPr>
                <w:rFonts w:cs="Times New Roman"/>
                <w:b/>
                <w:color w:val="auto"/>
              </w:rPr>
              <w:t>Push notifications</w:t>
            </w:r>
          </w:p>
        </w:tc>
      </w:tr>
      <w:tr w:rsidR="00376658" w:rsidRPr="0043519C" w14:paraId="19E63CA4" w14:textId="77777777">
        <w:trPr>
          <w:trHeight w:val="300"/>
        </w:trPr>
        <w:tc>
          <w:tcPr>
            <w:tcW w:w="532" w:type="dxa"/>
            <w:noWrap/>
          </w:tcPr>
          <w:p w14:paraId="68270AC0" w14:textId="77777777" w:rsidR="00376658" w:rsidRPr="0043519C" w:rsidRDefault="002241AB">
            <w:pPr>
              <w:pStyle w:val="TableText"/>
              <w:rPr>
                <w:rFonts w:cs="Times New Roman"/>
                <w:color w:val="auto"/>
              </w:rPr>
            </w:pPr>
            <w:r w:rsidRPr="0043519C">
              <w:rPr>
                <w:rFonts w:cs="Times New Roman"/>
                <w:color w:val="auto"/>
              </w:rPr>
              <w:t>D1</w:t>
            </w:r>
          </w:p>
        </w:tc>
        <w:tc>
          <w:tcPr>
            <w:tcW w:w="3854" w:type="dxa"/>
            <w:gridSpan w:val="2"/>
            <w:noWrap/>
          </w:tcPr>
          <w:p w14:paraId="3CD45825" w14:textId="77777777" w:rsidR="00376658" w:rsidRPr="0043519C" w:rsidRDefault="002241AB">
            <w:pPr>
              <w:pStyle w:val="TableText"/>
              <w:rPr>
                <w:rFonts w:cs="Times New Roman"/>
                <w:color w:val="auto"/>
              </w:rPr>
            </w:pPr>
            <w:r w:rsidRPr="0043519C">
              <w:rPr>
                <w:rFonts w:cs="Times New Roman"/>
                <w:color w:val="auto"/>
              </w:rPr>
              <w:t>High energy consumption </w:t>
            </w:r>
          </w:p>
        </w:tc>
        <w:tc>
          <w:tcPr>
            <w:tcW w:w="1170" w:type="dxa"/>
            <w:shd w:val="clear" w:color="auto" w:fill="BFBFBF" w:themeFill="background1" w:themeFillShade="BF"/>
            <w:noWrap/>
            <w:vAlign w:val="center"/>
          </w:tcPr>
          <w:p w14:paraId="3946489A"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585C0885"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5DBFC895"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shd w:val="clear" w:color="auto" w:fill="BFBFBF" w:themeFill="background1" w:themeFillShade="BF"/>
            <w:noWrap/>
            <w:vAlign w:val="center"/>
          </w:tcPr>
          <w:p w14:paraId="217ED60C"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0A5FF37E" w14:textId="77777777">
        <w:trPr>
          <w:trHeight w:val="300"/>
        </w:trPr>
        <w:tc>
          <w:tcPr>
            <w:tcW w:w="532" w:type="dxa"/>
            <w:noWrap/>
          </w:tcPr>
          <w:p w14:paraId="30B10E7C" w14:textId="77777777" w:rsidR="00376658" w:rsidRPr="0043519C" w:rsidRDefault="002241AB">
            <w:pPr>
              <w:pStyle w:val="TableText"/>
              <w:rPr>
                <w:rFonts w:cs="Times New Roman"/>
                <w:color w:val="auto"/>
              </w:rPr>
            </w:pPr>
            <w:r w:rsidRPr="0043519C">
              <w:rPr>
                <w:rFonts w:cs="Times New Roman"/>
                <w:color w:val="auto"/>
              </w:rPr>
              <w:t>D2</w:t>
            </w:r>
          </w:p>
        </w:tc>
        <w:tc>
          <w:tcPr>
            <w:tcW w:w="3854" w:type="dxa"/>
            <w:gridSpan w:val="2"/>
            <w:noWrap/>
          </w:tcPr>
          <w:p w14:paraId="138579A6" w14:textId="77777777" w:rsidR="00376658" w:rsidRPr="0043519C" w:rsidRDefault="002241AB">
            <w:pPr>
              <w:pStyle w:val="TableText"/>
              <w:rPr>
                <w:rFonts w:cs="Times New Roman"/>
                <w:color w:val="auto"/>
              </w:rPr>
            </w:pPr>
            <w:r w:rsidRPr="0043519C">
              <w:rPr>
                <w:rFonts w:cs="Times New Roman"/>
                <w:color w:val="auto"/>
              </w:rPr>
              <w:t>Peak energy consumption period </w:t>
            </w:r>
          </w:p>
        </w:tc>
        <w:tc>
          <w:tcPr>
            <w:tcW w:w="1170" w:type="dxa"/>
            <w:noWrap/>
            <w:vAlign w:val="center"/>
          </w:tcPr>
          <w:p w14:paraId="02989D8A"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33E06E82"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43FC2D9F"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3C6F06AD"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2756C113" w14:textId="77777777">
        <w:trPr>
          <w:trHeight w:val="520"/>
        </w:trPr>
        <w:tc>
          <w:tcPr>
            <w:tcW w:w="532" w:type="dxa"/>
            <w:noWrap/>
          </w:tcPr>
          <w:p w14:paraId="1E0CD7AE" w14:textId="77777777" w:rsidR="00376658" w:rsidRPr="0043519C" w:rsidRDefault="002241AB">
            <w:pPr>
              <w:pStyle w:val="TableText"/>
              <w:rPr>
                <w:rFonts w:cs="Times New Roman"/>
                <w:color w:val="auto"/>
              </w:rPr>
            </w:pPr>
            <w:r w:rsidRPr="0043519C">
              <w:rPr>
                <w:rFonts w:cs="Times New Roman"/>
                <w:color w:val="auto"/>
              </w:rPr>
              <w:t>D3</w:t>
            </w:r>
          </w:p>
        </w:tc>
        <w:tc>
          <w:tcPr>
            <w:tcW w:w="3854" w:type="dxa"/>
            <w:gridSpan w:val="2"/>
          </w:tcPr>
          <w:p w14:paraId="6DBAFCCF" w14:textId="77777777" w:rsidR="00376658" w:rsidRPr="0043519C" w:rsidRDefault="002241AB">
            <w:pPr>
              <w:pStyle w:val="TableText"/>
              <w:rPr>
                <w:rFonts w:cs="Times New Roman"/>
                <w:color w:val="auto"/>
              </w:rPr>
            </w:pPr>
            <w:r w:rsidRPr="0043519C">
              <w:rPr>
                <w:rFonts w:cs="Times New Roman"/>
                <w:color w:val="auto"/>
              </w:rPr>
              <w:t>High proportion of green electricity in the energy grid </w:t>
            </w:r>
          </w:p>
        </w:tc>
        <w:tc>
          <w:tcPr>
            <w:tcW w:w="1170" w:type="dxa"/>
            <w:vAlign w:val="center"/>
          </w:tcPr>
          <w:p w14:paraId="39817FCB"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38106C7B"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vAlign w:val="center"/>
          </w:tcPr>
          <w:p w14:paraId="691E8D70"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noWrap/>
            <w:vAlign w:val="center"/>
          </w:tcPr>
          <w:p w14:paraId="5424EAF6" w14:textId="77777777" w:rsidR="00376658" w:rsidRPr="0043519C" w:rsidRDefault="002241AB">
            <w:pPr>
              <w:pStyle w:val="TableText"/>
              <w:jc w:val="center"/>
              <w:rPr>
                <w:rFonts w:cs="Times New Roman"/>
                <w:color w:val="auto"/>
              </w:rPr>
            </w:pPr>
            <w:r w:rsidRPr="0043519C">
              <w:rPr>
                <w:rFonts w:cs="Times New Roman"/>
                <w:color w:val="auto"/>
              </w:rPr>
              <w:t>A</w:t>
            </w:r>
          </w:p>
        </w:tc>
      </w:tr>
      <w:tr w:rsidR="00376658" w:rsidRPr="0043519C" w14:paraId="588C26ED" w14:textId="77777777">
        <w:trPr>
          <w:trHeight w:val="213"/>
        </w:trPr>
        <w:tc>
          <w:tcPr>
            <w:tcW w:w="532" w:type="dxa"/>
            <w:noWrap/>
            <w:vAlign w:val="center"/>
          </w:tcPr>
          <w:p w14:paraId="4639CA59" w14:textId="77777777" w:rsidR="00376658" w:rsidRPr="0043519C" w:rsidRDefault="002241AB">
            <w:pPr>
              <w:pStyle w:val="TableText"/>
              <w:rPr>
                <w:rFonts w:cs="Times New Roman"/>
                <w:b/>
                <w:color w:val="auto"/>
              </w:rPr>
            </w:pPr>
            <w:r w:rsidRPr="0043519C">
              <w:rPr>
                <w:rFonts w:cs="Times New Roman"/>
                <w:b/>
                <w:color w:val="auto"/>
              </w:rPr>
              <w:t>E</w:t>
            </w:r>
          </w:p>
        </w:tc>
        <w:tc>
          <w:tcPr>
            <w:tcW w:w="8535" w:type="dxa"/>
            <w:gridSpan w:val="6"/>
            <w:vAlign w:val="center"/>
          </w:tcPr>
          <w:p w14:paraId="32148702" w14:textId="77777777" w:rsidR="00376658" w:rsidRPr="0043519C" w:rsidRDefault="002241AB">
            <w:pPr>
              <w:pStyle w:val="TableText"/>
              <w:rPr>
                <w:rFonts w:cs="Times New Roman"/>
                <w:b/>
                <w:color w:val="auto"/>
              </w:rPr>
            </w:pPr>
            <w:r w:rsidRPr="0043519C">
              <w:rPr>
                <w:rFonts w:cs="Times New Roman"/>
                <w:b/>
                <w:color w:val="auto"/>
              </w:rPr>
              <w:t>Saving opportunities</w:t>
            </w:r>
          </w:p>
        </w:tc>
      </w:tr>
      <w:tr w:rsidR="00376658" w:rsidRPr="0043519C" w14:paraId="279F5B7E" w14:textId="77777777">
        <w:trPr>
          <w:trHeight w:val="300"/>
        </w:trPr>
        <w:tc>
          <w:tcPr>
            <w:tcW w:w="532" w:type="dxa"/>
            <w:noWrap/>
          </w:tcPr>
          <w:p w14:paraId="13BE2BB7" w14:textId="77777777" w:rsidR="00376658" w:rsidRPr="0043519C" w:rsidRDefault="002241AB">
            <w:pPr>
              <w:pStyle w:val="TableText"/>
              <w:rPr>
                <w:rFonts w:cs="Times New Roman"/>
                <w:color w:val="auto"/>
              </w:rPr>
            </w:pPr>
            <w:r w:rsidRPr="0043519C">
              <w:rPr>
                <w:rFonts w:cs="Times New Roman"/>
                <w:color w:val="auto"/>
              </w:rPr>
              <w:t>E1</w:t>
            </w:r>
          </w:p>
        </w:tc>
        <w:tc>
          <w:tcPr>
            <w:tcW w:w="3854" w:type="dxa"/>
            <w:gridSpan w:val="2"/>
            <w:noWrap/>
          </w:tcPr>
          <w:p w14:paraId="019FC840" w14:textId="77777777" w:rsidR="00376658" w:rsidRPr="0043519C" w:rsidRDefault="002241AB">
            <w:pPr>
              <w:pStyle w:val="TableText"/>
              <w:rPr>
                <w:rFonts w:cs="Times New Roman"/>
                <w:color w:val="auto"/>
              </w:rPr>
            </w:pPr>
            <w:r w:rsidRPr="0043519C">
              <w:rPr>
                <w:rFonts w:cs="Times New Roman"/>
                <w:color w:val="auto"/>
              </w:rPr>
              <w:t>Technical advice </w:t>
            </w:r>
          </w:p>
        </w:tc>
        <w:tc>
          <w:tcPr>
            <w:tcW w:w="1170" w:type="dxa"/>
            <w:noWrap/>
            <w:vAlign w:val="center"/>
          </w:tcPr>
          <w:p w14:paraId="69D1FEA3"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3822A6AE"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246142FF"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noWrap/>
            <w:vAlign w:val="center"/>
          </w:tcPr>
          <w:p w14:paraId="4253E5B0" w14:textId="77777777" w:rsidR="00376658" w:rsidRPr="0043519C" w:rsidRDefault="002241AB">
            <w:pPr>
              <w:pStyle w:val="TableText"/>
              <w:jc w:val="center"/>
              <w:rPr>
                <w:rFonts w:cs="Times New Roman"/>
                <w:color w:val="auto"/>
              </w:rPr>
            </w:pPr>
            <w:r w:rsidRPr="0043519C">
              <w:rPr>
                <w:rFonts w:cs="Times New Roman"/>
                <w:color w:val="auto"/>
              </w:rPr>
              <w:t>A</w:t>
            </w:r>
          </w:p>
        </w:tc>
      </w:tr>
      <w:tr w:rsidR="00376658" w:rsidRPr="0043519C" w14:paraId="3DF98C6B" w14:textId="77777777">
        <w:trPr>
          <w:trHeight w:val="300"/>
        </w:trPr>
        <w:tc>
          <w:tcPr>
            <w:tcW w:w="532" w:type="dxa"/>
            <w:noWrap/>
          </w:tcPr>
          <w:p w14:paraId="2785C059" w14:textId="77777777" w:rsidR="00376658" w:rsidRPr="0043519C" w:rsidRDefault="002241AB">
            <w:pPr>
              <w:pStyle w:val="TableText"/>
              <w:rPr>
                <w:rFonts w:cs="Times New Roman"/>
                <w:color w:val="auto"/>
              </w:rPr>
            </w:pPr>
            <w:r w:rsidRPr="0043519C">
              <w:rPr>
                <w:rFonts w:cs="Times New Roman"/>
                <w:color w:val="auto"/>
              </w:rPr>
              <w:t>E2</w:t>
            </w:r>
          </w:p>
        </w:tc>
        <w:tc>
          <w:tcPr>
            <w:tcW w:w="3854" w:type="dxa"/>
            <w:gridSpan w:val="2"/>
            <w:noWrap/>
          </w:tcPr>
          <w:p w14:paraId="5130EC6D" w14:textId="77777777" w:rsidR="00376658" w:rsidRPr="0043519C" w:rsidRDefault="002241AB">
            <w:pPr>
              <w:pStyle w:val="TableText"/>
              <w:rPr>
                <w:rFonts w:cs="Times New Roman"/>
                <w:color w:val="auto"/>
              </w:rPr>
            </w:pPr>
            <w:r w:rsidRPr="0043519C">
              <w:rPr>
                <w:rFonts w:cs="Times New Roman"/>
                <w:color w:val="auto"/>
              </w:rPr>
              <w:t>Financial savings </w:t>
            </w:r>
          </w:p>
        </w:tc>
        <w:tc>
          <w:tcPr>
            <w:tcW w:w="1170" w:type="dxa"/>
            <w:noWrap/>
            <w:vAlign w:val="center"/>
          </w:tcPr>
          <w:p w14:paraId="5CEAE01F"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39A4ECE3"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0720A253"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noWrap/>
            <w:vAlign w:val="center"/>
          </w:tcPr>
          <w:p w14:paraId="0A00062C" w14:textId="77777777" w:rsidR="00376658" w:rsidRPr="0043519C" w:rsidRDefault="002241AB">
            <w:pPr>
              <w:pStyle w:val="TableText"/>
              <w:jc w:val="center"/>
              <w:rPr>
                <w:rFonts w:cs="Times New Roman"/>
                <w:color w:val="auto"/>
              </w:rPr>
            </w:pPr>
            <w:r w:rsidRPr="0043519C">
              <w:rPr>
                <w:rFonts w:cs="Times New Roman"/>
                <w:color w:val="auto"/>
              </w:rPr>
              <w:t>A</w:t>
            </w:r>
          </w:p>
        </w:tc>
      </w:tr>
      <w:tr w:rsidR="00376658" w:rsidRPr="0043519C" w14:paraId="3B6073A2" w14:textId="77777777">
        <w:trPr>
          <w:trHeight w:val="300"/>
        </w:trPr>
        <w:tc>
          <w:tcPr>
            <w:tcW w:w="532" w:type="dxa"/>
            <w:noWrap/>
          </w:tcPr>
          <w:p w14:paraId="298CB4D2" w14:textId="77777777" w:rsidR="00376658" w:rsidRPr="0043519C" w:rsidRDefault="002241AB">
            <w:pPr>
              <w:pStyle w:val="TableText"/>
              <w:rPr>
                <w:rFonts w:cs="Times New Roman"/>
                <w:color w:val="auto"/>
              </w:rPr>
            </w:pPr>
            <w:r w:rsidRPr="0043519C">
              <w:rPr>
                <w:rFonts w:cs="Times New Roman"/>
                <w:color w:val="auto"/>
              </w:rPr>
              <w:t>E3</w:t>
            </w:r>
          </w:p>
        </w:tc>
        <w:tc>
          <w:tcPr>
            <w:tcW w:w="3854" w:type="dxa"/>
            <w:gridSpan w:val="2"/>
            <w:noWrap/>
          </w:tcPr>
          <w:p w14:paraId="1601AEDD" w14:textId="77777777" w:rsidR="00376658" w:rsidRPr="0043519C" w:rsidRDefault="002241AB">
            <w:pPr>
              <w:pStyle w:val="TableText"/>
              <w:rPr>
                <w:rFonts w:cs="Times New Roman"/>
                <w:color w:val="auto"/>
              </w:rPr>
            </w:pPr>
            <w:r w:rsidRPr="0043519C">
              <w:rPr>
                <w:rFonts w:cs="Times New Roman"/>
                <w:color w:val="auto"/>
              </w:rPr>
              <w:t>Environmental contribution </w:t>
            </w:r>
          </w:p>
        </w:tc>
        <w:tc>
          <w:tcPr>
            <w:tcW w:w="1170" w:type="dxa"/>
            <w:noWrap/>
            <w:vAlign w:val="center"/>
          </w:tcPr>
          <w:p w14:paraId="599E0E34"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shd w:val="clear" w:color="auto" w:fill="BFBFBF" w:themeFill="background1" w:themeFillShade="BF"/>
            <w:noWrap/>
            <w:vAlign w:val="center"/>
          </w:tcPr>
          <w:p w14:paraId="1F93CA64"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03C82E95"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shd w:val="clear" w:color="auto" w:fill="BFBFBF" w:themeFill="background1" w:themeFillShade="BF"/>
            <w:noWrap/>
            <w:vAlign w:val="center"/>
          </w:tcPr>
          <w:p w14:paraId="31AFABD9"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4C1014DD" w14:textId="77777777">
        <w:trPr>
          <w:trHeight w:val="300"/>
        </w:trPr>
        <w:tc>
          <w:tcPr>
            <w:tcW w:w="532" w:type="dxa"/>
            <w:noWrap/>
          </w:tcPr>
          <w:p w14:paraId="7E40D27B" w14:textId="77777777" w:rsidR="00376658" w:rsidRPr="0043519C" w:rsidRDefault="002241AB">
            <w:pPr>
              <w:pStyle w:val="TableText"/>
              <w:rPr>
                <w:rFonts w:cs="Times New Roman"/>
                <w:b/>
                <w:color w:val="auto"/>
              </w:rPr>
            </w:pPr>
            <w:r w:rsidRPr="0043519C">
              <w:rPr>
                <w:rFonts w:cs="Times New Roman"/>
                <w:b/>
                <w:color w:val="auto"/>
              </w:rPr>
              <w:t>F</w:t>
            </w:r>
          </w:p>
        </w:tc>
        <w:tc>
          <w:tcPr>
            <w:tcW w:w="8535" w:type="dxa"/>
            <w:gridSpan w:val="6"/>
            <w:noWrap/>
            <w:vAlign w:val="center"/>
          </w:tcPr>
          <w:p w14:paraId="17D7C793" w14:textId="77777777" w:rsidR="00376658" w:rsidRPr="0043519C" w:rsidRDefault="002241AB">
            <w:pPr>
              <w:pStyle w:val="TableText"/>
              <w:rPr>
                <w:rFonts w:cs="Times New Roman"/>
                <w:b/>
                <w:color w:val="auto"/>
              </w:rPr>
            </w:pPr>
            <w:r w:rsidRPr="0043519C">
              <w:rPr>
                <w:rFonts w:cs="Times New Roman"/>
                <w:b/>
                <w:color w:val="auto"/>
              </w:rPr>
              <w:t>Social comparison</w:t>
            </w:r>
          </w:p>
        </w:tc>
      </w:tr>
      <w:tr w:rsidR="00376658" w:rsidRPr="0043519C" w14:paraId="1BE0D67F" w14:textId="77777777">
        <w:trPr>
          <w:trHeight w:val="290"/>
        </w:trPr>
        <w:tc>
          <w:tcPr>
            <w:tcW w:w="532" w:type="dxa"/>
            <w:noWrap/>
          </w:tcPr>
          <w:p w14:paraId="1FFD408C" w14:textId="77777777" w:rsidR="00376658" w:rsidRPr="0043519C" w:rsidRDefault="002241AB">
            <w:pPr>
              <w:pStyle w:val="TableText"/>
              <w:rPr>
                <w:rFonts w:cs="Times New Roman"/>
                <w:color w:val="auto"/>
              </w:rPr>
            </w:pPr>
            <w:r w:rsidRPr="0043519C">
              <w:rPr>
                <w:rFonts w:cs="Times New Roman"/>
                <w:color w:val="auto"/>
              </w:rPr>
              <w:t>F1</w:t>
            </w:r>
          </w:p>
        </w:tc>
        <w:tc>
          <w:tcPr>
            <w:tcW w:w="1927" w:type="dxa"/>
            <w:noWrap/>
          </w:tcPr>
          <w:p w14:paraId="51A201AA" w14:textId="77777777" w:rsidR="00376658" w:rsidRPr="0043519C" w:rsidRDefault="002241AB">
            <w:pPr>
              <w:pStyle w:val="TableText"/>
              <w:rPr>
                <w:rFonts w:cs="Times New Roman"/>
                <w:color w:val="auto"/>
              </w:rPr>
            </w:pPr>
            <w:r w:rsidRPr="0043519C">
              <w:rPr>
                <w:rFonts w:cs="Times New Roman"/>
                <w:color w:val="auto"/>
              </w:rPr>
              <w:t>Average</w:t>
            </w:r>
          </w:p>
        </w:tc>
        <w:tc>
          <w:tcPr>
            <w:tcW w:w="1927" w:type="dxa"/>
          </w:tcPr>
          <w:p w14:paraId="4F26C98C" w14:textId="77777777" w:rsidR="00376658" w:rsidRPr="0043519C" w:rsidRDefault="002241AB">
            <w:pPr>
              <w:pStyle w:val="TableText"/>
              <w:rPr>
                <w:rFonts w:cs="Times New Roman"/>
                <w:color w:val="auto"/>
              </w:rPr>
            </w:pPr>
            <w:r w:rsidRPr="0043519C">
              <w:rPr>
                <w:rFonts w:cs="Times New Roman"/>
                <w:color w:val="auto"/>
              </w:rPr>
              <w:t>All</w:t>
            </w:r>
          </w:p>
        </w:tc>
        <w:tc>
          <w:tcPr>
            <w:tcW w:w="1170" w:type="dxa"/>
            <w:noWrap/>
            <w:vAlign w:val="center"/>
          </w:tcPr>
          <w:p w14:paraId="1E0EE431"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3C54E798"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20458A1D"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26D0307C"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0719401C" w14:textId="77777777">
        <w:trPr>
          <w:trHeight w:val="300"/>
        </w:trPr>
        <w:tc>
          <w:tcPr>
            <w:tcW w:w="532" w:type="dxa"/>
            <w:noWrap/>
          </w:tcPr>
          <w:p w14:paraId="1B918AA0" w14:textId="77777777" w:rsidR="00376658" w:rsidRPr="0043519C" w:rsidRDefault="002241AB">
            <w:pPr>
              <w:pStyle w:val="TableText"/>
              <w:rPr>
                <w:rFonts w:cs="Times New Roman"/>
                <w:color w:val="auto"/>
              </w:rPr>
            </w:pPr>
            <w:r w:rsidRPr="0043519C">
              <w:rPr>
                <w:rFonts w:cs="Times New Roman"/>
                <w:color w:val="auto"/>
              </w:rPr>
              <w:t>F2</w:t>
            </w:r>
          </w:p>
        </w:tc>
        <w:tc>
          <w:tcPr>
            <w:tcW w:w="1927" w:type="dxa"/>
            <w:noWrap/>
          </w:tcPr>
          <w:p w14:paraId="397FD05A" w14:textId="77777777" w:rsidR="00376658" w:rsidRPr="0043519C" w:rsidRDefault="002241AB">
            <w:pPr>
              <w:pStyle w:val="TableText"/>
              <w:rPr>
                <w:rFonts w:cs="Times New Roman"/>
                <w:color w:val="auto"/>
              </w:rPr>
            </w:pPr>
            <w:r w:rsidRPr="0043519C">
              <w:rPr>
                <w:rFonts w:cs="Times New Roman"/>
                <w:color w:val="auto"/>
              </w:rPr>
              <w:t>Average</w:t>
            </w:r>
          </w:p>
        </w:tc>
        <w:tc>
          <w:tcPr>
            <w:tcW w:w="1927" w:type="dxa"/>
          </w:tcPr>
          <w:p w14:paraId="7768D752" w14:textId="77777777" w:rsidR="00376658" w:rsidRPr="0043519C" w:rsidRDefault="002241AB">
            <w:pPr>
              <w:pStyle w:val="TableText"/>
              <w:rPr>
                <w:rFonts w:cs="Times New Roman"/>
                <w:color w:val="auto"/>
              </w:rPr>
            </w:pPr>
            <w:r w:rsidRPr="0043519C">
              <w:rPr>
                <w:rFonts w:cs="Times New Roman"/>
                <w:color w:val="auto"/>
              </w:rPr>
              <w:t>Similar housing situation</w:t>
            </w:r>
          </w:p>
        </w:tc>
        <w:tc>
          <w:tcPr>
            <w:tcW w:w="1170" w:type="dxa"/>
            <w:noWrap/>
            <w:vAlign w:val="center"/>
          </w:tcPr>
          <w:p w14:paraId="0C1961B3"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44C5BBB6"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0" w:type="dxa"/>
            <w:noWrap/>
            <w:vAlign w:val="center"/>
          </w:tcPr>
          <w:p w14:paraId="70BF0AFB" w14:textId="77777777" w:rsidR="00376658" w:rsidRPr="0043519C" w:rsidRDefault="002241AB">
            <w:pPr>
              <w:pStyle w:val="TableText"/>
              <w:jc w:val="center"/>
              <w:rPr>
                <w:rFonts w:cs="Times New Roman"/>
                <w:color w:val="auto"/>
              </w:rPr>
            </w:pPr>
            <w:r w:rsidRPr="0043519C">
              <w:rPr>
                <w:rFonts w:cs="Times New Roman"/>
                <w:color w:val="auto"/>
              </w:rPr>
              <w:t>A</w:t>
            </w:r>
          </w:p>
        </w:tc>
        <w:tc>
          <w:tcPr>
            <w:tcW w:w="1171" w:type="dxa"/>
            <w:shd w:val="clear" w:color="auto" w:fill="BFBFBF" w:themeFill="background1" w:themeFillShade="BF"/>
            <w:noWrap/>
            <w:vAlign w:val="center"/>
          </w:tcPr>
          <w:p w14:paraId="6C154587"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23A3CCDF" w14:textId="77777777">
        <w:trPr>
          <w:trHeight w:val="290"/>
        </w:trPr>
        <w:tc>
          <w:tcPr>
            <w:tcW w:w="532" w:type="dxa"/>
            <w:noWrap/>
          </w:tcPr>
          <w:p w14:paraId="6EBD3395" w14:textId="77777777" w:rsidR="00376658" w:rsidRPr="0043519C" w:rsidRDefault="002241AB">
            <w:pPr>
              <w:pStyle w:val="TableText"/>
              <w:rPr>
                <w:rFonts w:cs="Times New Roman"/>
                <w:color w:val="auto"/>
              </w:rPr>
            </w:pPr>
            <w:r w:rsidRPr="0043519C">
              <w:rPr>
                <w:rFonts w:cs="Times New Roman"/>
                <w:color w:val="auto"/>
              </w:rPr>
              <w:t>F3</w:t>
            </w:r>
          </w:p>
        </w:tc>
        <w:tc>
          <w:tcPr>
            <w:tcW w:w="1927" w:type="dxa"/>
            <w:noWrap/>
          </w:tcPr>
          <w:p w14:paraId="6B70CAEB" w14:textId="77777777" w:rsidR="00376658" w:rsidRPr="0043519C" w:rsidRDefault="002241AB">
            <w:pPr>
              <w:pStyle w:val="TableText"/>
              <w:rPr>
                <w:rFonts w:cs="Times New Roman"/>
                <w:color w:val="auto"/>
              </w:rPr>
            </w:pPr>
            <w:r w:rsidRPr="0043519C">
              <w:rPr>
                <w:rFonts w:cs="Times New Roman"/>
                <w:color w:val="auto"/>
              </w:rPr>
              <w:t>Average</w:t>
            </w:r>
          </w:p>
        </w:tc>
        <w:tc>
          <w:tcPr>
            <w:tcW w:w="1927" w:type="dxa"/>
          </w:tcPr>
          <w:p w14:paraId="612599DF" w14:textId="77777777" w:rsidR="00376658" w:rsidRPr="0043519C" w:rsidRDefault="002241AB">
            <w:pPr>
              <w:pStyle w:val="TableText"/>
              <w:rPr>
                <w:rFonts w:cs="Times New Roman"/>
                <w:color w:val="auto"/>
              </w:rPr>
            </w:pPr>
            <w:r w:rsidRPr="0043519C">
              <w:rPr>
                <w:rFonts w:cs="Times New Roman"/>
                <w:color w:val="auto"/>
              </w:rPr>
              <w:t>Neighborhood</w:t>
            </w:r>
          </w:p>
        </w:tc>
        <w:tc>
          <w:tcPr>
            <w:tcW w:w="1170" w:type="dxa"/>
            <w:noWrap/>
            <w:vAlign w:val="center"/>
          </w:tcPr>
          <w:p w14:paraId="7A8CEDA1"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0B852FBB"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0F84BE53"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72864220"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3D75F40A" w14:textId="77777777">
        <w:trPr>
          <w:trHeight w:val="290"/>
        </w:trPr>
        <w:tc>
          <w:tcPr>
            <w:tcW w:w="532" w:type="dxa"/>
            <w:noWrap/>
          </w:tcPr>
          <w:p w14:paraId="5DF75B9B" w14:textId="77777777" w:rsidR="00376658" w:rsidRPr="0043519C" w:rsidRDefault="002241AB">
            <w:pPr>
              <w:pStyle w:val="TableText"/>
              <w:rPr>
                <w:rFonts w:cs="Times New Roman"/>
                <w:color w:val="auto"/>
              </w:rPr>
            </w:pPr>
            <w:r w:rsidRPr="0043519C">
              <w:rPr>
                <w:rFonts w:cs="Times New Roman"/>
                <w:color w:val="auto"/>
              </w:rPr>
              <w:t>F4</w:t>
            </w:r>
          </w:p>
        </w:tc>
        <w:tc>
          <w:tcPr>
            <w:tcW w:w="1927" w:type="dxa"/>
            <w:noWrap/>
          </w:tcPr>
          <w:p w14:paraId="758225EB" w14:textId="77777777" w:rsidR="00376658" w:rsidRPr="0043519C" w:rsidRDefault="002241AB">
            <w:pPr>
              <w:pStyle w:val="TableText"/>
              <w:rPr>
                <w:rFonts w:cs="Times New Roman"/>
                <w:color w:val="auto"/>
              </w:rPr>
            </w:pPr>
            <w:r w:rsidRPr="0043519C">
              <w:rPr>
                <w:rFonts w:cs="Times New Roman"/>
                <w:color w:val="auto"/>
              </w:rPr>
              <w:t>Average</w:t>
            </w:r>
          </w:p>
        </w:tc>
        <w:tc>
          <w:tcPr>
            <w:tcW w:w="1927" w:type="dxa"/>
          </w:tcPr>
          <w:p w14:paraId="1CF595B2" w14:textId="77777777" w:rsidR="00376658" w:rsidRPr="0043519C" w:rsidRDefault="002241AB">
            <w:pPr>
              <w:pStyle w:val="TableText"/>
              <w:rPr>
                <w:rFonts w:cs="Times New Roman"/>
                <w:color w:val="auto"/>
              </w:rPr>
            </w:pPr>
            <w:r w:rsidRPr="0043519C">
              <w:rPr>
                <w:rFonts w:cs="Times New Roman"/>
                <w:color w:val="auto"/>
              </w:rPr>
              <w:t>Network</w:t>
            </w:r>
          </w:p>
        </w:tc>
        <w:tc>
          <w:tcPr>
            <w:tcW w:w="1170" w:type="dxa"/>
            <w:noWrap/>
            <w:vAlign w:val="center"/>
          </w:tcPr>
          <w:p w14:paraId="147C81BE"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078A12B8"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56FCD544"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3C8E62ED"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3D069F27" w14:textId="77777777">
        <w:trPr>
          <w:trHeight w:val="290"/>
        </w:trPr>
        <w:tc>
          <w:tcPr>
            <w:tcW w:w="532" w:type="dxa"/>
            <w:noWrap/>
          </w:tcPr>
          <w:p w14:paraId="71200A95" w14:textId="77777777" w:rsidR="00376658" w:rsidRPr="0043519C" w:rsidRDefault="002241AB">
            <w:pPr>
              <w:pStyle w:val="TableText"/>
              <w:rPr>
                <w:rFonts w:cs="Times New Roman"/>
                <w:color w:val="auto"/>
              </w:rPr>
            </w:pPr>
            <w:r w:rsidRPr="0043519C">
              <w:rPr>
                <w:rFonts w:cs="Times New Roman"/>
                <w:color w:val="auto"/>
              </w:rPr>
              <w:t>F5</w:t>
            </w:r>
          </w:p>
        </w:tc>
        <w:tc>
          <w:tcPr>
            <w:tcW w:w="1927" w:type="dxa"/>
            <w:noWrap/>
          </w:tcPr>
          <w:p w14:paraId="7542E5FE" w14:textId="77777777" w:rsidR="00376658" w:rsidRPr="0043519C" w:rsidRDefault="002241AB">
            <w:pPr>
              <w:pStyle w:val="TableText"/>
              <w:rPr>
                <w:rFonts w:cs="Times New Roman"/>
                <w:color w:val="auto"/>
              </w:rPr>
            </w:pPr>
            <w:r w:rsidRPr="0043519C">
              <w:rPr>
                <w:rFonts w:cs="Times New Roman"/>
                <w:color w:val="auto"/>
              </w:rPr>
              <w:t>Most efficient</w:t>
            </w:r>
          </w:p>
        </w:tc>
        <w:tc>
          <w:tcPr>
            <w:tcW w:w="1927" w:type="dxa"/>
          </w:tcPr>
          <w:p w14:paraId="227E48D2" w14:textId="77777777" w:rsidR="00376658" w:rsidRPr="0043519C" w:rsidRDefault="002241AB">
            <w:pPr>
              <w:pStyle w:val="TableText"/>
              <w:rPr>
                <w:rFonts w:cs="Times New Roman"/>
                <w:color w:val="auto"/>
              </w:rPr>
            </w:pPr>
            <w:r w:rsidRPr="0043519C">
              <w:rPr>
                <w:rFonts w:cs="Times New Roman"/>
                <w:color w:val="auto"/>
              </w:rPr>
              <w:t>All</w:t>
            </w:r>
          </w:p>
        </w:tc>
        <w:tc>
          <w:tcPr>
            <w:tcW w:w="1170" w:type="dxa"/>
            <w:noWrap/>
            <w:vAlign w:val="center"/>
          </w:tcPr>
          <w:p w14:paraId="61BC6A64"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144A70D2"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06D6F0C0"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7EDE9BA9"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60F780DE" w14:textId="77777777">
        <w:trPr>
          <w:trHeight w:val="290"/>
        </w:trPr>
        <w:tc>
          <w:tcPr>
            <w:tcW w:w="532" w:type="dxa"/>
            <w:noWrap/>
          </w:tcPr>
          <w:p w14:paraId="42145F47" w14:textId="77777777" w:rsidR="00376658" w:rsidRPr="0043519C" w:rsidRDefault="002241AB">
            <w:pPr>
              <w:pStyle w:val="TableText"/>
              <w:rPr>
                <w:rFonts w:cs="Times New Roman"/>
                <w:color w:val="auto"/>
              </w:rPr>
            </w:pPr>
            <w:r w:rsidRPr="0043519C">
              <w:rPr>
                <w:rFonts w:cs="Times New Roman"/>
                <w:color w:val="auto"/>
              </w:rPr>
              <w:t>F6</w:t>
            </w:r>
          </w:p>
        </w:tc>
        <w:tc>
          <w:tcPr>
            <w:tcW w:w="1927" w:type="dxa"/>
            <w:noWrap/>
          </w:tcPr>
          <w:p w14:paraId="229804E8" w14:textId="77777777" w:rsidR="00376658" w:rsidRPr="0043519C" w:rsidRDefault="002241AB">
            <w:pPr>
              <w:pStyle w:val="TableText"/>
              <w:rPr>
                <w:rFonts w:cs="Times New Roman"/>
                <w:color w:val="auto"/>
              </w:rPr>
            </w:pPr>
            <w:r w:rsidRPr="0043519C">
              <w:rPr>
                <w:rFonts w:cs="Times New Roman"/>
                <w:color w:val="auto"/>
              </w:rPr>
              <w:t>Most efficient</w:t>
            </w:r>
          </w:p>
        </w:tc>
        <w:tc>
          <w:tcPr>
            <w:tcW w:w="1927" w:type="dxa"/>
          </w:tcPr>
          <w:p w14:paraId="3D00F127" w14:textId="77777777" w:rsidR="00376658" w:rsidRPr="0043519C" w:rsidRDefault="002241AB">
            <w:pPr>
              <w:pStyle w:val="TableText"/>
              <w:rPr>
                <w:rFonts w:cs="Times New Roman"/>
                <w:color w:val="auto"/>
              </w:rPr>
            </w:pPr>
            <w:r w:rsidRPr="0043519C">
              <w:rPr>
                <w:rFonts w:cs="Times New Roman"/>
                <w:color w:val="auto"/>
              </w:rPr>
              <w:t>Similar housing situation</w:t>
            </w:r>
          </w:p>
        </w:tc>
        <w:tc>
          <w:tcPr>
            <w:tcW w:w="1170" w:type="dxa"/>
            <w:noWrap/>
            <w:vAlign w:val="center"/>
          </w:tcPr>
          <w:p w14:paraId="683039D6"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1D27AA53"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15BDF4FE"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336C68A6"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5B349321" w14:textId="77777777">
        <w:trPr>
          <w:trHeight w:val="290"/>
        </w:trPr>
        <w:tc>
          <w:tcPr>
            <w:tcW w:w="532" w:type="dxa"/>
            <w:noWrap/>
          </w:tcPr>
          <w:p w14:paraId="1217B951" w14:textId="77777777" w:rsidR="00376658" w:rsidRPr="0043519C" w:rsidRDefault="002241AB">
            <w:pPr>
              <w:pStyle w:val="TableText"/>
              <w:rPr>
                <w:rFonts w:cs="Times New Roman"/>
                <w:color w:val="auto"/>
              </w:rPr>
            </w:pPr>
            <w:r w:rsidRPr="0043519C">
              <w:rPr>
                <w:rFonts w:cs="Times New Roman"/>
                <w:color w:val="auto"/>
              </w:rPr>
              <w:t>F7</w:t>
            </w:r>
          </w:p>
        </w:tc>
        <w:tc>
          <w:tcPr>
            <w:tcW w:w="1927" w:type="dxa"/>
            <w:noWrap/>
          </w:tcPr>
          <w:p w14:paraId="332D04C9" w14:textId="77777777" w:rsidR="00376658" w:rsidRPr="0043519C" w:rsidRDefault="002241AB">
            <w:pPr>
              <w:pStyle w:val="TableText"/>
              <w:rPr>
                <w:rFonts w:cs="Times New Roman"/>
                <w:color w:val="auto"/>
              </w:rPr>
            </w:pPr>
            <w:r w:rsidRPr="0043519C">
              <w:rPr>
                <w:rFonts w:cs="Times New Roman"/>
                <w:color w:val="auto"/>
              </w:rPr>
              <w:t>Most efficient</w:t>
            </w:r>
          </w:p>
        </w:tc>
        <w:tc>
          <w:tcPr>
            <w:tcW w:w="1927" w:type="dxa"/>
          </w:tcPr>
          <w:p w14:paraId="611D5AE0" w14:textId="77777777" w:rsidR="00376658" w:rsidRPr="0043519C" w:rsidRDefault="002241AB">
            <w:pPr>
              <w:pStyle w:val="TableText"/>
              <w:rPr>
                <w:rFonts w:cs="Times New Roman"/>
                <w:color w:val="auto"/>
              </w:rPr>
            </w:pPr>
            <w:r w:rsidRPr="0043519C">
              <w:rPr>
                <w:rFonts w:cs="Times New Roman"/>
                <w:color w:val="auto"/>
              </w:rPr>
              <w:t>Neighborhood</w:t>
            </w:r>
          </w:p>
        </w:tc>
        <w:tc>
          <w:tcPr>
            <w:tcW w:w="1170" w:type="dxa"/>
            <w:noWrap/>
            <w:vAlign w:val="center"/>
          </w:tcPr>
          <w:p w14:paraId="3E3424A2"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716E2BD9"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2A950B3C"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32DCC9C0"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109028E7" w14:textId="77777777">
        <w:trPr>
          <w:trHeight w:val="290"/>
        </w:trPr>
        <w:tc>
          <w:tcPr>
            <w:tcW w:w="532" w:type="dxa"/>
            <w:noWrap/>
          </w:tcPr>
          <w:p w14:paraId="0AFD44AA" w14:textId="77777777" w:rsidR="00376658" w:rsidRPr="0043519C" w:rsidRDefault="002241AB">
            <w:pPr>
              <w:pStyle w:val="TableText"/>
              <w:rPr>
                <w:rFonts w:cs="Times New Roman"/>
                <w:color w:val="auto"/>
              </w:rPr>
            </w:pPr>
            <w:r w:rsidRPr="0043519C">
              <w:rPr>
                <w:rFonts w:cs="Times New Roman"/>
                <w:color w:val="auto"/>
              </w:rPr>
              <w:t>F8</w:t>
            </w:r>
          </w:p>
        </w:tc>
        <w:tc>
          <w:tcPr>
            <w:tcW w:w="1927" w:type="dxa"/>
            <w:noWrap/>
          </w:tcPr>
          <w:p w14:paraId="313FE1E9" w14:textId="77777777" w:rsidR="00376658" w:rsidRPr="0043519C" w:rsidRDefault="002241AB">
            <w:pPr>
              <w:pStyle w:val="TableText"/>
              <w:rPr>
                <w:rFonts w:cs="Times New Roman"/>
                <w:color w:val="auto"/>
              </w:rPr>
            </w:pPr>
            <w:r w:rsidRPr="0043519C">
              <w:rPr>
                <w:rFonts w:cs="Times New Roman"/>
                <w:color w:val="auto"/>
              </w:rPr>
              <w:t>Most efficient</w:t>
            </w:r>
          </w:p>
        </w:tc>
        <w:tc>
          <w:tcPr>
            <w:tcW w:w="1927" w:type="dxa"/>
          </w:tcPr>
          <w:p w14:paraId="7ACA6B4D" w14:textId="77777777" w:rsidR="00376658" w:rsidRPr="0043519C" w:rsidRDefault="002241AB">
            <w:pPr>
              <w:pStyle w:val="TableText"/>
              <w:rPr>
                <w:rFonts w:cs="Times New Roman"/>
                <w:color w:val="auto"/>
              </w:rPr>
            </w:pPr>
            <w:r w:rsidRPr="0043519C">
              <w:rPr>
                <w:rFonts w:cs="Times New Roman"/>
                <w:color w:val="auto"/>
              </w:rPr>
              <w:t>Network</w:t>
            </w:r>
          </w:p>
        </w:tc>
        <w:tc>
          <w:tcPr>
            <w:tcW w:w="1170" w:type="dxa"/>
            <w:noWrap/>
            <w:vAlign w:val="center"/>
          </w:tcPr>
          <w:p w14:paraId="42836A00"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468653BF"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2A47A6BF"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19D4B77E"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01EA7E5C" w14:textId="77777777">
        <w:trPr>
          <w:trHeight w:val="290"/>
        </w:trPr>
        <w:tc>
          <w:tcPr>
            <w:tcW w:w="532" w:type="dxa"/>
            <w:noWrap/>
          </w:tcPr>
          <w:p w14:paraId="057DEE61" w14:textId="77777777" w:rsidR="00376658" w:rsidRPr="0043519C" w:rsidRDefault="002241AB">
            <w:pPr>
              <w:pStyle w:val="TableText"/>
              <w:rPr>
                <w:rFonts w:cs="Times New Roman"/>
                <w:color w:val="auto"/>
              </w:rPr>
            </w:pPr>
            <w:r w:rsidRPr="0043519C">
              <w:rPr>
                <w:rFonts w:cs="Times New Roman"/>
                <w:color w:val="auto"/>
              </w:rPr>
              <w:t>F9</w:t>
            </w:r>
          </w:p>
        </w:tc>
        <w:tc>
          <w:tcPr>
            <w:tcW w:w="3854" w:type="dxa"/>
            <w:gridSpan w:val="2"/>
            <w:noWrap/>
          </w:tcPr>
          <w:p w14:paraId="4B2EA527" w14:textId="77777777" w:rsidR="00376658" w:rsidRPr="0043519C" w:rsidRDefault="002241AB">
            <w:pPr>
              <w:pStyle w:val="TableText"/>
              <w:rPr>
                <w:rFonts w:cs="Times New Roman"/>
                <w:color w:val="auto"/>
              </w:rPr>
            </w:pPr>
            <w:r w:rsidRPr="0043519C">
              <w:rPr>
                <w:rFonts w:cs="Times New Roman"/>
                <w:color w:val="auto"/>
              </w:rPr>
              <w:t>Ranking</w:t>
            </w:r>
          </w:p>
        </w:tc>
        <w:tc>
          <w:tcPr>
            <w:tcW w:w="1170" w:type="dxa"/>
            <w:noWrap/>
            <w:vAlign w:val="center"/>
          </w:tcPr>
          <w:p w14:paraId="57829F8F"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49301B59"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0" w:type="dxa"/>
            <w:noWrap/>
            <w:vAlign w:val="center"/>
          </w:tcPr>
          <w:p w14:paraId="5595FC79" w14:textId="77777777" w:rsidR="00376658" w:rsidRPr="0043519C" w:rsidRDefault="002241AB">
            <w:pPr>
              <w:pStyle w:val="TableText"/>
              <w:jc w:val="center"/>
              <w:rPr>
                <w:rFonts w:cs="Times New Roman"/>
                <w:color w:val="auto"/>
              </w:rPr>
            </w:pPr>
            <w:r w:rsidRPr="0043519C">
              <w:rPr>
                <w:rFonts w:cs="Times New Roman"/>
                <w:color w:val="auto"/>
              </w:rPr>
              <w:t>I</w:t>
            </w:r>
          </w:p>
        </w:tc>
        <w:tc>
          <w:tcPr>
            <w:tcW w:w="1171" w:type="dxa"/>
            <w:noWrap/>
            <w:vAlign w:val="center"/>
          </w:tcPr>
          <w:p w14:paraId="7603914F" w14:textId="77777777" w:rsidR="00376658" w:rsidRPr="0043519C" w:rsidRDefault="002241AB">
            <w:pPr>
              <w:pStyle w:val="TableText"/>
              <w:jc w:val="center"/>
              <w:rPr>
                <w:rFonts w:cs="Times New Roman"/>
                <w:color w:val="auto"/>
              </w:rPr>
            </w:pPr>
            <w:r w:rsidRPr="0043519C">
              <w:rPr>
                <w:rFonts w:cs="Times New Roman"/>
                <w:color w:val="auto"/>
              </w:rPr>
              <w:t>I</w:t>
            </w:r>
          </w:p>
        </w:tc>
      </w:tr>
      <w:tr w:rsidR="00376658" w:rsidRPr="0043519C" w14:paraId="407C767B" w14:textId="77777777">
        <w:trPr>
          <w:trHeight w:val="290"/>
        </w:trPr>
        <w:tc>
          <w:tcPr>
            <w:tcW w:w="9067" w:type="dxa"/>
            <w:gridSpan w:val="7"/>
            <w:noWrap/>
          </w:tcPr>
          <w:p w14:paraId="1BFE503D" w14:textId="77777777" w:rsidR="00376658" w:rsidRPr="0043519C" w:rsidRDefault="002241AB">
            <w:pPr>
              <w:pStyle w:val="TableText"/>
              <w:rPr>
                <w:rFonts w:cs="Times New Roman"/>
                <w:color w:val="auto"/>
              </w:rPr>
            </w:pPr>
            <w:r w:rsidRPr="0043519C">
              <w:rPr>
                <w:rFonts w:cs="Times New Roman"/>
                <w:color w:val="auto"/>
              </w:rPr>
              <w:t xml:space="preserve">Legend: </w:t>
            </w:r>
          </w:p>
          <w:p w14:paraId="0658EC36" w14:textId="77777777" w:rsidR="00376658" w:rsidRPr="0043519C" w:rsidRDefault="002241AB">
            <w:pPr>
              <w:pStyle w:val="TableText"/>
              <w:rPr>
                <w:rFonts w:cs="Times New Roman"/>
                <w:color w:val="auto"/>
              </w:rPr>
            </w:pPr>
            <w:r w:rsidRPr="0043519C">
              <w:rPr>
                <w:rFonts w:cs="Times New Roman"/>
                <w:color w:val="auto"/>
              </w:rPr>
              <w:t xml:space="preserve">Categorization: </w:t>
            </w:r>
            <w:r w:rsidRPr="005B252F">
              <w:rPr>
                <w:rFonts w:cs="Times New Roman"/>
                <w:i/>
                <w:iCs/>
                <w:color w:val="auto"/>
              </w:rPr>
              <w:t>A</w:t>
            </w:r>
            <w:r w:rsidRPr="0043519C">
              <w:rPr>
                <w:rFonts w:cs="Times New Roman"/>
                <w:color w:val="auto"/>
              </w:rPr>
              <w:t xml:space="preserve"> = Attractive, </w:t>
            </w:r>
            <w:r w:rsidRPr="005B252F">
              <w:rPr>
                <w:rFonts w:cs="Times New Roman"/>
                <w:i/>
                <w:iCs/>
                <w:color w:val="auto"/>
              </w:rPr>
              <w:t>O</w:t>
            </w:r>
            <w:r w:rsidRPr="0043519C">
              <w:rPr>
                <w:rFonts w:cs="Times New Roman"/>
                <w:color w:val="auto"/>
              </w:rPr>
              <w:t xml:space="preserve"> = One-dimensional, </w:t>
            </w:r>
            <w:r w:rsidRPr="005B252F">
              <w:rPr>
                <w:rFonts w:cs="Times New Roman"/>
                <w:i/>
                <w:iCs/>
                <w:color w:val="auto"/>
              </w:rPr>
              <w:t>M</w:t>
            </w:r>
            <w:r w:rsidRPr="0043519C">
              <w:rPr>
                <w:rFonts w:cs="Times New Roman"/>
                <w:color w:val="auto"/>
              </w:rPr>
              <w:t xml:space="preserve"> = Must-be, </w:t>
            </w:r>
            <w:r w:rsidRPr="005B252F">
              <w:rPr>
                <w:rFonts w:cs="Times New Roman"/>
                <w:i/>
                <w:iCs/>
                <w:color w:val="auto"/>
              </w:rPr>
              <w:t>I</w:t>
            </w:r>
            <w:r w:rsidRPr="0043519C">
              <w:rPr>
                <w:rFonts w:cs="Times New Roman"/>
                <w:color w:val="auto"/>
              </w:rPr>
              <w:t xml:space="preserve"> = Indifferent</w:t>
            </w:r>
          </w:p>
          <w:p w14:paraId="1C6A9901" w14:textId="77777777" w:rsidR="00376658" w:rsidRPr="0043519C" w:rsidRDefault="002241AB">
            <w:pPr>
              <w:pStyle w:val="TableText"/>
              <w:rPr>
                <w:rFonts w:cs="Times New Roman"/>
                <w:color w:val="auto"/>
              </w:rPr>
            </w:pPr>
            <w:r w:rsidRPr="0043519C">
              <w:rPr>
                <w:rFonts w:cs="Times New Roman"/>
                <w:color w:val="auto"/>
              </w:rPr>
              <w:t>The eco-feedback nudge features with different categorizations between the categorization of the aggregated results of non-users and users of smart home apps and the individual breakdown are highlighted in grey.</w:t>
            </w:r>
          </w:p>
        </w:tc>
      </w:tr>
    </w:tbl>
    <w:p w14:paraId="4F4B7FEB" w14:textId="0EF50778" w:rsidR="00B800F6" w:rsidRDefault="002241AB">
      <w:pPr>
        <w:spacing w:line="240" w:lineRule="auto"/>
        <w:rPr>
          <w:b/>
        </w:rPr>
      </w:pPr>
      <w:bookmarkStart w:id="8" w:name="_Ref169285780"/>
      <w:proofErr w:type="gramStart"/>
      <w:r w:rsidRPr="0043519C">
        <w:rPr>
          <w:b/>
        </w:rPr>
        <w:t xml:space="preserve">Table </w:t>
      </w:r>
      <w:r w:rsidRPr="0043519C">
        <w:rPr>
          <w:b/>
        </w:rPr>
        <w:fldChar w:fldCharType="begin"/>
      </w:r>
      <w:r w:rsidRPr="0043519C">
        <w:rPr>
          <w:b/>
        </w:rPr>
        <w:instrText xml:space="preserve"> SEQ Table \* ARABIC </w:instrText>
      </w:r>
      <w:r w:rsidRPr="0043519C">
        <w:rPr>
          <w:b/>
        </w:rPr>
        <w:fldChar w:fldCharType="separate"/>
      </w:r>
      <w:r w:rsidRPr="0043519C">
        <w:rPr>
          <w:b/>
        </w:rPr>
        <w:t>9</w:t>
      </w:r>
      <w:r w:rsidRPr="0043519C">
        <w:rPr>
          <w:b/>
        </w:rPr>
        <w:fldChar w:fldCharType="end"/>
      </w:r>
      <w:bookmarkEnd w:id="8"/>
      <w:r w:rsidRPr="0043519C">
        <w:rPr>
          <w:b/>
        </w:rPr>
        <w:t>.</w:t>
      </w:r>
      <w:proofErr w:type="gramEnd"/>
      <w:r w:rsidRPr="0043519C">
        <w:rPr>
          <w:b/>
        </w:rPr>
        <w:t xml:space="preserve"> Empirical results of the eco-</w:t>
      </w:r>
      <w:r w:rsidRPr="0043519C">
        <w:rPr>
          <w:b/>
          <w:bCs/>
        </w:rPr>
        <w:t>feedback nudge features</w:t>
      </w:r>
      <w:r w:rsidRPr="0043519C">
        <w:rPr>
          <w:b/>
        </w:rPr>
        <w:t>’ evaluation via the Kano model - Comparison of non-user and user</w:t>
      </w:r>
    </w:p>
    <w:p w14:paraId="692C50FF" w14:textId="77777777" w:rsidR="00B800F6" w:rsidRDefault="00B800F6">
      <w:pPr>
        <w:spacing w:after="0" w:line="240" w:lineRule="auto"/>
        <w:rPr>
          <w:b/>
        </w:rPr>
      </w:pPr>
      <w:r>
        <w:rPr>
          <w:b/>
        </w:rPr>
        <w:br w:type="page"/>
      </w:r>
    </w:p>
    <w:p w14:paraId="2793A30C" w14:textId="364E80E0" w:rsidR="009924BA" w:rsidRPr="00560364" w:rsidRDefault="00604D3D" w:rsidP="00604D3D">
      <w:pPr>
        <w:pStyle w:val="Heading1"/>
        <w:rPr>
          <w:rFonts w:ascii="Times New Roman" w:hAnsi="Times New Roman"/>
          <w:lang w:val="de-DE"/>
        </w:rPr>
      </w:pPr>
      <w:r w:rsidRPr="00560364">
        <w:rPr>
          <w:lang w:val="de-DE"/>
        </w:rPr>
        <w:lastRenderedPageBreak/>
        <w:t>References</w:t>
      </w:r>
    </w:p>
    <w:sdt>
      <w:sdtPr>
        <w:rPr>
          <w:rFonts w:eastAsiaTheme="minorEastAsia"/>
          <w:sz w:val="24"/>
          <w:szCs w:val="24"/>
        </w:rPr>
        <w:alias w:val=""/>
        <w:tag w:val="CitaviBibliography"/>
        <w:id w:val="907043641"/>
      </w:sdtPr>
      <w:sdtEndPr>
        <w:rPr>
          <w:rFonts w:eastAsia="Times New Roman"/>
          <w:sz w:val="20"/>
          <w:szCs w:val="20"/>
        </w:rPr>
      </w:sdtEndPr>
      <w:sdtContent>
        <w:sdt>
          <w:sdtPr>
            <w:alias w:val=""/>
            <w:tag w:val="CitaviBibliography"/>
            <w:id w:val="-1440987226"/>
          </w:sdtPr>
          <w:sdtEndPr/>
          <w:sdtContent>
            <w:sdt>
              <w:sdtPr>
                <w:alias w:val=""/>
                <w:tag w:val="CitaviBibliographyEntries"/>
                <w:id w:val="-584386733"/>
              </w:sdtPr>
              <w:sdtEndPr/>
              <w:sdtContent>
                <w:p w14:paraId="6CF21B37" w14:textId="77777777" w:rsidR="00300580" w:rsidRPr="00A125FB" w:rsidRDefault="005740B6" w:rsidP="00A125FB">
                  <w:pPr>
                    <w:pStyle w:val="CitaviBibliographyEntry"/>
                    <w:spacing w:line="240" w:lineRule="auto"/>
                  </w:pPr>
                  <w:r w:rsidRPr="00A125FB">
                    <w:fldChar w:fldCharType="begin"/>
                  </w:r>
                  <w:r w:rsidRPr="00A125FB">
                    <w:rPr>
                      <w:lang w:val="de-DE"/>
                    </w:rPr>
                    <w:instrText>ADDIN CitaviBibliography</w:instrText>
                  </w:r>
                  <w:r w:rsidRPr="00A125FB">
                    <w:fldChar w:fldCharType="separate"/>
                  </w:r>
                  <w:bookmarkStart w:id="9" w:name="_CTVL001643fa6bcb2ea4501bee6ca96c30a1e22"/>
                  <w:r w:rsidR="00300580" w:rsidRPr="00A125FB">
                    <w:rPr>
                      <w:lang w:val="de-DE"/>
                    </w:rPr>
                    <w:t xml:space="preserve">Andor, M. A., Gerster, A., Peters, J., &amp; Schmidt, C. M. (2020). </w:t>
                  </w:r>
                  <w:r w:rsidR="00300580" w:rsidRPr="00A125FB">
                    <w:t>Social Norms and Energy Conservation Beyond the US.</w:t>
                  </w:r>
                  <w:bookmarkEnd w:id="9"/>
                  <w:r w:rsidR="00300580" w:rsidRPr="00A125FB">
                    <w:t xml:space="preserve"> </w:t>
                  </w:r>
                  <w:r w:rsidR="00300580" w:rsidRPr="00A125FB">
                    <w:rPr>
                      <w:i/>
                    </w:rPr>
                    <w:t>Journal of Environmental Economics and Management</w:t>
                  </w:r>
                  <w:r w:rsidR="00300580" w:rsidRPr="00A125FB">
                    <w:t xml:space="preserve">, </w:t>
                  </w:r>
                  <w:r w:rsidR="00300580" w:rsidRPr="00A125FB">
                    <w:rPr>
                      <w:i/>
                    </w:rPr>
                    <w:t>103</w:t>
                  </w:r>
                  <w:r w:rsidR="00300580" w:rsidRPr="00A125FB">
                    <w:t>, 1–16. https://doi.org/10.1016/j.jeem.2020.102351</w:t>
                  </w:r>
                </w:p>
                <w:p w14:paraId="5C1AB01A" w14:textId="77777777" w:rsidR="00300580" w:rsidRPr="00A125FB" w:rsidRDefault="00300580" w:rsidP="00A125FB">
                  <w:pPr>
                    <w:pStyle w:val="CitaviBibliographyEntry"/>
                    <w:spacing w:line="240" w:lineRule="auto"/>
                  </w:pPr>
                  <w:bookmarkStart w:id="10" w:name="_CTVL0019120234a49df410a889087dd2ecfb173"/>
                  <w:r w:rsidRPr="005B3E78">
                    <w:rPr>
                      <w:lang w:val="fi-FI"/>
                    </w:rPr>
                    <w:t xml:space="preserve">Asmare, F., Jaraitė, J., &amp; Kažukauskas, A. (2021). </w:t>
                  </w:r>
                  <w:r w:rsidRPr="00A125FB">
                    <w:t>The effect of descriptive information provision on electricity consumption: Experimental evidence from Lithuania.</w:t>
                  </w:r>
                  <w:bookmarkEnd w:id="10"/>
                  <w:r w:rsidRPr="00A125FB">
                    <w:t xml:space="preserve"> </w:t>
                  </w:r>
                  <w:r w:rsidRPr="00A125FB">
                    <w:rPr>
                      <w:i/>
                    </w:rPr>
                    <w:t>Energy Economics</w:t>
                  </w:r>
                  <w:r w:rsidRPr="00A125FB">
                    <w:t xml:space="preserve">, </w:t>
                  </w:r>
                  <w:r w:rsidRPr="00A125FB">
                    <w:rPr>
                      <w:i/>
                    </w:rPr>
                    <w:t>104</w:t>
                  </w:r>
                  <w:r w:rsidRPr="00A125FB">
                    <w:t>, 1–11. https://doi.org/10.1016/j.eneco.2021.105687</w:t>
                  </w:r>
                </w:p>
                <w:p w14:paraId="56C46DB9" w14:textId="77777777" w:rsidR="00300580" w:rsidRPr="00A125FB" w:rsidRDefault="00300580" w:rsidP="00A125FB">
                  <w:pPr>
                    <w:pStyle w:val="CitaviBibliographyEntry"/>
                    <w:spacing w:line="240" w:lineRule="auto"/>
                  </w:pPr>
                  <w:bookmarkStart w:id="11" w:name="_CTVL0010025e6f7a5bc47819e1d661d6451bc0f"/>
                  <w:r w:rsidRPr="00A125FB">
                    <w:t>Aydin, E., Brounen, D., &amp; Kok, N. (2018). Information provision and energy consumption: Evidence from a field experiment.</w:t>
                  </w:r>
                  <w:bookmarkEnd w:id="11"/>
                  <w:r w:rsidRPr="00A125FB">
                    <w:t xml:space="preserve"> </w:t>
                  </w:r>
                  <w:r w:rsidRPr="00A125FB">
                    <w:rPr>
                      <w:i/>
                    </w:rPr>
                    <w:t>Energy Economics</w:t>
                  </w:r>
                  <w:r w:rsidRPr="00A125FB">
                    <w:t xml:space="preserve">, </w:t>
                  </w:r>
                  <w:r w:rsidRPr="00A125FB">
                    <w:rPr>
                      <w:i/>
                    </w:rPr>
                    <w:t>71</w:t>
                  </w:r>
                  <w:r w:rsidRPr="00A125FB">
                    <w:t>, 403–410. https://doi.org/10.1016/j.eneco.2018.03.008</w:t>
                  </w:r>
                </w:p>
                <w:p w14:paraId="7444A275" w14:textId="77777777" w:rsidR="00300580" w:rsidRPr="00A125FB" w:rsidRDefault="00300580" w:rsidP="00A125FB">
                  <w:pPr>
                    <w:pStyle w:val="CitaviBibliographyEntry"/>
                    <w:spacing w:line="240" w:lineRule="auto"/>
                  </w:pPr>
                  <w:bookmarkStart w:id="12" w:name="_CTVL0011e56d11879ec42a4bd3414393705217f"/>
                  <w:r w:rsidRPr="00A125FB">
                    <w:t>Bergquist, M., &amp; Nilsson, A. (2018). Using social norms in smart meters: the norm distance effect.</w:t>
                  </w:r>
                  <w:bookmarkEnd w:id="12"/>
                  <w:r w:rsidRPr="00A125FB">
                    <w:t xml:space="preserve"> </w:t>
                  </w:r>
                  <w:r w:rsidRPr="00A125FB">
                    <w:rPr>
                      <w:i/>
                    </w:rPr>
                    <w:t>Energy Efficiency</w:t>
                  </w:r>
                  <w:r w:rsidRPr="00A125FB">
                    <w:t xml:space="preserve">, </w:t>
                  </w:r>
                  <w:r w:rsidRPr="00A125FB">
                    <w:rPr>
                      <w:i/>
                    </w:rPr>
                    <w:t>11</w:t>
                  </w:r>
                  <w:r w:rsidRPr="00A125FB">
                    <w:t>(8), 2101–2109. https://doi.org/10.1007/s12053-018-9709-6</w:t>
                  </w:r>
                </w:p>
                <w:p w14:paraId="17AE7999" w14:textId="77777777" w:rsidR="00300580" w:rsidRPr="00A125FB" w:rsidRDefault="00300580" w:rsidP="00A125FB">
                  <w:pPr>
                    <w:pStyle w:val="CitaviBibliographyEntry"/>
                    <w:spacing w:line="240" w:lineRule="auto"/>
                  </w:pPr>
                  <w:bookmarkStart w:id="13" w:name="_CTVL0012ef8118d42e44c9ab1de03d66d532812"/>
                  <w:r w:rsidRPr="00A125FB">
                    <w:t>Bonan, J., Cattaneo, C., d’Adda, G., &amp; Tavoni, M. (2020). The interaction of descriptive and injunctive social norms in promoting energy conservation.</w:t>
                  </w:r>
                  <w:bookmarkEnd w:id="13"/>
                  <w:r w:rsidRPr="00A125FB">
                    <w:t xml:space="preserve"> </w:t>
                  </w:r>
                  <w:r w:rsidRPr="00A125FB">
                    <w:rPr>
                      <w:i/>
                    </w:rPr>
                    <w:t>Nature Energy</w:t>
                  </w:r>
                  <w:r w:rsidRPr="00A125FB">
                    <w:t xml:space="preserve">, </w:t>
                  </w:r>
                  <w:r w:rsidRPr="00A125FB">
                    <w:rPr>
                      <w:i/>
                    </w:rPr>
                    <w:t>5</w:t>
                  </w:r>
                  <w:r w:rsidRPr="00A125FB">
                    <w:t>(11), 900–909. https://doi.org/10.1038/s41560-020-00719-z</w:t>
                  </w:r>
                </w:p>
                <w:p w14:paraId="6C9A6E9B" w14:textId="77777777" w:rsidR="00300580" w:rsidRPr="00A125FB" w:rsidRDefault="00300580" w:rsidP="00A125FB">
                  <w:pPr>
                    <w:pStyle w:val="CitaviBibliographyEntry"/>
                    <w:spacing w:line="240" w:lineRule="auto"/>
                  </w:pPr>
                  <w:bookmarkStart w:id="14" w:name="_CTVL001c0d4b3722f314e4ab1478a5f882f54ae"/>
                  <w:r w:rsidRPr="00A125FB">
                    <w:t>Bonan, J., Cattaneo, C., d’Adda, G., &amp; Tavoni, M. (2021). Can social information programs be more effective? The role of environmental identity for energy conservation.</w:t>
                  </w:r>
                  <w:bookmarkEnd w:id="14"/>
                  <w:r w:rsidRPr="00A125FB">
                    <w:t xml:space="preserve"> </w:t>
                  </w:r>
                  <w:r w:rsidRPr="00A125FB">
                    <w:rPr>
                      <w:i/>
                    </w:rPr>
                    <w:t>Journal of Environmental Economics and Management</w:t>
                  </w:r>
                  <w:r w:rsidRPr="00A125FB">
                    <w:t xml:space="preserve">, </w:t>
                  </w:r>
                  <w:r w:rsidRPr="00A125FB">
                    <w:rPr>
                      <w:i/>
                    </w:rPr>
                    <w:t>108</w:t>
                  </w:r>
                  <w:r w:rsidRPr="00A125FB">
                    <w:t>, 1–28. https://doi.org/10.1016/j.jeem.2021.102467</w:t>
                  </w:r>
                </w:p>
                <w:p w14:paraId="785FFD68" w14:textId="77777777" w:rsidR="00300580" w:rsidRPr="00A125FB" w:rsidRDefault="00300580" w:rsidP="00A125FB">
                  <w:pPr>
                    <w:pStyle w:val="CitaviBibliographyEntry"/>
                    <w:spacing w:line="240" w:lineRule="auto"/>
                  </w:pPr>
                  <w:bookmarkStart w:id="15" w:name="_CTVL001cc3c9370a64f41df88030b2d327c9428"/>
                  <w:r w:rsidRPr="00A125FB">
                    <w:t>Brandon, A., List, J. A., Metcalfe, R. D., Price, M. K., &amp; Rundhammer, F. (2019). Testing for crowd out in social nudges: Evidence from a natural field experiment in the market for electricity.</w:t>
                  </w:r>
                  <w:bookmarkEnd w:id="15"/>
                  <w:r w:rsidRPr="00A125FB">
                    <w:t xml:space="preserve"> </w:t>
                  </w:r>
                  <w:r w:rsidRPr="00A125FB">
                    <w:rPr>
                      <w:i/>
                    </w:rPr>
                    <w:t>Proceedings of the National Academy of Sciences</w:t>
                  </w:r>
                  <w:r w:rsidRPr="00A125FB">
                    <w:t xml:space="preserve">, </w:t>
                  </w:r>
                  <w:r w:rsidRPr="00A125FB">
                    <w:rPr>
                      <w:i/>
                    </w:rPr>
                    <w:t>116</w:t>
                  </w:r>
                  <w:r w:rsidRPr="00A125FB">
                    <w:t>(12), 5293–5298. https://doi.org/10.1073/pnas.1802874115</w:t>
                  </w:r>
                </w:p>
                <w:p w14:paraId="53D0BE33" w14:textId="77777777" w:rsidR="00300580" w:rsidRPr="00A125FB" w:rsidRDefault="00300580" w:rsidP="00A125FB">
                  <w:pPr>
                    <w:pStyle w:val="CitaviBibliographyEntry"/>
                    <w:spacing w:line="240" w:lineRule="auto"/>
                    <w:rPr>
                      <w:lang w:val="de-DE"/>
                    </w:rPr>
                  </w:pPr>
                  <w:bookmarkStart w:id="16" w:name="_CTVL001d46c14b3660749e1a758f49e230f40ff"/>
                  <w:r w:rsidRPr="00A125FB">
                    <w:rPr>
                      <w:lang w:val="de-DE"/>
                    </w:rPr>
                    <w:t xml:space="preserve">Brandsma, J. S., &amp; Blasch, J. E. (2019). </w:t>
                  </w:r>
                  <w:r w:rsidRPr="00A125FB">
                    <w:t>One for all? – The impact of different types of energy feedback and goal setting on individuals’ motivation to conserve electricity.</w:t>
                  </w:r>
                  <w:bookmarkEnd w:id="16"/>
                  <w:r w:rsidRPr="00A125FB">
                    <w:t xml:space="preserve"> </w:t>
                  </w:r>
                  <w:r w:rsidRPr="00A125FB">
                    <w:rPr>
                      <w:i/>
                      <w:lang w:val="de-DE"/>
                    </w:rPr>
                    <w:t>Energy Policy</w:t>
                  </w:r>
                  <w:r w:rsidRPr="00A125FB">
                    <w:rPr>
                      <w:lang w:val="de-DE"/>
                    </w:rPr>
                    <w:t xml:space="preserve">, </w:t>
                  </w:r>
                  <w:r w:rsidRPr="00A125FB">
                    <w:rPr>
                      <w:i/>
                      <w:lang w:val="de-DE"/>
                    </w:rPr>
                    <w:t>135</w:t>
                  </w:r>
                  <w:r w:rsidRPr="00A125FB">
                    <w:rPr>
                      <w:lang w:val="de-DE"/>
                    </w:rPr>
                    <w:t>, 1–11. https://doi.org/10.1016/j.enpol.2019.110992</w:t>
                  </w:r>
                </w:p>
                <w:p w14:paraId="6F9278A4" w14:textId="77777777" w:rsidR="00300580" w:rsidRPr="00A125FB" w:rsidRDefault="00300580" w:rsidP="00A125FB">
                  <w:pPr>
                    <w:pStyle w:val="CitaviBibliographyEntry"/>
                    <w:spacing w:line="240" w:lineRule="auto"/>
                  </w:pPr>
                  <w:bookmarkStart w:id="17" w:name="_CTVL00110d08fcc37ce4991bdb36b5114fb1b19"/>
                  <w:r w:rsidRPr="00A125FB">
                    <w:rPr>
                      <w:lang w:val="de-DE"/>
                    </w:rPr>
                    <w:t xml:space="preserve">Brülisauer, M., Goette, L., Jiang, Z., Schmitz, J., &amp; Schubert, R. (2020). </w:t>
                  </w:r>
                  <w:r w:rsidRPr="00A125FB">
                    <w:t>Appliance-specific feedback and social comparisons: Evidence from a field experiment on energy conservation.</w:t>
                  </w:r>
                  <w:bookmarkEnd w:id="17"/>
                  <w:r w:rsidRPr="00A125FB">
                    <w:t xml:space="preserve"> </w:t>
                  </w:r>
                  <w:r w:rsidRPr="00A125FB">
                    <w:rPr>
                      <w:i/>
                    </w:rPr>
                    <w:t>Energy Policy</w:t>
                  </w:r>
                  <w:r w:rsidRPr="00A125FB">
                    <w:t xml:space="preserve">, </w:t>
                  </w:r>
                  <w:r w:rsidRPr="00A125FB">
                    <w:rPr>
                      <w:i/>
                    </w:rPr>
                    <w:t>145</w:t>
                  </w:r>
                  <w:r w:rsidRPr="00A125FB">
                    <w:t>, 1–9. https://doi.org/10.1016/j.enpol.2020.111742</w:t>
                  </w:r>
                </w:p>
                <w:p w14:paraId="0820BA6D" w14:textId="77777777" w:rsidR="00300580" w:rsidRPr="00A125FB" w:rsidRDefault="00300580" w:rsidP="00A125FB">
                  <w:pPr>
                    <w:pStyle w:val="CitaviBibliographyEntry"/>
                    <w:spacing w:line="240" w:lineRule="auto"/>
                  </w:pPr>
                  <w:bookmarkStart w:id="18" w:name="_CTVL001313fe4ec99ed43b0b7173e92f27ca3e4"/>
                  <w:r w:rsidRPr="00A125FB">
                    <w:t>Buckley, P. (2020). Prices, information and nudges for residential electricity conservation: A meta-analysis.</w:t>
                  </w:r>
                  <w:bookmarkEnd w:id="18"/>
                  <w:r w:rsidRPr="00A125FB">
                    <w:t xml:space="preserve"> </w:t>
                  </w:r>
                  <w:r w:rsidRPr="00A125FB">
                    <w:rPr>
                      <w:i/>
                    </w:rPr>
                    <w:t>Ecological Economics</w:t>
                  </w:r>
                  <w:r w:rsidRPr="00A125FB">
                    <w:t xml:space="preserve">, </w:t>
                  </w:r>
                  <w:r w:rsidRPr="00A125FB">
                    <w:rPr>
                      <w:i/>
                    </w:rPr>
                    <w:t>172</w:t>
                  </w:r>
                  <w:r w:rsidRPr="00A125FB">
                    <w:t>, 1–14. https://doi.org/10.1016/j.ecolecon.2020.106635</w:t>
                  </w:r>
                </w:p>
                <w:p w14:paraId="54F3DDE0" w14:textId="7F493A31" w:rsidR="00300580" w:rsidRPr="00A125FB" w:rsidRDefault="00300580" w:rsidP="00A125FB">
                  <w:pPr>
                    <w:pStyle w:val="CitaviBibliographyEntry"/>
                    <w:spacing w:line="240" w:lineRule="auto"/>
                  </w:pPr>
                  <w:bookmarkStart w:id="19" w:name="_CTVL001394713a0dc4e4c5e95b5d3755683ee36"/>
                  <w:r w:rsidRPr="00A125FB">
                    <w:t>Caballero, N., &amp; Della Valle, N. (2021). Tackling Energy Poverty Through Behavioral Change: A Pilot Study on Social Comparison Interventions in Social Housing Districts.</w:t>
                  </w:r>
                  <w:bookmarkEnd w:id="19"/>
                  <w:r w:rsidRPr="00A125FB">
                    <w:t xml:space="preserve"> </w:t>
                  </w:r>
                  <w:r w:rsidRPr="00A125FB">
                    <w:rPr>
                      <w:i/>
                    </w:rPr>
                    <w:t>Frontiers in Sustainable Cities</w:t>
                  </w:r>
                  <w:r w:rsidRPr="00A125FB">
                    <w:t xml:space="preserve">, </w:t>
                  </w:r>
                  <w:r w:rsidRPr="00A125FB">
                    <w:rPr>
                      <w:i/>
                    </w:rPr>
                    <w:t>2</w:t>
                  </w:r>
                  <w:r w:rsidRPr="00A125FB">
                    <w:t>,</w:t>
                  </w:r>
                  <w:r w:rsidR="005812D3">
                    <w:t xml:space="preserve"> </w:t>
                  </w:r>
                  <w:r w:rsidRPr="00A125FB">
                    <w:t>601095, 1–20. https://doi.org/10.3389/frsc.2020.601095</w:t>
                  </w:r>
                </w:p>
                <w:p w14:paraId="02C1C00F" w14:textId="77777777" w:rsidR="00300580" w:rsidRPr="00A125FB" w:rsidRDefault="00300580" w:rsidP="00A125FB">
                  <w:pPr>
                    <w:pStyle w:val="CitaviBibliographyEntry"/>
                    <w:spacing w:line="240" w:lineRule="auto"/>
                    <w:rPr>
                      <w:lang w:val="fr-FR"/>
                    </w:rPr>
                  </w:pPr>
                  <w:bookmarkStart w:id="20" w:name="_CTVL00144458c7530b845d884c4e8ef8b1c355e"/>
                  <w:r w:rsidRPr="00A125FB">
                    <w:t>Callery, P. J., Goodwin, C. C., &amp; Moncayo, D. (2021). Norm proximity and optimal social comparisons for energy conservation behavior.</w:t>
                  </w:r>
                  <w:bookmarkEnd w:id="20"/>
                  <w:r w:rsidRPr="00A125FB">
                    <w:t xml:space="preserve"> </w:t>
                  </w:r>
                  <w:r w:rsidRPr="00A125FB">
                    <w:rPr>
                      <w:i/>
                      <w:lang w:val="fr-FR"/>
                    </w:rPr>
                    <w:t>Journal of Environmental Management</w:t>
                  </w:r>
                  <w:r w:rsidRPr="00A125FB">
                    <w:rPr>
                      <w:lang w:val="fr-FR"/>
                    </w:rPr>
                    <w:t xml:space="preserve">, </w:t>
                  </w:r>
                  <w:r w:rsidRPr="00A125FB">
                    <w:rPr>
                      <w:i/>
                      <w:lang w:val="fr-FR"/>
                    </w:rPr>
                    <w:t>296</w:t>
                  </w:r>
                  <w:r w:rsidRPr="00A125FB">
                    <w:rPr>
                      <w:lang w:val="fr-FR"/>
                    </w:rPr>
                    <w:t>, 1–8. https://doi.org/10.1016/j.jenvman.2021.113332</w:t>
                  </w:r>
                </w:p>
                <w:p w14:paraId="6AC97062" w14:textId="77777777" w:rsidR="00300580" w:rsidRPr="00A125FB" w:rsidRDefault="00300580" w:rsidP="00A125FB">
                  <w:pPr>
                    <w:pStyle w:val="CitaviBibliographyEntry"/>
                    <w:spacing w:line="240" w:lineRule="auto"/>
                  </w:pPr>
                  <w:bookmarkStart w:id="21" w:name="_CTVL00193e11a70ebd9417ba6b2ad8e47f0a7e5"/>
                  <w:r w:rsidRPr="00A125FB">
                    <w:rPr>
                      <w:lang w:val="fr-FR"/>
                    </w:rPr>
                    <w:t xml:space="preserve">Casado-Mansilla, D., Tsolakis, A. C., Borges, C. E., Kamara-Esteban, O., Krinidis, S., Avila, J. M., Tzovaras, D., &amp; López-de-Ipiña, D. (2020). </w:t>
                  </w:r>
                  <w:r w:rsidRPr="00A125FB">
                    <w:t>Socio-Economic Effect on ICT-Based Persuasive Interventions Towards Energy Efficiency in Tertiary Buildings.</w:t>
                  </w:r>
                  <w:bookmarkEnd w:id="21"/>
                  <w:r w:rsidRPr="00A125FB">
                    <w:t xml:space="preserve"> </w:t>
                  </w:r>
                  <w:r w:rsidRPr="00A125FB">
                    <w:rPr>
                      <w:i/>
                    </w:rPr>
                    <w:t>Energies</w:t>
                  </w:r>
                  <w:r w:rsidRPr="00A125FB">
                    <w:t xml:space="preserve">, </w:t>
                  </w:r>
                  <w:r w:rsidRPr="00A125FB">
                    <w:rPr>
                      <w:i/>
                    </w:rPr>
                    <w:t>13</w:t>
                  </w:r>
                  <w:r w:rsidRPr="00A125FB">
                    <w:t>(7), 1–26. https://doi.org/10.3390/en13071700</w:t>
                  </w:r>
                </w:p>
                <w:p w14:paraId="666D75EC" w14:textId="77777777" w:rsidR="00300580" w:rsidRPr="00A125FB" w:rsidRDefault="00300580" w:rsidP="00A125FB">
                  <w:pPr>
                    <w:pStyle w:val="CitaviBibliographyEntry"/>
                    <w:spacing w:line="240" w:lineRule="auto"/>
                  </w:pPr>
                  <w:bookmarkStart w:id="22" w:name="_CTVL001d5601b4a429e4ada9546e5bac93895f6"/>
                  <w:r w:rsidRPr="00A125FB">
                    <w:t>Charlier, C., Guerassimoff, G., Kirakozian, A., &amp; Selosse, S. (2021). Under Pressure! Nudging Electricity Consumption within Firms. Feedback from a Field Experiment.</w:t>
                  </w:r>
                  <w:bookmarkEnd w:id="22"/>
                  <w:r w:rsidRPr="00A125FB">
                    <w:t xml:space="preserve"> </w:t>
                  </w:r>
                  <w:r w:rsidRPr="00A125FB">
                    <w:rPr>
                      <w:i/>
                    </w:rPr>
                    <w:t>The Energy Journal</w:t>
                  </w:r>
                  <w:r w:rsidRPr="00A125FB">
                    <w:t xml:space="preserve">, </w:t>
                  </w:r>
                  <w:r w:rsidRPr="00A125FB">
                    <w:rPr>
                      <w:i/>
                    </w:rPr>
                    <w:t>42</w:t>
                  </w:r>
                  <w:r w:rsidRPr="00A125FB">
                    <w:t>(1), 129–155. https://doi.org/10.5547/01956574.42.1.ccha</w:t>
                  </w:r>
                </w:p>
                <w:p w14:paraId="419A113E" w14:textId="77777777" w:rsidR="00300580" w:rsidRPr="00A125FB" w:rsidRDefault="00300580" w:rsidP="00A125FB">
                  <w:pPr>
                    <w:pStyle w:val="CitaviBibliographyEntry"/>
                    <w:spacing w:line="240" w:lineRule="auto"/>
                  </w:pPr>
                  <w:bookmarkStart w:id="23" w:name="_CTVL001945ccd686b9647aeb565343642af1222"/>
                  <w:r w:rsidRPr="00A125FB">
                    <w:t>Chatzigeorgiou, I. M., &amp; Andreou, G. T. (2021). A systematic review on feedback research for residential energy behavior change through mobile and web interfaces.</w:t>
                  </w:r>
                  <w:bookmarkEnd w:id="23"/>
                  <w:r w:rsidRPr="00A125FB">
                    <w:t xml:space="preserve"> </w:t>
                  </w:r>
                  <w:r w:rsidRPr="00A125FB">
                    <w:rPr>
                      <w:i/>
                    </w:rPr>
                    <w:t>Renewable and Sustainable Energy Reviews</w:t>
                  </w:r>
                  <w:r w:rsidRPr="00A125FB">
                    <w:t xml:space="preserve">, </w:t>
                  </w:r>
                  <w:r w:rsidRPr="00A125FB">
                    <w:rPr>
                      <w:i/>
                    </w:rPr>
                    <w:t>135</w:t>
                  </w:r>
                  <w:r w:rsidRPr="00A125FB">
                    <w:t>, 1–16. https://doi.org/10.1016/j.rser.2020.110187</w:t>
                  </w:r>
                </w:p>
                <w:p w14:paraId="26FA9012" w14:textId="77777777" w:rsidR="00300580" w:rsidRPr="00A125FB" w:rsidRDefault="00300580" w:rsidP="00A125FB">
                  <w:pPr>
                    <w:pStyle w:val="CitaviBibliographyEntry"/>
                    <w:spacing w:line="240" w:lineRule="auto"/>
                  </w:pPr>
                  <w:bookmarkStart w:id="24" w:name="_CTVL00197529bfd340d44908ee32830678e0c4a"/>
                  <w:r w:rsidRPr="00A125FB">
                    <w:t>Chen, H., &amp; Qin, B. (2021). Does the nudge effect persist? Evidence from a field experiment using social comparison message in China.</w:t>
                  </w:r>
                  <w:bookmarkEnd w:id="24"/>
                  <w:r w:rsidRPr="00A125FB">
                    <w:t xml:space="preserve"> </w:t>
                  </w:r>
                  <w:r w:rsidRPr="00A125FB">
                    <w:rPr>
                      <w:i/>
                    </w:rPr>
                    <w:t>Bulletin of Economic Research</w:t>
                  </w:r>
                  <w:r w:rsidRPr="00A125FB">
                    <w:t>, 1–38. https://doi.org/10.1111/boer.12313</w:t>
                  </w:r>
                </w:p>
                <w:p w14:paraId="5EA199CE" w14:textId="2026B0A5" w:rsidR="00300580" w:rsidRPr="00A125FB" w:rsidRDefault="00300580" w:rsidP="00A125FB">
                  <w:pPr>
                    <w:pStyle w:val="CitaviBibliographyEntry"/>
                    <w:spacing w:line="240" w:lineRule="auto"/>
                  </w:pPr>
                  <w:bookmarkStart w:id="25" w:name="_CTVL001ccf841b342354aee803afbe1b8309d99"/>
                  <w:r w:rsidRPr="00A125FB">
                    <w:t>Chiu, M.‑C., Kuo, T.‑C., &amp; Liao, H.‑T. (2020). Design for sustainable behavior strategies: Impact of persuasive technology on energy usage.</w:t>
                  </w:r>
                  <w:bookmarkEnd w:id="25"/>
                  <w:r w:rsidRPr="00A125FB">
                    <w:t xml:space="preserve"> </w:t>
                  </w:r>
                  <w:r w:rsidRPr="00A125FB">
                    <w:rPr>
                      <w:i/>
                    </w:rPr>
                    <w:t>Journal of Cleaner Production</w:t>
                  </w:r>
                  <w:r w:rsidRPr="00A125FB">
                    <w:t xml:space="preserve">, </w:t>
                  </w:r>
                  <w:r w:rsidRPr="00A125FB">
                    <w:rPr>
                      <w:i/>
                    </w:rPr>
                    <w:t>248</w:t>
                  </w:r>
                  <w:r w:rsidRPr="00A125FB">
                    <w:t>, 119214. https://doi.org/10.1016/j.jclepro.2019.119214</w:t>
                  </w:r>
                </w:p>
                <w:p w14:paraId="1DFD5463" w14:textId="77777777" w:rsidR="00300580" w:rsidRPr="00A125FB" w:rsidRDefault="00300580" w:rsidP="00A125FB">
                  <w:pPr>
                    <w:pStyle w:val="CitaviBibliographyEntry"/>
                    <w:spacing w:line="240" w:lineRule="auto"/>
                  </w:pPr>
                  <w:bookmarkStart w:id="26" w:name="_CTVL001fd0076f0f1a4401db7122e6c57a8e9c1"/>
                  <w:r w:rsidRPr="00A125FB">
                    <w:t>Crago, C. L., Spraggon, J. M., &amp; Hunter, E. (2020). Motivating non-ratepaying households with feedback and social nudges: A cautionary tale.</w:t>
                  </w:r>
                  <w:bookmarkEnd w:id="26"/>
                  <w:r w:rsidRPr="00A125FB">
                    <w:t xml:space="preserve"> </w:t>
                  </w:r>
                  <w:r w:rsidRPr="00A125FB">
                    <w:rPr>
                      <w:i/>
                    </w:rPr>
                    <w:t>Energy Policy</w:t>
                  </w:r>
                  <w:r w:rsidRPr="00A125FB">
                    <w:t>, 1–10. https://doi.org/10.1016/j.enpol.2020.111764</w:t>
                  </w:r>
                </w:p>
                <w:p w14:paraId="55C38A94" w14:textId="77777777" w:rsidR="00300580" w:rsidRPr="00A125FB" w:rsidRDefault="00300580" w:rsidP="00A125FB">
                  <w:pPr>
                    <w:pStyle w:val="CitaviBibliographyEntry"/>
                    <w:spacing w:line="240" w:lineRule="auto"/>
                  </w:pPr>
                  <w:bookmarkStart w:id="27" w:name="_CTVL00142bd937a2fc14387bccc6d256955a636"/>
                  <w:r w:rsidRPr="00A125FB">
                    <w:t>Di Cosmo, V., &amp; O’Hora, D. (2017). Nudging electricity consumption using TOU pricing and feedback: evidence from Irish households.</w:t>
                  </w:r>
                  <w:bookmarkEnd w:id="27"/>
                  <w:r w:rsidRPr="00A125FB">
                    <w:t xml:space="preserve"> </w:t>
                  </w:r>
                  <w:r w:rsidRPr="00A125FB">
                    <w:rPr>
                      <w:i/>
                    </w:rPr>
                    <w:t>Journal of Economic Psychology</w:t>
                  </w:r>
                  <w:r w:rsidRPr="00A125FB">
                    <w:t xml:space="preserve">, </w:t>
                  </w:r>
                  <w:r w:rsidRPr="00A125FB">
                    <w:rPr>
                      <w:i/>
                    </w:rPr>
                    <w:t>61</w:t>
                  </w:r>
                  <w:r w:rsidRPr="00A125FB">
                    <w:t>, 1–14. https://doi.org/10.1016/j.joep.2017.03.005</w:t>
                  </w:r>
                </w:p>
                <w:p w14:paraId="6223029C" w14:textId="77777777" w:rsidR="00300580" w:rsidRPr="00A125FB" w:rsidRDefault="00300580" w:rsidP="00A125FB">
                  <w:pPr>
                    <w:pStyle w:val="CitaviBibliographyEntry"/>
                    <w:spacing w:line="240" w:lineRule="auto"/>
                  </w:pPr>
                  <w:bookmarkStart w:id="28" w:name="_CTVL00174888780082846a48782a7f928a8dfb4"/>
                  <w:r w:rsidRPr="00A125FB">
                    <w:t>Dunlap, R. E., van Liere, K. D., Mertig, A. G., &amp; Emmet Jones, R. (2000). Measuring Endorsement of the New Ecological Paradigm: A Revised NEP Scale.</w:t>
                  </w:r>
                  <w:bookmarkEnd w:id="28"/>
                  <w:r w:rsidRPr="00A125FB">
                    <w:t xml:space="preserve"> </w:t>
                  </w:r>
                  <w:r w:rsidRPr="00A125FB">
                    <w:rPr>
                      <w:i/>
                    </w:rPr>
                    <w:t>Journal of Social Issues</w:t>
                  </w:r>
                  <w:r w:rsidRPr="00A125FB">
                    <w:t xml:space="preserve">, </w:t>
                  </w:r>
                  <w:r w:rsidRPr="00A125FB">
                    <w:rPr>
                      <w:i/>
                    </w:rPr>
                    <w:t>56</w:t>
                  </w:r>
                  <w:r w:rsidRPr="00A125FB">
                    <w:t>(3), 425–442.</w:t>
                  </w:r>
                </w:p>
                <w:p w14:paraId="0F56A85E" w14:textId="77777777" w:rsidR="00300580" w:rsidRPr="00A125FB" w:rsidRDefault="00300580" w:rsidP="00A125FB">
                  <w:pPr>
                    <w:pStyle w:val="CitaviBibliographyEntry"/>
                    <w:spacing w:line="240" w:lineRule="auto"/>
                  </w:pPr>
                  <w:bookmarkStart w:id="29" w:name="_CTVL001310fa014ccd7486a87d07f1cd417f65a"/>
                  <w:r w:rsidRPr="00A125FB">
                    <w:lastRenderedPageBreak/>
                    <w:t>Fang, X., Goette, L., Rockenbach, B., Sutter, M., Tiefenbeck, V., Schoeb, S., &amp; Staake, T. (2020). Complementarities in Behavioral Interventions: Evidence from a Field Experiment on Energy Conservation.</w:t>
                  </w:r>
                  <w:bookmarkEnd w:id="29"/>
                  <w:r w:rsidRPr="00A125FB">
                    <w:t xml:space="preserve"> </w:t>
                  </w:r>
                  <w:r w:rsidRPr="00A125FB">
                    <w:rPr>
                      <w:i/>
                    </w:rPr>
                    <w:t>Discussion Paper Series University of Bonn and University of Mannheim – CRC TR 224</w:t>
                  </w:r>
                  <w:r w:rsidRPr="00A125FB">
                    <w:t>, 1–63.</w:t>
                  </w:r>
                </w:p>
                <w:p w14:paraId="0686FF54" w14:textId="77777777" w:rsidR="00300580" w:rsidRPr="00A125FB" w:rsidRDefault="00300580" w:rsidP="00A125FB">
                  <w:pPr>
                    <w:pStyle w:val="CitaviBibliographyEntry"/>
                    <w:spacing w:line="240" w:lineRule="auto"/>
                  </w:pPr>
                  <w:bookmarkStart w:id="30" w:name="_CTVL001d640508e3ff94446ae739feff43220f4"/>
                  <w:r w:rsidRPr="00A125FB">
                    <w:t>Fanghella, V., Ploner, M., &amp; Tavoni, M. (2021). Energy saving in a simulated environment: An online experiment of the interplay between nudges and financial incentives.</w:t>
                  </w:r>
                  <w:bookmarkEnd w:id="30"/>
                  <w:r w:rsidRPr="00A125FB">
                    <w:t xml:space="preserve"> </w:t>
                  </w:r>
                  <w:r w:rsidRPr="00A125FB">
                    <w:rPr>
                      <w:i/>
                    </w:rPr>
                    <w:t>Journal of Behavioral and Experimental Economics</w:t>
                  </w:r>
                  <w:r w:rsidRPr="00A125FB">
                    <w:t xml:space="preserve">, </w:t>
                  </w:r>
                  <w:r w:rsidRPr="00A125FB">
                    <w:rPr>
                      <w:i/>
                    </w:rPr>
                    <w:t>93</w:t>
                  </w:r>
                  <w:r w:rsidRPr="00A125FB">
                    <w:t>, 1–10. https://doi.org/10.1016/j.socec.2021.101709</w:t>
                  </w:r>
                </w:p>
                <w:p w14:paraId="77DD07BB" w14:textId="77777777" w:rsidR="00300580" w:rsidRPr="00A125FB" w:rsidRDefault="00300580" w:rsidP="00A125FB">
                  <w:pPr>
                    <w:pStyle w:val="CitaviBibliographyEntry"/>
                    <w:spacing w:line="240" w:lineRule="auto"/>
                    <w:rPr>
                      <w:lang w:val="fr-FR"/>
                    </w:rPr>
                  </w:pPr>
                  <w:bookmarkStart w:id="31" w:name="_CTVL0017c3d9a80d8484b409f71870a6ed416df"/>
                  <w:r w:rsidRPr="00A125FB">
                    <w:t>Fels, K., &amp; Andor, M. A. (2018). Behavioral economics and energy conservation - a systematic review of nonprice interventions and their causal effects.</w:t>
                  </w:r>
                  <w:bookmarkEnd w:id="31"/>
                  <w:r w:rsidRPr="00A125FB">
                    <w:t xml:space="preserve"> </w:t>
                  </w:r>
                  <w:r w:rsidRPr="00A125FB">
                    <w:rPr>
                      <w:i/>
                      <w:lang w:val="fr-FR"/>
                    </w:rPr>
                    <w:t>Ecological Economics</w:t>
                  </w:r>
                  <w:r w:rsidRPr="00A125FB">
                    <w:rPr>
                      <w:lang w:val="fr-FR"/>
                    </w:rPr>
                    <w:t xml:space="preserve">, </w:t>
                  </w:r>
                  <w:r w:rsidRPr="00A125FB">
                    <w:rPr>
                      <w:i/>
                      <w:lang w:val="fr-FR"/>
                    </w:rPr>
                    <w:t>148</w:t>
                  </w:r>
                  <w:r w:rsidRPr="00A125FB">
                    <w:rPr>
                      <w:lang w:val="fr-FR"/>
                    </w:rPr>
                    <w:t>, 178–210. https://doi.org/10.5194/gmd-2016-10-SC1</w:t>
                  </w:r>
                </w:p>
                <w:p w14:paraId="00C89F6F" w14:textId="77777777" w:rsidR="00300580" w:rsidRPr="00A125FB" w:rsidRDefault="00300580" w:rsidP="00A125FB">
                  <w:pPr>
                    <w:pStyle w:val="CitaviBibliographyEntry"/>
                    <w:spacing w:line="240" w:lineRule="auto"/>
                    <w:rPr>
                      <w:lang w:val="fr-FR"/>
                    </w:rPr>
                  </w:pPr>
                  <w:bookmarkStart w:id="32" w:name="_CTVL00117848dacec5040b8917c805a7978da44"/>
                  <w:r w:rsidRPr="00A125FB">
                    <w:rPr>
                      <w:lang w:val="fr-FR"/>
                    </w:rPr>
                    <w:t xml:space="preserve">Fleury, S., Jamet, É., Michinov, E., Michinov, N., &amp; Erhel, S. (2018). </w:t>
                  </w:r>
                  <w:r w:rsidRPr="00A125FB">
                    <w:t>A priori acceptability of various types of digital display feedback on electricity consumption.</w:t>
                  </w:r>
                  <w:bookmarkEnd w:id="32"/>
                  <w:r w:rsidRPr="00A125FB">
                    <w:t xml:space="preserve"> </w:t>
                  </w:r>
                  <w:r w:rsidRPr="00A125FB">
                    <w:rPr>
                      <w:i/>
                      <w:lang w:val="fr-FR"/>
                    </w:rPr>
                    <w:t>Le Travail Humain</w:t>
                  </w:r>
                  <w:r w:rsidRPr="00A125FB">
                    <w:rPr>
                      <w:lang w:val="fr-FR"/>
                    </w:rPr>
                    <w:t xml:space="preserve">, </w:t>
                  </w:r>
                  <w:r w:rsidRPr="00A125FB">
                    <w:rPr>
                      <w:i/>
                      <w:lang w:val="fr-FR"/>
                    </w:rPr>
                    <w:t>81</w:t>
                  </w:r>
                  <w:r w:rsidRPr="00A125FB">
                    <w:rPr>
                      <w:lang w:val="fr-FR"/>
                    </w:rPr>
                    <w:t>(3), 247–267. https://doi.org/10.3917/th.813.0247</w:t>
                  </w:r>
                </w:p>
                <w:p w14:paraId="3F0EF314" w14:textId="77777777" w:rsidR="00300580" w:rsidRPr="00A125FB" w:rsidRDefault="00300580" w:rsidP="00A125FB">
                  <w:pPr>
                    <w:pStyle w:val="CitaviBibliographyEntry"/>
                    <w:spacing w:line="240" w:lineRule="auto"/>
                  </w:pPr>
                  <w:bookmarkStart w:id="33" w:name="_CTVL0010c5021895a724c3da4465d0bcf43c72f"/>
                  <w:r w:rsidRPr="00A125FB">
                    <w:rPr>
                      <w:lang w:val="fr-FR"/>
                    </w:rPr>
                    <w:t xml:space="preserve">Franke, T., Attig, C., &amp; Wessel, D. (2019). </w:t>
                  </w:r>
                  <w:r w:rsidRPr="00A125FB">
                    <w:t>A Personal Resource for Technology Interaction: Development and Validation of the Affinity for Technology Interaction (ATI) Scale.</w:t>
                  </w:r>
                  <w:bookmarkEnd w:id="33"/>
                  <w:r w:rsidRPr="00A125FB">
                    <w:t xml:space="preserve"> </w:t>
                  </w:r>
                  <w:r w:rsidRPr="00A125FB">
                    <w:rPr>
                      <w:i/>
                    </w:rPr>
                    <w:t>International Journal of Human–Computer Interaction</w:t>
                  </w:r>
                  <w:r w:rsidRPr="00A125FB">
                    <w:t xml:space="preserve">, </w:t>
                  </w:r>
                  <w:r w:rsidRPr="00A125FB">
                    <w:rPr>
                      <w:i/>
                    </w:rPr>
                    <w:t>35</w:t>
                  </w:r>
                  <w:r w:rsidRPr="00A125FB">
                    <w:t>(6), 456–467. https://doi.org/10.1080/10447318.2018.1456150</w:t>
                  </w:r>
                </w:p>
                <w:p w14:paraId="04412111" w14:textId="77777777" w:rsidR="00300580" w:rsidRPr="00A125FB" w:rsidRDefault="00300580" w:rsidP="00A125FB">
                  <w:pPr>
                    <w:pStyle w:val="CitaviBibliographyEntry"/>
                    <w:spacing w:line="240" w:lineRule="auto"/>
                    <w:rPr>
                      <w:lang w:val="de-DE"/>
                    </w:rPr>
                  </w:pPr>
                  <w:bookmarkStart w:id="34" w:name="_CTVL001b00bee5478ab4baba3f465fccd162e85"/>
                  <w:r w:rsidRPr="00A125FB">
                    <w:t>Geelen, D., Mugge, R., Silvester, S., &amp; Bulters, A. (2019). The use of apps to promote energy saving: a study of smart meter–related feedback in the Netherlands.</w:t>
                  </w:r>
                  <w:bookmarkEnd w:id="34"/>
                  <w:r w:rsidRPr="00A125FB">
                    <w:t xml:space="preserve"> </w:t>
                  </w:r>
                  <w:r w:rsidRPr="00A125FB">
                    <w:rPr>
                      <w:i/>
                      <w:lang w:val="de-DE"/>
                    </w:rPr>
                    <w:t>Energy Efficiency</w:t>
                  </w:r>
                  <w:r w:rsidRPr="00A125FB">
                    <w:rPr>
                      <w:lang w:val="de-DE"/>
                    </w:rPr>
                    <w:t xml:space="preserve">, </w:t>
                  </w:r>
                  <w:r w:rsidRPr="00A125FB">
                    <w:rPr>
                      <w:i/>
                      <w:lang w:val="de-DE"/>
                    </w:rPr>
                    <w:t>12</w:t>
                  </w:r>
                  <w:r w:rsidRPr="00A125FB">
                    <w:rPr>
                      <w:lang w:val="de-DE"/>
                    </w:rPr>
                    <w:t>(6), 1635–1660. https://doi.org/10.1007/s12053-019-09777-z</w:t>
                  </w:r>
                </w:p>
                <w:p w14:paraId="32A63D2B" w14:textId="77777777" w:rsidR="00300580" w:rsidRPr="00A125FB" w:rsidRDefault="00300580" w:rsidP="00A125FB">
                  <w:pPr>
                    <w:pStyle w:val="CitaviBibliographyEntry"/>
                    <w:spacing w:line="240" w:lineRule="auto"/>
                  </w:pPr>
                  <w:bookmarkStart w:id="35" w:name="_CTVL00134bd4f5d66b848d3839163fa69c4a826"/>
                  <w:r w:rsidRPr="00A125FB">
                    <w:rPr>
                      <w:lang w:val="de-DE"/>
                    </w:rPr>
                    <w:t xml:space="preserve">Ghesla, C., Grieder, M., Schmitz, J., &amp; Stadelmann, M. (2019). </w:t>
                  </w:r>
                  <w:r w:rsidRPr="00A125FB">
                    <w:t>Pro-Environmental Incentives and Loss Aversion: A Field Experiment on Electricity Saving Behavior.</w:t>
                  </w:r>
                  <w:bookmarkEnd w:id="35"/>
                  <w:r w:rsidRPr="00A125FB">
                    <w:t xml:space="preserve"> </w:t>
                  </w:r>
                  <w:r w:rsidRPr="00A125FB">
                    <w:rPr>
                      <w:i/>
                    </w:rPr>
                    <w:t>Energy Policy</w:t>
                  </w:r>
                  <w:r w:rsidRPr="00A125FB">
                    <w:t xml:space="preserve">, </w:t>
                  </w:r>
                  <w:r w:rsidRPr="00A125FB">
                    <w:rPr>
                      <w:i/>
                    </w:rPr>
                    <w:t xml:space="preserve">137. </w:t>
                  </w:r>
                  <w:r w:rsidRPr="00A125FB">
                    <w:t>https://doi.org/10.2139/ssrn.3186068</w:t>
                  </w:r>
                </w:p>
                <w:p w14:paraId="5B79CC95" w14:textId="77777777" w:rsidR="00300580" w:rsidRPr="00A125FB" w:rsidRDefault="00300580" w:rsidP="00A125FB">
                  <w:pPr>
                    <w:pStyle w:val="CitaviBibliographyEntry"/>
                    <w:spacing w:line="240" w:lineRule="auto"/>
                  </w:pPr>
                  <w:bookmarkStart w:id="36" w:name="_CTVL001a05019960d154f9a88415cb5e1a7c4f1"/>
                  <w:r w:rsidRPr="00A125FB">
                    <w:t>He, T., Jazizadeh, F., &amp; Arpan, L. (2021). AI-powered virtual assistants nudging occupants for energy saving: proactive smart speakers for HVAC control.</w:t>
                  </w:r>
                  <w:bookmarkEnd w:id="36"/>
                  <w:r w:rsidRPr="00A125FB">
                    <w:t xml:space="preserve"> </w:t>
                  </w:r>
                  <w:r w:rsidRPr="00A125FB">
                    <w:rPr>
                      <w:i/>
                    </w:rPr>
                    <w:t>Building Research &amp; Information</w:t>
                  </w:r>
                  <w:r w:rsidRPr="00A125FB">
                    <w:t>, 1–16. https://doi.org/10.1080/09613218.2021.2012119</w:t>
                  </w:r>
                </w:p>
                <w:p w14:paraId="23E7A88B" w14:textId="77777777" w:rsidR="00300580" w:rsidRPr="00A125FB" w:rsidRDefault="00300580" w:rsidP="00A125FB">
                  <w:pPr>
                    <w:pStyle w:val="CitaviBibliographyEntry"/>
                    <w:spacing w:line="240" w:lineRule="auto"/>
                  </w:pPr>
                  <w:bookmarkStart w:id="37" w:name="_CTVL00180820477caf44cd18e0479c0c16fdd13"/>
                  <w:r w:rsidRPr="00A125FB">
                    <w:t>Henry, M. L., Ferraro, P. J., &amp; Kontoleon, A. (2019). The behavioural effect of electronic home energy reports: Evidence from a randomised field trial in the United States.</w:t>
                  </w:r>
                  <w:bookmarkEnd w:id="37"/>
                  <w:r w:rsidRPr="00A125FB">
                    <w:t xml:space="preserve"> </w:t>
                  </w:r>
                  <w:r w:rsidRPr="00A125FB">
                    <w:rPr>
                      <w:i/>
                    </w:rPr>
                    <w:t>Energy Policy</w:t>
                  </w:r>
                  <w:r w:rsidRPr="00A125FB">
                    <w:t xml:space="preserve">, </w:t>
                  </w:r>
                  <w:r w:rsidRPr="00A125FB">
                    <w:rPr>
                      <w:i/>
                    </w:rPr>
                    <w:t>132</w:t>
                  </w:r>
                  <w:r w:rsidRPr="00A125FB">
                    <w:t>, 1–18. https://doi.org/10.1016/j.enpol.2019.06.039</w:t>
                  </w:r>
                </w:p>
                <w:p w14:paraId="4296A268" w14:textId="77777777" w:rsidR="00300580" w:rsidRPr="00A125FB" w:rsidRDefault="00300580" w:rsidP="00A125FB">
                  <w:pPr>
                    <w:pStyle w:val="CitaviBibliographyEntry"/>
                    <w:spacing w:line="240" w:lineRule="auto"/>
                  </w:pPr>
                  <w:bookmarkStart w:id="38" w:name="_CTVL001a56665396ca14557b376a43018ab2024"/>
                  <w:r w:rsidRPr="00A125FB">
                    <w:t>Jorgensen, B. S., Fumei, S., &amp; Byrne, G. (2021). Reducing Peak Energy Demand among Residents Who Are Not Billed for Their Electricity Consumption: Experimental Evaluation of Behaviour Change Interventions in a University Setting.</w:t>
                  </w:r>
                  <w:bookmarkEnd w:id="38"/>
                  <w:r w:rsidRPr="00A125FB">
                    <w:t xml:space="preserve"> </w:t>
                  </w:r>
                  <w:r w:rsidRPr="00A125FB">
                    <w:rPr>
                      <w:i/>
                    </w:rPr>
                    <w:t>International Journal of Environmental Research and Public Health</w:t>
                  </w:r>
                  <w:r w:rsidRPr="00A125FB">
                    <w:t xml:space="preserve">, </w:t>
                  </w:r>
                  <w:r w:rsidRPr="00A125FB">
                    <w:rPr>
                      <w:i/>
                    </w:rPr>
                    <w:t>18</w:t>
                  </w:r>
                  <w:r w:rsidRPr="00A125FB">
                    <w:t>(16), 1–16. https://doi.org/10.3390/ijerph18168406</w:t>
                  </w:r>
                </w:p>
                <w:p w14:paraId="6D62A541" w14:textId="77777777" w:rsidR="00300580" w:rsidRPr="00A125FB" w:rsidRDefault="00300580" w:rsidP="00A125FB">
                  <w:pPr>
                    <w:pStyle w:val="CitaviBibliographyEntry"/>
                    <w:spacing w:line="240" w:lineRule="auto"/>
                  </w:pPr>
                  <w:bookmarkStart w:id="39" w:name="_CTVL00130d48092c1534f44956e7b9d8202a3aa"/>
                  <w:r w:rsidRPr="00A125FB">
                    <w:t>Jung, M., Cho, D., &amp; Shin, E. (2021). Repairing a Cracked Mirror: The Heterogeneous Effect of Personalized Digital Nudges Driven by Misperception.</w:t>
                  </w:r>
                  <w:bookmarkEnd w:id="39"/>
                  <w:r w:rsidRPr="00A125FB">
                    <w:t xml:space="preserve"> </w:t>
                  </w:r>
                  <w:r w:rsidRPr="00A125FB">
                    <w:rPr>
                      <w:i/>
                    </w:rPr>
                    <w:t>Production and Operations Management</w:t>
                  </w:r>
                  <w:r w:rsidRPr="00A125FB">
                    <w:t xml:space="preserve">, </w:t>
                  </w:r>
                  <w:r w:rsidRPr="00A125FB">
                    <w:rPr>
                      <w:i/>
                    </w:rPr>
                    <w:t>30</w:t>
                  </w:r>
                  <w:r w:rsidRPr="00A125FB">
                    <w:t>(8), 2586–2607. https://doi.org/10.1111/poms.13396</w:t>
                  </w:r>
                </w:p>
                <w:p w14:paraId="063440B1" w14:textId="77777777" w:rsidR="00300580" w:rsidRPr="00A125FB" w:rsidRDefault="00300580" w:rsidP="00A125FB">
                  <w:pPr>
                    <w:pStyle w:val="CitaviBibliographyEntry"/>
                    <w:spacing w:line="240" w:lineRule="auto"/>
                  </w:pPr>
                  <w:bookmarkStart w:id="40" w:name="_CTVL001934a619ce2b048f6bcc69837eb26d232"/>
                  <w:r w:rsidRPr="00A125FB">
                    <w:t>Kaiser, M., Bernauer, M., Sunstein, C. R., &amp; Reisch, L. A. (2020). The power of green defaults: the impact of regional variation of opt-out tariffs on green energy demand in Germany.</w:t>
                  </w:r>
                  <w:bookmarkEnd w:id="40"/>
                  <w:r w:rsidRPr="00A125FB">
                    <w:t xml:space="preserve"> </w:t>
                  </w:r>
                  <w:r w:rsidRPr="00A125FB">
                    <w:rPr>
                      <w:i/>
                    </w:rPr>
                    <w:t>Ecological Economics</w:t>
                  </w:r>
                  <w:r w:rsidRPr="00A125FB">
                    <w:t xml:space="preserve">, </w:t>
                  </w:r>
                  <w:r w:rsidRPr="00A125FB">
                    <w:rPr>
                      <w:i/>
                    </w:rPr>
                    <w:t>174</w:t>
                  </w:r>
                  <w:r w:rsidRPr="00A125FB">
                    <w:t>, 1–12. https://doi.org/10.1016/j.ecolecon.2020.106685</w:t>
                  </w:r>
                </w:p>
                <w:p w14:paraId="7186083F" w14:textId="77777777" w:rsidR="00300580" w:rsidRPr="005B3E78" w:rsidRDefault="00300580" w:rsidP="00A125FB">
                  <w:pPr>
                    <w:pStyle w:val="CitaviBibliographyEntry"/>
                    <w:spacing w:line="240" w:lineRule="auto"/>
                    <w:rPr>
                      <w:lang w:val="fi-FI"/>
                    </w:rPr>
                  </w:pPr>
                  <w:bookmarkStart w:id="41" w:name="_CTVL001a64bd12c2cdb4e798ae5b17871504247"/>
                  <w:r w:rsidRPr="00A125FB">
                    <w:t>Khanna, T. M., Baiocchi, G., Callaghan, M., Creutzig, F., Guias, H., Haddaway, N. R., Hirth, L., Javaid, A., Koch, N., Laukemper, S., Löschel, A., Del Zamora Dominguez, M. M., &amp; Minx, J. C. (2021). A multi-country meta-analysis on the role of behavioural change in reducing energy consumption and CO2 emissions in residential buildings.</w:t>
                  </w:r>
                  <w:bookmarkEnd w:id="41"/>
                  <w:r w:rsidRPr="00A125FB">
                    <w:t xml:space="preserve"> </w:t>
                  </w:r>
                  <w:r w:rsidRPr="005B3E78">
                    <w:rPr>
                      <w:i/>
                      <w:lang w:val="fi-FI"/>
                    </w:rPr>
                    <w:t>Nature Energy</w:t>
                  </w:r>
                  <w:r w:rsidRPr="005B3E78">
                    <w:rPr>
                      <w:lang w:val="fi-FI"/>
                    </w:rPr>
                    <w:t xml:space="preserve">, </w:t>
                  </w:r>
                  <w:r w:rsidRPr="005B3E78">
                    <w:rPr>
                      <w:i/>
                      <w:lang w:val="fi-FI"/>
                    </w:rPr>
                    <w:t>6</w:t>
                  </w:r>
                  <w:r w:rsidRPr="005B3E78">
                    <w:rPr>
                      <w:lang w:val="fi-FI"/>
                    </w:rPr>
                    <w:t>(9), 925–932. https://doi.org/10.1038/s41560-021-00866-x</w:t>
                  </w:r>
                </w:p>
                <w:p w14:paraId="483DD9E3" w14:textId="77777777" w:rsidR="00300580" w:rsidRPr="00A125FB" w:rsidRDefault="00300580" w:rsidP="00A125FB">
                  <w:pPr>
                    <w:pStyle w:val="CitaviBibliographyEntry"/>
                    <w:spacing w:line="240" w:lineRule="auto"/>
                  </w:pPr>
                  <w:bookmarkStart w:id="42" w:name="_CTVL0011478ffa25fa548c3956707c6b08bebd5"/>
                  <w:r w:rsidRPr="005B3E78">
                    <w:rPr>
                      <w:lang w:val="fi-FI"/>
                    </w:rPr>
                    <w:t xml:space="preserve">Kim, H. B., Iwamatsu, T., Nishio, K., Komatsu, H., Mukai, T., Odate, Y., &amp; Sasaki, M. (2020). </w:t>
                  </w:r>
                  <w:r w:rsidRPr="00A125FB">
                    <w:t>Field experiment of smartphone-based energy efficiency services for households: Impact of advice through push notifications.</w:t>
                  </w:r>
                  <w:bookmarkEnd w:id="42"/>
                  <w:r w:rsidRPr="00A125FB">
                    <w:t xml:space="preserve"> </w:t>
                  </w:r>
                  <w:r w:rsidRPr="00A125FB">
                    <w:rPr>
                      <w:i/>
                    </w:rPr>
                    <w:t>Energy and Buildings</w:t>
                  </w:r>
                  <w:r w:rsidRPr="00A125FB">
                    <w:t xml:space="preserve">, </w:t>
                  </w:r>
                  <w:r w:rsidRPr="00A125FB">
                    <w:rPr>
                      <w:i/>
                    </w:rPr>
                    <w:t>223</w:t>
                  </w:r>
                  <w:r w:rsidRPr="00A125FB">
                    <w:t>, 1–12. https://doi.org/10.1016/j.enbuild.2020.110151</w:t>
                  </w:r>
                </w:p>
                <w:p w14:paraId="21184683" w14:textId="77777777" w:rsidR="00300580" w:rsidRPr="00A125FB" w:rsidRDefault="00300580" w:rsidP="00A125FB">
                  <w:pPr>
                    <w:pStyle w:val="CitaviBibliographyEntry"/>
                    <w:spacing w:line="240" w:lineRule="auto"/>
                  </w:pPr>
                  <w:bookmarkStart w:id="43" w:name="_CTVL0012a8b69b4d1674ce598724303ae785c04"/>
                  <w:r w:rsidRPr="00A125FB">
                    <w:t>Kim, J. H., &amp; Kaemingk, M. (2021). Persisting effects of social norm feedback letters in reducing household electricity usage in Post-Soviet Eastern Europe: A randomized controlled trial.</w:t>
                  </w:r>
                  <w:bookmarkEnd w:id="43"/>
                  <w:r w:rsidRPr="00A125FB">
                    <w:t xml:space="preserve"> </w:t>
                  </w:r>
                  <w:r w:rsidRPr="00A125FB">
                    <w:rPr>
                      <w:i/>
                    </w:rPr>
                    <w:t>Journal of Economic Behavior &amp; Organization</w:t>
                  </w:r>
                  <w:r w:rsidRPr="00A125FB">
                    <w:t xml:space="preserve">, </w:t>
                  </w:r>
                  <w:r w:rsidRPr="00A125FB">
                    <w:rPr>
                      <w:i/>
                    </w:rPr>
                    <w:t>191</w:t>
                  </w:r>
                  <w:r w:rsidRPr="00A125FB">
                    <w:t>, 153–161. https://doi.org/10.1016/j.jebo.2021.08.032</w:t>
                  </w:r>
                </w:p>
                <w:p w14:paraId="1EB41C83" w14:textId="77777777" w:rsidR="00300580" w:rsidRPr="00A125FB" w:rsidRDefault="00300580" w:rsidP="00A125FB">
                  <w:pPr>
                    <w:pStyle w:val="CitaviBibliographyEntry"/>
                    <w:spacing w:line="240" w:lineRule="auto"/>
                  </w:pPr>
                  <w:bookmarkStart w:id="44" w:name="_CTVL00151abc7eb1ae2410fa6471f46ef60f2e7"/>
                  <w:r w:rsidRPr="00A125FB">
                    <w:t>Lazaric, N., &amp; Toumi, M. (2022). Reducing consumption of electricity: A field experiment in Monaco with boosts and goal setting.</w:t>
                  </w:r>
                  <w:bookmarkEnd w:id="44"/>
                  <w:r w:rsidRPr="00A125FB">
                    <w:t xml:space="preserve"> </w:t>
                  </w:r>
                  <w:r w:rsidRPr="00A125FB">
                    <w:rPr>
                      <w:i/>
                    </w:rPr>
                    <w:t>Ecological Economics</w:t>
                  </w:r>
                  <w:r w:rsidRPr="00A125FB">
                    <w:t xml:space="preserve">, </w:t>
                  </w:r>
                  <w:r w:rsidRPr="00A125FB">
                    <w:rPr>
                      <w:i/>
                    </w:rPr>
                    <w:t>191</w:t>
                  </w:r>
                  <w:r w:rsidRPr="00A125FB">
                    <w:t>, 1–17. https://doi.org/10.1016/j.ecolecon.2021.107231</w:t>
                  </w:r>
                </w:p>
                <w:p w14:paraId="3E7224A4" w14:textId="78F70F85" w:rsidR="00300580" w:rsidRPr="00A125FB" w:rsidRDefault="00300580" w:rsidP="00A125FB">
                  <w:pPr>
                    <w:pStyle w:val="CitaviBibliographyEntry"/>
                    <w:spacing w:line="240" w:lineRule="auto"/>
                  </w:pPr>
                  <w:bookmarkStart w:id="45" w:name="_CTVL001cb8272e8639c4eeaa93cf99bfed37bab"/>
                  <w:r w:rsidRPr="00A125FB">
                    <w:t>Lee, E., Kang, M [Myounggu], Song, J., &amp; Kang, M [Myunghoon] (2020). From intention to action: Habits, feedback and optimizing energy consumption in South Korea.</w:t>
                  </w:r>
                  <w:bookmarkEnd w:id="45"/>
                  <w:r w:rsidRPr="00A125FB">
                    <w:t xml:space="preserve"> </w:t>
                  </w:r>
                  <w:r w:rsidRPr="00A125FB">
                    <w:rPr>
                      <w:i/>
                    </w:rPr>
                    <w:t>Energy Research &amp; Social Science</w:t>
                  </w:r>
                  <w:r w:rsidRPr="00A125FB">
                    <w:t xml:space="preserve">, </w:t>
                  </w:r>
                  <w:r w:rsidRPr="00A125FB">
                    <w:rPr>
                      <w:i/>
                    </w:rPr>
                    <w:t>64</w:t>
                  </w:r>
                  <w:r w:rsidRPr="00A125FB">
                    <w:t>, 101430. https://doi.org/10.1016/j.erss.2020.101430</w:t>
                  </w:r>
                </w:p>
                <w:p w14:paraId="0447E11B" w14:textId="002D32FB" w:rsidR="00300580" w:rsidRPr="00A125FB" w:rsidRDefault="00300580" w:rsidP="00A125FB">
                  <w:pPr>
                    <w:pStyle w:val="CitaviBibliographyEntry"/>
                    <w:spacing w:line="240" w:lineRule="auto"/>
                  </w:pPr>
                  <w:bookmarkStart w:id="46" w:name="_CTVL001a57bfcbb69954abe95fc5009dfb1076f"/>
                  <w:r w:rsidRPr="00A125FB">
                    <w:t>Li, Z [Zhuangai], &amp; Cao, X. (2021). Analysis of Information Feedback on Residential Energy Conservation and the Implications: The Case of China.</w:t>
                  </w:r>
                  <w:bookmarkEnd w:id="46"/>
                  <w:r w:rsidRPr="00A125FB">
                    <w:t xml:space="preserve"> </w:t>
                  </w:r>
                  <w:r w:rsidRPr="00A125FB">
                    <w:rPr>
                      <w:i/>
                    </w:rPr>
                    <w:t>Frontiers in Environmental Science</w:t>
                  </w:r>
                  <w:r w:rsidRPr="00A125FB">
                    <w:t xml:space="preserve">, </w:t>
                  </w:r>
                  <w:r w:rsidRPr="00A125FB">
                    <w:rPr>
                      <w:i/>
                    </w:rPr>
                    <w:t>9</w:t>
                  </w:r>
                  <w:r w:rsidRPr="00A125FB">
                    <w:t>, 626890, 1–13. https://doi.org/10.3389/fenvs.2021.626890</w:t>
                  </w:r>
                </w:p>
                <w:p w14:paraId="00B46B51" w14:textId="24A3A112" w:rsidR="00300580" w:rsidRPr="00A125FB" w:rsidRDefault="00300580" w:rsidP="00A125FB">
                  <w:pPr>
                    <w:pStyle w:val="CitaviBibliographyEntry"/>
                    <w:spacing w:line="240" w:lineRule="auto"/>
                  </w:pPr>
                  <w:bookmarkStart w:id="47" w:name="_CTVL0019e79a42e11314715b0300412cbbf0285"/>
                  <w:r w:rsidRPr="00A125FB">
                    <w:t>Li, Z [Ziqiao], Loveday, D., &amp; Demian, P. (2021). Nudging and usage of thermal comfort-related systems.</w:t>
                  </w:r>
                  <w:bookmarkEnd w:id="47"/>
                  <w:r w:rsidRPr="00A125FB">
                    <w:t xml:space="preserve"> </w:t>
                  </w:r>
                  <w:r w:rsidRPr="00A125FB">
                    <w:rPr>
                      <w:i/>
                    </w:rPr>
                    <w:t>Energy and Buildings</w:t>
                  </w:r>
                  <w:r w:rsidRPr="00A125FB">
                    <w:t xml:space="preserve">, </w:t>
                  </w:r>
                  <w:r w:rsidRPr="00A125FB">
                    <w:rPr>
                      <w:i/>
                    </w:rPr>
                    <w:t>252</w:t>
                  </w:r>
                  <w:r w:rsidRPr="00A125FB">
                    <w:t>, 111480. https://doi.org/10.1016/j.enbuild.2021.111480</w:t>
                  </w:r>
                </w:p>
                <w:p w14:paraId="27B416DF" w14:textId="77777777" w:rsidR="00300580" w:rsidRPr="00A125FB" w:rsidRDefault="00300580" w:rsidP="00A125FB">
                  <w:pPr>
                    <w:pStyle w:val="CitaviBibliographyEntry"/>
                    <w:spacing w:line="240" w:lineRule="auto"/>
                  </w:pPr>
                  <w:bookmarkStart w:id="48" w:name="_CTVL001cc1d85aa905143c6b01cc11c0578b0d2"/>
                  <w:r w:rsidRPr="00A125FB">
                    <w:lastRenderedPageBreak/>
                    <w:t>Liebe, U., Gewinner, J., &amp; Diekmann, A. (2021). Large and persistent effects of green energy defaults in the household and business sectors.</w:t>
                  </w:r>
                  <w:bookmarkEnd w:id="48"/>
                  <w:r w:rsidRPr="00A125FB">
                    <w:t xml:space="preserve"> </w:t>
                  </w:r>
                  <w:r w:rsidRPr="00A125FB">
                    <w:rPr>
                      <w:i/>
                    </w:rPr>
                    <w:t>Nature Human Behaviour</w:t>
                  </w:r>
                  <w:r w:rsidRPr="00A125FB">
                    <w:t xml:space="preserve">, </w:t>
                  </w:r>
                  <w:r w:rsidRPr="00A125FB">
                    <w:rPr>
                      <w:i/>
                    </w:rPr>
                    <w:t>5</w:t>
                  </w:r>
                  <w:r w:rsidRPr="00A125FB">
                    <w:t>(5), 576–585. https://doi.org/10.1038/s41562-021-01070-3</w:t>
                  </w:r>
                </w:p>
                <w:p w14:paraId="7981FA23" w14:textId="77777777" w:rsidR="00300580" w:rsidRPr="00A125FB" w:rsidRDefault="00300580" w:rsidP="00A125FB">
                  <w:pPr>
                    <w:pStyle w:val="CitaviBibliographyEntry"/>
                    <w:spacing w:line="240" w:lineRule="auto"/>
                  </w:pPr>
                  <w:bookmarkStart w:id="49" w:name="_CTVL001153c41971ca346d68282264e7d1f0fa4"/>
                  <w:r w:rsidRPr="00A125FB">
                    <w:t>Löschel, A., Rodemeier, M., &amp; Werthschulte, M. (2020). When Nudges Fail to Scale: Field Experimental Evidence from Goal Setting on Mobile Phones.</w:t>
                  </w:r>
                  <w:bookmarkEnd w:id="49"/>
                  <w:r w:rsidRPr="00A125FB">
                    <w:t xml:space="preserve"> </w:t>
                  </w:r>
                  <w:r w:rsidRPr="00A125FB">
                    <w:rPr>
                      <w:i/>
                    </w:rPr>
                    <w:t>ZEW Discussion Papers</w:t>
                  </w:r>
                  <w:r w:rsidRPr="00A125FB">
                    <w:t>(20-039), 1–62. https://doi.org/10.2139/ssrn.3676090</w:t>
                  </w:r>
                </w:p>
                <w:p w14:paraId="7361CA01" w14:textId="77777777" w:rsidR="00300580" w:rsidRPr="00A125FB" w:rsidRDefault="00300580" w:rsidP="00A125FB">
                  <w:pPr>
                    <w:pStyle w:val="CitaviBibliographyEntry"/>
                    <w:spacing w:line="240" w:lineRule="auto"/>
                  </w:pPr>
                  <w:bookmarkStart w:id="50" w:name="_CTVL001166bb450b1c94e13a163bdc493bba23e"/>
                  <w:r w:rsidRPr="00A125FB">
                    <w:t>Marangoni, G., &amp; Tavoni, M. (2021). Real-time feedback on electricity consumption: evidence from a field experiment in Italy.</w:t>
                  </w:r>
                  <w:bookmarkEnd w:id="50"/>
                  <w:r w:rsidRPr="00A125FB">
                    <w:t xml:space="preserve"> </w:t>
                  </w:r>
                  <w:r w:rsidRPr="00A125FB">
                    <w:rPr>
                      <w:i/>
                    </w:rPr>
                    <w:t>Energy Efficiency</w:t>
                  </w:r>
                  <w:r w:rsidRPr="00A125FB">
                    <w:t xml:space="preserve">, </w:t>
                  </w:r>
                  <w:r w:rsidRPr="00A125FB">
                    <w:rPr>
                      <w:i/>
                    </w:rPr>
                    <w:t>14</w:t>
                  </w:r>
                  <w:r w:rsidRPr="00A125FB">
                    <w:t>(1), 1–17. https://doi.org/10.1007/s12053-020-09922-z</w:t>
                  </w:r>
                </w:p>
                <w:p w14:paraId="4F44CAB3" w14:textId="77777777" w:rsidR="00300580" w:rsidRPr="00A125FB" w:rsidRDefault="00300580" w:rsidP="00A125FB">
                  <w:pPr>
                    <w:pStyle w:val="CitaviBibliographyEntry"/>
                    <w:spacing w:line="240" w:lineRule="auto"/>
                  </w:pPr>
                  <w:bookmarkStart w:id="51" w:name="_CTVL001053306b2127944c3a65290cfac826ff9"/>
                  <w:r w:rsidRPr="00A125FB">
                    <w:t>Matzler, K., Hinterhuber, H. H., Bailom, F., &amp; Sauerwein, E. (1996). How to delight your customers.</w:t>
                  </w:r>
                  <w:bookmarkEnd w:id="51"/>
                  <w:r w:rsidRPr="00A125FB">
                    <w:t xml:space="preserve"> </w:t>
                  </w:r>
                  <w:r w:rsidRPr="00A125FB">
                    <w:rPr>
                      <w:i/>
                    </w:rPr>
                    <w:t>Journal of Product &amp; Brand Management</w:t>
                  </w:r>
                  <w:r w:rsidRPr="00A125FB">
                    <w:t xml:space="preserve">, </w:t>
                  </w:r>
                  <w:r w:rsidRPr="00A125FB">
                    <w:rPr>
                      <w:i/>
                    </w:rPr>
                    <w:t>5</w:t>
                  </w:r>
                  <w:r w:rsidRPr="00A125FB">
                    <w:t>(2), 6–18.</w:t>
                  </w:r>
                </w:p>
                <w:p w14:paraId="4178B2FF" w14:textId="77777777" w:rsidR="00300580" w:rsidRPr="00A125FB" w:rsidRDefault="00300580" w:rsidP="00A125FB">
                  <w:pPr>
                    <w:pStyle w:val="CitaviBibliographyEntry"/>
                    <w:spacing w:line="240" w:lineRule="auto"/>
                  </w:pPr>
                  <w:bookmarkStart w:id="52" w:name="_CTVL001e5de833125b949d1bbff5048c7e5ded8"/>
                  <w:r w:rsidRPr="00A125FB">
                    <w:t>Meub, L., Runst, P., &amp; von der Leyen, K. (2019). Can APPealing and More Informative Bills ‘Nudge’ Individuals Into Conserving Electricity?</w:t>
                  </w:r>
                  <w:bookmarkEnd w:id="52"/>
                  <w:r w:rsidRPr="00A125FB">
                    <w:t xml:space="preserve"> </w:t>
                  </w:r>
                  <w:r w:rsidRPr="00A125FB">
                    <w:rPr>
                      <w:i/>
                    </w:rPr>
                    <w:t>Cege Discussion Papers</w:t>
                  </w:r>
                  <w:r w:rsidRPr="00A125FB">
                    <w:t>(372), 1–15. https://doi.org/10.2139/ssrn.3414328</w:t>
                  </w:r>
                </w:p>
                <w:p w14:paraId="0A7C6B58" w14:textId="77777777" w:rsidR="00300580" w:rsidRPr="00A125FB" w:rsidRDefault="00300580" w:rsidP="00A125FB">
                  <w:pPr>
                    <w:pStyle w:val="CitaviBibliographyEntry"/>
                    <w:spacing w:line="240" w:lineRule="auto"/>
                  </w:pPr>
                  <w:bookmarkStart w:id="53" w:name="_CTVL001690b7a2f00284714badab385398a1639"/>
                  <w:r w:rsidRPr="00A125FB">
                    <w:t>Mi, L., Ding, C., Yang, J., Yu, X., Cong, J., Zhu, H., &amp; Liu, Q. (2019). Using goal and contrast feedback to motivate Chinese urban families to save electricity actively — A randomized controlled field trial.</w:t>
                  </w:r>
                  <w:bookmarkEnd w:id="53"/>
                  <w:r w:rsidRPr="00A125FB">
                    <w:t xml:space="preserve"> </w:t>
                  </w:r>
                  <w:r w:rsidRPr="00A125FB">
                    <w:rPr>
                      <w:i/>
                    </w:rPr>
                    <w:t>Journal of Cleaner Production</w:t>
                  </w:r>
                  <w:r w:rsidRPr="00A125FB">
                    <w:t xml:space="preserve">, </w:t>
                  </w:r>
                  <w:r w:rsidRPr="00A125FB">
                    <w:rPr>
                      <w:i/>
                    </w:rPr>
                    <w:t>226</w:t>
                  </w:r>
                  <w:r w:rsidRPr="00A125FB">
                    <w:t>, 443–453. https://doi.org/10.1016/j.jclepro.2019.04.068</w:t>
                  </w:r>
                </w:p>
                <w:p w14:paraId="6BC50ED3" w14:textId="77777777" w:rsidR="00300580" w:rsidRPr="00A125FB" w:rsidRDefault="00300580" w:rsidP="00A125FB">
                  <w:pPr>
                    <w:pStyle w:val="CitaviBibliographyEntry"/>
                    <w:spacing w:line="240" w:lineRule="auto"/>
                  </w:pPr>
                  <w:bookmarkStart w:id="54" w:name="_CTVL0015f58604bf8a442efa539ccdde6553b2f"/>
                  <w:r w:rsidRPr="00A125FB">
                    <w:t>Mi, L., Gan, X., Sun, Y., Lv, T., Qiao, L., &amp; Xu, T. (2021). Effects of monetary and nonmonetary interventions on energy conservation: A meta-analysis of experimental studies.</w:t>
                  </w:r>
                  <w:bookmarkEnd w:id="54"/>
                  <w:r w:rsidRPr="00A125FB">
                    <w:t xml:space="preserve"> </w:t>
                  </w:r>
                  <w:r w:rsidRPr="00A125FB">
                    <w:rPr>
                      <w:i/>
                    </w:rPr>
                    <w:t>Renewable and Sustainable Energy Reviews</w:t>
                  </w:r>
                  <w:r w:rsidRPr="00A125FB">
                    <w:t xml:space="preserve">, </w:t>
                  </w:r>
                  <w:r w:rsidRPr="00A125FB">
                    <w:rPr>
                      <w:i/>
                    </w:rPr>
                    <w:t>149</w:t>
                  </w:r>
                  <w:r w:rsidRPr="00A125FB">
                    <w:t>, 1–11. https://doi.org/10.1016/j.rser.2021.111342</w:t>
                  </w:r>
                </w:p>
                <w:p w14:paraId="0D4D17B0" w14:textId="77777777" w:rsidR="00300580" w:rsidRPr="00A125FB" w:rsidRDefault="00300580" w:rsidP="00A125FB">
                  <w:pPr>
                    <w:pStyle w:val="CitaviBibliographyEntry"/>
                    <w:spacing w:line="240" w:lineRule="auto"/>
                  </w:pPr>
                  <w:bookmarkStart w:id="55" w:name="_CTVL001b3b6b4f09048467fa410719fcbaa9bd1"/>
                  <w:r w:rsidRPr="00A125FB">
                    <w:rPr>
                      <w:lang w:val="de-DE"/>
                    </w:rPr>
                    <w:t xml:space="preserve">Mi, L., Qiao, L., Du, S., Xu, T., Gan, X., Wang, W., &amp; Yu, X. (2020). </w:t>
                  </w:r>
                  <w:r w:rsidRPr="00A125FB">
                    <w:t>Evaluating the effect of eight customized information strategies on urban households’ electricity saving: A field experiment in China.</w:t>
                  </w:r>
                  <w:bookmarkEnd w:id="55"/>
                  <w:r w:rsidRPr="00A125FB">
                    <w:t xml:space="preserve"> </w:t>
                  </w:r>
                  <w:r w:rsidRPr="00A125FB">
                    <w:rPr>
                      <w:i/>
                    </w:rPr>
                    <w:t>Sustainable Cities and Society</w:t>
                  </w:r>
                  <w:r w:rsidRPr="00A125FB">
                    <w:t xml:space="preserve">, </w:t>
                  </w:r>
                  <w:r w:rsidRPr="00A125FB">
                    <w:rPr>
                      <w:i/>
                    </w:rPr>
                    <w:t>62</w:t>
                  </w:r>
                  <w:r w:rsidRPr="00A125FB">
                    <w:t>, 1–31. https://doi.org/10.1016/j.scs.2020.102344</w:t>
                  </w:r>
                </w:p>
                <w:p w14:paraId="091925C4" w14:textId="77777777" w:rsidR="00300580" w:rsidRPr="00A125FB" w:rsidRDefault="00300580" w:rsidP="00A125FB">
                  <w:pPr>
                    <w:pStyle w:val="CitaviBibliographyEntry"/>
                    <w:spacing w:line="240" w:lineRule="auto"/>
                  </w:pPr>
                  <w:bookmarkStart w:id="56" w:name="_CTVL001992c2c7a940242bd90292e87108ec9e1"/>
                  <w:r w:rsidRPr="00A125FB">
                    <w:t>Mukai, T., Nishio, K., Komatsu, H., &amp; Sasaki, M. (2022). What effect does feedback have on energy conservation? Comparing previous household usage, neighbourhood usage, and social norms in Japan.</w:t>
                  </w:r>
                  <w:bookmarkEnd w:id="56"/>
                  <w:r w:rsidRPr="00A125FB">
                    <w:t xml:space="preserve"> </w:t>
                  </w:r>
                  <w:r w:rsidRPr="00A125FB">
                    <w:rPr>
                      <w:i/>
                    </w:rPr>
                    <w:t>Energy Research &amp; Social Science</w:t>
                  </w:r>
                  <w:r w:rsidRPr="00A125FB">
                    <w:t xml:space="preserve">, </w:t>
                  </w:r>
                  <w:r w:rsidRPr="00A125FB">
                    <w:rPr>
                      <w:i/>
                    </w:rPr>
                    <w:t>86</w:t>
                  </w:r>
                  <w:r w:rsidRPr="00A125FB">
                    <w:t>, 1–10. https://doi.org/10.1016/j.erss.2021.102430</w:t>
                  </w:r>
                </w:p>
                <w:p w14:paraId="18E223D5" w14:textId="77777777" w:rsidR="00300580" w:rsidRPr="00A125FB" w:rsidRDefault="00300580" w:rsidP="00A125FB">
                  <w:pPr>
                    <w:pStyle w:val="CitaviBibliographyEntry"/>
                    <w:spacing w:line="240" w:lineRule="auto"/>
                  </w:pPr>
                  <w:bookmarkStart w:id="57" w:name="_CTVL00126f409449498420da0d9287ff7fb6bf2"/>
                  <w:r w:rsidRPr="00A125FB">
                    <w:t>Myers, E., &amp; Souza, M. (2018). Social Norms and Personalized Messaging to Promote Energy Conservation: evidence from a university residence hall.</w:t>
                  </w:r>
                  <w:bookmarkEnd w:id="57"/>
                  <w:r w:rsidRPr="00A125FB">
                    <w:t xml:space="preserve"> </w:t>
                  </w:r>
                  <w:r w:rsidRPr="00A125FB">
                    <w:rPr>
                      <w:i/>
                    </w:rPr>
                    <w:t>2018 Agricultural &amp; Applied Economics Association Annual Meeting</w:t>
                  </w:r>
                  <w:r w:rsidRPr="00A125FB">
                    <w:t>, 1–23.</w:t>
                  </w:r>
                </w:p>
                <w:p w14:paraId="342FB8C1" w14:textId="77777777" w:rsidR="00300580" w:rsidRPr="00A125FB" w:rsidRDefault="00300580" w:rsidP="00A125FB">
                  <w:pPr>
                    <w:pStyle w:val="CitaviBibliographyEntry"/>
                    <w:spacing w:line="240" w:lineRule="auto"/>
                  </w:pPr>
                  <w:bookmarkStart w:id="58" w:name="_CTVL001c92f3b840c8a4c418cad256f28e08261"/>
                  <w:r w:rsidRPr="00A125FB">
                    <w:t>Myers, E., &amp; Souza, M. (2020). Social comparison nudges without monetary incentives: Evidence from home energy reports.</w:t>
                  </w:r>
                  <w:bookmarkEnd w:id="58"/>
                  <w:r w:rsidRPr="00A125FB">
                    <w:t xml:space="preserve"> </w:t>
                  </w:r>
                  <w:r w:rsidRPr="00A125FB">
                    <w:rPr>
                      <w:i/>
                    </w:rPr>
                    <w:t>Journal of Environmental Economics and Management</w:t>
                  </w:r>
                  <w:r w:rsidRPr="00A125FB">
                    <w:t xml:space="preserve">, </w:t>
                  </w:r>
                  <w:r w:rsidRPr="00A125FB">
                    <w:rPr>
                      <w:i/>
                    </w:rPr>
                    <w:t>101</w:t>
                  </w:r>
                  <w:r w:rsidRPr="00A125FB">
                    <w:t>, 1–62. https://doi.org/10.1016/j.jeem.2020.102315</w:t>
                  </w:r>
                </w:p>
                <w:p w14:paraId="5A9D8269" w14:textId="77777777" w:rsidR="00300580" w:rsidRPr="00A125FB" w:rsidRDefault="00300580" w:rsidP="00A125FB">
                  <w:pPr>
                    <w:pStyle w:val="CitaviBibliographyEntry"/>
                    <w:spacing w:line="240" w:lineRule="auto"/>
                  </w:pPr>
                  <w:bookmarkStart w:id="59" w:name="_CTVL0016d856fc50f1b45be966f00b34c980e5b"/>
                  <w:r w:rsidRPr="00A125FB">
                    <w:t>Nemati, M., &amp; Penn, J. (2020). The impact of information-based interventions on conservation behavior: A meta-analysis.</w:t>
                  </w:r>
                  <w:bookmarkEnd w:id="59"/>
                  <w:r w:rsidRPr="00A125FB">
                    <w:t xml:space="preserve"> </w:t>
                  </w:r>
                  <w:r w:rsidRPr="00A125FB">
                    <w:rPr>
                      <w:i/>
                    </w:rPr>
                    <w:t>Resource and Energy Economics</w:t>
                  </w:r>
                  <w:r w:rsidRPr="00A125FB">
                    <w:t xml:space="preserve">, </w:t>
                  </w:r>
                  <w:r w:rsidRPr="00A125FB">
                    <w:rPr>
                      <w:i/>
                    </w:rPr>
                    <w:t>62</w:t>
                  </w:r>
                  <w:r w:rsidRPr="00A125FB">
                    <w:t>, 1–19. https://doi.org/10.1016/j.reseneeco.2020.101201</w:t>
                  </w:r>
                </w:p>
                <w:p w14:paraId="4D60F836" w14:textId="77777777" w:rsidR="00300580" w:rsidRPr="005B3E78" w:rsidRDefault="00300580" w:rsidP="00A125FB">
                  <w:pPr>
                    <w:pStyle w:val="CitaviBibliographyEntry"/>
                    <w:spacing w:line="240" w:lineRule="auto"/>
                    <w:rPr>
                      <w:lang w:val="fi-FI"/>
                    </w:rPr>
                  </w:pPr>
                  <w:bookmarkStart w:id="60" w:name="_CTVL001ed45672525274f85b2b5a9be740e82dc"/>
                  <w:r w:rsidRPr="00A125FB">
                    <w:t>Ornaghi, C., Costanza, E., Kittley-Davies, J., Bourikas, L., Aragon, V., &amp; James, P. A. (2018). The effect of behavioural interventions on energy conservation in naturally ventilated offices.</w:t>
                  </w:r>
                  <w:bookmarkEnd w:id="60"/>
                  <w:r w:rsidRPr="00A125FB">
                    <w:t xml:space="preserve"> </w:t>
                  </w:r>
                  <w:r w:rsidRPr="005B3E78">
                    <w:rPr>
                      <w:i/>
                      <w:lang w:val="fi-FI"/>
                    </w:rPr>
                    <w:t>Energy Economics</w:t>
                  </w:r>
                  <w:r w:rsidRPr="005B3E78">
                    <w:rPr>
                      <w:lang w:val="fi-FI"/>
                    </w:rPr>
                    <w:t xml:space="preserve">, </w:t>
                  </w:r>
                  <w:r w:rsidRPr="005B3E78">
                    <w:rPr>
                      <w:i/>
                      <w:lang w:val="fi-FI"/>
                    </w:rPr>
                    <w:t>74</w:t>
                  </w:r>
                  <w:r w:rsidRPr="005B3E78">
                    <w:rPr>
                      <w:lang w:val="fi-FI"/>
                    </w:rPr>
                    <w:t>, 582–591. https://doi.org/10.1016/j.eneco.2018.07.008</w:t>
                  </w:r>
                </w:p>
                <w:p w14:paraId="261B4DDC" w14:textId="77777777" w:rsidR="00300580" w:rsidRPr="00A125FB" w:rsidRDefault="00300580" w:rsidP="00A125FB">
                  <w:pPr>
                    <w:pStyle w:val="CitaviBibliographyEntry"/>
                    <w:spacing w:line="240" w:lineRule="auto"/>
                  </w:pPr>
                  <w:bookmarkStart w:id="61" w:name="_CTVL001d67bea6cf5da467ba7dd7bc4988ea08c"/>
                  <w:r w:rsidRPr="005B3E78">
                    <w:rPr>
                      <w:lang w:val="fi-FI"/>
                    </w:rPr>
                    <w:t xml:space="preserve">Ruokamo, E., Meriläinen, T., Karhinen, S., Räihä, J., Suur-Uski, P., Timonen, L., &amp; Svento, R. (2022). </w:t>
                  </w:r>
                  <w:r w:rsidRPr="00A125FB">
                    <w:t>The effect of information nudges on energy saving: Observations from a randomized field experiment in Finland.</w:t>
                  </w:r>
                  <w:bookmarkEnd w:id="61"/>
                  <w:r w:rsidRPr="00A125FB">
                    <w:t xml:space="preserve"> </w:t>
                  </w:r>
                  <w:r w:rsidRPr="00A125FB">
                    <w:rPr>
                      <w:i/>
                    </w:rPr>
                    <w:t>Energy Policy</w:t>
                  </w:r>
                  <w:r w:rsidRPr="00A125FB">
                    <w:t xml:space="preserve">, </w:t>
                  </w:r>
                  <w:r w:rsidRPr="00A125FB">
                    <w:rPr>
                      <w:i/>
                    </w:rPr>
                    <w:t>161</w:t>
                  </w:r>
                  <w:r w:rsidRPr="00A125FB">
                    <w:t>, 1–15. https://doi.org/10.1016/j.enpol.2021.112731</w:t>
                  </w:r>
                </w:p>
                <w:p w14:paraId="44204B59" w14:textId="77777777" w:rsidR="00300580" w:rsidRPr="00A125FB" w:rsidRDefault="00300580" w:rsidP="00A125FB">
                  <w:pPr>
                    <w:pStyle w:val="CitaviBibliographyEntry"/>
                    <w:spacing w:line="240" w:lineRule="auto"/>
                  </w:pPr>
                  <w:bookmarkStart w:id="62" w:name="_CTVL001db8bc1e98b7b41f3b631327243f233a8"/>
                  <w:r w:rsidRPr="00A125FB">
                    <w:t>Sonnenberg, C., &amp; vom Brocke, J. (2012). Evaluations in the science of the artificial–reconsidering the build-evaluate pattern in design science research. In</w:t>
                  </w:r>
                  <w:bookmarkEnd w:id="62"/>
                  <w:r w:rsidRPr="00A125FB">
                    <w:t xml:space="preserve"> </w:t>
                  </w:r>
                  <w:r w:rsidRPr="00A125FB">
                    <w:rPr>
                      <w:i/>
                    </w:rPr>
                    <w:t xml:space="preserve">International Conference on Design Science Research in Information Systems </w:t>
                  </w:r>
                  <w:r w:rsidRPr="00A125FB">
                    <w:t>(pp. 381–397). Springer.</w:t>
                  </w:r>
                </w:p>
                <w:p w14:paraId="0293B577" w14:textId="77777777" w:rsidR="00300580" w:rsidRPr="00A125FB" w:rsidRDefault="00300580" w:rsidP="00A125FB">
                  <w:pPr>
                    <w:pStyle w:val="CitaviBibliographyEntry"/>
                    <w:spacing w:line="240" w:lineRule="auto"/>
                  </w:pPr>
                  <w:bookmarkStart w:id="63" w:name="_CTVL001062a524cb055441fb57d585edfdb1912"/>
                  <w:r w:rsidRPr="00A125FB">
                    <w:t>Sudarshan, A. (2017). Nudges in the marketplace: The response of household electricity consumption to information and monetary incentives.</w:t>
                  </w:r>
                  <w:bookmarkEnd w:id="63"/>
                  <w:r w:rsidRPr="00A125FB">
                    <w:t xml:space="preserve"> </w:t>
                  </w:r>
                  <w:r w:rsidRPr="00A125FB">
                    <w:rPr>
                      <w:i/>
                    </w:rPr>
                    <w:t>Journal of Economic Behavior &amp; Organization</w:t>
                  </w:r>
                  <w:r w:rsidRPr="00A125FB">
                    <w:t xml:space="preserve">, </w:t>
                  </w:r>
                  <w:r w:rsidRPr="00A125FB">
                    <w:rPr>
                      <w:i/>
                    </w:rPr>
                    <w:t>134</w:t>
                  </w:r>
                  <w:r w:rsidRPr="00A125FB">
                    <w:t>, 320–335. https://doi.org/10.1016/j.jebo.2016.12.015</w:t>
                  </w:r>
                </w:p>
                <w:p w14:paraId="5FF73315" w14:textId="77777777" w:rsidR="00300580" w:rsidRPr="00A125FB" w:rsidRDefault="00300580" w:rsidP="00A125FB">
                  <w:pPr>
                    <w:pStyle w:val="CitaviBibliographyEntry"/>
                    <w:spacing w:line="240" w:lineRule="auto"/>
                  </w:pPr>
                  <w:bookmarkStart w:id="64" w:name="_CTVL001b9f65e35155f452bb525016bc64690e7"/>
                  <w:r w:rsidRPr="00A125FB">
                    <w:rPr>
                      <w:lang w:val="de-DE"/>
                    </w:rPr>
                    <w:t xml:space="preserve">Tiefenbeck, V., Goette, L., Degen, K., Tasic, V., Fleisch, E., Lalive, R., &amp; Staake, T. (2018). </w:t>
                  </w:r>
                  <w:r w:rsidRPr="00A125FB">
                    <w:t>Overcoming Salience Bias: How Real-Time Feedback Fosters Resource Conservation.</w:t>
                  </w:r>
                  <w:bookmarkEnd w:id="64"/>
                  <w:r w:rsidRPr="00A125FB">
                    <w:t xml:space="preserve"> </w:t>
                  </w:r>
                  <w:r w:rsidRPr="00A125FB">
                    <w:rPr>
                      <w:i/>
                    </w:rPr>
                    <w:t>Management Science</w:t>
                  </w:r>
                  <w:r w:rsidRPr="00A125FB">
                    <w:t xml:space="preserve">, </w:t>
                  </w:r>
                  <w:r w:rsidRPr="00A125FB">
                    <w:rPr>
                      <w:i/>
                    </w:rPr>
                    <w:t>64</w:t>
                  </w:r>
                  <w:r w:rsidRPr="00A125FB">
                    <w:t>(3), 1458–1476. https://doi.org/10.1287/mnsc.2016.2646</w:t>
                  </w:r>
                </w:p>
                <w:p w14:paraId="2FD98F31" w14:textId="77777777" w:rsidR="00300580" w:rsidRPr="00A125FB" w:rsidRDefault="00300580" w:rsidP="00A125FB">
                  <w:pPr>
                    <w:pStyle w:val="CitaviBibliographyEntry"/>
                    <w:spacing w:line="240" w:lineRule="auto"/>
                  </w:pPr>
                  <w:bookmarkStart w:id="65" w:name="_CTVL00198838ae6be584a00bb3dd74b00581339"/>
                  <w:r w:rsidRPr="00A125FB">
                    <w:t>Tiefenbeck, V., Wörner, A., Schöb, S., Fleisch, E., &amp; Staake, T. (2019). Real-time feedback promotes energy conservation in the absence of volunteer selection bias and monetary incentives.</w:t>
                  </w:r>
                  <w:bookmarkEnd w:id="65"/>
                  <w:r w:rsidRPr="00A125FB">
                    <w:t xml:space="preserve"> </w:t>
                  </w:r>
                  <w:r w:rsidRPr="00A125FB">
                    <w:rPr>
                      <w:i/>
                    </w:rPr>
                    <w:t>Nature Energy</w:t>
                  </w:r>
                  <w:r w:rsidRPr="00A125FB">
                    <w:t xml:space="preserve">, </w:t>
                  </w:r>
                  <w:r w:rsidRPr="00A125FB">
                    <w:rPr>
                      <w:i/>
                    </w:rPr>
                    <w:t>4</w:t>
                  </w:r>
                  <w:r w:rsidRPr="00A125FB">
                    <w:t>(1), 35–41. https://doi.org/10.1038/s41560-018-0282-1</w:t>
                  </w:r>
                </w:p>
                <w:p w14:paraId="2E0520A4" w14:textId="77777777" w:rsidR="00300580" w:rsidRPr="00A125FB" w:rsidRDefault="00300580" w:rsidP="00A125FB">
                  <w:pPr>
                    <w:pStyle w:val="CitaviBibliographyEntry"/>
                    <w:spacing w:line="240" w:lineRule="auto"/>
                  </w:pPr>
                  <w:bookmarkStart w:id="66" w:name="_CTVL00142e736eb79c74ee69fa85e32fd348091"/>
                  <w:r w:rsidRPr="00A125FB">
                    <w:t>Wong-Parodi, G., Krishnamurti, T., Gluck, J., &amp; Agarwal, Y. (2019). Encouraging energy conservation at work: A field study testing social norm feedback and awareness of monitoring.</w:t>
                  </w:r>
                  <w:bookmarkEnd w:id="66"/>
                  <w:r w:rsidRPr="00A125FB">
                    <w:t xml:space="preserve"> </w:t>
                  </w:r>
                  <w:r w:rsidRPr="00A125FB">
                    <w:rPr>
                      <w:i/>
                    </w:rPr>
                    <w:t>Energy Policy</w:t>
                  </w:r>
                  <w:r w:rsidRPr="00A125FB">
                    <w:t xml:space="preserve">, </w:t>
                  </w:r>
                  <w:r w:rsidRPr="00A125FB">
                    <w:rPr>
                      <w:i/>
                    </w:rPr>
                    <w:t>130</w:t>
                  </w:r>
                  <w:r w:rsidRPr="00A125FB">
                    <w:t>, 197–205. https://doi.org/10.1016/j.enpol.2019.03.028</w:t>
                  </w:r>
                </w:p>
                <w:p w14:paraId="697B8A02" w14:textId="77777777" w:rsidR="00300580" w:rsidRPr="00A125FB" w:rsidRDefault="00300580" w:rsidP="00A125FB">
                  <w:pPr>
                    <w:pStyle w:val="CitaviBibliographyEntry"/>
                    <w:spacing w:line="240" w:lineRule="auto"/>
                  </w:pPr>
                  <w:bookmarkStart w:id="67" w:name="_CTVL00177cff65977c840ae9e7ed2abaa288148"/>
                  <w:r w:rsidRPr="00A125FB">
                    <w:t>Zangheri, P., Serrenho, T., &amp; Bertoldi, P. (2019). Energy Savings from Feedback Systems: A Meta-Studies’ Review.</w:t>
                  </w:r>
                  <w:bookmarkEnd w:id="67"/>
                  <w:r w:rsidRPr="00A125FB">
                    <w:t xml:space="preserve"> </w:t>
                  </w:r>
                  <w:r w:rsidRPr="00A125FB">
                    <w:rPr>
                      <w:i/>
                    </w:rPr>
                    <w:t>Energies</w:t>
                  </w:r>
                  <w:r w:rsidRPr="00A125FB">
                    <w:t xml:space="preserve">, </w:t>
                  </w:r>
                  <w:r w:rsidRPr="00A125FB">
                    <w:rPr>
                      <w:i/>
                    </w:rPr>
                    <w:t>12</w:t>
                  </w:r>
                  <w:r w:rsidRPr="00A125FB">
                    <w:t>(3788), 1–18. https://doi.org/10.3390/en12193788</w:t>
                  </w:r>
                </w:p>
                <w:p w14:paraId="77D94207" w14:textId="7518774A" w:rsidR="005740B6" w:rsidRPr="00A125FB" w:rsidRDefault="00300580" w:rsidP="00A125FB">
                  <w:pPr>
                    <w:pStyle w:val="CitaviBibliographyEntry"/>
                    <w:spacing w:line="240" w:lineRule="auto"/>
                    <w:rPr>
                      <w:sz w:val="18"/>
                      <w:szCs w:val="18"/>
                    </w:rPr>
                  </w:pPr>
                  <w:bookmarkStart w:id="68" w:name="_CTVL0011d61cf3aa09740d0b115675eb578bb1a"/>
                  <w:r w:rsidRPr="00A125FB">
                    <w:t>Zhou, Y. (2020). Social Comparison and Energy Conservation: Mechanism, Heterogeneity and Timing.</w:t>
                  </w:r>
                  <w:bookmarkEnd w:id="68"/>
                  <w:r w:rsidRPr="00A125FB">
                    <w:t xml:space="preserve"> </w:t>
                  </w:r>
                  <w:r w:rsidRPr="00A125FB">
                    <w:rPr>
                      <w:i/>
                    </w:rPr>
                    <w:t>Heterogeneity and Timing</w:t>
                  </w:r>
                  <w:r w:rsidRPr="00A125FB">
                    <w:t>, 1–52. https://doi.org/10.2139/ssrn.3700441</w:t>
                  </w:r>
                  <w:r w:rsidR="005740B6" w:rsidRPr="00A125FB">
                    <w:fldChar w:fldCharType="end"/>
                  </w:r>
                  <w:sdt>
                    <w:sdtPr>
                      <w:alias w:val=""/>
                      <w:tag w:val="BibliographyEntry59"/>
                      <w:id w:val="-1076206444"/>
                      <w:showingPlcHdr/>
                    </w:sdtPr>
                    <w:sdtEndPr/>
                    <w:sdtContent>
                      <w:r w:rsidR="00A01F78" w:rsidRPr="00A125FB">
                        <w:t xml:space="preserve">     </w:t>
                      </w:r>
                    </w:sdtContent>
                  </w:sdt>
                </w:p>
                <w:p w14:paraId="01DA3297" w14:textId="64C71129" w:rsidR="00376658" w:rsidRPr="0043519C" w:rsidRDefault="00C70919" w:rsidP="00604D3D">
                  <w:pPr>
                    <w:spacing w:after="0" w:line="240" w:lineRule="auto"/>
                    <w:rPr>
                      <w:b/>
                    </w:rPr>
                  </w:pPr>
                </w:p>
              </w:sdtContent>
            </w:sdt>
          </w:sdtContent>
        </w:sdt>
      </w:sdtContent>
    </w:sdt>
    <w:sectPr w:rsidR="00376658" w:rsidRPr="0043519C">
      <w:headerReference w:type="first" r:id="rId15"/>
      <w:pgSz w:w="11907" w:h="16840"/>
      <w:pgMar w:top="1418" w:right="1418" w:bottom="1418" w:left="1418" w:header="680" w:footer="454"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9A6AB4" w14:textId="77777777" w:rsidR="00C70919" w:rsidRDefault="00C70919">
      <w:pPr>
        <w:spacing w:line="240" w:lineRule="auto"/>
      </w:pPr>
      <w:r>
        <w:separator/>
      </w:r>
    </w:p>
  </w:endnote>
  <w:endnote w:type="continuationSeparator" w:id="0">
    <w:p w14:paraId="119E1E49" w14:textId="77777777" w:rsidR="00C70919" w:rsidRDefault="00C70919">
      <w:pPr>
        <w:spacing w:line="240" w:lineRule="auto"/>
      </w:pPr>
      <w:r>
        <w:continuationSeparator/>
      </w:r>
    </w:p>
  </w:endnote>
  <w:endnote w:type="continuationNotice" w:id="1">
    <w:p w14:paraId="66D11E1E" w14:textId="77777777" w:rsidR="00C70919" w:rsidRDefault="00C709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0000000000000000000"/>
    <w:charset w:val="80"/>
    <w:family w:val="roman"/>
    <w:notTrueType/>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8289B" w14:textId="77777777" w:rsidR="00376658" w:rsidRDefault="002241AB">
    <w:pPr>
      <w:pStyle w:val="Footer"/>
      <w:pBdr>
        <w:top w:val="single" w:sz="4" w:space="1" w:color="000000"/>
      </w:pBdr>
      <w:tabs>
        <w:tab w:val="left" w:pos="2977"/>
        <w:tab w:val="left" w:pos="6804"/>
      </w:tabs>
      <w:spacing w:after="0" w:line="240" w:lineRule="auto"/>
      <w:rPr>
        <w:rStyle w:val="Emphasis"/>
        <w:rFonts w:ascii="Arial" w:hAnsi="Arial" w:cs="Arial"/>
        <w:i w:val="0"/>
        <w:iCs w:val="0"/>
        <w:sz w:val="16"/>
      </w:rPr>
    </w:pPr>
    <w:r>
      <w:rPr>
        <w:rFonts w:ascii="Arial" w:hAnsi="Arial" w:cs="Arial"/>
        <w:noProof/>
        <w:sz w:val="16"/>
        <w:szCs w:val="16"/>
        <w:lang w:val="en-PH" w:eastAsia="en-PH"/>
      </w:rPr>
      <w:drawing>
        <wp:anchor distT="0" distB="0" distL="114300" distR="114300" simplePos="0" relativeHeight="251658240" behindDoc="1" locked="0" layoutInCell="1" allowOverlap="1" wp14:anchorId="6CB35319" wp14:editId="3687D19B">
          <wp:simplePos x="0" y="0"/>
          <wp:positionH relativeFrom="margin">
            <wp:posOffset>4445</wp:posOffset>
          </wp:positionH>
          <wp:positionV relativeFrom="paragraph">
            <wp:posOffset>40005</wp:posOffset>
          </wp:positionV>
          <wp:extent cx="514985" cy="306070"/>
          <wp:effectExtent l="0" t="0" r="0" b="0"/>
          <wp:wrapNone/>
          <wp:docPr id="777726488" name="Grafik 777726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66378" name="Grafik 13006637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rot="10800000" flipH="1" flipV="1">
                    <a:off x="0" y="0"/>
                    <a:ext cx="514800" cy="306000"/>
                  </a:xfrm>
                  <a:prstGeom prst="rect">
                    <a:avLst/>
                  </a:prstGeom>
                  <a:noFill/>
                  <a:ln>
                    <a:noFill/>
                  </a:ln>
                </pic:spPr>
              </pic:pic>
            </a:graphicData>
          </a:graphic>
        </wp:anchor>
      </w:drawing>
    </w:r>
    <w:r>
      <w:rPr>
        <w:rStyle w:val="Emphasis"/>
        <w:rFonts w:ascii="Arial" w:hAnsi="Arial" w:cs="Arial"/>
        <w:i w:val="0"/>
        <w:iCs w:val="0"/>
        <w:sz w:val="16"/>
      </w:rPr>
      <w:tab/>
      <w:t>Editorial Office</w:t>
    </w:r>
    <w:r>
      <w:rPr>
        <w:rFonts w:ascii="Arial" w:hAnsi="Arial" w:cs="Arial"/>
        <w:sz w:val="16"/>
        <w:szCs w:val="16"/>
        <w:lang w:eastAsia="de-DE"/>
      </w:rPr>
      <w:t xml:space="preserve">: </w:t>
    </w:r>
    <w:r>
      <w:rPr>
        <w:rStyle w:val="Emphasis"/>
        <w:rFonts w:ascii="Arial" w:hAnsi="Arial" w:cs="Arial"/>
        <w:i w:val="0"/>
        <w:iCs w:val="0"/>
        <w:sz w:val="16"/>
      </w:rPr>
      <w:tab/>
    </w:r>
    <w:r>
      <w:rPr>
        <w:rStyle w:val="Emphasis"/>
        <w:rFonts w:ascii="Arial" w:hAnsi="Arial" w:cs="Arial"/>
        <w:i w:val="0"/>
        <w:iCs w:val="0"/>
        <w:sz w:val="16"/>
      </w:rPr>
      <w:tab/>
    </w:r>
  </w:p>
  <w:p w14:paraId="0E9AA8BD" w14:textId="77777777" w:rsidR="00376658" w:rsidRDefault="002241AB">
    <w:pPr>
      <w:pStyle w:val="Footer"/>
      <w:pBdr>
        <w:top w:val="single" w:sz="4" w:space="1" w:color="000000"/>
      </w:pBdr>
      <w:tabs>
        <w:tab w:val="left" w:pos="2977"/>
        <w:tab w:val="left" w:pos="6804"/>
      </w:tabs>
      <w:spacing w:after="0" w:line="240" w:lineRule="auto"/>
      <w:rPr>
        <w:rFonts w:ascii="Arial" w:hAnsi="Arial" w:cs="Arial"/>
        <w:sz w:val="16"/>
      </w:rPr>
    </w:pPr>
    <w:r>
      <w:rPr>
        <w:rStyle w:val="Emphasis"/>
        <w:rFonts w:ascii="Arial" w:hAnsi="Arial" w:cs="Arial"/>
        <w:i w:val="0"/>
        <w:iCs w:val="0"/>
        <w:sz w:val="16"/>
      </w:rPr>
      <w:tab/>
    </w:r>
    <w:proofErr w:type="gramStart"/>
    <w:r>
      <w:rPr>
        <w:rStyle w:val="Emphasis"/>
        <w:rFonts w:ascii="Arial" w:hAnsi="Arial" w:cs="Arial"/>
        <w:i w:val="0"/>
        <w:iCs w:val="0"/>
        <w:sz w:val="16"/>
      </w:rPr>
      <w:t>c/o</w:t>
    </w:r>
    <w:proofErr w:type="gramEnd"/>
    <w:r>
      <w:rPr>
        <w:rStyle w:val="Emphasis"/>
        <w:rFonts w:ascii="Arial" w:hAnsi="Arial" w:cs="Arial"/>
        <w:i w:val="0"/>
        <w:iCs w:val="0"/>
        <w:sz w:val="16"/>
      </w:rPr>
      <w:t xml:space="preserve"> Information Systems Institute</w:t>
    </w:r>
    <w:r>
      <w:rPr>
        <w:rStyle w:val="Emphasis"/>
        <w:rFonts w:ascii="Arial" w:hAnsi="Arial" w:cs="Arial"/>
        <w:i w:val="0"/>
        <w:iCs w:val="0"/>
        <w:sz w:val="16"/>
      </w:rPr>
      <w:tab/>
    </w:r>
    <w:r>
      <w:rPr>
        <w:rFonts w:ascii="Arial" w:hAnsi="Arial" w:cs="Arial"/>
        <w:sz w:val="16"/>
      </w:rPr>
      <w:t xml:space="preserve">Grimmaische Str. 12 </w:t>
    </w:r>
  </w:p>
  <w:p w14:paraId="5E4819C0" w14:textId="77777777" w:rsidR="00376658" w:rsidRDefault="002241AB">
    <w:pPr>
      <w:pStyle w:val="Footer"/>
      <w:pBdr>
        <w:top w:val="single" w:sz="4" w:space="1" w:color="000000"/>
      </w:pBdr>
      <w:tabs>
        <w:tab w:val="left" w:pos="2977"/>
        <w:tab w:val="left" w:pos="6804"/>
      </w:tabs>
      <w:spacing w:after="0" w:line="240" w:lineRule="auto"/>
      <w:rPr>
        <w:rStyle w:val="Emphasis"/>
        <w:rFonts w:ascii="Arial" w:hAnsi="Arial" w:cs="Arial"/>
        <w:i w:val="0"/>
        <w:sz w:val="16"/>
        <w:lang w:val="de-DE"/>
      </w:rPr>
    </w:pPr>
    <w:r>
      <w:rPr>
        <w:rFonts w:ascii="Arial" w:hAnsi="Arial" w:cs="Arial"/>
        <w:sz w:val="16"/>
      </w:rPr>
      <w:tab/>
    </w:r>
    <w:r>
      <w:rPr>
        <w:rStyle w:val="Emphasis"/>
        <w:rFonts w:ascii="Arial" w:hAnsi="Arial" w:cs="Arial"/>
        <w:i w:val="0"/>
        <w:sz w:val="16"/>
        <w:lang w:val="de-DE"/>
      </w:rPr>
      <w:t xml:space="preserve">Leipzig University </w:t>
    </w:r>
    <w:r>
      <w:rPr>
        <w:rStyle w:val="Emphasis"/>
        <w:rFonts w:ascii="Arial" w:hAnsi="Arial" w:cs="Arial"/>
        <w:i w:val="0"/>
        <w:sz w:val="16"/>
        <w:lang w:val="de-DE"/>
      </w:rPr>
      <w:tab/>
    </w:r>
    <w:r>
      <w:rPr>
        <w:rFonts w:ascii="Arial" w:hAnsi="Arial" w:cs="Arial"/>
        <w:sz w:val="16"/>
        <w:lang w:val="de-DE"/>
      </w:rPr>
      <w:tab/>
    </w:r>
    <w:r>
      <w:rPr>
        <w:rStyle w:val="Emphasis"/>
        <w:rFonts w:ascii="Arial" w:hAnsi="Arial" w:cs="Arial"/>
        <w:i w:val="0"/>
        <w:sz w:val="16"/>
        <w:lang w:val="de-DE"/>
      </w:rPr>
      <w:t>04109 Leipzig, Germany</w:t>
    </w:r>
  </w:p>
  <w:p w14:paraId="0F10B258" w14:textId="77777777" w:rsidR="00376658" w:rsidRDefault="002241AB">
    <w:pPr>
      <w:pStyle w:val="Footer"/>
      <w:pBdr>
        <w:top w:val="single" w:sz="4" w:space="1" w:color="000000"/>
      </w:pBdr>
      <w:tabs>
        <w:tab w:val="left" w:pos="2977"/>
        <w:tab w:val="left" w:pos="6804"/>
      </w:tabs>
      <w:spacing w:after="0" w:line="240" w:lineRule="auto"/>
      <w:rPr>
        <w:rStyle w:val="Emphasis"/>
        <w:rFonts w:ascii="Arial" w:hAnsi="Arial" w:cs="Arial"/>
        <w:i w:val="0"/>
        <w:sz w:val="16"/>
        <w:lang w:val="de-DE"/>
      </w:rPr>
    </w:pPr>
    <w:r>
      <w:rPr>
        <w:rStyle w:val="Emphasis"/>
        <w:rFonts w:ascii="Arial" w:hAnsi="Arial" w:cs="Arial"/>
        <w:i w:val="0"/>
        <w:sz w:val="16"/>
        <w:lang w:val="de-DE"/>
      </w:rPr>
      <w:tab/>
    </w:r>
    <w:r>
      <w:rPr>
        <w:rFonts w:ascii="Arial" w:hAnsi="Arial" w:cs="Arial"/>
        <w:sz w:val="16"/>
        <w:szCs w:val="16"/>
        <w:lang w:val="de-DE"/>
      </w:rPr>
      <w:t>www.electronicmarkets.org</w:t>
    </w:r>
    <w:r>
      <w:rPr>
        <w:rStyle w:val="Emphasis"/>
        <w:rFonts w:ascii="Arial" w:hAnsi="Arial" w:cs="Arial"/>
        <w:i w:val="0"/>
        <w:sz w:val="16"/>
        <w:lang w:val="de-DE"/>
      </w:rPr>
      <w:tab/>
      <w:t>editors@electronicmarkets.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1D748C" w14:textId="77777777" w:rsidR="00C70919" w:rsidRDefault="00C70919">
      <w:pPr>
        <w:spacing w:after="0"/>
      </w:pPr>
      <w:r>
        <w:separator/>
      </w:r>
    </w:p>
  </w:footnote>
  <w:footnote w:type="continuationSeparator" w:id="0">
    <w:p w14:paraId="2DD95D4A" w14:textId="77777777" w:rsidR="00C70919" w:rsidRDefault="00C70919">
      <w:pPr>
        <w:spacing w:after="0"/>
      </w:pPr>
      <w:r>
        <w:continuationSeparator/>
      </w:r>
    </w:p>
  </w:footnote>
  <w:footnote w:type="continuationNotice" w:id="1">
    <w:p w14:paraId="5D29BBBD" w14:textId="77777777" w:rsidR="00C70919" w:rsidRDefault="00C7091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E7B92" w14:textId="77777777" w:rsidR="00376658" w:rsidRDefault="002241AB">
    <w:pPr>
      <w:pStyle w:val="Header"/>
    </w:pPr>
    <w:r>
      <w:rPr>
        <w:noProof/>
        <w:lang w:val="en-PH" w:eastAsia="en-PH"/>
      </w:rPr>
      <w:drawing>
        <wp:inline distT="0" distB="0" distL="0" distR="0" wp14:anchorId="2E18319B" wp14:editId="7133D65B">
          <wp:extent cx="5872480" cy="628650"/>
          <wp:effectExtent l="0" t="0" r="0" b="0"/>
          <wp:docPr id="1529763282" name="Grafik 1529763282" descr="http://www.electronicmarkets.org/fileadmin/templates/em/img/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243647" name="Grafik 1593243647" descr="http://www.electronicmarkets.org/fileadmin/templates/em/img/Header.png"/>
                  <pic:cNvPicPr>
                    <a:picLocks noChangeAspect="1" noChangeArrowheads="1"/>
                  </pic:cNvPicPr>
                </pic:nvPicPr>
                <pic:blipFill>
                  <a:blip r:embed="rId1">
                    <a:extLst>
                      <a:ext uri="{28A0092B-C50C-407E-A947-70E740481C1C}">
                        <a14:useLocalDpi xmlns:a14="http://schemas.microsoft.com/office/drawing/2010/main" val="0"/>
                      </a:ext>
                    </a:extLst>
                  </a:blip>
                  <a:srcRect b="21553"/>
                  <a:stretch>
                    <a:fillRect/>
                  </a:stretch>
                </pic:blipFill>
                <pic:spPr>
                  <a:xfrm>
                    <a:off x="0" y="0"/>
                    <a:ext cx="5921600" cy="633892"/>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E69B6" w14:textId="77777777" w:rsidR="00376658" w:rsidRDefault="002241AB">
    <w:pPr>
      <w:pStyle w:val="Header"/>
    </w:pPr>
    <w:r>
      <w:rPr>
        <w:noProof/>
        <w:lang w:val="en-PH" w:eastAsia="en-PH"/>
      </w:rPr>
      <w:drawing>
        <wp:inline distT="0" distB="0" distL="0" distR="0" wp14:anchorId="1380F3F7" wp14:editId="551BF73D">
          <wp:extent cx="5872480" cy="628650"/>
          <wp:effectExtent l="0" t="0" r="0" b="0"/>
          <wp:docPr id="5" name="Grafik 5" descr="http://www.electronicmarkets.org/fileadmin/templates/em/img/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http://www.electronicmarkets.org/fileadmin/templates/em/img/Header.png"/>
                  <pic:cNvPicPr>
                    <a:picLocks noChangeAspect="1" noChangeArrowheads="1"/>
                  </pic:cNvPicPr>
                </pic:nvPicPr>
                <pic:blipFill>
                  <a:blip r:embed="rId1">
                    <a:extLst>
                      <a:ext uri="{28A0092B-C50C-407E-A947-70E740481C1C}">
                        <a14:useLocalDpi xmlns:a14="http://schemas.microsoft.com/office/drawing/2010/main" val="0"/>
                      </a:ext>
                    </a:extLst>
                  </a:blip>
                  <a:srcRect b="21553"/>
                  <a:stretch>
                    <a:fillRect/>
                  </a:stretch>
                </pic:blipFill>
                <pic:spPr>
                  <a:xfrm>
                    <a:off x="0" y="0"/>
                    <a:ext cx="5921600" cy="633892"/>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42EB1"/>
    <w:multiLevelType w:val="multilevel"/>
    <w:tmpl w:val="2DE42EB1"/>
    <w:lvl w:ilvl="0">
      <w:start w:val="1"/>
      <w:numFmt w:val="bullet"/>
      <w:pStyle w:val="Bullet"/>
      <w:lvlText w:val=""/>
      <w:lvlJc w:val="left"/>
      <w:pPr>
        <w:tabs>
          <w:tab w:val="left" w:pos="360"/>
        </w:tabs>
        <w:ind w:left="360" w:hanging="360"/>
      </w:pPr>
      <w:rPr>
        <w:rFonts w:ascii="Symbol" w:hAnsi="Symbol" w:hint="default"/>
      </w:rPr>
    </w:lvl>
    <w:lvl w:ilvl="1">
      <w:start w:val="1"/>
      <w:numFmt w:val="bullet"/>
      <w:pStyle w:val="Bullet2"/>
      <w:lvlText w:val="o"/>
      <w:lvlJc w:val="left"/>
      <w:pPr>
        <w:tabs>
          <w:tab w:val="left" w:pos="1080"/>
        </w:tabs>
        <w:ind w:left="1080" w:hanging="360"/>
      </w:pPr>
      <w:rPr>
        <w:rFonts w:ascii="Courier New" w:hAnsi="Courier New" w:cs="Wingdings" w:hint="default"/>
      </w:rPr>
    </w:lvl>
    <w:lvl w:ilvl="2">
      <w:start w:val="1"/>
      <w:numFmt w:val="bullet"/>
      <w:lvlText w:val=""/>
      <w:lvlJc w:val="left"/>
      <w:pPr>
        <w:tabs>
          <w:tab w:val="left" w:pos="1800"/>
        </w:tabs>
        <w:ind w:left="1800" w:hanging="360"/>
      </w:pPr>
      <w:rPr>
        <w:rFonts w:ascii="Wingdings" w:hAnsi="Wingdings" w:hint="default"/>
      </w:rPr>
    </w:lvl>
    <w:lvl w:ilvl="3">
      <w:start w:val="1"/>
      <w:numFmt w:val="bullet"/>
      <w:lvlText w:val=""/>
      <w:lvlJc w:val="left"/>
      <w:pPr>
        <w:tabs>
          <w:tab w:val="left" w:pos="2520"/>
        </w:tabs>
        <w:ind w:left="2520" w:hanging="360"/>
      </w:pPr>
      <w:rPr>
        <w:rFonts w:ascii="Symbol" w:hAnsi="Symbol" w:hint="default"/>
      </w:rPr>
    </w:lvl>
    <w:lvl w:ilvl="4">
      <w:start w:val="1"/>
      <w:numFmt w:val="bullet"/>
      <w:lvlText w:val="o"/>
      <w:lvlJc w:val="left"/>
      <w:pPr>
        <w:tabs>
          <w:tab w:val="left" w:pos="3240"/>
        </w:tabs>
        <w:ind w:left="3240" w:hanging="360"/>
      </w:pPr>
      <w:rPr>
        <w:rFonts w:ascii="Courier New" w:hAnsi="Courier New" w:cs="Wingdings" w:hint="default"/>
      </w:rPr>
    </w:lvl>
    <w:lvl w:ilvl="5">
      <w:start w:val="1"/>
      <w:numFmt w:val="bullet"/>
      <w:lvlText w:val=""/>
      <w:lvlJc w:val="left"/>
      <w:pPr>
        <w:tabs>
          <w:tab w:val="left" w:pos="3960"/>
        </w:tabs>
        <w:ind w:left="3960" w:hanging="360"/>
      </w:pPr>
      <w:rPr>
        <w:rFonts w:ascii="Wingdings" w:hAnsi="Wingdings" w:hint="default"/>
      </w:rPr>
    </w:lvl>
    <w:lvl w:ilvl="6">
      <w:start w:val="1"/>
      <w:numFmt w:val="bullet"/>
      <w:lvlText w:val=""/>
      <w:lvlJc w:val="left"/>
      <w:pPr>
        <w:tabs>
          <w:tab w:val="left" w:pos="4680"/>
        </w:tabs>
        <w:ind w:left="4680" w:hanging="360"/>
      </w:pPr>
      <w:rPr>
        <w:rFonts w:ascii="Symbol" w:hAnsi="Symbol" w:hint="default"/>
      </w:rPr>
    </w:lvl>
    <w:lvl w:ilvl="7">
      <w:start w:val="1"/>
      <w:numFmt w:val="bullet"/>
      <w:lvlText w:val="o"/>
      <w:lvlJc w:val="left"/>
      <w:pPr>
        <w:tabs>
          <w:tab w:val="left" w:pos="5400"/>
        </w:tabs>
        <w:ind w:left="5400" w:hanging="360"/>
      </w:pPr>
      <w:rPr>
        <w:rFonts w:ascii="Courier New" w:hAnsi="Courier New" w:cs="Wingdings" w:hint="default"/>
      </w:rPr>
    </w:lvl>
    <w:lvl w:ilvl="8">
      <w:start w:val="1"/>
      <w:numFmt w:val="bullet"/>
      <w:lvlText w:val=""/>
      <w:lvlJc w:val="left"/>
      <w:pPr>
        <w:tabs>
          <w:tab w:val="left" w:pos="612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rawingGridHorizontalOrigin w:val="1800"/>
  <w:drawingGridVerticalOrigin w:val="1440"/>
  <w:noPunctuationKerning/>
  <w:characterSpacingControl w:val="doNotCompress"/>
  <w:footnotePr>
    <w:footnote w:id="-1"/>
    <w:footnote w:id="0"/>
    <w:footnote w:id="1"/>
  </w:footnotePr>
  <w:endnotePr>
    <w:endnote w:id="-1"/>
    <w:endnote w:id="0"/>
    <w:endnote w:id="1"/>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TQ3sjAxMjO3MDM3MzNR0lEKTi0uzszPAykwM6wFAF+ZUXUtAAAA"/>
  </w:docVars>
  <w:rsids>
    <w:rsidRoot w:val="00131E8D"/>
    <w:rsid w:val="0000025F"/>
    <w:rsid w:val="000009C7"/>
    <w:rsid w:val="00000C6E"/>
    <w:rsid w:val="00000D41"/>
    <w:rsid w:val="00001A6A"/>
    <w:rsid w:val="00001F50"/>
    <w:rsid w:val="0000240D"/>
    <w:rsid w:val="00002993"/>
    <w:rsid w:val="00002BF4"/>
    <w:rsid w:val="00002DFB"/>
    <w:rsid w:val="0000369E"/>
    <w:rsid w:val="0000420F"/>
    <w:rsid w:val="0000483F"/>
    <w:rsid w:val="0000495C"/>
    <w:rsid w:val="00004B94"/>
    <w:rsid w:val="00004F83"/>
    <w:rsid w:val="00005691"/>
    <w:rsid w:val="0000598D"/>
    <w:rsid w:val="00005D39"/>
    <w:rsid w:val="0000614E"/>
    <w:rsid w:val="0000622B"/>
    <w:rsid w:val="000067E8"/>
    <w:rsid w:val="00006BE2"/>
    <w:rsid w:val="00010881"/>
    <w:rsid w:val="00010988"/>
    <w:rsid w:val="000114E1"/>
    <w:rsid w:val="00011570"/>
    <w:rsid w:val="000118D6"/>
    <w:rsid w:val="00011F9B"/>
    <w:rsid w:val="0001219A"/>
    <w:rsid w:val="0001252C"/>
    <w:rsid w:val="0001283A"/>
    <w:rsid w:val="00012857"/>
    <w:rsid w:val="00012C25"/>
    <w:rsid w:val="00012C6E"/>
    <w:rsid w:val="000140A7"/>
    <w:rsid w:val="00014352"/>
    <w:rsid w:val="000146EE"/>
    <w:rsid w:val="00014747"/>
    <w:rsid w:val="00014F4B"/>
    <w:rsid w:val="00015CF9"/>
    <w:rsid w:val="00015DAD"/>
    <w:rsid w:val="00015E8D"/>
    <w:rsid w:val="000167E6"/>
    <w:rsid w:val="00016B98"/>
    <w:rsid w:val="000170D8"/>
    <w:rsid w:val="00017CC9"/>
    <w:rsid w:val="00020119"/>
    <w:rsid w:val="00020182"/>
    <w:rsid w:val="00020229"/>
    <w:rsid w:val="00020450"/>
    <w:rsid w:val="00020803"/>
    <w:rsid w:val="00020A3E"/>
    <w:rsid w:val="00020FE5"/>
    <w:rsid w:val="00021AE5"/>
    <w:rsid w:val="000222AA"/>
    <w:rsid w:val="00022553"/>
    <w:rsid w:val="000229BE"/>
    <w:rsid w:val="00023130"/>
    <w:rsid w:val="000236D3"/>
    <w:rsid w:val="000237AF"/>
    <w:rsid w:val="00024664"/>
    <w:rsid w:val="00024DE7"/>
    <w:rsid w:val="0002513C"/>
    <w:rsid w:val="000251BD"/>
    <w:rsid w:val="0002550C"/>
    <w:rsid w:val="00025787"/>
    <w:rsid w:val="00025C39"/>
    <w:rsid w:val="00025EC7"/>
    <w:rsid w:val="00026691"/>
    <w:rsid w:val="00026A47"/>
    <w:rsid w:val="00027435"/>
    <w:rsid w:val="000274CD"/>
    <w:rsid w:val="000274FF"/>
    <w:rsid w:val="0002778B"/>
    <w:rsid w:val="00027CF7"/>
    <w:rsid w:val="00027F00"/>
    <w:rsid w:val="0003040E"/>
    <w:rsid w:val="00030593"/>
    <w:rsid w:val="00030AE7"/>
    <w:rsid w:val="00031127"/>
    <w:rsid w:val="000313BA"/>
    <w:rsid w:val="000319F5"/>
    <w:rsid w:val="00031C66"/>
    <w:rsid w:val="00031D5A"/>
    <w:rsid w:val="00031F6F"/>
    <w:rsid w:val="00032583"/>
    <w:rsid w:val="00032696"/>
    <w:rsid w:val="00032FB6"/>
    <w:rsid w:val="0003315D"/>
    <w:rsid w:val="0003389F"/>
    <w:rsid w:val="00033A66"/>
    <w:rsid w:val="00033BAC"/>
    <w:rsid w:val="0003428F"/>
    <w:rsid w:val="000344BE"/>
    <w:rsid w:val="0003466A"/>
    <w:rsid w:val="00034988"/>
    <w:rsid w:val="00034CB6"/>
    <w:rsid w:val="00035086"/>
    <w:rsid w:val="00035328"/>
    <w:rsid w:val="00035421"/>
    <w:rsid w:val="00035517"/>
    <w:rsid w:val="000357CE"/>
    <w:rsid w:val="00035CB5"/>
    <w:rsid w:val="00035D28"/>
    <w:rsid w:val="000361A6"/>
    <w:rsid w:val="00036769"/>
    <w:rsid w:val="000373E3"/>
    <w:rsid w:val="00037600"/>
    <w:rsid w:val="000378F6"/>
    <w:rsid w:val="00037AC1"/>
    <w:rsid w:val="00040578"/>
    <w:rsid w:val="00040877"/>
    <w:rsid w:val="00040FA7"/>
    <w:rsid w:val="00041215"/>
    <w:rsid w:val="00041509"/>
    <w:rsid w:val="000416A1"/>
    <w:rsid w:val="000419CA"/>
    <w:rsid w:val="00041BAC"/>
    <w:rsid w:val="00041DF3"/>
    <w:rsid w:val="00041E76"/>
    <w:rsid w:val="00042037"/>
    <w:rsid w:val="0004282D"/>
    <w:rsid w:val="00042930"/>
    <w:rsid w:val="00043651"/>
    <w:rsid w:val="0004442A"/>
    <w:rsid w:val="000449AC"/>
    <w:rsid w:val="000467EE"/>
    <w:rsid w:val="0004685F"/>
    <w:rsid w:val="00046AED"/>
    <w:rsid w:val="0004720A"/>
    <w:rsid w:val="00047591"/>
    <w:rsid w:val="000479B8"/>
    <w:rsid w:val="00047ADD"/>
    <w:rsid w:val="00047C4F"/>
    <w:rsid w:val="00047F10"/>
    <w:rsid w:val="0005043D"/>
    <w:rsid w:val="00050556"/>
    <w:rsid w:val="000505CD"/>
    <w:rsid w:val="000509F1"/>
    <w:rsid w:val="000511BF"/>
    <w:rsid w:val="000515B7"/>
    <w:rsid w:val="00052523"/>
    <w:rsid w:val="000526FF"/>
    <w:rsid w:val="00052A70"/>
    <w:rsid w:val="00052B95"/>
    <w:rsid w:val="00052FCD"/>
    <w:rsid w:val="00053283"/>
    <w:rsid w:val="00053C7B"/>
    <w:rsid w:val="00053D02"/>
    <w:rsid w:val="00054101"/>
    <w:rsid w:val="00054164"/>
    <w:rsid w:val="00054172"/>
    <w:rsid w:val="000541CD"/>
    <w:rsid w:val="0005437C"/>
    <w:rsid w:val="000545EB"/>
    <w:rsid w:val="00054B20"/>
    <w:rsid w:val="00055087"/>
    <w:rsid w:val="00055266"/>
    <w:rsid w:val="00055510"/>
    <w:rsid w:val="00055602"/>
    <w:rsid w:val="000559CA"/>
    <w:rsid w:val="00055EC0"/>
    <w:rsid w:val="00057224"/>
    <w:rsid w:val="00057321"/>
    <w:rsid w:val="00057601"/>
    <w:rsid w:val="00057976"/>
    <w:rsid w:val="00057CB7"/>
    <w:rsid w:val="00057F82"/>
    <w:rsid w:val="000622D8"/>
    <w:rsid w:val="000625E4"/>
    <w:rsid w:val="00062925"/>
    <w:rsid w:val="000629C7"/>
    <w:rsid w:val="00062B32"/>
    <w:rsid w:val="00062CB1"/>
    <w:rsid w:val="00063DA5"/>
    <w:rsid w:val="00063FC3"/>
    <w:rsid w:val="0006447D"/>
    <w:rsid w:val="00064DDD"/>
    <w:rsid w:val="00065A0C"/>
    <w:rsid w:val="00065F5F"/>
    <w:rsid w:val="00066609"/>
    <w:rsid w:val="00066840"/>
    <w:rsid w:val="00066C43"/>
    <w:rsid w:val="00066E8D"/>
    <w:rsid w:val="00066FF7"/>
    <w:rsid w:val="00067162"/>
    <w:rsid w:val="000671B0"/>
    <w:rsid w:val="0006741C"/>
    <w:rsid w:val="00067487"/>
    <w:rsid w:val="0006758D"/>
    <w:rsid w:val="00067AF1"/>
    <w:rsid w:val="00067D16"/>
    <w:rsid w:val="00067E1D"/>
    <w:rsid w:val="000701C6"/>
    <w:rsid w:val="00070949"/>
    <w:rsid w:val="00070A8B"/>
    <w:rsid w:val="00070F4F"/>
    <w:rsid w:val="0007153F"/>
    <w:rsid w:val="000715D1"/>
    <w:rsid w:val="000723F2"/>
    <w:rsid w:val="00072711"/>
    <w:rsid w:val="00072863"/>
    <w:rsid w:val="00072D4B"/>
    <w:rsid w:val="00073CEC"/>
    <w:rsid w:val="000741AE"/>
    <w:rsid w:val="000743E9"/>
    <w:rsid w:val="0007451C"/>
    <w:rsid w:val="00074984"/>
    <w:rsid w:val="00074C2C"/>
    <w:rsid w:val="0007504B"/>
    <w:rsid w:val="00075179"/>
    <w:rsid w:val="00075661"/>
    <w:rsid w:val="000759DC"/>
    <w:rsid w:val="00076B9E"/>
    <w:rsid w:val="0007744C"/>
    <w:rsid w:val="00077E2C"/>
    <w:rsid w:val="000802E6"/>
    <w:rsid w:val="000805E6"/>
    <w:rsid w:val="000806C1"/>
    <w:rsid w:val="00080769"/>
    <w:rsid w:val="00080855"/>
    <w:rsid w:val="00080904"/>
    <w:rsid w:val="00081175"/>
    <w:rsid w:val="0008118B"/>
    <w:rsid w:val="000811F2"/>
    <w:rsid w:val="000812F9"/>
    <w:rsid w:val="0008147B"/>
    <w:rsid w:val="00081984"/>
    <w:rsid w:val="00081AB9"/>
    <w:rsid w:val="00081B0B"/>
    <w:rsid w:val="00081E6D"/>
    <w:rsid w:val="00082576"/>
    <w:rsid w:val="000828D7"/>
    <w:rsid w:val="0008296B"/>
    <w:rsid w:val="000829FC"/>
    <w:rsid w:val="00082B60"/>
    <w:rsid w:val="00082E91"/>
    <w:rsid w:val="00083ABB"/>
    <w:rsid w:val="00083AE9"/>
    <w:rsid w:val="000840E2"/>
    <w:rsid w:val="000841F8"/>
    <w:rsid w:val="00084956"/>
    <w:rsid w:val="0008506B"/>
    <w:rsid w:val="00085858"/>
    <w:rsid w:val="00085B72"/>
    <w:rsid w:val="00085BC8"/>
    <w:rsid w:val="00085D90"/>
    <w:rsid w:val="000860A7"/>
    <w:rsid w:val="000860BD"/>
    <w:rsid w:val="000862A8"/>
    <w:rsid w:val="000863CB"/>
    <w:rsid w:val="000869FE"/>
    <w:rsid w:val="00087619"/>
    <w:rsid w:val="0009021B"/>
    <w:rsid w:val="000903A1"/>
    <w:rsid w:val="0009076B"/>
    <w:rsid w:val="00090BBA"/>
    <w:rsid w:val="00090C32"/>
    <w:rsid w:val="00091189"/>
    <w:rsid w:val="00091794"/>
    <w:rsid w:val="00091B2D"/>
    <w:rsid w:val="00092181"/>
    <w:rsid w:val="0009260D"/>
    <w:rsid w:val="00092B8C"/>
    <w:rsid w:val="00092CC1"/>
    <w:rsid w:val="000934DB"/>
    <w:rsid w:val="000939DB"/>
    <w:rsid w:val="00094804"/>
    <w:rsid w:val="00095721"/>
    <w:rsid w:val="00095782"/>
    <w:rsid w:val="00095C1C"/>
    <w:rsid w:val="00095EAB"/>
    <w:rsid w:val="00096040"/>
    <w:rsid w:val="000961B0"/>
    <w:rsid w:val="000966BF"/>
    <w:rsid w:val="000966C1"/>
    <w:rsid w:val="00096764"/>
    <w:rsid w:val="00096B04"/>
    <w:rsid w:val="000971D9"/>
    <w:rsid w:val="000975CC"/>
    <w:rsid w:val="000A00DB"/>
    <w:rsid w:val="000A144D"/>
    <w:rsid w:val="000A15F6"/>
    <w:rsid w:val="000A1735"/>
    <w:rsid w:val="000A1A17"/>
    <w:rsid w:val="000A2592"/>
    <w:rsid w:val="000A272B"/>
    <w:rsid w:val="000A273B"/>
    <w:rsid w:val="000A2949"/>
    <w:rsid w:val="000A2AB5"/>
    <w:rsid w:val="000A334B"/>
    <w:rsid w:val="000A36A4"/>
    <w:rsid w:val="000A3713"/>
    <w:rsid w:val="000A4476"/>
    <w:rsid w:val="000A4522"/>
    <w:rsid w:val="000A4EF4"/>
    <w:rsid w:val="000A5F2F"/>
    <w:rsid w:val="000A6488"/>
    <w:rsid w:val="000A6D97"/>
    <w:rsid w:val="000A7A9E"/>
    <w:rsid w:val="000A7F50"/>
    <w:rsid w:val="000B0456"/>
    <w:rsid w:val="000B05D0"/>
    <w:rsid w:val="000B09E5"/>
    <w:rsid w:val="000B0E95"/>
    <w:rsid w:val="000B128B"/>
    <w:rsid w:val="000B14BB"/>
    <w:rsid w:val="000B18E9"/>
    <w:rsid w:val="000B1C4E"/>
    <w:rsid w:val="000B1DD0"/>
    <w:rsid w:val="000B25AE"/>
    <w:rsid w:val="000B29FC"/>
    <w:rsid w:val="000B2AB1"/>
    <w:rsid w:val="000B2B09"/>
    <w:rsid w:val="000B308A"/>
    <w:rsid w:val="000B3569"/>
    <w:rsid w:val="000B35B1"/>
    <w:rsid w:val="000B39CB"/>
    <w:rsid w:val="000B3EB0"/>
    <w:rsid w:val="000B3F98"/>
    <w:rsid w:val="000B4717"/>
    <w:rsid w:val="000B4820"/>
    <w:rsid w:val="000B4A1F"/>
    <w:rsid w:val="000B4D71"/>
    <w:rsid w:val="000B4DF2"/>
    <w:rsid w:val="000B5B58"/>
    <w:rsid w:val="000B64AA"/>
    <w:rsid w:val="000B6797"/>
    <w:rsid w:val="000B6929"/>
    <w:rsid w:val="000B6AE9"/>
    <w:rsid w:val="000B7054"/>
    <w:rsid w:val="000B71A1"/>
    <w:rsid w:val="000B77FA"/>
    <w:rsid w:val="000B7B0E"/>
    <w:rsid w:val="000B7E7F"/>
    <w:rsid w:val="000C0502"/>
    <w:rsid w:val="000C0A11"/>
    <w:rsid w:val="000C10D2"/>
    <w:rsid w:val="000C125B"/>
    <w:rsid w:val="000C13A1"/>
    <w:rsid w:val="000C18EF"/>
    <w:rsid w:val="000C22BC"/>
    <w:rsid w:val="000C241B"/>
    <w:rsid w:val="000C284D"/>
    <w:rsid w:val="000C2884"/>
    <w:rsid w:val="000C2B05"/>
    <w:rsid w:val="000C2ED8"/>
    <w:rsid w:val="000C318E"/>
    <w:rsid w:val="000C3190"/>
    <w:rsid w:val="000C3212"/>
    <w:rsid w:val="000C32A8"/>
    <w:rsid w:val="000C37CF"/>
    <w:rsid w:val="000C3BBE"/>
    <w:rsid w:val="000C44A3"/>
    <w:rsid w:val="000C468E"/>
    <w:rsid w:val="000C4996"/>
    <w:rsid w:val="000C4B66"/>
    <w:rsid w:val="000C4D8B"/>
    <w:rsid w:val="000C4DF4"/>
    <w:rsid w:val="000C4F45"/>
    <w:rsid w:val="000C5530"/>
    <w:rsid w:val="000C55C8"/>
    <w:rsid w:val="000C5658"/>
    <w:rsid w:val="000C56A8"/>
    <w:rsid w:val="000C5B68"/>
    <w:rsid w:val="000C62B7"/>
    <w:rsid w:val="000C6804"/>
    <w:rsid w:val="000C69D4"/>
    <w:rsid w:val="000C6AA1"/>
    <w:rsid w:val="000C6ED6"/>
    <w:rsid w:val="000C7012"/>
    <w:rsid w:val="000C71BE"/>
    <w:rsid w:val="000C729F"/>
    <w:rsid w:val="000C7A85"/>
    <w:rsid w:val="000C7E38"/>
    <w:rsid w:val="000C7EA5"/>
    <w:rsid w:val="000D0051"/>
    <w:rsid w:val="000D08E2"/>
    <w:rsid w:val="000D0970"/>
    <w:rsid w:val="000D0EED"/>
    <w:rsid w:val="000D1071"/>
    <w:rsid w:val="000D151B"/>
    <w:rsid w:val="000D1985"/>
    <w:rsid w:val="000D20DF"/>
    <w:rsid w:val="000D2735"/>
    <w:rsid w:val="000D3265"/>
    <w:rsid w:val="000D34AC"/>
    <w:rsid w:val="000D358C"/>
    <w:rsid w:val="000D3732"/>
    <w:rsid w:val="000D39BC"/>
    <w:rsid w:val="000D3F50"/>
    <w:rsid w:val="000D4B0C"/>
    <w:rsid w:val="000D4BA8"/>
    <w:rsid w:val="000D5529"/>
    <w:rsid w:val="000D5F33"/>
    <w:rsid w:val="000D5FCB"/>
    <w:rsid w:val="000D6CA6"/>
    <w:rsid w:val="000D6D4A"/>
    <w:rsid w:val="000D7126"/>
    <w:rsid w:val="000D76A7"/>
    <w:rsid w:val="000D7740"/>
    <w:rsid w:val="000D7748"/>
    <w:rsid w:val="000D788E"/>
    <w:rsid w:val="000E013C"/>
    <w:rsid w:val="000E027F"/>
    <w:rsid w:val="000E05F1"/>
    <w:rsid w:val="000E06CD"/>
    <w:rsid w:val="000E1113"/>
    <w:rsid w:val="000E19FB"/>
    <w:rsid w:val="000E1B10"/>
    <w:rsid w:val="000E1D00"/>
    <w:rsid w:val="000E1FCD"/>
    <w:rsid w:val="000E262A"/>
    <w:rsid w:val="000E2991"/>
    <w:rsid w:val="000E30B1"/>
    <w:rsid w:val="000E3352"/>
    <w:rsid w:val="000E3DCB"/>
    <w:rsid w:val="000E463A"/>
    <w:rsid w:val="000E4747"/>
    <w:rsid w:val="000E4919"/>
    <w:rsid w:val="000E4D92"/>
    <w:rsid w:val="000E4DCC"/>
    <w:rsid w:val="000E546A"/>
    <w:rsid w:val="000E5567"/>
    <w:rsid w:val="000E631D"/>
    <w:rsid w:val="000E6604"/>
    <w:rsid w:val="000E6C5B"/>
    <w:rsid w:val="000E6CD3"/>
    <w:rsid w:val="000E6FB9"/>
    <w:rsid w:val="000E74D7"/>
    <w:rsid w:val="000E79F9"/>
    <w:rsid w:val="000F000D"/>
    <w:rsid w:val="000F1E6C"/>
    <w:rsid w:val="000F21F4"/>
    <w:rsid w:val="000F26FE"/>
    <w:rsid w:val="000F3D8C"/>
    <w:rsid w:val="000F42AF"/>
    <w:rsid w:val="000F454F"/>
    <w:rsid w:val="000F491C"/>
    <w:rsid w:val="000F51B2"/>
    <w:rsid w:val="000F57DD"/>
    <w:rsid w:val="000F64D8"/>
    <w:rsid w:val="000F77A1"/>
    <w:rsid w:val="000F7895"/>
    <w:rsid w:val="000F795F"/>
    <w:rsid w:val="000F79AD"/>
    <w:rsid w:val="000F7CA3"/>
    <w:rsid w:val="000F7CB7"/>
    <w:rsid w:val="000F7CC7"/>
    <w:rsid w:val="0010000F"/>
    <w:rsid w:val="00100113"/>
    <w:rsid w:val="00100208"/>
    <w:rsid w:val="001004C3"/>
    <w:rsid w:val="001004DD"/>
    <w:rsid w:val="001008D1"/>
    <w:rsid w:val="0010118B"/>
    <w:rsid w:val="00101717"/>
    <w:rsid w:val="001019A1"/>
    <w:rsid w:val="00101AFF"/>
    <w:rsid w:val="00101B3E"/>
    <w:rsid w:val="00101B60"/>
    <w:rsid w:val="00101BE1"/>
    <w:rsid w:val="00101CE8"/>
    <w:rsid w:val="00101D67"/>
    <w:rsid w:val="00101FAD"/>
    <w:rsid w:val="00102564"/>
    <w:rsid w:val="001026FB"/>
    <w:rsid w:val="00102A8B"/>
    <w:rsid w:val="00102BA5"/>
    <w:rsid w:val="00102D46"/>
    <w:rsid w:val="00102FD3"/>
    <w:rsid w:val="00103004"/>
    <w:rsid w:val="00103E31"/>
    <w:rsid w:val="00104090"/>
    <w:rsid w:val="00104CD5"/>
    <w:rsid w:val="00104DAD"/>
    <w:rsid w:val="00104E1C"/>
    <w:rsid w:val="0010540C"/>
    <w:rsid w:val="00105C8F"/>
    <w:rsid w:val="00105F71"/>
    <w:rsid w:val="00106E91"/>
    <w:rsid w:val="00106FA5"/>
    <w:rsid w:val="0010711B"/>
    <w:rsid w:val="0010756E"/>
    <w:rsid w:val="0010774D"/>
    <w:rsid w:val="00110FED"/>
    <w:rsid w:val="001112F0"/>
    <w:rsid w:val="00111648"/>
    <w:rsid w:val="001119B5"/>
    <w:rsid w:val="00112A5E"/>
    <w:rsid w:val="001131F4"/>
    <w:rsid w:val="001132FD"/>
    <w:rsid w:val="00113902"/>
    <w:rsid w:val="0011391A"/>
    <w:rsid w:val="00113F0B"/>
    <w:rsid w:val="0011412C"/>
    <w:rsid w:val="0011470F"/>
    <w:rsid w:val="00114D2B"/>
    <w:rsid w:val="00114DAE"/>
    <w:rsid w:val="00115011"/>
    <w:rsid w:val="00115878"/>
    <w:rsid w:val="001159E4"/>
    <w:rsid w:val="001166C9"/>
    <w:rsid w:val="001168A2"/>
    <w:rsid w:val="00117E75"/>
    <w:rsid w:val="00117EA4"/>
    <w:rsid w:val="00120328"/>
    <w:rsid w:val="0012059A"/>
    <w:rsid w:val="00120710"/>
    <w:rsid w:val="00120763"/>
    <w:rsid w:val="001215D3"/>
    <w:rsid w:val="00121860"/>
    <w:rsid w:val="00122592"/>
    <w:rsid w:val="00122A96"/>
    <w:rsid w:val="00122DBA"/>
    <w:rsid w:val="001234F8"/>
    <w:rsid w:val="00123CCC"/>
    <w:rsid w:val="00123E15"/>
    <w:rsid w:val="00123EA8"/>
    <w:rsid w:val="001242E7"/>
    <w:rsid w:val="001244F5"/>
    <w:rsid w:val="00124647"/>
    <w:rsid w:val="001248F1"/>
    <w:rsid w:val="001253A6"/>
    <w:rsid w:val="001253EE"/>
    <w:rsid w:val="00125711"/>
    <w:rsid w:val="00125810"/>
    <w:rsid w:val="00125E5F"/>
    <w:rsid w:val="00126121"/>
    <w:rsid w:val="001261D7"/>
    <w:rsid w:val="0012654C"/>
    <w:rsid w:val="00126B0A"/>
    <w:rsid w:val="001277AD"/>
    <w:rsid w:val="00127F14"/>
    <w:rsid w:val="00127F8C"/>
    <w:rsid w:val="0013065E"/>
    <w:rsid w:val="001309FC"/>
    <w:rsid w:val="00130C74"/>
    <w:rsid w:val="0013111D"/>
    <w:rsid w:val="001312A4"/>
    <w:rsid w:val="00131E8D"/>
    <w:rsid w:val="00131EFC"/>
    <w:rsid w:val="0013225F"/>
    <w:rsid w:val="001326FC"/>
    <w:rsid w:val="00132809"/>
    <w:rsid w:val="00132A13"/>
    <w:rsid w:val="00132EED"/>
    <w:rsid w:val="00132EF4"/>
    <w:rsid w:val="00133326"/>
    <w:rsid w:val="0013333F"/>
    <w:rsid w:val="001339E7"/>
    <w:rsid w:val="001340BE"/>
    <w:rsid w:val="001343D0"/>
    <w:rsid w:val="001345DC"/>
    <w:rsid w:val="00134D6C"/>
    <w:rsid w:val="00134DB7"/>
    <w:rsid w:val="001359C3"/>
    <w:rsid w:val="00135D24"/>
    <w:rsid w:val="00135EAE"/>
    <w:rsid w:val="00135ECE"/>
    <w:rsid w:val="00136367"/>
    <w:rsid w:val="00136AFA"/>
    <w:rsid w:val="001374E7"/>
    <w:rsid w:val="00137575"/>
    <w:rsid w:val="0013762A"/>
    <w:rsid w:val="00140638"/>
    <w:rsid w:val="001408E6"/>
    <w:rsid w:val="00140A2B"/>
    <w:rsid w:val="00140A98"/>
    <w:rsid w:val="00140C85"/>
    <w:rsid w:val="001410C2"/>
    <w:rsid w:val="0014130F"/>
    <w:rsid w:val="00141352"/>
    <w:rsid w:val="0014142B"/>
    <w:rsid w:val="0014171F"/>
    <w:rsid w:val="00141955"/>
    <w:rsid w:val="0014199B"/>
    <w:rsid w:val="00141B1C"/>
    <w:rsid w:val="00141BA6"/>
    <w:rsid w:val="00141E0A"/>
    <w:rsid w:val="0014299E"/>
    <w:rsid w:val="00142BE3"/>
    <w:rsid w:val="0014304B"/>
    <w:rsid w:val="00143AF8"/>
    <w:rsid w:val="00143FF6"/>
    <w:rsid w:val="0014425A"/>
    <w:rsid w:val="00144601"/>
    <w:rsid w:val="001446B5"/>
    <w:rsid w:val="0014473F"/>
    <w:rsid w:val="00144B19"/>
    <w:rsid w:val="00144DC1"/>
    <w:rsid w:val="00144E2E"/>
    <w:rsid w:val="00145958"/>
    <w:rsid w:val="00145989"/>
    <w:rsid w:val="001459D8"/>
    <w:rsid w:val="001462EC"/>
    <w:rsid w:val="001469D4"/>
    <w:rsid w:val="00147154"/>
    <w:rsid w:val="001472AA"/>
    <w:rsid w:val="0014747E"/>
    <w:rsid w:val="00147CA6"/>
    <w:rsid w:val="00147FC2"/>
    <w:rsid w:val="00147FE1"/>
    <w:rsid w:val="00150017"/>
    <w:rsid w:val="0015084C"/>
    <w:rsid w:val="00151331"/>
    <w:rsid w:val="00151360"/>
    <w:rsid w:val="00151B34"/>
    <w:rsid w:val="00151D11"/>
    <w:rsid w:val="00151DC1"/>
    <w:rsid w:val="00151FF2"/>
    <w:rsid w:val="00152587"/>
    <w:rsid w:val="00152E0A"/>
    <w:rsid w:val="0015316A"/>
    <w:rsid w:val="0015371D"/>
    <w:rsid w:val="00153CC7"/>
    <w:rsid w:val="00153EA1"/>
    <w:rsid w:val="0015414D"/>
    <w:rsid w:val="00154156"/>
    <w:rsid w:val="0015415D"/>
    <w:rsid w:val="00154A97"/>
    <w:rsid w:val="00154C5D"/>
    <w:rsid w:val="00154D22"/>
    <w:rsid w:val="00154DFC"/>
    <w:rsid w:val="00155065"/>
    <w:rsid w:val="001554D4"/>
    <w:rsid w:val="00155AE4"/>
    <w:rsid w:val="00155D23"/>
    <w:rsid w:val="00155FA9"/>
    <w:rsid w:val="0015602C"/>
    <w:rsid w:val="001562F2"/>
    <w:rsid w:val="00156665"/>
    <w:rsid w:val="00156F9B"/>
    <w:rsid w:val="0015711A"/>
    <w:rsid w:val="00157135"/>
    <w:rsid w:val="00157C97"/>
    <w:rsid w:val="00157DF0"/>
    <w:rsid w:val="00157F49"/>
    <w:rsid w:val="00160115"/>
    <w:rsid w:val="00160360"/>
    <w:rsid w:val="00160CCF"/>
    <w:rsid w:val="0016133B"/>
    <w:rsid w:val="00161407"/>
    <w:rsid w:val="0016165C"/>
    <w:rsid w:val="0016207B"/>
    <w:rsid w:val="001631D2"/>
    <w:rsid w:val="001631FB"/>
    <w:rsid w:val="00163867"/>
    <w:rsid w:val="001638C2"/>
    <w:rsid w:val="00163915"/>
    <w:rsid w:val="0016477C"/>
    <w:rsid w:val="0016485A"/>
    <w:rsid w:val="00164A8E"/>
    <w:rsid w:val="00164FB0"/>
    <w:rsid w:val="00165364"/>
    <w:rsid w:val="00165697"/>
    <w:rsid w:val="001656F8"/>
    <w:rsid w:val="00165BBC"/>
    <w:rsid w:val="00165E91"/>
    <w:rsid w:val="00166507"/>
    <w:rsid w:val="0016686E"/>
    <w:rsid w:val="001668EF"/>
    <w:rsid w:val="00166A4E"/>
    <w:rsid w:val="00166AEE"/>
    <w:rsid w:val="00166E59"/>
    <w:rsid w:val="001673E5"/>
    <w:rsid w:val="0016774D"/>
    <w:rsid w:val="001677B0"/>
    <w:rsid w:val="00167965"/>
    <w:rsid w:val="00167ACC"/>
    <w:rsid w:val="00167B9D"/>
    <w:rsid w:val="00167F8B"/>
    <w:rsid w:val="00170B2D"/>
    <w:rsid w:val="00170CC9"/>
    <w:rsid w:val="0017146B"/>
    <w:rsid w:val="00171AB4"/>
    <w:rsid w:val="0017265C"/>
    <w:rsid w:val="00172670"/>
    <w:rsid w:val="001727CC"/>
    <w:rsid w:val="0017308A"/>
    <w:rsid w:val="00173147"/>
    <w:rsid w:val="0017396F"/>
    <w:rsid w:val="00173C0E"/>
    <w:rsid w:val="00173FE8"/>
    <w:rsid w:val="0017415D"/>
    <w:rsid w:val="0017491B"/>
    <w:rsid w:val="00174D7D"/>
    <w:rsid w:val="00175310"/>
    <w:rsid w:val="00175376"/>
    <w:rsid w:val="00175546"/>
    <w:rsid w:val="0017587E"/>
    <w:rsid w:val="00175F0A"/>
    <w:rsid w:val="0017636A"/>
    <w:rsid w:val="001764AF"/>
    <w:rsid w:val="001769E4"/>
    <w:rsid w:val="00176C06"/>
    <w:rsid w:val="001774FA"/>
    <w:rsid w:val="00177579"/>
    <w:rsid w:val="00177743"/>
    <w:rsid w:val="00177A5C"/>
    <w:rsid w:val="00177C51"/>
    <w:rsid w:val="00177F62"/>
    <w:rsid w:val="00181125"/>
    <w:rsid w:val="00181517"/>
    <w:rsid w:val="00181D5D"/>
    <w:rsid w:val="00182630"/>
    <w:rsid w:val="0018274B"/>
    <w:rsid w:val="001827DF"/>
    <w:rsid w:val="00182865"/>
    <w:rsid w:val="001829C8"/>
    <w:rsid w:val="00182AA5"/>
    <w:rsid w:val="00182E0E"/>
    <w:rsid w:val="00182ECB"/>
    <w:rsid w:val="00183050"/>
    <w:rsid w:val="001832D8"/>
    <w:rsid w:val="001833AA"/>
    <w:rsid w:val="001839F0"/>
    <w:rsid w:val="00183A2C"/>
    <w:rsid w:val="00184757"/>
    <w:rsid w:val="00184794"/>
    <w:rsid w:val="00184A4D"/>
    <w:rsid w:val="00184AD6"/>
    <w:rsid w:val="00184B83"/>
    <w:rsid w:val="00185ED9"/>
    <w:rsid w:val="001866F1"/>
    <w:rsid w:val="00186AAB"/>
    <w:rsid w:val="00186D5E"/>
    <w:rsid w:val="00186E8D"/>
    <w:rsid w:val="001873BC"/>
    <w:rsid w:val="0018792C"/>
    <w:rsid w:val="00187A13"/>
    <w:rsid w:val="001902C6"/>
    <w:rsid w:val="00190B91"/>
    <w:rsid w:val="00190DFF"/>
    <w:rsid w:val="00190EA7"/>
    <w:rsid w:val="001912E8"/>
    <w:rsid w:val="00191832"/>
    <w:rsid w:val="00191A0C"/>
    <w:rsid w:val="00191B69"/>
    <w:rsid w:val="00191D99"/>
    <w:rsid w:val="00191E42"/>
    <w:rsid w:val="0019261A"/>
    <w:rsid w:val="00192A17"/>
    <w:rsid w:val="00192B51"/>
    <w:rsid w:val="00192D9C"/>
    <w:rsid w:val="00193153"/>
    <w:rsid w:val="001931EC"/>
    <w:rsid w:val="00194118"/>
    <w:rsid w:val="00194196"/>
    <w:rsid w:val="001943A6"/>
    <w:rsid w:val="00194704"/>
    <w:rsid w:val="0019475A"/>
    <w:rsid w:val="00194CF3"/>
    <w:rsid w:val="00194F08"/>
    <w:rsid w:val="0019561F"/>
    <w:rsid w:val="00195A52"/>
    <w:rsid w:val="0019695E"/>
    <w:rsid w:val="00196A42"/>
    <w:rsid w:val="00197B57"/>
    <w:rsid w:val="00197D94"/>
    <w:rsid w:val="00197E76"/>
    <w:rsid w:val="001A046C"/>
    <w:rsid w:val="001A07CA"/>
    <w:rsid w:val="001A088F"/>
    <w:rsid w:val="001A0A9F"/>
    <w:rsid w:val="001A0B7C"/>
    <w:rsid w:val="001A0DA5"/>
    <w:rsid w:val="001A1133"/>
    <w:rsid w:val="001A179A"/>
    <w:rsid w:val="001A1867"/>
    <w:rsid w:val="001A18B7"/>
    <w:rsid w:val="001A1A5A"/>
    <w:rsid w:val="001A234F"/>
    <w:rsid w:val="001A3344"/>
    <w:rsid w:val="001A39C4"/>
    <w:rsid w:val="001A421C"/>
    <w:rsid w:val="001A453C"/>
    <w:rsid w:val="001A4B95"/>
    <w:rsid w:val="001A50BB"/>
    <w:rsid w:val="001A53A6"/>
    <w:rsid w:val="001A5DCB"/>
    <w:rsid w:val="001A5E26"/>
    <w:rsid w:val="001A6DBC"/>
    <w:rsid w:val="001A6EFC"/>
    <w:rsid w:val="001A79AF"/>
    <w:rsid w:val="001B0417"/>
    <w:rsid w:val="001B0BC3"/>
    <w:rsid w:val="001B1457"/>
    <w:rsid w:val="001B1A12"/>
    <w:rsid w:val="001B1E48"/>
    <w:rsid w:val="001B21B7"/>
    <w:rsid w:val="001B288F"/>
    <w:rsid w:val="001B2C0D"/>
    <w:rsid w:val="001B2DAC"/>
    <w:rsid w:val="001B36A8"/>
    <w:rsid w:val="001B36F5"/>
    <w:rsid w:val="001B37AD"/>
    <w:rsid w:val="001B4555"/>
    <w:rsid w:val="001B4E64"/>
    <w:rsid w:val="001B4FB7"/>
    <w:rsid w:val="001B58C7"/>
    <w:rsid w:val="001B5EAB"/>
    <w:rsid w:val="001B5F5C"/>
    <w:rsid w:val="001B6029"/>
    <w:rsid w:val="001B613B"/>
    <w:rsid w:val="001B6DD1"/>
    <w:rsid w:val="001B754D"/>
    <w:rsid w:val="001B768E"/>
    <w:rsid w:val="001B77E1"/>
    <w:rsid w:val="001B79B0"/>
    <w:rsid w:val="001B7D39"/>
    <w:rsid w:val="001B7E07"/>
    <w:rsid w:val="001C0494"/>
    <w:rsid w:val="001C0958"/>
    <w:rsid w:val="001C13DE"/>
    <w:rsid w:val="001C1436"/>
    <w:rsid w:val="001C1AC7"/>
    <w:rsid w:val="001C1AFB"/>
    <w:rsid w:val="001C2148"/>
    <w:rsid w:val="001C29A6"/>
    <w:rsid w:val="001C32B0"/>
    <w:rsid w:val="001C35CB"/>
    <w:rsid w:val="001C3AF3"/>
    <w:rsid w:val="001C3B75"/>
    <w:rsid w:val="001C3C9E"/>
    <w:rsid w:val="001C4186"/>
    <w:rsid w:val="001C5AE3"/>
    <w:rsid w:val="001C5BCD"/>
    <w:rsid w:val="001C686A"/>
    <w:rsid w:val="001C6E7C"/>
    <w:rsid w:val="001C719C"/>
    <w:rsid w:val="001C7CA5"/>
    <w:rsid w:val="001C7DC5"/>
    <w:rsid w:val="001C7F2B"/>
    <w:rsid w:val="001C7F6A"/>
    <w:rsid w:val="001C7F88"/>
    <w:rsid w:val="001D001C"/>
    <w:rsid w:val="001D02DF"/>
    <w:rsid w:val="001D05D9"/>
    <w:rsid w:val="001D0CFC"/>
    <w:rsid w:val="001D0D85"/>
    <w:rsid w:val="001D100E"/>
    <w:rsid w:val="001D1058"/>
    <w:rsid w:val="001D14A4"/>
    <w:rsid w:val="001D17DF"/>
    <w:rsid w:val="001D1859"/>
    <w:rsid w:val="001D19A7"/>
    <w:rsid w:val="001D1E76"/>
    <w:rsid w:val="001D1F16"/>
    <w:rsid w:val="001D2344"/>
    <w:rsid w:val="001D2778"/>
    <w:rsid w:val="001D28D3"/>
    <w:rsid w:val="001D3B1B"/>
    <w:rsid w:val="001D3D5F"/>
    <w:rsid w:val="001D5243"/>
    <w:rsid w:val="001D5256"/>
    <w:rsid w:val="001D53EF"/>
    <w:rsid w:val="001D5B8D"/>
    <w:rsid w:val="001D5BC2"/>
    <w:rsid w:val="001D5C3A"/>
    <w:rsid w:val="001D5D5F"/>
    <w:rsid w:val="001D5DD2"/>
    <w:rsid w:val="001D5EAA"/>
    <w:rsid w:val="001D6347"/>
    <w:rsid w:val="001D6496"/>
    <w:rsid w:val="001D6512"/>
    <w:rsid w:val="001D6B97"/>
    <w:rsid w:val="001D7039"/>
    <w:rsid w:val="001D7169"/>
    <w:rsid w:val="001D73EC"/>
    <w:rsid w:val="001D7C34"/>
    <w:rsid w:val="001E05CD"/>
    <w:rsid w:val="001E06CD"/>
    <w:rsid w:val="001E0944"/>
    <w:rsid w:val="001E0974"/>
    <w:rsid w:val="001E0E6B"/>
    <w:rsid w:val="001E1C91"/>
    <w:rsid w:val="001E1CF1"/>
    <w:rsid w:val="001E2018"/>
    <w:rsid w:val="001E20AF"/>
    <w:rsid w:val="001E20FB"/>
    <w:rsid w:val="001E28E1"/>
    <w:rsid w:val="001E2F3F"/>
    <w:rsid w:val="001E2FFA"/>
    <w:rsid w:val="001E30D3"/>
    <w:rsid w:val="001E3696"/>
    <w:rsid w:val="001E39EF"/>
    <w:rsid w:val="001E3E56"/>
    <w:rsid w:val="001E4E9F"/>
    <w:rsid w:val="001E5106"/>
    <w:rsid w:val="001E5162"/>
    <w:rsid w:val="001E5827"/>
    <w:rsid w:val="001E587C"/>
    <w:rsid w:val="001E5C20"/>
    <w:rsid w:val="001E65F4"/>
    <w:rsid w:val="001E6BCE"/>
    <w:rsid w:val="001E71E7"/>
    <w:rsid w:val="001E7450"/>
    <w:rsid w:val="001E799B"/>
    <w:rsid w:val="001F14BD"/>
    <w:rsid w:val="001F2452"/>
    <w:rsid w:val="001F2B33"/>
    <w:rsid w:val="001F2EEC"/>
    <w:rsid w:val="001F34AD"/>
    <w:rsid w:val="001F3DD5"/>
    <w:rsid w:val="001F50AB"/>
    <w:rsid w:val="001F51CD"/>
    <w:rsid w:val="001F588E"/>
    <w:rsid w:val="001F5F43"/>
    <w:rsid w:val="001F6E47"/>
    <w:rsid w:val="001F6F14"/>
    <w:rsid w:val="001F7166"/>
    <w:rsid w:val="001F770B"/>
    <w:rsid w:val="001F7F7A"/>
    <w:rsid w:val="001F7FDB"/>
    <w:rsid w:val="0020026D"/>
    <w:rsid w:val="002003F5"/>
    <w:rsid w:val="002004C2"/>
    <w:rsid w:val="0020067D"/>
    <w:rsid w:val="0020099B"/>
    <w:rsid w:val="002009C6"/>
    <w:rsid w:val="00201190"/>
    <w:rsid w:val="0020165C"/>
    <w:rsid w:val="002016B0"/>
    <w:rsid w:val="002017E9"/>
    <w:rsid w:val="0020210E"/>
    <w:rsid w:val="00203BB8"/>
    <w:rsid w:val="00203F2D"/>
    <w:rsid w:val="00203F6D"/>
    <w:rsid w:val="00204D90"/>
    <w:rsid w:val="002057E9"/>
    <w:rsid w:val="00205AAA"/>
    <w:rsid w:val="00205B66"/>
    <w:rsid w:val="00205C3C"/>
    <w:rsid w:val="00205D7E"/>
    <w:rsid w:val="002060E3"/>
    <w:rsid w:val="0020669A"/>
    <w:rsid w:val="00206822"/>
    <w:rsid w:val="00206983"/>
    <w:rsid w:val="00206A94"/>
    <w:rsid w:val="00207423"/>
    <w:rsid w:val="00207446"/>
    <w:rsid w:val="00207676"/>
    <w:rsid w:val="002077C4"/>
    <w:rsid w:val="00207853"/>
    <w:rsid w:val="00207ED6"/>
    <w:rsid w:val="002104CC"/>
    <w:rsid w:val="00210D42"/>
    <w:rsid w:val="00211710"/>
    <w:rsid w:val="00211AB1"/>
    <w:rsid w:val="00212327"/>
    <w:rsid w:val="00212484"/>
    <w:rsid w:val="00212791"/>
    <w:rsid w:val="00212B71"/>
    <w:rsid w:val="00212E3B"/>
    <w:rsid w:val="00212F6B"/>
    <w:rsid w:val="00213941"/>
    <w:rsid w:val="00213C84"/>
    <w:rsid w:val="00213E39"/>
    <w:rsid w:val="00214171"/>
    <w:rsid w:val="002141DF"/>
    <w:rsid w:val="002145C3"/>
    <w:rsid w:val="0021481D"/>
    <w:rsid w:val="00214C4B"/>
    <w:rsid w:val="00214D38"/>
    <w:rsid w:val="00214EBB"/>
    <w:rsid w:val="00215B8A"/>
    <w:rsid w:val="00216110"/>
    <w:rsid w:val="0021616D"/>
    <w:rsid w:val="002161F9"/>
    <w:rsid w:val="002166C7"/>
    <w:rsid w:val="00216D57"/>
    <w:rsid w:val="002173B8"/>
    <w:rsid w:val="00217941"/>
    <w:rsid w:val="00220053"/>
    <w:rsid w:val="002203E1"/>
    <w:rsid w:val="00220A5B"/>
    <w:rsid w:val="00220E48"/>
    <w:rsid w:val="00221175"/>
    <w:rsid w:val="002217A9"/>
    <w:rsid w:val="002219C6"/>
    <w:rsid w:val="00222098"/>
    <w:rsid w:val="002220C6"/>
    <w:rsid w:val="00222382"/>
    <w:rsid w:val="0022288B"/>
    <w:rsid w:val="00223039"/>
    <w:rsid w:val="0022312A"/>
    <w:rsid w:val="002235A0"/>
    <w:rsid w:val="0022361F"/>
    <w:rsid w:val="00223961"/>
    <w:rsid w:val="00224067"/>
    <w:rsid w:val="002241AB"/>
    <w:rsid w:val="002242DE"/>
    <w:rsid w:val="0022483A"/>
    <w:rsid w:val="00224B26"/>
    <w:rsid w:val="00224C92"/>
    <w:rsid w:val="00224CBD"/>
    <w:rsid w:val="00224CDF"/>
    <w:rsid w:val="00224EFC"/>
    <w:rsid w:val="00225560"/>
    <w:rsid w:val="00225850"/>
    <w:rsid w:val="00225A47"/>
    <w:rsid w:val="00225AF5"/>
    <w:rsid w:val="00225F2F"/>
    <w:rsid w:val="00226235"/>
    <w:rsid w:val="002269FD"/>
    <w:rsid w:val="00227170"/>
    <w:rsid w:val="002275A7"/>
    <w:rsid w:val="002275E2"/>
    <w:rsid w:val="0022766C"/>
    <w:rsid w:val="00227D20"/>
    <w:rsid w:val="002300F4"/>
    <w:rsid w:val="00230848"/>
    <w:rsid w:val="0023158C"/>
    <w:rsid w:val="00231B41"/>
    <w:rsid w:val="00231E95"/>
    <w:rsid w:val="0023205D"/>
    <w:rsid w:val="002328F9"/>
    <w:rsid w:val="00232946"/>
    <w:rsid w:val="00232953"/>
    <w:rsid w:val="00232BEC"/>
    <w:rsid w:val="00232E03"/>
    <w:rsid w:val="0023365A"/>
    <w:rsid w:val="00233A2C"/>
    <w:rsid w:val="00233BCB"/>
    <w:rsid w:val="00233CB6"/>
    <w:rsid w:val="002342F0"/>
    <w:rsid w:val="00234A1E"/>
    <w:rsid w:val="002354CA"/>
    <w:rsid w:val="002355B9"/>
    <w:rsid w:val="002359CE"/>
    <w:rsid w:val="00235A0D"/>
    <w:rsid w:val="00235F9C"/>
    <w:rsid w:val="00236105"/>
    <w:rsid w:val="002362D8"/>
    <w:rsid w:val="002362E1"/>
    <w:rsid w:val="002364BB"/>
    <w:rsid w:val="002364D6"/>
    <w:rsid w:val="002366C0"/>
    <w:rsid w:val="00236718"/>
    <w:rsid w:val="002367B6"/>
    <w:rsid w:val="00236DDA"/>
    <w:rsid w:val="00236FD2"/>
    <w:rsid w:val="0023789F"/>
    <w:rsid w:val="00237E5A"/>
    <w:rsid w:val="00237FBB"/>
    <w:rsid w:val="0024048C"/>
    <w:rsid w:val="00240591"/>
    <w:rsid w:val="00240CBB"/>
    <w:rsid w:val="00241247"/>
    <w:rsid w:val="00241A06"/>
    <w:rsid w:val="00242222"/>
    <w:rsid w:val="0024253C"/>
    <w:rsid w:val="002425C4"/>
    <w:rsid w:val="00242606"/>
    <w:rsid w:val="002426D0"/>
    <w:rsid w:val="00242ABB"/>
    <w:rsid w:val="00242D07"/>
    <w:rsid w:val="00242F44"/>
    <w:rsid w:val="00244EF1"/>
    <w:rsid w:val="002450C7"/>
    <w:rsid w:val="002457BB"/>
    <w:rsid w:val="00245862"/>
    <w:rsid w:val="00245AA3"/>
    <w:rsid w:val="002469CF"/>
    <w:rsid w:val="00246C74"/>
    <w:rsid w:val="00246ED2"/>
    <w:rsid w:val="00246F72"/>
    <w:rsid w:val="00247D0C"/>
    <w:rsid w:val="00247D2D"/>
    <w:rsid w:val="00247F6F"/>
    <w:rsid w:val="00247FFC"/>
    <w:rsid w:val="00250018"/>
    <w:rsid w:val="00250165"/>
    <w:rsid w:val="002507D9"/>
    <w:rsid w:val="00251418"/>
    <w:rsid w:val="0025141D"/>
    <w:rsid w:val="00251DAB"/>
    <w:rsid w:val="00251DD4"/>
    <w:rsid w:val="00251EF3"/>
    <w:rsid w:val="00251EFF"/>
    <w:rsid w:val="002520E4"/>
    <w:rsid w:val="002520E7"/>
    <w:rsid w:val="00252377"/>
    <w:rsid w:val="002523C0"/>
    <w:rsid w:val="0025269D"/>
    <w:rsid w:val="00252953"/>
    <w:rsid w:val="00252B17"/>
    <w:rsid w:val="00252DAA"/>
    <w:rsid w:val="00252F6B"/>
    <w:rsid w:val="002534CC"/>
    <w:rsid w:val="0025394C"/>
    <w:rsid w:val="00253AB5"/>
    <w:rsid w:val="00253AF0"/>
    <w:rsid w:val="00254015"/>
    <w:rsid w:val="002542A0"/>
    <w:rsid w:val="00254584"/>
    <w:rsid w:val="002545B4"/>
    <w:rsid w:val="00254718"/>
    <w:rsid w:val="00254A71"/>
    <w:rsid w:val="00254FB7"/>
    <w:rsid w:val="00255C88"/>
    <w:rsid w:val="00256038"/>
    <w:rsid w:val="00256068"/>
    <w:rsid w:val="00256111"/>
    <w:rsid w:val="00256613"/>
    <w:rsid w:val="002567D0"/>
    <w:rsid w:val="00256A69"/>
    <w:rsid w:val="00256F18"/>
    <w:rsid w:val="0025769D"/>
    <w:rsid w:val="00257C1F"/>
    <w:rsid w:val="0026071C"/>
    <w:rsid w:val="00260F70"/>
    <w:rsid w:val="0026100D"/>
    <w:rsid w:val="002610EE"/>
    <w:rsid w:val="0026120E"/>
    <w:rsid w:val="0026156D"/>
    <w:rsid w:val="0026179D"/>
    <w:rsid w:val="00261B5E"/>
    <w:rsid w:val="00261BA8"/>
    <w:rsid w:val="00261BB3"/>
    <w:rsid w:val="00261BC8"/>
    <w:rsid w:val="00261CE8"/>
    <w:rsid w:val="00261EE5"/>
    <w:rsid w:val="0026233C"/>
    <w:rsid w:val="0026292E"/>
    <w:rsid w:val="002633E4"/>
    <w:rsid w:val="00263779"/>
    <w:rsid w:val="00263CE0"/>
    <w:rsid w:val="00264008"/>
    <w:rsid w:val="00264397"/>
    <w:rsid w:val="002648E0"/>
    <w:rsid w:val="00264A30"/>
    <w:rsid w:val="00264BC3"/>
    <w:rsid w:val="00264D55"/>
    <w:rsid w:val="00265704"/>
    <w:rsid w:val="00265991"/>
    <w:rsid w:val="002663B5"/>
    <w:rsid w:val="002664EF"/>
    <w:rsid w:val="002670BE"/>
    <w:rsid w:val="0026744F"/>
    <w:rsid w:val="002675D4"/>
    <w:rsid w:val="00267DA1"/>
    <w:rsid w:val="0027037B"/>
    <w:rsid w:val="0027079C"/>
    <w:rsid w:val="00270BC4"/>
    <w:rsid w:val="0027139E"/>
    <w:rsid w:val="0027139F"/>
    <w:rsid w:val="00271686"/>
    <w:rsid w:val="002717FB"/>
    <w:rsid w:val="00271B08"/>
    <w:rsid w:val="00271ECC"/>
    <w:rsid w:val="002720BA"/>
    <w:rsid w:val="00272303"/>
    <w:rsid w:val="00272598"/>
    <w:rsid w:val="00272B2D"/>
    <w:rsid w:val="00273324"/>
    <w:rsid w:val="00273A4C"/>
    <w:rsid w:val="002756E8"/>
    <w:rsid w:val="0027601E"/>
    <w:rsid w:val="00276074"/>
    <w:rsid w:val="002769B6"/>
    <w:rsid w:val="00276C7A"/>
    <w:rsid w:val="00277673"/>
    <w:rsid w:val="0027776B"/>
    <w:rsid w:val="00277A83"/>
    <w:rsid w:val="00277C1F"/>
    <w:rsid w:val="002807BF"/>
    <w:rsid w:val="00280A19"/>
    <w:rsid w:val="00280BCD"/>
    <w:rsid w:val="002811CB"/>
    <w:rsid w:val="0028133F"/>
    <w:rsid w:val="00281C0A"/>
    <w:rsid w:val="00281C1D"/>
    <w:rsid w:val="00281C2A"/>
    <w:rsid w:val="00281FB8"/>
    <w:rsid w:val="00282566"/>
    <w:rsid w:val="00282626"/>
    <w:rsid w:val="00282B01"/>
    <w:rsid w:val="00282E19"/>
    <w:rsid w:val="00283B61"/>
    <w:rsid w:val="00283C45"/>
    <w:rsid w:val="0028402B"/>
    <w:rsid w:val="00284277"/>
    <w:rsid w:val="00284C26"/>
    <w:rsid w:val="00284CD7"/>
    <w:rsid w:val="0028572F"/>
    <w:rsid w:val="00286032"/>
    <w:rsid w:val="002865F3"/>
    <w:rsid w:val="00286C98"/>
    <w:rsid w:val="0028716C"/>
    <w:rsid w:val="002872C9"/>
    <w:rsid w:val="00290DCE"/>
    <w:rsid w:val="00291A64"/>
    <w:rsid w:val="002923E5"/>
    <w:rsid w:val="00292550"/>
    <w:rsid w:val="00292D45"/>
    <w:rsid w:val="00292FCB"/>
    <w:rsid w:val="00293499"/>
    <w:rsid w:val="00293FEB"/>
    <w:rsid w:val="0029400A"/>
    <w:rsid w:val="0029412F"/>
    <w:rsid w:val="00294F68"/>
    <w:rsid w:val="00295201"/>
    <w:rsid w:val="002952BD"/>
    <w:rsid w:val="00295727"/>
    <w:rsid w:val="002958BF"/>
    <w:rsid w:val="00295B13"/>
    <w:rsid w:val="00295F21"/>
    <w:rsid w:val="002966A6"/>
    <w:rsid w:val="002969AB"/>
    <w:rsid w:val="00296D2F"/>
    <w:rsid w:val="0029701D"/>
    <w:rsid w:val="00297061"/>
    <w:rsid w:val="00297799"/>
    <w:rsid w:val="00297EBC"/>
    <w:rsid w:val="002A02EF"/>
    <w:rsid w:val="002A05F2"/>
    <w:rsid w:val="002A06B4"/>
    <w:rsid w:val="002A1166"/>
    <w:rsid w:val="002A11A3"/>
    <w:rsid w:val="002A1555"/>
    <w:rsid w:val="002A1836"/>
    <w:rsid w:val="002A1865"/>
    <w:rsid w:val="002A1A03"/>
    <w:rsid w:val="002A2558"/>
    <w:rsid w:val="002A256C"/>
    <w:rsid w:val="002A2834"/>
    <w:rsid w:val="002A2C49"/>
    <w:rsid w:val="002A2F44"/>
    <w:rsid w:val="002A2F4F"/>
    <w:rsid w:val="002A3A35"/>
    <w:rsid w:val="002A3D69"/>
    <w:rsid w:val="002A3E7D"/>
    <w:rsid w:val="002A418B"/>
    <w:rsid w:val="002A44AB"/>
    <w:rsid w:val="002A45CA"/>
    <w:rsid w:val="002A4605"/>
    <w:rsid w:val="002A4852"/>
    <w:rsid w:val="002A4B83"/>
    <w:rsid w:val="002A5001"/>
    <w:rsid w:val="002A5459"/>
    <w:rsid w:val="002A569F"/>
    <w:rsid w:val="002A5E79"/>
    <w:rsid w:val="002A6389"/>
    <w:rsid w:val="002A6616"/>
    <w:rsid w:val="002A6BD7"/>
    <w:rsid w:val="002A6F49"/>
    <w:rsid w:val="002A716A"/>
    <w:rsid w:val="002A740E"/>
    <w:rsid w:val="002A76A5"/>
    <w:rsid w:val="002A7A86"/>
    <w:rsid w:val="002A7E48"/>
    <w:rsid w:val="002A7F05"/>
    <w:rsid w:val="002A7F8C"/>
    <w:rsid w:val="002B0552"/>
    <w:rsid w:val="002B1228"/>
    <w:rsid w:val="002B13CC"/>
    <w:rsid w:val="002B1669"/>
    <w:rsid w:val="002B16F1"/>
    <w:rsid w:val="002B1784"/>
    <w:rsid w:val="002B1940"/>
    <w:rsid w:val="002B1E49"/>
    <w:rsid w:val="002B2665"/>
    <w:rsid w:val="002B2977"/>
    <w:rsid w:val="002B4443"/>
    <w:rsid w:val="002B4AF3"/>
    <w:rsid w:val="002B4CE4"/>
    <w:rsid w:val="002B54CF"/>
    <w:rsid w:val="002B575A"/>
    <w:rsid w:val="002B57EB"/>
    <w:rsid w:val="002B5D98"/>
    <w:rsid w:val="002B5FCB"/>
    <w:rsid w:val="002B6ACF"/>
    <w:rsid w:val="002B70A0"/>
    <w:rsid w:val="002B71DE"/>
    <w:rsid w:val="002B7387"/>
    <w:rsid w:val="002B7671"/>
    <w:rsid w:val="002B7741"/>
    <w:rsid w:val="002B786F"/>
    <w:rsid w:val="002B7B85"/>
    <w:rsid w:val="002B7BD9"/>
    <w:rsid w:val="002B7EDF"/>
    <w:rsid w:val="002C0AB8"/>
    <w:rsid w:val="002C1275"/>
    <w:rsid w:val="002C1737"/>
    <w:rsid w:val="002C1CA3"/>
    <w:rsid w:val="002C1EDE"/>
    <w:rsid w:val="002C2885"/>
    <w:rsid w:val="002C28B5"/>
    <w:rsid w:val="002C2C4D"/>
    <w:rsid w:val="002C2FB2"/>
    <w:rsid w:val="002C31C0"/>
    <w:rsid w:val="002C33C2"/>
    <w:rsid w:val="002C3642"/>
    <w:rsid w:val="002C3DA0"/>
    <w:rsid w:val="002C3DE8"/>
    <w:rsid w:val="002C3F80"/>
    <w:rsid w:val="002C4369"/>
    <w:rsid w:val="002C46A2"/>
    <w:rsid w:val="002C5058"/>
    <w:rsid w:val="002C520B"/>
    <w:rsid w:val="002C5647"/>
    <w:rsid w:val="002C6031"/>
    <w:rsid w:val="002C6AFE"/>
    <w:rsid w:val="002C6DA1"/>
    <w:rsid w:val="002C6F9E"/>
    <w:rsid w:val="002C7911"/>
    <w:rsid w:val="002C7DB2"/>
    <w:rsid w:val="002D021E"/>
    <w:rsid w:val="002D0252"/>
    <w:rsid w:val="002D05F1"/>
    <w:rsid w:val="002D09B0"/>
    <w:rsid w:val="002D0D9D"/>
    <w:rsid w:val="002D0F9C"/>
    <w:rsid w:val="002D1154"/>
    <w:rsid w:val="002D13C4"/>
    <w:rsid w:val="002D1DBE"/>
    <w:rsid w:val="002D1E37"/>
    <w:rsid w:val="002D1F5B"/>
    <w:rsid w:val="002D24C0"/>
    <w:rsid w:val="002D2952"/>
    <w:rsid w:val="002D2C66"/>
    <w:rsid w:val="002D2D12"/>
    <w:rsid w:val="002D39FE"/>
    <w:rsid w:val="002D3EC2"/>
    <w:rsid w:val="002D4A54"/>
    <w:rsid w:val="002D4C2E"/>
    <w:rsid w:val="002D50DD"/>
    <w:rsid w:val="002D56F9"/>
    <w:rsid w:val="002D59EB"/>
    <w:rsid w:val="002D6054"/>
    <w:rsid w:val="002D62FF"/>
    <w:rsid w:val="002D76F5"/>
    <w:rsid w:val="002D782D"/>
    <w:rsid w:val="002D7DA9"/>
    <w:rsid w:val="002E05A5"/>
    <w:rsid w:val="002E06DA"/>
    <w:rsid w:val="002E1174"/>
    <w:rsid w:val="002E19E6"/>
    <w:rsid w:val="002E1F28"/>
    <w:rsid w:val="002E3127"/>
    <w:rsid w:val="002E3266"/>
    <w:rsid w:val="002E340D"/>
    <w:rsid w:val="002E3587"/>
    <w:rsid w:val="002E3BAA"/>
    <w:rsid w:val="002E4440"/>
    <w:rsid w:val="002E48BF"/>
    <w:rsid w:val="002E4AF2"/>
    <w:rsid w:val="002E4B76"/>
    <w:rsid w:val="002E4D76"/>
    <w:rsid w:val="002E5238"/>
    <w:rsid w:val="002E5A4E"/>
    <w:rsid w:val="002E5B18"/>
    <w:rsid w:val="002E5EE4"/>
    <w:rsid w:val="002E5F97"/>
    <w:rsid w:val="002E63C1"/>
    <w:rsid w:val="002E6B05"/>
    <w:rsid w:val="002E7089"/>
    <w:rsid w:val="002E7CEB"/>
    <w:rsid w:val="002E7E19"/>
    <w:rsid w:val="002E7F9B"/>
    <w:rsid w:val="002F0779"/>
    <w:rsid w:val="002F08EA"/>
    <w:rsid w:val="002F0989"/>
    <w:rsid w:val="002F0A71"/>
    <w:rsid w:val="002F0E77"/>
    <w:rsid w:val="002F0EFD"/>
    <w:rsid w:val="002F0F43"/>
    <w:rsid w:val="002F10D3"/>
    <w:rsid w:val="002F1131"/>
    <w:rsid w:val="002F155B"/>
    <w:rsid w:val="002F1567"/>
    <w:rsid w:val="002F1C85"/>
    <w:rsid w:val="002F1F25"/>
    <w:rsid w:val="002F22BD"/>
    <w:rsid w:val="002F2363"/>
    <w:rsid w:val="002F258C"/>
    <w:rsid w:val="002F25E0"/>
    <w:rsid w:val="002F283F"/>
    <w:rsid w:val="002F30B1"/>
    <w:rsid w:val="002F36D1"/>
    <w:rsid w:val="002F38C9"/>
    <w:rsid w:val="002F39A8"/>
    <w:rsid w:val="002F42E3"/>
    <w:rsid w:val="002F4871"/>
    <w:rsid w:val="002F4876"/>
    <w:rsid w:val="002F4A4F"/>
    <w:rsid w:val="002F535E"/>
    <w:rsid w:val="002F557A"/>
    <w:rsid w:val="002F6066"/>
    <w:rsid w:val="002F6158"/>
    <w:rsid w:val="002F6432"/>
    <w:rsid w:val="002F6AFE"/>
    <w:rsid w:val="002F6D38"/>
    <w:rsid w:val="002F6F70"/>
    <w:rsid w:val="002F707F"/>
    <w:rsid w:val="002F7317"/>
    <w:rsid w:val="002F73DC"/>
    <w:rsid w:val="002F749A"/>
    <w:rsid w:val="002F7A1B"/>
    <w:rsid w:val="002F7AA3"/>
    <w:rsid w:val="00300397"/>
    <w:rsid w:val="00300580"/>
    <w:rsid w:val="003007C4"/>
    <w:rsid w:val="003013C4"/>
    <w:rsid w:val="003014C6"/>
    <w:rsid w:val="0030190D"/>
    <w:rsid w:val="0030191F"/>
    <w:rsid w:val="00301A51"/>
    <w:rsid w:val="00301C12"/>
    <w:rsid w:val="00302941"/>
    <w:rsid w:val="00302CD0"/>
    <w:rsid w:val="00303103"/>
    <w:rsid w:val="00303148"/>
    <w:rsid w:val="0030399C"/>
    <w:rsid w:val="0030457B"/>
    <w:rsid w:val="00304699"/>
    <w:rsid w:val="00304854"/>
    <w:rsid w:val="003048A0"/>
    <w:rsid w:val="00304B7F"/>
    <w:rsid w:val="00305051"/>
    <w:rsid w:val="00305267"/>
    <w:rsid w:val="00305621"/>
    <w:rsid w:val="003056AF"/>
    <w:rsid w:val="003058B5"/>
    <w:rsid w:val="00306090"/>
    <w:rsid w:val="003060D3"/>
    <w:rsid w:val="003062B5"/>
    <w:rsid w:val="00306D52"/>
    <w:rsid w:val="00307373"/>
    <w:rsid w:val="003107F2"/>
    <w:rsid w:val="00310AA9"/>
    <w:rsid w:val="00310BCE"/>
    <w:rsid w:val="00311B24"/>
    <w:rsid w:val="00311C14"/>
    <w:rsid w:val="003121D3"/>
    <w:rsid w:val="003123DF"/>
    <w:rsid w:val="003129EA"/>
    <w:rsid w:val="00312E11"/>
    <w:rsid w:val="003139ED"/>
    <w:rsid w:val="00313CDB"/>
    <w:rsid w:val="00313F76"/>
    <w:rsid w:val="003149DC"/>
    <w:rsid w:val="00315089"/>
    <w:rsid w:val="003151BD"/>
    <w:rsid w:val="0031561F"/>
    <w:rsid w:val="0031571A"/>
    <w:rsid w:val="0031586E"/>
    <w:rsid w:val="00315CA5"/>
    <w:rsid w:val="003161C6"/>
    <w:rsid w:val="00316303"/>
    <w:rsid w:val="00316D07"/>
    <w:rsid w:val="00316D50"/>
    <w:rsid w:val="00316FF9"/>
    <w:rsid w:val="0031726A"/>
    <w:rsid w:val="00317CD8"/>
    <w:rsid w:val="00317E65"/>
    <w:rsid w:val="00317EA9"/>
    <w:rsid w:val="0032041F"/>
    <w:rsid w:val="00320525"/>
    <w:rsid w:val="003205F4"/>
    <w:rsid w:val="00321741"/>
    <w:rsid w:val="0032176F"/>
    <w:rsid w:val="00321A73"/>
    <w:rsid w:val="00321E12"/>
    <w:rsid w:val="00322272"/>
    <w:rsid w:val="0032279F"/>
    <w:rsid w:val="00322892"/>
    <w:rsid w:val="003228BF"/>
    <w:rsid w:val="00322AD6"/>
    <w:rsid w:val="00322D93"/>
    <w:rsid w:val="003234BE"/>
    <w:rsid w:val="003237D0"/>
    <w:rsid w:val="00323869"/>
    <w:rsid w:val="00323AD8"/>
    <w:rsid w:val="00323C41"/>
    <w:rsid w:val="00323FF9"/>
    <w:rsid w:val="00324391"/>
    <w:rsid w:val="00324B60"/>
    <w:rsid w:val="00324CD9"/>
    <w:rsid w:val="00324DB3"/>
    <w:rsid w:val="00324DF5"/>
    <w:rsid w:val="00324E7D"/>
    <w:rsid w:val="00325697"/>
    <w:rsid w:val="003256A5"/>
    <w:rsid w:val="00325EDC"/>
    <w:rsid w:val="0032613E"/>
    <w:rsid w:val="00326844"/>
    <w:rsid w:val="0032692D"/>
    <w:rsid w:val="0032749F"/>
    <w:rsid w:val="00327852"/>
    <w:rsid w:val="00327879"/>
    <w:rsid w:val="00327DAB"/>
    <w:rsid w:val="00327FD4"/>
    <w:rsid w:val="003300E6"/>
    <w:rsid w:val="00330495"/>
    <w:rsid w:val="003306C7"/>
    <w:rsid w:val="00330872"/>
    <w:rsid w:val="003308AB"/>
    <w:rsid w:val="00330B96"/>
    <w:rsid w:val="00331523"/>
    <w:rsid w:val="003316BE"/>
    <w:rsid w:val="00331E27"/>
    <w:rsid w:val="00331F5F"/>
    <w:rsid w:val="00332312"/>
    <w:rsid w:val="00332525"/>
    <w:rsid w:val="003327D2"/>
    <w:rsid w:val="003329BA"/>
    <w:rsid w:val="00332B7B"/>
    <w:rsid w:val="00332D7B"/>
    <w:rsid w:val="00333370"/>
    <w:rsid w:val="0033341A"/>
    <w:rsid w:val="00333787"/>
    <w:rsid w:val="00333EF2"/>
    <w:rsid w:val="00334473"/>
    <w:rsid w:val="003344C9"/>
    <w:rsid w:val="00334759"/>
    <w:rsid w:val="00334CDC"/>
    <w:rsid w:val="00334F39"/>
    <w:rsid w:val="00334FC2"/>
    <w:rsid w:val="003350A0"/>
    <w:rsid w:val="003353C0"/>
    <w:rsid w:val="00335557"/>
    <w:rsid w:val="003356A5"/>
    <w:rsid w:val="00335E97"/>
    <w:rsid w:val="00336093"/>
    <w:rsid w:val="0033682E"/>
    <w:rsid w:val="00336966"/>
    <w:rsid w:val="003369FF"/>
    <w:rsid w:val="003372E2"/>
    <w:rsid w:val="00337690"/>
    <w:rsid w:val="00337C41"/>
    <w:rsid w:val="00337C71"/>
    <w:rsid w:val="00340958"/>
    <w:rsid w:val="00340CCC"/>
    <w:rsid w:val="00340E58"/>
    <w:rsid w:val="00340F5D"/>
    <w:rsid w:val="0034128A"/>
    <w:rsid w:val="003412A3"/>
    <w:rsid w:val="0034167A"/>
    <w:rsid w:val="00341713"/>
    <w:rsid w:val="003417B5"/>
    <w:rsid w:val="00342EB0"/>
    <w:rsid w:val="00342EE7"/>
    <w:rsid w:val="003435C7"/>
    <w:rsid w:val="003437CB"/>
    <w:rsid w:val="00343E62"/>
    <w:rsid w:val="00343FBB"/>
    <w:rsid w:val="00344544"/>
    <w:rsid w:val="00344B01"/>
    <w:rsid w:val="00344E37"/>
    <w:rsid w:val="00345147"/>
    <w:rsid w:val="0034576F"/>
    <w:rsid w:val="00345A38"/>
    <w:rsid w:val="00345AB8"/>
    <w:rsid w:val="00346D19"/>
    <w:rsid w:val="00346DA1"/>
    <w:rsid w:val="00347128"/>
    <w:rsid w:val="00347572"/>
    <w:rsid w:val="00347613"/>
    <w:rsid w:val="00347BD4"/>
    <w:rsid w:val="00347D5C"/>
    <w:rsid w:val="00350343"/>
    <w:rsid w:val="00350920"/>
    <w:rsid w:val="00350931"/>
    <w:rsid w:val="003509A6"/>
    <w:rsid w:val="003519F8"/>
    <w:rsid w:val="00351D28"/>
    <w:rsid w:val="00352343"/>
    <w:rsid w:val="00352382"/>
    <w:rsid w:val="0035260F"/>
    <w:rsid w:val="00352B19"/>
    <w:rsid w:val="00352B81"/>
    <w:rsid w:val="00353352"/>
    <w:rsid w:val="0035337B"/>
    <w:rsid w:val="003533F4"/>
    <w:rsid w:val="003535C5"/>
    <w:rsid w:val="0035376C"/>
    <w:rsid w:val="0035432D"/>
    <w:rsid w:val="0035433E"/>
    <w:rsid w:val="003548C3"/>
    <w:rsid w:val="00354A94"/>
    <w:rsid w:val="0035507B"/>
    <w:rsid w:val="00355329"/>
    <w:rsid w:val="00355444"/>
    <w:rsid w:val="00355AF0"/>
    <w:rsid w:val="0035600A"/>
    <w:rsid w:val="0035674E"/>
    <w:rsid w:val="0035691A"/>
    <w:rsid w:val="00356DCD"/>
    <w:rsid w:val="00357027"/>
    <w:rsid w:val="00357216"/>
    <w:rsid w:val="00357954"/>
    <w:rsid w:val="00357CDE"/>
    <w:rsid w:val="00360013"/>
    <w:rsid w:val="0036053A"/>
    <w:rsid w:val="003605C5"/>
    <w:rsid w:val="00360B27"/>
    <w:rsid w:val="00360EC9"/>
    <w:rsid w:val="003610B3"/>
    <w:rsid w:val="003615D2"/>
    <w:rsid w:val="00361F94"/>
    <w:rsid w:val="00362438"/>
    <w:rsid w:val="003625D0"/>
    <w:rsid w:val="00362B65"/>
    <w:rsid w:val="00362FD4"/>
    <w:rsid w:val="0036330F"/>
    <w:rsid w:val="00363337"/>
    <w:rsid w:val="00363646"/>
    <w:rsid w:val="003638B3"/>
    <w:rsid w:val="00363F04"/>
    <w:rsid w:val="003640E6"/>
    <w:rsid w:val="003643A0"/>
    <w:rsid w:val="00364B95"/>
    <w:rsid w:val="00364D5A"/>
    <w:rsid w:val="003657BE"/>
    <w:rsid w:val="0036608C"/>
    <w:rsid w:val="00366352"/>
    <w:rsid w:val="00366BAE"/>
    <w:rsid w:val="00366FF0"/>
    <w:rsid w:val="003673E6"/>
    <w:rsid w:val="003678F3"/>
    <w:rsid w:val="00370436"/>
    <w:rsid w:val="0037061A"/>
    <w:rsid w:val="00370808"/>
    <w:rsid w:val="0037097C"/>
    <w:rsid w:val="00370B8F"/>
    <w:rsid w:val="00371619"/>
    <w:rsid w:val="003716DC"/>
    <w:rsid w:val="00373596"/>
    <w:rsid w:val="00373772"/>
    <w:rsid w:val="00373AB1"/>
    <w:rsid w:val="0037409D"/>
    <w:rsid w:val="0037445A"/>
    <w:rsid w:val="00374815"/>
    <w:rsid w:val="00374823"/>
    <w:rsid w:val="00374B80"/>
    <w:rsid w:val="00375599"/>
    <w:rsid w:val="0037579D"/>
    <w:rsid w:val="003758A0"/>
    <w:rsid w:val="00375A8A"/>
    <w:rsid w:val="00375CEC"/>
    <w:rsid w:val="003761FD"/>
    <w:rsid w:val="0037649F"/>
    <w:rsid w:val="00376658"/>
    <w:rsid w:val="00376793"/>
    <w:rsid w:val="00376921"/>
    <w:rsid w:val="00376964"/>
    <w:rsid w:val="00376B70"/>
    <w:rsid w:val="003774AC"/>
    <w:rsid w:val="003774C0"/>
    <w:rsid w:val="00377FEE"/>
    <w:rsid w:val="00380717"/>
    <w:rsid w:val="00380F27"/>
    <w:rsid w:val="00381042"/>
    <w:rsid w:val="00381398"/>
    <w:rsid w:val="00381557"/>
    <w:rsid w:val="003824E3"/>
    <w:rsid w:val="00382D6E"/>
    <w:rsid w:val="003832AE"/>
    <w:rsid w:val="003835A5"/>
    <w:rsid w:val="00383E40"/>
    <w:rsid w:val="00383E5E"/>
    <w:rsid w:val="00384189"/>
    <w:rsid w:val="00385395"/>
    <w:rsid w:val="00385DDF"/>
    <w:rsid w:val="0038612B"/>
    <w:rsid w:val="00386266"/>
    <w:rsid w:val="003869CA"/>
    <w:rsid w:val="00386EA3"/>
    <w:rsid w:val="003875AC"/>
    <w:rsid w:val="00390358"/>
    <w:rsid w:val="003906D6"/>
    <w:rsid w:val="00390BF9"/>
    <w:rsid w:val="00390DA8"/>
    <w:rsid w:val="0039109C"/>
    <w:rsid w:val="0039164B"/>
    <w:rsid w:val="00391ACE"/>
    <w:rsid w:val="00391FEE"/>
    <w:rsid w:val="0039269C"/>
    <w:rsid w:val="003937DD"/>
    <w:rsid w:val="00393EEE"/>
    <w:rsid w:val="00394724"/>
    <w:rsid w:val="0039484F"/>
    <w:rsid w:val="00394C36"/>
    <w:rsid w:val="00394FAF"/>
    <w:rsid w:val="00395040"/>
    <w:rsid w:val="003950E8"/>
    <w:rsid w:val="003956FB"/>
    <w:rsid w:val="00395D57"/>
    <w:rsid w:val="0039621D"/>
    <w:rsid w:val="00396844"/>
    <w:rsid w:val="0039715F"/>
    <w:rsid w:val="003974FC"/>
    <w:rsid w:val="00397654"/>
    <w:rsid w:val="00397674"/>
    <w:rsid w:val="003978C6"/>
    <w:rsid w:val="00397960"/>
    <w:rsid w:val="00397BD0"/>
    <w:rsid w:val="003A053A"/>
    <w:rsid w:val="003A0E06"/>
    <w:rsid w:val="003A103C"/>
    <w:rsid w:val="003A1B18"/>
    <w:rsid w:val="003A282C"/>
    <w:rsid w:val="003A3138"/>
    <w:rsid w:val="003A329A"/>
    <w:rsid w:val="003A3507"/>
    <w:rsid w:val="003A3ABF"/>
    <w:rsid w:val="003A4D7B"/>
    <w:rsid w:val="003A5100"/>
    <w:rsid w:val="003A5281"/>
    <w:rsid w:val="003A535F"/>
    <w:rsid w:val="003A5A86"/>
    <w:rsid w:val="003A5B7E"/>
    <w:rsid w:val="003A5CE0"/>
    <w:rsid w:val="003A5E68"/>
    <w:rsid w:val="003A61F5"/>
    <w:rsid w:val="003A62FB"/>
    <w:rsid w:val="003A6891"/>
    <w:rsid w:val="003A731B"/>
    <w:rsid w:val="003A737F"/>
    <w:rsid w:val="003B0461"/>
    <w:rsid w:val="003B1FB7"/>
    <w:rsid w:val="003B262C"/>
    <w:rsid w:val="003B2C86"/>
    <w:rsid w:val="003B2CFB"/>
    <w:rsid w:val="003B2E9B"/>
    <w:rsid w:val="003B3207"/>
    <w:rsid w:val="003B37C4"/>
    <w:rsid w:val="003B4121"/>
    <w:rsid w:val="003B4225"/>
    <w:rsid w:val="003B4435"/>
    <w:rsid w:val="003B4A96"/>
    <w:rsid w:val="003B573C"/>
    <w:rsid w:val="003B6BA7"/>
    <w:rsid w:val="003B7375"/>
    <w:rsid w:val="003B7555"/>
    <w:rsid w:val="003B7A21"/>
    <w:rsid w:val="003B7A3B"/>
    <w:rsid w:val="003B7ADF"/>
    <w:rsid w:val="003B7B95"/>
    <w:rsid w:val="003C0024"/>
    <w:rsid w:val="003C01FE"/>
    <w:rsid w:val="003C0C6F"/>
    <w:rsid w:val="003C1304"/>
    <w:rsid w:val="003C1C53"/>
    <w:rsid w:val="003C1D99"/>
    <w:rsid w:val="003C20D8"/>
    <w:rsid w:val="003C2123"/>
    <w:rsid w:val="003C2161"/>
    <w:rsid w:val="003C218D"/>
    <w:rsid w:val="003C272C"/>
    <w:rsid w:val="003C2818"/>
    <w:rsid w:val="003C2C66"/>
    <w:rsid w:val="003C3166"/>
    <w:rsid w:val="003C317A"/>
    <w:rsid w:val="003C33D9"/>
    <w:rsid w:val="003C39BF"/>
    <w:rsid w:val="003C3A88"/>
    <w:rsid w:val="003C3B85"/>
    <w:rsid w:val="003C3BFC"/>
    <w:rsid w:val="003C3D16"/>
    <w:rsid w:val="003C3D62"/>
    <w:rsid w:val="003C40E2"/>
    <w:rsid w:val="003C45D2"/>
    <w:rsid w:val="003C49FF"/>
    <w:rsid w:val="003C4BEF"/>
    <w:rsid w:val="003C5005"/>
    <w:rsid w:val="003C532F"/>
    <w:rsid w:val="003C5855"/>
    <w:rsid w:val="003C595D"/>
    <w:rsid w:val="003C5A36"/>
    <w:rsid w:val="003C65DA"/>
    <w:rsid w:val="003C67B4"/>
    <w:rsid w:val="003C67EC"/>
    <w:rsid w:val="003C68CB"/>
    <w:rsid w:val="003C698F"/>
    <w:rsid w:val="003C7172"/>
    <w:rsid w:val="003C7253"/>
    <w:rsid w:val="003D077A"/>
    <w:rsid w:val="003D0C18"/>
    <w:rsid w:val="003D0C2B"/>
    <w:rsid w:val="003D0EC5"/>
    <w:rsid w:val="003D152C"/>
    <w:rsid w:val="003D18A7"/>
    <w:rsid w:val="003D191F"/>
    <w:rsid w:val="003D1964"/>
    <w:rsid w:val="003D1A12"/>
    <w:rsid w:val="003D1A3C"/>
    <w:rsid w:val="003D1CCC"/>
    <w:rsid w:val="003D1E08"/>
    <w:rsid w:val="003D1E5A"/>
    <w:rsid w:val="003D23D5"/>
    <w:rsid w:val="003D2FCA"/>
    <w:rsid w:val="003D302E"/>
    <w:rsid w:val="003D3A06"/>
    <w:rsid w:val="003D569E"/>
    <w:rsid w:val="003D5937"/>
    <w:rsid w:val="003D5EE6"/>
    <w:rsid w:val="003D5F8A"/>
    <w:rsid w:val="003D6356"/>
    <w:rsid w:val="003D63CB"/>
    <w:rsid w:val="003D6668"/>
    <w:rsid w:val="003D6AD6"/>
    <w:rsid w:val="003D6C3E"/>
    <w:rsid w:val="003D6E42"/>
    <w:rsid w:val="003D74C3"/>
    <w:rsid w:val="003D7616"/>
    <w:rsid w:val="003D773A"/>
    <w:rsid w:val="003E06AD"/>
    <w:rsid w:val="003E0B7D"/>
    <w:rsid w:val="003E0C27"/>
    <w:rsid w:val="003E10D9"/>
    <w:rsid w:val="003E19E7"/>
    <w:rsid w:val="003E20A2"/>
    <w:rsid w:val="003E22D0"/>
    <w:rsid w:val="003E2859"/>
    <w:rsid w:val="003E2955"/>
    <w:rsid w:val="003E2D5B"/>
    <w:rsid w:val="003E2EE4"/>
    <w:rsid w:val="003E2F85"/>
    <w:rsid w:val="003E301E"/>
    <w:rsid w:val="003E31CC"/>
    <w:rsid w:val="003E327C"/>
    <w:rsid w:val="003E33DE"/>
    <w:rsid w:val="003E3602"/>
    <w:rsid w:val="003E3C68"/>
    <w:rsid w:val="003E40B5"/>
    <w:rsid w:val="003E41BB"/>
    <w:rsid w:val="003E45D3"/>
    <w:rsid w:val="003E4C6E"/>
    <w:rsid w:val="003E4D3A"/>
    <w:rsid w:val="003E585E"/>
    <w:rsid w:val="003E5A3A"/>
    <w:rsid w:val="003E6587"/>
    <w:rsid w:val="003E6A67"/>
    <w:rsid w:val="003E6AE2"/>
    <w:rsid w:val="003E6BF5"/>
    <w:rsid w:val="003E6C17"/>
    <w:rsid w:val="003E6CCF"/>
    <w:rsid w:val="003E6D03"/>
    <w:rsid w:val="003E7345"/>
    <w:rsid w:val="003E788B"/>
    <w:rsid w:val="003E7991"/>
    <w:rsid w:val="003E7A06"/>
    <w:rsid w:val="003E7A10"/>
    <w:rsid w:val="003E7DCA"/>
    <w:rsid w:val="003E7FE8"/>
    <w:rsid w:val="003F012E"/>
    <w:rsid w:val="003F0DF5"/>
    <w:rsid w:val="003F10B4"/>
    <w:rsid w:val="003F1712"/>
    <w:rsid w:val="003F1B80"/>
    <w:rsid w:val="003F1C6D"/>
    <w:rsid w:val="003F213D"/>
    <w:rsid w:val="003F25B1"/>
    <w:rsid w:val="003F2E8C"/>
    <w:rsid w:val="003F2F55"/>
    <w:rsid w:val="003F381E"/>
    <w:rsid w:val="003F3A70"/>
    <w:rsid w:val="003F3C0F"/>
    <w:rsid w:val="003F428D"/>
    <w:rsid w:val="003F43CE"/>
    <w:rsid w:val="003F45B0"/>
    <w:rsid w:val="003F473C"/>
    <w:rsid w:val="003F474E"/>
    <w:rsid w:val="003F4A7E"/>
    <w:rsid w:val="003F4AD1"/>
    <w:rsid w:val="003F4AE3"/>
    <w:rsid w:val="003F4C93"/>
    <w:rsid w:val="003F53AE"/>
    <w:rsid w:val="003F547A"/>
    <w:rsid w:val="003F54E2"/>
    <w:rsid w:val="003F5809"/>
    <w:rsid w:val="003F5BDB"/>
    <w:rsid w:val="003F5F2E"/>
    <w:rsid w:val="003F5FAA"/>
    <w:rsid w:val="003F697E"/>
    <w:rsid w:val="003F6F78"/>
    <w:rsid w:val="003F7053"/>
    <w:rsid w:val="003F7248"/>
    <w:rsid w:val="003F7D73"/>
    <w:rsid w:val="003F7F54"/>
    <w:rsid w:val="00400385"/>
    <w:rsid w:val="0040077D"/>
    <w:rsid w:val="00400F4C"/>
    <w:rsid w:val="004012F0"/>
    <w:rsid w:val="00401325"/>
    <w:rsid w:val="00401496"/>
    <w:rsid w:val="0040167A"/>
    <w:rsid w:val="00401A5A"/>
    <w:rsid w:val="004021C7"/>
    <w:rsid w:val="004025B7"/>
    <w:rsid w:val="00402C97"/>
    <w:rsid w:val="00402F7C"/>
    <w:rsid w:val="00403262"/>
    <w:rsid w:val="00403764"/>
    <w:rsid w:val="00403795"/>
    <w:rsid w:val="00403B81"/>
    <w:rsid w:val="00403E5E"/>
    <w:rsid w:val="00404545"/>
    <w:rsid w:val="00404CB7"/>
    <w:rsid w:val="00404CDD"/>
    <w:rsid w:val="00404E2E"/>
    <w:rsid w:val="0040535B"/>
    <w:rsid w:val="004059AA"/>
    <w:rsid w:val="004059E8"/>
    <w:rsid w:val="00405ACE"/>
    <w:rsid w:val="00405BC9"/>
    <w:rsid w:val="00406526"/>
    <w:rsid w:val="004071D4"/>
    <w:rsid w:val="00407813"/>
    <w:rsid w:val="0040797E"/>
    <w:rsid w:val="00407F4E"/>
    <w:rsid w:val="00410091"/>
    <w:rsid w:val="00410153"/>
    <w:rsid w:val="00410503"/>
    <w:rsid w:val="00410724"/>
    <w:rsid w:val="004109DA"/>
    <w:rsid w:val="00410DAF"/>
    <w:rsid w:val="004110F8"/>
    <w:rsid w:val="004118A6"/>
    <w:rsid w:val="00411AF0"/>
    <w:rsid w:val="00411BA5"/>
    <w:rsid w:val="00411BD1"/>
    <w:rsid w:val="00412157"/>
    <w:rsid w:val="00412319"/>
    <w:rsid w:val="004126A0"/>
    <w:rsid w:val="00412F84"/>
    <w:rsid w:val="0041368D"/>
    <w:rsid w:val="004136BA"/>
    <w:rsid w:val="004145F6"/>
    <w:rsid w:val="00414889"/>
    <w:rsid w:val="004153D2"/>
    <w:rsid w:val="004155E8"/>
    <w:rsid w:val="00415765"/>
    <w:rsid w:val="00415BEE"/>
    <w:rsid w:val="00415DF5"/>
    <w:rsid w:val="00416456"/>
    <w:rsid w:val="004164DE"/>
    <w:rsid w:val="0041737A"/>
    <w:rsid w:val="004175A3"/>
    <w:rsid w:val="00417850"/>
    <w:rsid w:val="00417CA8"/>
    <w:rsid w:val="00417F62"/>
    <w:rsid w:val="00417FEE"/>
    <w:rsid w:val="00420BB9"/>
    <w:rsid w:val="00420CFA"/>
    <w:rsid w:val="00420E20"/>
    <w:rsid w:val="004212D3"/>
    <w:rsid w:val="00421C4B"/>
    <w:rsid w:val="00421DE2"/>
    <w:rsid w:val="00421F6E"/>
    <w:rsid w:val="004222F8"/>
    <w:rsid w:val="004225C3"/>
    <w:rsid w:val="004228B8"/>
    <w:rsid w:val="00422BDA"/>
    <w:rsid w:val="00422F70"/>
    <w:rsid w:val="0042334B"/>
    <w:rsid w:val="0042346D"/>
    <w:rsid w:val="0042366E"/>
    <w:rsid w:val="00423C59"/>
    <w:rsid w:val="00423DB0"/>
    <w:rsid w:val="00424274"/>
    <w:rsid w:val="00424927"/>
    <w:rsid w:val="004249FD"/>
    <w:rsid w:val="00424B94"/>
    <w:rsid w:val="00424D07"/>
    <w:rsid w:val="0042500E"/>
    <w:rsid w:val="00426DB6"/>
    <w:rsid w:val="00426E0D"/>
    <w:rsid w:val="004275AD"/>
    <w:rsid w:val="00427F86"/>
    <w:rsid w:val="00430710"/>
    <w:rsid w:val="00430D89"/>
    <w:rsid w:val="00430D9C"/>
    <w:rsid w:val="0043105A"/>
    <w:rsid w:val="00431519"/>
    <w:rsid w:val="0043214A"/>
    <w:rsid w:val="00432481"/>
    <w:rsid w:val="004329C5"/>
    <w:rsid w:val="0043337C"/>
    <w:rsid w:val="0043344F"/>
    <w:rsid w:val="00433FB9"/>
    <w:rsid w:val="004347DE"/>
    <w:rsid w:val="00434A22"/>
    <w:rsid w:val="00434E1D"/>
    <w:rsid w:val="00434E77"/>
    <w:rsid w:val="0043519C"/>
    <w:rsid w:val="0043540B"/>
    <w:rsid w:val="00435DA0"/>
    <w:rsid w:val="0043604D"/>
    <w:rsid w:val="00436A17"/>
    <w:rsid w:val="004370DD"/>
    <w:rsid w:val="00437264"/>
    <w:rsid w:val="004372E4"/>
    <w:rsid w:val="004379E2"/>
    <w:rsid w:val="00437D1B"/>
    <w:rsid w:val="00440B12"/>
    <w:rsid w:val="00440C98"/>
    <w:rsid w:val="00440E8D"/>
    <w:rsid w:val="00441323"/>
    <w:rsid w:val="00441B78"/>
    <w:rsid w:val="00441E32"/>
    <w:rsid w:val="00441FE5"/>
    <w:rsid w:val="0044249E"/>
    <w:rsid w:val="00442551"/>
    <w:rsid w:val="00442777"/>
    <w:rsid w:val="00442C9D"/>
    <w:rsid w:val="00442CD2"/>
    <w:rsid w:val="00443246"/>
    <w:rsid w:val="00443693"/>
    <w:rsid w:val="0044372E"/>
    <w:rsid w:val="00443A76"/>
    <w:rsid w:val="00444680"/>
    <w:rsid w:val="0044486F"/>
    <w:rsid w:val="00444BCF"/>
    <w:rsid w:val="00444BE2"/>
    <w:rsid w:val="0044544A"/>
    <w:rsid w:val="004455C4"/>
    <w:rsid w:val="00445E70"/>
    <w:rsid w:val="0044639E"/>
    <w:rsid w:val="004466E4"/>
    <w:rsid w:val="00446A11"/>
    <w:rsid w:val="00447767"/>
    <w:rsid w:val="00447A3F"/>
    <w:rsid w:val="00447C3A"/>
    <w:rsid w:val="00447CFF"/>
    <w:rsid w:val="00447DD0"/>
    <w:rsid w:val="00447E2E"/>
    <w:rsid w:val="004502AC"/>
    <w:rsid w:val="0045089E"/>
    <w:rsid w:val="00450AE9"/>
    <w:rsid w:val="00451323"/>
    <w:rsid w:val="004513C5"/>
    <w:rsid w:val="00451572"/>
    <w:rsid w:val="004519D7"/>
    <w:rsid w:val="00452273"/>
    <w:rsid w:val="00452A6A"/>
    <w:rsid w:val="00452D04"/>
    <w:rsid w:val="004532C5"/>
    <w:rsid w:val="004539B2"/>
    <w:rsid w:val="00453B29"/>
    <w:rsid w:val="0045451D"/>
    <w:rsid w:val="00454675"/>
    <w:rsid w:val="0045477D"/>
    <w:rsid w:val="004547A2"/>
    <w:rsid w:val="0045482E"/>
    <w:rsid w:val="00454C6E"/>
    <w:rsid w:val="004551CD"/>
    <w:rsid w:val="004552C1"/>
    <w:rsid w:val="004557E0"/>
    <w:rsid w:val="00455AB7"/>
    <w:rsid w:val="00455DE8"/>
    <w:rsid w:val="00455EA1"/>
    <w:rsid w:val="00456463"/>
    <w:rsid w:val="0045684F"/>
    <w:rsid w:val="004573AA"/>
    <w:rsid w:val="004577E1"/>
    <w:rsid w:val="00457E2E"/>
    <w:rsid w:val="00457F91"/>
    <w:rsid w:val="004602FB"/>
    <w:rsid w:val="004607EB"/>
    <w:rsid w:val="004609DB"/>
    <w:rsid w:val="004611EE"/>
    <w:rsid w:val="00461581"/>
    <w:rsid w:val="00461714"/>
    <w:rsid w:val="004617AD"/>
    <w:rsid w:val="004618BE"/>
    <w:rsid w:val="00461C58"/>
    <w:rsid w:val="00461C98"/>
    <w:rsid w:val="00461C9D"/>
    <w:rsid w:val="00462214"/>
    <w:rsid w:val="00462302"/>
    <w:rsid w:val="0046241E"/>
    <w:rsid w:val="0046247F"/>
    <w:rsid w:val="0046292F"/>
    <w:rsid w:val="00462A42"/>
    <w:rsid w:val="00462A96"/>
    <w:rsid w:val="00462DDC"/>
    <w:rsid w:val="00462DFB"/>
    <w:rsid w:val="00462F9E"/>
    <w:rsid w:val="004632C4"/>
    <w:rsid w:val="00463E0D"/>
    <w:rsid w:val="00463FB1"/>
    <w:rsid w:val="004640E5"/>
    <w:rsid w:val="004645BF"/>
    <w:rsid w:val="004646C4"/>
    <w:rsid w:val="004649A7"/>
    <w:rsid w:val="00464AA3"/>
    <w:rsid w:val="00464C74"/>
    <w:rsid w:val="00465313"/>
    <w:rsid w:val="00465A60"/>
    <w:rsid w:val="00465E30"/>
    <w:rsid w:val="00465F09"/>
    <w:rsid w:val="004662E6"/>
    <w:rsid w:val="004663CF"/>
    <w:rsid w:val="0046646B"/>
    <w:rsid w:val="0046697E"/>
    <w:rsid w:val="00466A8B"/>
    <w:rsid w:val="00466B50"/>
    <w:rsid w:val="004676BC"/>
    <w:rsid w:val="00467C04"/>
    <w:rsid w:val="00470FAE"/>
    <w:rsid w:val="00471046"/>
    <w:rsid w:val="0047233A"/>
    <w:rsid w:val="00472513"/>
    <w:rsid w:val="0047336A"/>
    <w:rsid w:val="00473499"/>
    <w:rsid w:val="004739C5"/>
    <w:rsid w:val="00473ADB"/>
    <w:rsid w:val="00473F0E"/>
    <w:rsid w:val="00473FC9"/>
    <w:rsid w:val="004740B6"/>
    <w:rsid w:val="00474769"/>
    <w:rsid w:val="0047483B"/>
    <w:rsid w:val="004748C3"/>
    <w:rsid w:val="00474D56"/>
    <w:rsid w:val="004751EF"/>
    <w:rsid w:val="004753DC"/>
    <w:rsid w:val="00475964"/>
    <w:rsid w:val="00475A43"/>
    <w:rsid w:val="00475D3D"/>
    <w:rsid w:val="00476128"/>
    <w:rsid w:val="00476609"/>
    <w:rsid w:val="0047660D"/>
    <w:rsid w:val="00476F16"/>
    <w:rsid w:val="004774A0"/>
    <w:rsid w:val="0047770B"/>
    <w:rsid w:val="00477794"/>
    <w:rsid w:val="004777BF"/>
    <w:rsid w:val="004778B0"/>
    <w:rsid w:val="00477D7E"/>
    <w:rsid w:val="004801BC"/>
    <w:rsid w:val="0048037F"/>
    <w:rsid w:val="00480554"/>
    <w:rsid w:val="00480972"/>
    <w:rsid w:val="00480CF0"/>
    <w:rsid w:val="004812EB"/>
    <w:rsid w:val="004814E9"/>
    <w:rsid w:val="004815D7"/>
    <w:rsid w:val="004818A8"/>
    <w:rsid w:val="0048206F"/>
    <w:rsid w:val="004821E1"/>
    <w:rsid w:val="004821E8"/>
    <w:rsid w:val="004828EF"/>
    <w:rsid w:val="0048298F"/>
    <w:rsid w:val="0048316E"/>
    <w:rsid w:val="00483503"/>
    <w:rsid w:val="00483878"/>
    <w:rsid w:val="004841D2"/>
    <w:rsid w:val="00484306"/>
    <w:rsid w:val="0048437D"/>
    <w:rsid w:val="00484B04"/>
    <w:rsid w:val="004850BD"/>
    <w:rsid w:val="004866E2"/>
    <w:rsid w:val="004867DE"/>
    <w:rsid w:val="0048689A"/>
    <w:rsid w:val="00486A9A"/>
    <w:rsid w:val="004874AF"/>
    <w:rsid w:val="0048768E"/>
    <w:rsid w:val="0048790E"/>
    <w:rsid w:val="00487B16"/>
    <w:rsid w:val="00487E62"/>
    <w:rsid w:val="00487FFA"/>
    <w:rsid w:val="0049021D"/>
    <w:rsid w:val="00490585"/>
    <w:rsid w:val="0049086C"/>
    <w:rsid w:val="00490D3C"/>
    <w:rsid w:val="00490EF3"/>
    <w:rsid w:val="004920C7"/>
    <w:rsid w:val="00492249"/>
    <w:rsid w:val="00492389"/>
    <w:rsid w:val="0049266A"/>
    <w:rsid w:val="004928C4"/>
    <w:rsid w:val="00492B06"/>
    <w:rsid w:val="00492BF0"/>
    <w:rsid w:val="00493096"/>
    <w:rsid w:val="0049391F"/>
    <w:rsid w:val="0049397C"/>
    <w:rsid w:val="004939FF"/>
    <w:rsid w:val="00494039"/>
    <w:rsid w:val="00494590"/>
    <w:rsid w:val="0049498A"/>
    <w:rsid w:val="0049591A"/>
    <w:rsid w:val="00495EB8"/>
    <w:rsid w:val="00496BFE"/>
    <w:rsid w:val="00496EEC"/>
    <w:rsid w:val="004977D1"/>
    <w:rsid w:val="004A00C9"/>
    <w:rsid w:val="004A0400"/>
    <w:rsid w:val="004A04A6"/>
    <w:rsid w:val="004A0816"/>
    <w:rsid w:val="004A0A75"/>
    <w:rsid w:val="004A0B7D"/>
    <w:rsid w:val="004A10F6"/>
    <w:rsid w:val="004A12F8"/>
    <w:rsid w:val="004A1C89"/>
    <w:rsid w:val="004A1EF9"/>
    <w:rsid w:val="004A28B1"/>
    <w:rsid w:val="004A2B5B"/>
    <w:rsid w:val="004A2CF4"/>
    <w:rsid w:val="004A2F29"/>
    <w:rsid w:val="004A318C"/>
    <w:rsid w:val="004A3C71"/>
    <w:rsid w:val="004A3E51"/>
    <w:rsid w:val="004A4ACC"/>
    <w:rsid w:val="004A553C"/>
    <w:rsid w:val="004A60F6"/>
    <w:rsid w:val="004A6278"/>
    <w:rsid w:val="004A667A"/>
    <w:rsid w:val="004A69DB"/>
    <w:rsid w:val="004A72B8"/>
    <w:rsid w:val="004A785B"/>
    <w:rsid w:val="004A7D6B"/>
    <w:rsid w:val="004B0458"/>
    <w:rsid w:val="004B0A5B"/>
    <w:rsid w:val="004B0CD5"/>
    <w:rsid w:val="004B0EB8"/>
    <w:rsid w:val="004B0F66"/>
    <w:rsid w:val="004B144D"/>
    <w:rsid w:val="004B1481"/>
    <w:rsid w:val="004B1942"/>
    <w:rsid w:val="004B1A59"/>
    <w:rsid w:val="004B2773"/>
    <w:rsid w:val="004B2B1C"/>
    <w:rsid w:val="004B2BD9"/>
    <w:rsid w:val="004B2C62"/>
    <w:rsid w:val="004B2FA1"/>
    <w:rsid w:val="004B3375"/>
    <w:rsid w:val="004B337B"/>
    <w:rsid w:val="004B33EF"/>
    <w:rsid w:val="004B3956"/>
    <w:rsid w:val="004B46AE"/>
    <w:rsid w:val="004B4830"/>
    <w:rsid w:val="004B4985"/>
    <w:rsid w:val="004B4BC0"/>
    <w:rsid w:val="004B5392"/>
    <w:rsid w:val="004B5420"/>
    <w:rsid w:val="004B56CD"/>
    <w:rsid w:val="004B5C49"/>
    <w:rsid w:val="004B67B6"/>
    <w:rsid w:val="004B6BE5"/>
    <w:rsid w:val="004B6C42"/>
    <w:rsid w:val="004B71EC"/>
    <w:rsid w:val="004B72CC"/>
    <w:rsid w:val="004B7B76"/>
    <w:rsid w:val="004B7D4B"/>
    <w:rsid w:val="004B7D88"/>
    <w:rsid w:val="004B7E97"/>
    <w:rsid w:val="004B7F42"/>
    <w:rsid w:val="004C0174"/>
    <w:rsid w:val="004C0549"/>
    <w:rsid w:val="004C0A54"/>
    <w:rsid w:val="004C0E71"/>
    <w:rsid w:val="004C19AB"/>
    <w:rsid w:val="004C2517"/>
    <w:rsid w:val="004C2596"/>
    <w:rsid w:val="004C35F1"/>
    <w:rsid w:val="004C3ADB"/>
    <w:rsid w:val="004C3E6C"/>
    <w:rsid w:val="004C4074"/>
    <w:rsid w:val="004C4648"/>
    <w:rsid w:val="004C47B6"/>
    <w:rsid w:val="004C485B"/>
    <w:rsid w:val="004C5177"/>
    <w:rsid w:val="004C5726"/>
    <w:rsid w:val="004C5A64"/>
    <w:rsid w:val="004C601A"/>
    <w:rsid w:val="004C6121"/>
    <w:rsid w:val="004C613C"/>
    <w:rsid w:val="004C6248"/>
    <w:rsid w:val="004C6449"/>
    <w:rsid w:val="004C65D3"/>
    <w:rsid w:val="004C6BCF"/>
    <w:rsid w:val="004C72F9"/>
    <w:rsid w:val="004C7368"/>
    <w:rsid w:val="004C74CC"/>
    <w:rsid w:val="004C7956"/>
    <w:rsid w:val="004C7BCC"/>
    <w:rsid w:val="004D0000"/>
    <w:rsid w:val="004D0023"/>
    <w:rsid w:val="004D1C1D"/>
    <w:rsid w:val="004D1F0F"/>
    <w:rsid w:val="004D221D"/>
    <w:rsid w:val="004D2300"/>
    <w:rsid w:val="004D2964"/>
    <w:rsid w:val="004D2B16"/>
    <w:rsid w:val="004D2BE7"/>
    <w:rsid w:val="004D2E53"/>
    <w:rsid w:val="004D31D0"/>
    <w:rsid w:val="004D3C3D"/>
    <w:rsid w:val="004D3CD8"/>
    <w:rsid w:val="004D423B"/>
    <w:rsid w:val="004D4606"/>
    <w:rsid w:val="004D46EE"/>
    <w:rsid w:val="004D5060"/>
    <w:rsid w:val="004D506C"/>
    <w:rsid w:val="004D577D"/>
    <w:rsid w:val="004D6102"/>
    <w:rsid w:val="004D6CEA"/>
    <w:rsid w:val="004D74ED"/>
    <w:rsid w:val="004D7B42"/>
    <w:rsid w:val="004D7B50"/>
    <w:rsid w:val="004E0306"/>
    <w:rsid w:val="004E06A6"/>
    <w:rsid w:val="004E09F9"/>
    <w:rsid w:val="004E0AE2"/>
    <w:rsid w:val="004E0B7F"/>
    <w:rsid w:val="004E1572"/>
    <w:rsid w:val="004E1849"/>
    <w:rsid w:val="004E18EE"/>
    <w:rsid w:val="004E1F4E"/>
    <w:rsid w:val="004E2067"/>
    <w:rsid w:val="004E2EB6"/>
    <w:rsid w:val="004E303C"/>
    <w:rsid w:val="004E333E"/>
    <w:rsid w:val="004E3889"/>
    <w:rsid w:val="004E3F3A"/>
    <w:rsid w:val="004E4CCE"/>
    <w:rsid w:val="004E524C"/>
    <w:rsid w:val="004E543F"/>
    <w:rsid w:val="004E5853"/>
    <w:rsid w:val="004E5AD3"/>
    <w:rsid w:val="004E613D"/>
    <w:rsid w:val="004E619A"/>
    <w:rsid w:val="004E6A5F"/>
    <w:rsid w:val="004E6D41"/>
    <w:rsid w:val="004E7E16"/>
    <w:rsid w:val="004E7F32"/>
    <w:rsid w:val="004E7F7C"/>
    <w:rsid w:val="004F0A9C"/>
    <w:rsid w:val="004F0C7D"/>
    <w:rsid w:val="004F0D8C"/>
    <w:rsid w:val="004F0EA7"/>
    <w:rsid w:val="004F1235"/>
    <w:rsid w:val="004F1719"/>
    <w:rsid w:val="004F1948"/>
    <w:rsid w:val="004F25C0"/>
    <w:rsid w:val="004F2A84"/>
    <w:rsid w:val="004F2CC0"/>
    <w:rsid w:val="004F2EB7"/>
    <w:rsid w:val="004F2FB1"/>
    <w:rsid w:val="004F3AC3"/>
    <w:rsid w:val="004F3CDC"/>
    <w:rsid w:val="004F455D"/>
    <w:rsid w:val="004F4776"/>
    <w:rsid w:val="004F47CF"/>
    <w:rsid w:val="004F49A2"/>
    <w:rsid w:val="004F4A5A"/>
    <w:rsid w:val="004F504A"/>
    <w:rsid w:val="004F57C7"/>
    <w:rsid w:val="004F5C1C"/>
    <w:rsid w:val="004F5DDC"/>
    <w:rsid w:val="004F65B2"/>
    <w:rsid w:val="004F6603"/>
    <w:rsid w:val="004F67E1"/>
    <w:rsid w:val="004F6FB4"/>
    <w:rsid w:val="004F7020"/>
    <w:rsid w:val="004F733F"/>
    <w:rsid w:val="004F7458"/>
    <w:rsid w:val="004F7746"/>
    <w:rsid w:val="004F7F90"/>
    <w:rsid w:val="0050042C"/>
    <w:rsid w:val="00500669"/>
    <w:rsid w:val="00500E7F"/>
    <w:rsid w:val="0050108A"/>
    <w:rsid w:val="00501455"/>
    <w:rsid w:val="005014C0"/>
    <w:rsid w:val="00501A1F"/>
    <w:rsid w:val="00501A46"/>
    <w:rsid w:val="00501B72"/>
    <w:rsid w:val="005022DC"/>
    <w:rsid w:val="00502AFD"/>
    <w:rsid w:val="00502BCE"/>
    <w:rsid w:val="00503667"/>
    <w:rsid w:val="00503DDD"/>
    <w:rsid w:val="00503E11"/>
    <w:rsid w:val="00504504"/>
    <w:rsid w:val="00504BC7"/>
    <w:rsid w:val="00505172"/>
    <w:rsid w:val="00505655"/>
    <w:rsid w:val="00505990"/>
    <w:rsid w:val="00505AE5"/>
    <w:rsid w:val="0050617D"/>
    <w:rsid w:val="00506830"/>
    <w:rsid w:val="00506D43"/>
    <w:rsid w:val="00506F54"/>
    <w:rsid w:val="0050785C"/>
    <w:rsid w:val="0050790F"/>
    <w:rsid w:val="00507C58"/>
    <w:rsid w:val="00507E83"/>
    <w:rsid w:val="005102BF"/>
    <w:rsid w:val="00510902"/>
    <w:rsid w:val="005109B7"/>
    <w:rsid w:val="00510DA7"/>
    <w:rsid w:val="00511007"/>
    <w:rsid w:val="005119B9"/>
    <w:rsid w:val="00511E4B"/>
    <w:rsid w:val="00511FD9"/>
    <w:rsid w:val="00512162"/>
    <w:rsid w:val="00512274"/>
    <w:rsid w:val="00512665"/>
    <w:rsid w:val="00512726"/>
    <w:rsid w:val="0051292C"/>
    <w:rsid w:val="00512C39"/>
    <w:rsid w:val="005132D0"/>
    <w:rsid w:val="005138F0"/>
    <w:rsid w:val="00513936"/>
    <w:rsid w:val="00513B07"/>
    <w:rsid w:val="00513BEB"/>
    <w:rsid w:val="005142A9"/>
    <w:rsid w:val="005146F2"/>
    <w:rsid w:val="005148BC"/>
    <w:rsid w:val="005148D1"/>
    <w:rsid w:val="00514C8A"/>
    <w:rsid w:val="005152BD"/>
    <w:rsid w:val="00515A69"/>
    <w:rsid w:val="00515C10"/>
    <w:rsid w:val="00515F3A"/>
    <w:rsid w:val="00516088"/>
    <w:rsid w:val="00516FBE"/>
    <w:rsid w:val="0051752A"/>
    <w:rsid w:val="0051773F"/>
    <w:rsid w:val="00517D1C"/>
    <w:rsid w:val="005201DF"/>
    <w:rsid w:val="0052026F"/>
    <w:rsid w:val="005202F1"/>
    <w:rsid w:val="005204B2"/>
    <w:rsid w:val="00520690"/>
    <w:rsid w:val="00520E10"/>
    <w:rsid w:val="00521FE2"/>
    <w:rsid w:val="00522C62"/>
    <w:rsid w:val="00522F02"/>
    <w:rsid w:val="005233B4"/>
    <w:rsid w:val="00523E07"/>
    <w:rsid w:val="00523EB2"/>
    <w:rsid w:val="005240EA"/>
    <w:rsid w:val="00524A6B"/>
    <w:rsid w:val="00524BB6"/>
    <w:rsid w:val="0052501A"/>
    <w:rsid w:val="00525047"/>
    <w:rsid w:val="0052537C"/>
    <w:rsid w:val="00525544"/>
    <w:rsid w:val="005258D3"/>
    <w:rsid w:val="00526158"/>
    <w:rsid w:val="005266B7"/>
    <w:rsid w:val="00526AE3"/>
    <w:rsid w:val="00526EA3"/>
    <w:rsid w:val="00527214"/>
    <w:rsid w:val="005276AB"/>
    <w:rsid w:val="0052783E"/>
    <w:rsid w:val="0053025B"/>
    <w:rsid w:val="00530523"/>
    <w:rsid w:val="00530DB7"/>
    <w:rsid w:val="00530F45"/>
    <w:rsid w:val="00530FCC"/>
    <w:rsid w:val="005317F7"/>
    <w:rsid w:val="005318ED"/>
    <w:rsid w:val="00531E3F"/>
    <w:rsid w:val="00531EC0"/>
    <w:rsid w:val="00532084"/>
    <w:rsid w:val="0053238D"/>
    <w:rsid w:val="005327C8"/>
    <w:rsid w:val="00532893"/>
    <w:rsid w:val="005328E0"/>
    <w:rsid w:val="00533098"/>
    <w:rsid w:val="00533284"/>
    <w:rsid w:val="005336D6"/>
    <w:rsid w:val="0053435E"/>
    <w:rsid w:val="0053469E"/>
    <w:rsid w:val="00534A39"/>
    <w:rsid w:val="00534C33"/>
    <w:rsid w:val="00534F54"/>
    <w:rsid w:val="0053502B"/>
    <w:rsid w:val="00535723"/>
    <w:rsid w:val="005358BF"/>
    <w:rsid w:val="00537389"/>
    <w:rsid w:val="005377CB"/>
    <w:rsid w:val="005378CE"/>
    <w:rsid w:val="00537E73"/>
    <w:rsid w:val="00537F46"/>
    <w:rsid w:val="00540028"/>
    <w:rsid w:val="00540104"/>
    <w:rsid w:val="0054010E"/>
    <w:rsid w:val="0054029C"/>
    <w:rsid w:val="0054077E"/>
    <w:rsid w:val="00540DC2"/>
    <w:rsid w:val="00540EA5"/>
    <w:rsid w:val="00541723"/>
    <w:rsid w:val="00541823"/>
    <w:rsid w:val="00541A1C"/>
    <w:rsid w:val="00541B44"/>
    <w:rsid w:val="0054250E"/>
    <w:rsid w:val="00542547"/>
    <w:rsid w:val="00542BAD"/>
    <w:rsid w:val="00542D12"/>
    <w:rsid w:val="00543228"/>
    <w:rsid w:val="005432DB"/>
    <w:rsid w:val="00543A1C"/>
    <w:rsid w:val="00543C26"/>
    <w:rsid w:val="00544241"/>
    <w:rsid w:val="005443B0"/>
    <w:rsid w:val="005449C4"/>
    <w:rsid w:val="00545239"/>
    <w:rsid w:val="00545872"/>
    <w:rsid w:val="005459E2"/>
    <w:rsid w:val="00545C95"/>
    <w:rsid w:val="00545D1C"/>
    <w:rsid w:val="00546136"/>
    <w:rsid w:val="00546F6F"/>
    <w:rsid w:val="00546F7C"/>
    <w:rsid w:val="005479F9"/>
    <w:rsid w:val="00551B98"/>
    <w:rsid w:val="00552601"/>
    <w:rsid w:val="00552639"/>
    <w:rsid w:val="00552827"/>
    <w:rsid w:val="00552839"/>
    <w:rsid w:val="00553491"/>
    <w:rsid w:val="005545BF"/>
    <w:rsid w:val="00554B29"/>
    <w:rsid w:val="0055573B"/>
    <w:rsid w:val="005559A7"/>
    <w:rsid w:val="00555C47"/>
    <w:rsid w:val="00555D6B"/>
    <w:rsid w:val="00555F00"/>
    <w:rsid w:val="00556905"/>
    <w:rsid w:val="00556F8E"/>
    <w:rsid w:val="005577A9"/>
    <w:rsid w:val="00557924"/>
    <w:rsid w:val="00557D64"/>
    <w:rsid w:val="00560364"/>
    <w:rsid w:val="0056044B"/>
    <w:rsid w:val="00560935"/>
    <w:rsid w:val="00561519"/>
    <w:rsid w:val="0056196A"/>
    <w:rsid w:val="00561C50"/>
    <w:rsid w:val="00561D26"/>
    <w:rsid w:val="0056285E"/>
    <w:rsid w:val="00562A88"/>
    <w:rsid w:val="005636BA"/>
    <w:rsid w:val="005639A3"/>
    <w:rsid w:val="00563C3A"/>
    <w:rsid w:val="00563EC7"/>
    <w:rsid w:val="00564559"/>
    <w:rsid w:val="0056509A"/>
    <w:rsid w:val="005652CD"/>
    <w:rsid w:val="005655DC"/>
    <w:rsid w:val="00565B0B"/>
    <w:rsid w:val="00565ED6"/>
    <w:rsid w:val="0056624A"/>
    <w:rsid w:val="005664E8"/>
    <w:rsid w:val="00566AC9"/>
    <w:rsid w:val="00566CA5"/>
    <w:rsid w:val="00566EAD"/>
    <w:rsid w:val="005700B2"/>
    <w:rsid w:val="0057085A"/>
    <w:rsid w:val="00570960"/>
    <w:rsid w:val="00570DA0"/>
    <w:rsid w:val="0057171D"/>
    <w:rsid w:val="005717ED"/>
    <w:rsid w:val="00571888"/>
    <w:rsid w:val="00571F22"/>
    <w:rsid w:val="005721D4"/>
    <w:rsid w:val="00572269"/>
    <w:rsid w:val="00572454"/>
    <w:rsid w:val="005732ED"/>
    <w:rsid w:val="0057330E"/>
    <w:rsid w:val="0057331C"/>
    <w:rsid w:val="00573370"/>
    <w:rsid w:val="005737E3"/>
    <w:rsid w:val="00573D50"/>
    <w:rsid w:val="00573E6B"/>
    <w:rsid w:val="00574027"/>
    <w:rsid w:val="005740B6"/>
    <w:rsid w:val="005745B1"/>
    <w:rsid w:val="00574878"/>
    <w:rsid w:val="005749F5"/>
    <w:rsid w:val="00574BFF"/>
    <w:rsid w:val="00574C2C"/>
    <w:rsid w:val="00574F00"/>
    <w:rsid w:val="00574F8A"/>
    <w:rsid w:val="00575140"/>
    <w:rsid w:val="005752D1"/>
    <w:rsid w:val="005756DD"/>
    <w:rsid w:val="00575AD8"/>
    <w:rsid w:val="00575BF5"/>
    <w:rsid w:val="00576A26"/>
    <w:rsid w:val="00576DE9"/>
    <w:rsid w:val="005777CD"/>
    <w:rsid w:val="00577AF2"/>
    <w:rsid w:val="005802B1"/>
    <w:rsid w:val="00580383"/>
    <w:rsid w:val="0058094B"/>
    <w:rsid w:val="00580E56"/>
    <w:rsid w:val="005812D3"/>
    <w:rsid w:val="0058163B"/>
    <w:rsid w:val="005817C4"/>
    <w:rsid w:val="00581C2C"/>
    <w:rsid w:val="00581F88"/>
    <w:rsid w:val="005827D9"/>
    <w:rsid w:val="00582B57"/>
    <w:rsid w:val="00582B98"/>
    <w:rsid w:val="0058378B"/>
    <w:rsid w:val="00583A60"/>
    <w:rsid w:val="00583F5A"/>
    <w:rsid w:val="00584112"/>
    <w:rsid w:val="00584125"/>
    <w:rsid w:val="0058468E"/>
    <w:rsid w:val="0058492B"/>
    <w:rsid w:val="00584FD0"/>
    <w:rsid w:val="00585701"/>
    <w:rsid w:val="00585BB4"/>
    <w:rsid w:val="00585EDC"/>
    <w:rsid w:val="0058602D"/>
    <w:rsid w:val="0058606F"/>
    <w:rsid w:val="0058622E"/>
    <w:rsid w:val="005873D6"/>
    <w:rsid w:val="005877E5"/>
    <w:rsid w:val="00587F5E"/>
    <w:rsid w:val="00587FB0"/>
    <w:rsid w:val="00590227"/>
    <w:rsid w:val="0059029B"/>
    <w:rsid w:val="00590387"/>
    <w:rsid w:val="00590601"/>
    <w:rsid w:val="0059066F"/>
    <w:rsid w:val="0059069A"/>
    <w:rsid w:val="00590CD8"/>
    <w:rsid w:val="00590E38"/>
    <w:rsid w:val="00590EBB"/>
    <w:rsid w:val="00590F59"/>
    <w:rsid w:val="005910D7"/>
    <w:rsid w:val="005919CF"/>
    <w:rsid w:val="00591C27"/>
    <w:rsid w:val="005925C9"/>
    <w:rsid w:val="00592699"/>
    <w:rsid w:val="00594137"/>
    <w:rsid w:val="005941CD"/>
    <w:rsid w:val="005944DA"/>
    <w:rsid w:val="0059458A"/>
    <w:rsid w:val="00594A8C"/>
    <w:rsid w:val="00594B66"/>
    <w:rsid w:val="00594D80"/>
    <w:rsid w:val="005952A6"/>
    <w:rsid w:val="005960C5"/>
    <w:rsid w:val="005967D9"/>
    <w:rsid w:val="0059706A"/>
    <w:rsid w:val="005970DE"/>
    <w:rsid w:val="005974B6"/>
    <w:rsid w:val="00597B60"/>
    <w:rsid w:val="00597C29"/>
    <w:rsid w:val="00597ED6"/>
    <w:rsid w:val="00597FA3"/>
    <w:rsid w:val="005A04FB"/>
    <w:rsid w:val="005A0AC6"/>
    <w:rsid w:val="005A0B02"/>
    <w:rsid w:val="005A0E80"/>
    <w:rsid w:val="005A12A1"/>
    <w:rsid w:val="005A12F0"/>
    <w:rsid w:val="005A17AA"/>
    <w:rsid w:val="005A2186"/>
    <w:rsid w:val="005A21B2"/>
    <w:rsid w:val="005A2746"/>
    <w:rsid w:val="005A279C"/>
    <w:rsid w:val="005A29FB"/>
    <w:rsid w:val="005A2A08"/>
    <w:rsid w:val="005A2D8A"/>
    <w:rsid w:val="005A31A8"/>
    <w:rsid w:val="005A37C4"/>
    <w:rsid w:val="005A381F"/>
    <w:rsid w:val="005A3A12"/>
    <w:rsid w:val="005A4457"/>
    <w:rsid w:val="005A45D6"/>
    <w:rsid w:val="005A4AD4"/>
    <w:rsid w:val="005A4D14"/>
    <w:rsid w:val="005A4EA5"/>
    <w:rsid w:val="005A4EE4"/>
    <w:rsid w:val="005A548E"/>
    <w:rsid w:val="005A576F"/>
    <w:rsid w:val="005A5F25"/>
    <w:rsid w:val="005A643D"/>
    <w:rsid w:val="005A659F"/>
    <w:rsid w:val="005A6A60"/>
    <w:rsid w:val="005A7567"/>
    <w:rsid w:val="005A7764"/>
    <w:rsid w:val="005A79AF"/>
    <w:rsid w:val="005A7ABA"/>
    <w:rsid w:val="005A7E8E"/>
    <w:rsid w:val="005B07B1"/>
    <w:rsid w:val="005B0D87"/>
    <w:rsid w:val="005B14A2"/>
    <w:rsid w:val="005B1764"/>
    <w:rsid w:val="005B1DCD"/>
    <w:rsid w:val="005B1E15"/>
    <w:rsid w:val="005B252F"/>
    <w:rsid w:val="005B258E"/>
    <w:rsid w:val="005B2C34"/>
    <w:rsid w:val="005B2F4A"/>
    <w:rsid w:val="005B30AC"/>
    <w:rsid w:val="005B32EE"/>
    <w:rsid w:val="005B3757"/>
    <w:rsid w:val="005B381F"/>
    <w:rsid w:val="005B388D"/>
    <w:rsid w:val="005B3979"/>
    <w:rsid w:val="005B3996"/>
    <w:rsid w:val="005B3E78"/>
    <w:rsid w:val="005B40A9"/>
    <w:rsid w:val="005B5535"/>
    <w:rsid w:val="005B5969"/>
    <w:rsid w:val="005B596F"/>
    <w:rsid w:val="005B5CD4"/>
    <w:rsid w:val="005B5D7C"/>
    <w:rsid w:val="005B623A"/>
    <w:rsid w:val="005B65E9"/>
    <w:rsid w:val="005B6745"/>
    <w:rsid w:val="005B675B"/>
    <w:rsid w:val="005B6A7E"/>
    <w:rsid w:val="005B6CEE"/>
    <w:rsid w:val="005C002C"/>
    <w:rsid w:val="005C008E"/>
    <w:rsid w:val="005C00DF"/>
    <w:rsid w:val="005C0ABF"/>
    <w:rsid w:val="005C11B8"/>
    <w:rsid w:val="005C18A1"/>
    <w:rsid w:val="005C227B"/>
    <w:rsid w:val="005C3061"/>
    <w:rsid w:val="005C3272"/>
    <w:rsid w:val="005C3D5E"/>
    <w:rsid w:val="005C4520"/>
    <w:rsid w:val="005C4D24"/>
    <w:rsid w:val="005C5306"/>
    <w:rsid w:val="005C53B1"/>
    <w:rsid w:val="005C5D6C"/>
    <w:rsid w:val="005C6426"/>
    <w:rsid w:val="005C649B"/>
    <w:rsid w:val="005C6838"/>
    <w:rsid w:val="005C68F6"/>
    <w:rsid w:val="005C6DF9"/>
    <w:rsid w:val="005C70B3"/>
    <w:rsid w:val="005C70EE"/>
    <w:rsid w:val="005C739C"/>
    <w:rsid w:val="005CEE51"/>
    <w:rsid w:val="005D17B0"/>
    <w:rsid w:val="005D1CDD"/>
    <w:rsid w:val="005D258A"/>
    <w:rsid w:val="005D2E63"/>
    <w:rsid w:val="005D334F"/>
    <w:rsid w:val="005D41D6"/>
    <w:rsid w:val="005D46C5"/>
    <w:rsid w:val="005D4C7B"/>
    <w:rsid w:val="005D552D"/>
    <w:rsid w:val="005D5D64"/>
    <w:rsid w:val="005D5D9C"/>
    <w:rsid w:val="005D6271"/>
    <w:rsid w:val="005D7D02"/>
    <w:rsid w:val="005D7EC2"/>
    <w:rsid w:val="005D7F8F"/>
    <w:rsid w:val="005E04A5"/>
    <w:rsid w:val="005E082E"/>
    <w:rsid w:val="005E0B58"/>
    <w:rsid w:val="005E0C4F"/>
    <w:rsid w:val="005E1688"/>
    <w:rsid w:val="005E16FE"/>
    <w:rsid w:val="005E1945"/>
    <w:rsid w:val="005E1F5D"/>
    <w:rsid w:val="005E2596"/>
    <w:rsid w:val="005E2A9F"/>
    <w:rsid w:val="005E39B1"/>
    <w:rsid w:val="005E3E72"/>
    <w:rsid w:val="005E3FFD"/>
    <w:rsid w:val="005E433E"/>
    <w:rsid w:val="005E45D6"/>
    <w:rsid w:val="005E4FCC"/>
    <w:rsid w:val="005E521E"/>
    <w:rsid w:val="005E5CBE"/>
    <w:rsid w:val="005E5F38"/>
    <w:rsid w:val="005E6067"/>
    <w:rsid w:val="005E6715"/>
    <w:rsid w:val="005E694A"/>
    <w:rsid w:val="005E695A"/>
    <w:rsid w:val="005E715C"/>
    <w:rsid w:val="005E7E57"/>
    <w:rsid w:val="005E7FD5"/>
    <w:rsid w:val="005F03DD"/>
    <w:rsid w:val="005F0D12"/>
    <w:rsid w:val="005F0DA0"/>
    <w:rsid w:val="005F102E"/>
    <w:rsid w:val="005F1303"/>
    <w:rsid w:val="005F148C"/>
    <w:rsid w:val="005F1524"/>
    <w:rsid w:val="005F156F"/>
    <w:rsid w:val="005F1578"/>
    <w:rsid w:val="005F181B"/>
    <w:rsid w:val="005F1934"/>
    <w:rsid w:val="005F1FC4"/>
    <w:rsid w:val="005F2044"/>
    <w:rsid w:val="005F221A"/>
    <w:rsid w:val="005F23F8"/>
    <w:rsid w:val="005F263F"/>
    <w:rsid w:val="005F2C69"/>
    <w:rsid w:val="005F3785"/>
    <w:rsid w:val="005F3A10"/>
    <w:rsid w:val="005F426E"/>
    <w:rsid w:val="005F43CE"/>
    <w:rsid w:val="005F46F2"/>
    <w:rsid w:val="005F4AC1"/>
    <w:rsid w:val="005F4E2D"/>
    <w:rsid w:val="005F4F2D"/>
    <w:rsid w:val="005F661F"/>
    <w:rsid w:val="005F6814"/>
    <w:rsid w:val="005F6847"/>
    <w:rsid w:val="005F6BCA"/>
    <w:rsid w:val="005F70CE"/>
    <w:rsid w:val="005F73C9"/>
    <w:rsid w:val="005F76B3"/>
    <w:rsid w:val="0060075C"/>
    <w:rsid w:val="006010C9"/>
    <w:rsid w:val="00601328"/>
    <w:rsid w:val="00601534"/>
    <w:rsid w:val="00601B93"/>
    <w:rsid w:val="00601BFB"/>
    <w:rsid w:val="006020AF"/>
    <w:rsid w:val="006021AC"/>
    <w:rsid w:val="0060347B"/>
    <w:rsid w:val="00603CF7"/>
    <w:rsid w:val="00603F59"/>
    <w:rsid w:val="00604086"/>
    <w:rsid w:val="0060452F"/>
    <w:rsid w:val="00604724"/>
    <w:rsid w:val="00604D33"/>
    <w:rsid w:val="00604D3D"/>
    <w:rsid w:val="0060545F"/>
    <w:rsid w:val="0060660D"/>
    <w:rsid w:val="00606685"/>
    <w:rsid w:val="006068C2"/>
    <w:rsid w:val="006071C2"/>
    <w:rsid w:val="006077DA"/>
    <w:rsid w:val="00607A9E"/>
    <w:rsid w:val="00607EE4"/>
    <w:rsid w:val="00610DEB"/>
    <w:rsid w:val="00611CF5"/>
    <w:rsid w:val="00611FEE"/>
    <w:rsid w:val="006129AB"/>
    <w:rsid w:val="006130A8"/>
    <w:rsid w:val="0061338A"/>
    <w:rsid w:val="00613EEA"/>
    <w:rsid w:val="0061461B"/>
    <w:rsid w:val="0061490C"/>
    <w:rsid w:val="00614E2C"/>
    <w:rsid w:val="006152E7"/>
    <w:rsid w:val="0061537B"/>
    <w:rsid w:val="006156D1"/>
    <w:rsid w:val="00615CE2"/>
    <w:rsid w:val="00615F3C"/>
    <w:rsid w:val="0061621D"/>
    <w:rsid w:val="006163E1"/>
    <w:rsid w:val="00616B80"/>
    <w:rsid w:val="00617005"/>
    <w:rsid w:val="00617B54"/>
    <w:rsid w:val="0062008B"/>
    <w:rsid w:val="0062065A"/>
    <w:rsid w:val="006208E7"/>
    <w:rsid w:val="006212D1"/>
    <w:rsid w:val="00621389"/>
    <w:rsid w:val="00621578"/>
    <w:rsid w:val="006218FC"/>
    <w:rsid w:val="00621CD0"/>
    <w:rsid w:val="00622009"/>
    <w:rsid w:val="0062211A"/>
    <w:rsid w:val="00622783"/>
    <w:rsid w:val="00622CC8"/>
    <w:rsid w:val="00622E9F"/>
    <w:rsid w:val="00622F29"/>
    <w:rsid w:val="00622F9D"/>
    <w:rsid w:val="00623741"/>
    <w:rsid w:val="00623A83"/>
    <w:rsid w:val="00623EF5"/>
    <w:rsid w:val="006244D6"/>
    <w:rsid w:val="00624557"/>
    <w:rsid w:val="00625011"/>
    <w:rsid w:val="006254F3"/>
    <w:rsid w:val="00625BCE"/>
    <w:rsid w:val="006267AB"/>
    <w:rsid w:val="00626885"/>
    <w:rsid w:val="00626950"/>
    <w:rsid w:val="00626B21"/>
    <w:rsid w:val="00627022"/>
    <w:rsid w:val="006279DB"/>
    <w:rsid w:val="0063035D"/>
    <w:rsid w:val="0063047C"/>
    <w:rsid w:val="006304A2"/>
    <w:rsid w:val="00630B41"/>
    <w:rsid w:val="00630BBA"/>
    <w:rsid w:val="0063141D"/>
    <w:rsid w:val="00632193"/>
    <w:rsid w:val="006325DF"/>
    <w:rsid w:val="00632B49"/>
    <w:rsid w:val="00633810"/>
    <w:rsid w:val="00633D75"/>
    <w:rsid w:val="00633EF1"/>
    <w:rsid w:val="00633F96"/>
    <w:rsid w:val="006347DC"/>
    <w:rsid w:val="00634C54"/>
    <w:rsid w:val="00634C5F"/>
    <w:rsid w:val="00634CFB"/>
    <w:rsid w:val="0063504D"/>
    <w:rsid w:val="00635504"/>
    <w:rsid w:val="0063587F"/>
    <w:rsid w:val="00635906"/>
    <w:rsid w:val="00635908"/>
    <w:rsid w:val="006359AC"/>
    <w:rsid w:val="006364D0"/>
    <w:rsid w:val="006368A9"/>
    <w:rsid w:val="00636AD8"/>
    <w:rsid w:val="00636E16"/>
    <w:rsid w:val="006371DA"/>
    <w:rsid w:val="00637487"/>
    <w:rsid w:val="006374E3"/>
    <w:rsid w:val="00637D1F"/>
    <w:rsid w:val="00637D87"/>
    <w:rsid w:val="00640555"/>
    <w:rsid w:val="006410D2"/>
    <w:rsid w:val="00641281"/>
    <w:rsid w:val="0064144E"/>
    <w:rsid w:val="00641810"/>
    <w:rsid w:val="00641AFF"/>
    <w:rsid w:val="00642DD0"/>
    <w:rsid w:val="0064321D"/>
    <w:rsid w:val="00643E5F"/>
    <w:rsid w:val="00643F17"/>
    <w:rsid w:val="00644465"/>
    <w:rsid w:val="00644B6E"/>
    <w:rsid w:val="0064526A"/>
    <w:rsid w:val="00645636"/>
    <w:rsid w:val="00645718"/>
    <w:rsid w:val="00645A76"/>
    <w:rsid w:val="00645C61"/>
    <w:rsid w:val="00645F71"/>
    <w:rsid w:val="0064605F"/>
    <w:rsid w:val="0064672F"/>
    <w:rsid w:val="00646C39"/>
    <w:rsid w:val="0064754B"/>
    <w:rsid w:val="006478BA"/>
    <w:rsid w:val="00647B35"/>
    <w:rsid w:val="00650025"/>
    <w:rsid w:val="00650378"/>
    <w:rsid w:val="00650E22"/>
    <w:rsid w:val="00651470"/>
    <w:rsid w:val="00651BFE"/>
    <w:rsid w:val="006526CD"/>
    <w:rsid w:val="00652E4F"/>
    <w:rsid w:val="00652F3A"/>
    <w:rsid w:val="00653236"/>
    <w:rsid w:val="00653451"/>
    <w:rsid w:val="00653B40"/>
    <w:rsid w:val="00653BA5"/>
    <w:rsid w:val="00653BBB"/>
    <w:rsid w:val="00653DC1"/>
    <w:rsid w:val="00653EC1"/>
    <w:rsid w:val="0065433F"/>
    <w:rsid w:val="0065496F"/>
    <w:rsid w:val="00654B66"/>
    <w:rsid w:val="00655435"/>
    <w:rsid w:val="006556EA"/>
    <w:rsid w:val="00655757"/>
    <w:rsid w:val="00656E87"/>
    <w:rsid w:val="006573DF"/>
    <w:rsid w:val="0065794E"/>
    <w:rsid w:val="00660219"/>
    <w:rsid w:val="006605B3"/>
    <w:rsid w:val="006607C5"/>
    <w:rsid w:val="00660A54"/>
    <w:rsid w:val="00661286"/>
    <w:rsid w:val="00662335"/>
    <w:rsid w:val="006629BA"/>
    <w:rsid w:val="00662E00"/>
    <w:rsid w:val="006633BA"/>
    <w:rsid w:val="00663528"/>
    <w:rsid w:val="00663586"/>
    <w:rsid w:val="0066386B"/>
    <w:rsid w:val="00663B22"/>
    <w:rsid w:val="00663BB0"/>
    <w:rsid w:val="006644B6"/>
    <w:rsid w:val="006645D1"/>
    <w:rsid w:val="006645D8"/>
    <w:rsid w:val="00664678"/>
    <w:rsid w:val="006646D7"/>
    <w:rsid w:val="00664C5D"/>
    <w:rsid w:val="00664D6B"/>
    <w:rsid w:val="006650F9"/>
    <w:rsid w:val="00665144"/>
    <w:rsid w:val="00665213"/>
    <w:rsid w:val="006653B1"/>
    <w:rsid w:val="00665764"/>
    <w:rsid w:val="00665DB9"/>
    <w:rsid w:val="0066603D"/>
    <w:rsid w:val="0066632B"/>
    <w:rsid w:val="0066644F"/>
    <w:rsid w:val="0066677D"/>
    <w:rsid w:val="0066739E"/>
    <w:rsid w:val="0066755A"/>
    <w:rsid w:val="00667E8E"/>
    <w:rsid w:val="00670469"/>
    <w:rsid w:val="0067057D"/>
    <w:rsid w:val="00670A1C"/>
    <w:rsid w:val="00670CD1"/>
    <w:rsid w:val="00670D89"/>
    <w:rsid w:val="00671CA2"/>
    <w:rsid w:val="00671CD1"/>
    <w:rsid w:val="006722E0"/>
    <w:rsid w:val="00672346"/>
    <w:rsid w:val="006723EE"/>
    <w:rsid w:val="00672517"/>
    <w:rsid w:val="00672C41"/>
    <w:rsid w:val="00672CF1"/>
    <w:rsid w:val="00672D4A"/>
    <w:rsid w:val="00672F08"/>
    <w:rsid w:val="00673028"/>
    <w:rsid w:val="00673442"/>
    <w:rsid w:val="0067369A"/>
    <w:rsid w:val="00673995"/>
    <w:rsid w:val="00673B6D"/>
    <w:rsid w:val="00673C5C"/>
    <w:rsid w:val="00673C8A"/>
    <w:rsid w:val="006742AB"/>
    <w:rsid w:val="006746AA"/>
    <w:rsid w:val="0067488D"/>
    <w:rsid w:val="00674EFF"/>
    <w:rsid w:val="006750ED"/>
    <w:rsid w:val="00675125"/>
    <w:rsid w:val="006753E7"/>
    <w:rsid w:val="0067572C"/>
    <w:rsid w:val="00675A45"/>
    <w:rsid w:val="006766B5"/>
    <w:rsid w:val="00676770"/>
    <w:rsid w:val="00676BFE"/>
    <w:rsid w:val="00676F13"/>
    <w:rsid w:val="00677057"/>
    <w:rsid w:val="006804BF"/>
    <w:rsid w:val="00680E07"/>
    <w:rsid w:val="00681539"/>
    <w:rsid w:val="00681596"/>
    <w:rsid w:val="00681B5D"/>
    <w:rsid w:val="006829D2"/>
    <w:rsid w:val="00683268"/>
    <w:rsid w:val="00683859"/>
    <w:rsid w:val="00683EF8"/>
    <w:rsid w:val="006840EB"/>
    <w:rsid w:val="00684175"/>
    <w:rsid w:val="006848DA"/>
    <w:rsid w:val="00684E2F"/>
    <w:rsid w:val="0068526E"/>
    <w:rsid w:val="00685380"/>
    <w:rsid w:val="006857C1"/>
    <w:rsid w:val="00685C0C"/>
    <w:rsid w:val="00685CAB"/>
    <w:rsid w:val="00685FA0"/>
    <w:rsid w:val="0068600A"/>
    <w:rsid w:val="00686025"/>
    <w:rsid w:val="006867B4"/>
    <w:rsid w:val="0068684B"/>
    <w:rsid w:val="00686F83"/>
    <w:rsid w:val="00687913"/>
    <w:rsid w:val="00687CCF"/>
    <w:rsid w:val="00687E74"/>
    <w:rsid w:val="006906A2"/>
    <w:rsid w:val="00690931"/>
    <w:rsid w:val="00692129"/>
    <w:rsid w:val="00692414"/>
    <w:rsid w:val="006925EF"/>
    <w:rsid w:val="00692FA1"/>
    <w:rsid w:val="00693A41"/>
    <w:rsid w:val="00693D0B"/>
    <w:rsid w:val="00693E97"/>
    <w:rsid w:val="006942BA"/>
    <w:rsid w:val="0069438E"/>
    <w:rsid w:val="00694589"/>
    <w:rsid w:val="00694A97"/>
    <w:rsid w:val="00694BAF"/>
    <w:rsid w:val="00695274"/>
    <w:rsid w:val="00695286"/>
    <w:rsid w:val="00695485"/>
    <w:rsid w:val="00695637"/>
    <w:rsid w:val="00695B65"/>
    <w:rsid w:val="006966A3"/>
    <w:rsid w:val="0069685F"/>
    <w:rsid w:val="0069694D"/>
    <w:rsid w:val="00696BF2"/>
    <w:rsid w:val="00696D1D"/>
    <w:rsid w:val="0069715D"/>
    <w:rsid w:val="006975F4"/>
    <w:rsid w:val="00697E47"/>
    <w:rsid w:val="006A011F"/>
    <w:rsid w:val="006A01E5"/>
    <w:rsid w:val="006A0682"/>
    <w:rsid w:val="006A09F9"/>
    <w:rsid w:val="006A118B"/>
    <w:rsid w:val="006A13EC"/>
    <w:rsid w:val="006A14EE"/>
    <w:rsid w:val="006A243C"/>
    <w:rsid w:val="006A3502"/>
    <w:rsid w:val="006A3DF6"/>
    <w:rsid w:val="006A3E0C"/>
    <w:rsid w:val="006A403C"/>
    <w:rsid w:val="006A4094"/>
    <w:rsid w:val="006A4797"/>
    <w:rsid w:val="006A480E"/>
    <w:rsid w:val="006A4978"/>
    <w:rsid w:val="006A4B7D"/>
    <w:rsid w:val="006A4E61"/>
    <w:rsid w:val="006A5933"/>
    <w:rsid w:val="006A5E3D"/>
    <w:rsid w:val="006A60CA"/>
    <w:rsid w:val="006A6280"/>
    <w:rsid w:val="006A7285"/>
    <w:rsid w:val="006A752C"/>
    <w:rsid w:val="006A7661"/>
    <w:rsid w:val="006A7E91"/>
    <w:rsid w:val="006A9D16"/>
    <w:rsid w:val="006B0745"/>
    <w:rsid w:val="006B0AB8"/>
    <w:rsid w:val="006B0BF7"/>
    <w:rsid w:val="006B1BB8"/>
    <w:rsid w:val="006B234B"/>
    <w:rsid w:val="006B2D5A"/>
    <w:rsid w:val="006B3023"/>
    <w:rsid w:val="006B319A"/>
    <w:rsid w:val="006B35A5"/>
    <w:rsid w:val="006B39EF"/>
    <w:rsid w:val="006B3AFD"/>
    <w:rsid w:val="006B3B67"/>
    <w:rsid w:val="006B4011"/>
    <w:rsid w:val="006B4BC1"/>
    <w:rsid w:val="006B54C0"/>
    <w:rsid w:val="006B5604"/>
    <w:rsid w:val="006B5F6C"/>
    <w:rsid w:val="006B6E1D"/>
    <w:rsid w:val="006B77C1"/>
    <w:rsid w:val="006B7A71"/>
    <w:rsid w:val="006B7B93"/>
    <w:rsid w:val="006B7F3B"/>
    <w:rsid w:val="006C0084"/>
    <w:rsid w:val="006C009F"/>
    <w:rsid w:val="006C029F"/>
    <w:rsid w:val="006C03AA"/>
    <w:rsid w:val="006C0493"/>
    <w:rsid w:val="006C0B75"/>
    <w:rsid w:val="006C153F"/>
    <w:rsid w:val="006C1E1B"/>
    <w:rsid w:val="006C2E53"/>
    <w:rsid w:val="006C31D8"/>
    <w:rsid w:val="006C3360"/>
    <w:rsid w:val="006C39E3"/>
    <w:rsid w:val="006C3CED"/>
    <w:rsid w:val="006C3ED0"/>
    <w:rsid w:val="006C4090"/>
    <w:rsid w:val="006C40EA"/>
    <w:rsid w:val="006C4116"/>
    <w:rsid w:val="006C4261"/>
    <w:rsid w:val="006C449F"/>
    <w:rsid w:val="006C4655"/>
    <w:rsid w:val="006C468B"/>
    <w:rsid w:val="006C5188"/>
    <w:rsid w:val="006C5497"/>
    <w:rsid w:val="006C5870"/>
    <w:rsid w:val="006C5ECB"/>
    <w:rsid w:val="006C6042"/>
    <w:rsid w:val="006C659B"/>
    <w:rsid w:val="006C689D"/>
    <w:rsid w:val="006C6E15"/>
    <w:rsid w:val="006C6E58"/>
    <w:rsid w:val="006C6F0D"/>
    <w:rsid w:val="006C7687"/>
    <w:rsid w:val="006C777F"/>
    <w:rsid w:val="006C786B"/>
    <w:rsid w:val="006C79EC"/>
    <w:rsid w:val="006C7BA9"/>
    <w:rsid w:val="006D00EB"/>
    <w:rsid w:val="006D0141"/>
    <w:rsid w:val="006D0B11"/>
    <w:rsid w:val="006D0EFD"/>
    <w:rsid w:val="006D148D"/>
    <w:rsid w:val="006D14FD"/>
    <w:rsid w:val="006D1E8A"/>
    <w:rsid w:val="006D262C"/>
    <w:rsid w:val="006D3803"/>
    <w:rsid w:val="006D3B42"/>
    <w:rsid w:val="006D4584"/>
    <w:rsid w:val="006D4B02"/>
    <w:rsid w:val="006D4C0F"/>
    <w:rsid w:val="006D4F91"/>
    <w:rsid w:val="006D525C"/>
    <w:rsid w:val="006D6817"/>
    <w:rsid w:val="006D6906"/>
    <w:rsid w:val="006D6982"/>
    <w:rsid w:val="006D6C14"/>
    <w:rsid w:val="006D6FCF"/>
    <w:rsid w:val="006D705A"/>
    <w:rsid w:val="006D70FB"/>
    <w:rsid w:val="006D7661"/>
    <w:rsid w:val="006E0268"/>
    <w:rsid w:val="006E031F"/>
    <w:rsid w:val="006E0AA7"/>
    <w:rsid w:val="006E1038"/>
    <w:rsid w:val="006E1330"/>
    <w:rsid w:val="006E1623"/>
    <w:rsid w:val="006E18FB"/>
    <w:rsid w:val="006E2059"/>
    <w:rsid w:val="006E23CB"/>
    <w:rsid w:val="006E265A"/>
    <w:rsid w:val="006E26C1"/>
    <w:rsid w:val="006E4144"/>
    <w:rsid w:val="006E43CB"/>
    <w:rsid w:val="006E4647"/>
    <w:rsid w:val="006E474C"/>
    <w:rsid w:val="006E4B39"/>
    <w:rsid w:val="006E4DFE"/>
    <w:rsid w:val="006E5179"/>
    <w:rsid w:val="006E51FF"/>
    <w:rsid w:val="006E575E"/>
    <w:rsid w:val="006E5A1F"/>
    <w:rsid w:val="006E603C"/>
    <w:rsid w:val="006E61FB"/>
    <w:rsid w:val="006E6407"/>
    <w:rsid w:val="006E6452"/>
    <w:rsid w:val="006E75ED"/>
    <w:rsid w:val="006E77E4"/>
    <w:rsid w:val="006E7B38"/>
    <w:rsid w:val="006E7E33"/>
    <w:rsid w:val="006F00F4"/>
    <w:rsid w:val="006F01F4"/>
    <w:rsid w:val="006F099F"/>
    <w:rsid w:val="006F0CAF"/>
    <w:rsid w:val="006F0FB6"/>
    <w:rsid w:val="006F1020"/>
    <w:rsid w:val="006F118D"/>
    <w:rsid w:val="006F1306"/>
    <w:rsid w:val="006F1CAD"/>
    <w:rsid w:val="006F2102"/>
    <w:rsid w:val="006F2AA8"/>
    <w:rsid w:val="006F48E1"/>
    <w:rsid w:val="006F4C5A"/>
    <w:rsid w:val="006F5038"/>
    <w:rsid w:val="006F5068"/>
    <w:rsid w:val="006F5854"/>
    <w:rsid w:val="006F5A0E"/>
    <w:rsid w:val="006F5E4F"/>
    <w:rsid w:val="006F6143"/>
    <w:rsid w:val="006F62D8"/>
    <w:rsid w:val="006F6695"/>
    <w:rsid w:val="006F67A2"/>
    <w:rsid w:val="006F6D78"/>
    <w:rsid w:val="006F7466"/>
    <w:rsid w:val="006F7561"/>
    <w:rsid w:val="006F7A66"/>
    <w:rsid w:val="007006CA"/>
    <w:rsid w:val="00700B34"/>
    <w:rsid w:val="007012F8"/>
    <w:rsid w:val="00701394"/>
    <w:rsid w:val="007017F2"/>
    <w:rsid w:val="00701933"/>
    <w:rsid w:val="00701A15"/>
    <w:rsid w:val="00701FAE"/>
    <w:rsid w:val="0070302E"/>
    <w:rsid w:val="00703530"/>
    <w:rsid w:val="00703762"/>
    <w:rsid w:val="00703B6A"/>
    <w:rsid w:val="00703CB4"/>
    <w:rsid w:val="00704290"/>
    <w:rsid w:val="0070436F"/>
    <w:rsid w:val="00704834"/>
    <w:rsid w:val="00706249"/>
    <w:rsid w:val="007063B0"/>
    <w:rsid w:val="00706AAF"/>
    <w:rsid w:val="00706F52"/>
    <w:rsid w:val="007070FA"/>
    <w:rsid w:val="007072B3"/>
    <w:rsid w:val="007074FF"/>
    <w:rsid w:val="00707A4F"/>
    <w:rsid w:val="00707A58"/>
    <w:rsid w:val="00707E63"/>
    <w:rsid w:val="007103C3"/>
    <w:rsid w:val="00710725"/>
    <w:rsid w:val="00711D1F"/>
    <w:rsid w:val="0071219C"/>
    <w:rsid w:val="0071260F"/>
    <w:rsid w:val="00712CA6"/>
    <w:rsid w:val="00712D0C"/>
    <w:rsid w:val="0071332E"/>
    <w:rsid w:val="00713553"/>
    <w:rsid w:val="0071370D"/>
    <w:rsid w:val="0071427C"/>
    <w:rsid w:val="00714380"/>
    <w:rsid w:val="00714415"/>
    <w:rsid w:val="0071484D"/>
    <w:rsid w:val="00714E17"/>
    <w:rsid w:val="0071518F"/>
    <w:rsid w:val="00715210"/>
    <w:rsid w:val="00715A6F"/>
    <w:rsid w:val="00715C6F"/>
    <w:rsid w:val="00715EE0"/>
    <w:rsid w:val="00716449"/>
    <w:rsid w:val="00716966"/>
    <w:rsid w:val="00716B9D"/>
    <w:rsid w:val="00716CA9"/>
    <w:rsid w:val="00716D27"/>
    <w:rsid w:val="00716D52"/>
    <w:rsid w:val="00716ED3"/>
    <w:rsid w:val="00717024"/>
    <w:rsid w:val="00717128"/>
    <w:rsid w:val="00717173"/>
    <w:rsid w:val="00717BEF"/>
    <w:rsid w:val="00717C16"/>
    <w:rsid w:val="00720673"/>
    <w:rsid w:val="00720970"/>
    <w:rsid w:val="00720A30"/>
    <w:rsid w:val="00720BC3"/>
    <w:rsid w:val="00720D67"/>
    <w:rsid w:val="007215E8"/>
    <w:rsid w:val="00721CD6"/>
    <w:rsid w:val="007226DE"/>
    <w:rsid w:val="00722A35"/>
    <w:rsid w:val="0072319C"/>
    <w:rsid w:val="00723394"/>
    <w:rsid w:val="00723737"/>
    <w:rsid w:val="00723B20"/>
    <w:rsid w:val="00723BB7"/>
    <w:rsid w:val="00723E85"/>
    <w:rsid w:val="00724397"/>
    <w:rsid w:val="00724726"/>
    <w:rsid w:val="00724875"/>
    <w:rsid w:val="00724B4E"/>
    <w:rsid w:val="00724EB4"/>
    <w:rsid w:val="007252F3"/>
    <w:rsid w:val="0072536B"/>
    <w:rsid w:val="007258F9"/>
    <w:rsid w:val="00725C43"/>
    <w:rsid w:val="00725DD0"/>
    <w:rsid w:val="00725E1B"/>
    <w:rsid w:val="0072689D"/>
    <w:rsid w:val="00726ABC"/>
    <w:rsid w:val="007270DC"/>
    <w:rsid w:val="00727138"/>
    <w:rsid w:val="00727306"/>
    <w:rsid w:val="0072788B"/>
    <w:rsid w:val="00727AD7"/>
    <w:rsid w:val="00727C7E"/>
    <w:rsid w:val="00730C2B"/>
    <w:rsid w:val="00730FB1"/>
    <w:rsid w:val="0073163E"/>
    <w:rsid w:val="00731AC5"/>
    <w:rsid w:val="00731E37"/>
    <w:rsid w:val="00731FA5"/>
    <w:rsid w:val="00732A66"/>
    <w:rsid w:val="00732F04"/>
    <w:rsid w:val="00733DC9"/>
    <w:rsid w:val="00733F05"/>
    <w:rsid w:val="00733F60"/>
    <w:rsid w:val="00734470"/>
    <w:rsid w:val="00734AE9"/>
    <w:rsid w:val="00734D7E"/>
    <w:rsid w:val="00735A24"/>
    <w:rsid w:val="00735B5E"/>
    <w:rsid w:val="00736053"/>
    <w:rsid w:val="007369A9"/>
    <w:rsid w:val="00736E5E"/>
    <w:rsid w:val="007377F1"/>
    <w:rsid w:val="007378F7"/>
    <w:rsid w:val="007379B5"/>
    <w:rsid w:val="00737D05"/>
    <w:rsid w:val="0074035E"/>
    <w:rsid w:val="00740CC0"/>
    <w:rsid w:val="00740F14"/>
    <w:rsid w:val="00740F7A"/>
    <w:rsid w:val="0074192C"/>
    <w:rsid w:val="00742412"/>
    <w:rsid w:val="007425F4"/>
    <w:rsid w:val="00742908"/>
    <w:rsid w:val="00742CBF"/>
    <w:rsid w:val="0074326C"/>
    <w:rsid w:val="0074365B"/>
    <w:rsid w:val="00743AB2"/>
    <w:rsid w:val="00743E59"/>
    <w:rsid w:val="007441AA"/>
    <w:rsid w:val="007445F7"/>
    <w:rsid w:val="00745056"/>
    <w:rsid w:val="0074516B"/>
    <w:rsid w:val="007457C7"/>
    <w:rsid w:val="007458EC"/>
    <w:rsid w:val="007460E7"/>
    <w:rsid w:val="007474BE"/>
    <w:rsid w:val="0074756D"/>
    <w:rsid w:val="00747AA2"/>
    <w:rsid w:val="00747C8B"/>
    <w:rsid w:val="00747DD1"/>
    <w:rsid w:val="00747F51"/>
    <w:rsid w:val="00747F77"/>
    <w:rsid w:val="00750034"/>
    <w:rsid w:val="007500EE"/>
    <w:rsid w:val="007501E8"/>
    <w:rsid w:val="00750635"/>
    <w:rsid w:val="00750687"/>
    <w:rsid w:val="007506FA"/>
    <w:rsid w:val="00750FD0"/>
    <w:rsid w:val="00751809"/>
    <w:rsid w:val="00751887"/>
    <w:rsid w:val="00751A32"/>
    <w:rsid w:val="00751C5A"/>
    <w:rsid w:val="007521CB"/>
    <w:rsid w:val="00752444"/>
    <w:rsid w:val="007525FC"/>
    <w:rsid w:val="007528D0"/>
    <w:rsid w:val="00752C4C"/>
    <w:rsid w:val="00753C9C"/>
    <w:rsid w:val="007543AC"/>
    <w:rsid w:val="007549A5"/>
    <w:rsid w:val="00754A21"/>
    <w:rsid w:val="00754C52"/>
    <w:rsid w:val="00754D1B"/>
    <w:rsid w:val="00755290"/>
    <w:rsid w:val="00755437"/>
    <w:rsid w:val="00755ED3"/>
    <w:rsid w:val="00756769"/>
    <w:rsid w:val="007567B1"/>
    <w:rsid w:val="00756E59"/>
    <w:rsid w:val="007577D8"/>
    <w:rsid w:val="00760138"/>
    <w:rsid w:val="0076018D"/>
    <w:rsid w:val="007604FA"/>
    <w:rsid w:val="00761131"/>
    <w:rsid w:val="00761BB6"/>
    <w:rsid w:val="00761C11"/>
    <w:rsid w:val="007625EE"/>
    <w:rsid w:val="00762A1A"/>
    <w:rsid w:val="00762A3D"/>
    <w:rsid w:val="00763204"/>
    <w:rsid w:val="00763449"/>
    <w:rsid w:val="00763D06"/>
    <w:rsid w:val="0076431A"/>
    <w:rsid w:val="007645CF"/>
    <w:rsid w:val="00764B53"/>
    <w:rsid w:val="007650E2"/>
    <w:rsid w:val="007653C7"/>
    <w:rsid w:val="007657E2"/>
    <w:rsid w:val="00766A37"/>
    <w:rsid w:val="00766BA1"/>
    <w:rsid w:val="00766D1C"/>
    <w:rsid w:val="00766FA5"/>
    <w:rsid w:val="00767018"/>
    <w:rsid w:val="00767259"/>
    <w:rsid w:val="00770790"/>
    <w:rsid w:val="00770A45"/>
    <w:rsid w:val="00770BF8"/>
    <w:rsid w:val="0077127D"/>
    <w:rsid w:val="00771312"/>
    <w:rsid w:val="00771341"/>
    <w:rsid w:val="007714F3"/>
    <w:rsid w:val="007718DF"/>
    <w:rsid w:val="00771AEE"/>
    <w:rsid w:val="00771B83"/>
    <w:rsid w:val="00771DD2"/>
    <w:rsid w:val="00771DD7"/>
    <w:rsid w:val="00772E07"/>
    <w:rsid w:val="0077346D"/>
    <w:rsid w:val="0077386D"/>
    <w:rsid w:val="00774739"/>
    <w:rsid w:val="00775172"/>
    <w:rsid w:val="0077590B"/>
    <w:rsid w:val="00775CBE"/>
    <w:rsid w:val="007761D1"/>
    <w:rsid w:val="0077647A"/>
    <w:rsid w:val="007766F4"/>
    <w:rsid w:val="00776A26"/>
    <w:rsid w:val="00776AFD"/>
    <w:rsid w:val="00776E15"/>
    <w:rsid w:val="00776F15"/>
    <w:rsid w:val="00777079"/>
    <w:rsid w:val="0077722A"/>
    <w:rsid w:val="00777EDA"/>
    <w:rsid w:val="00780128"/>
    <w:rsid w:val="0078042F"/>
    <w:rsid w:val="007809D0"/>
    <w:rsid w:val="007810D3"/>
    <w:rsid w:val="007814A7"/>
    <w:rsid w:val="00781514"/>
    <w:rsid w:val="007815D8"/>
    <w:rsid w:val="00781B4D"/>
    <w:rsid w:val="00781C9D"/>
    <w:rsid w:val="00782051"/>
    <w:rsid w:val="0078218F"/>
    <w:rsid w:val="007822A6"/>
    <w:rsid w:val="007823EF"/>
    <w:rsid w:val="00782775"/>
    <w:rsid w:val="00782872"/>
    <w:rsid w:val="007828FA"/>
    <w:rsid w:val="00782E7E"/>
    <w:rsid w:val="00782F28"/>
    <w:rsid w:val="00783381"/>
    <w:rsid w:val="007834AB"/>
    <w:rsid w:val="007838D5"/>
    <w:rsid w:val="00783A89"/>
    <w:rsid w:val="0078562A"/>
    <w:rsid w:val="00785760"/>
    <w:rsid w:val="007857A9"/>
    <w:rsid w:val="00785D50"/>
    <w:rsid w:val="00785F00"/>
    <w:rsid w:val="00786175"/>
    <w:rsid w:val="007862BF"/>
    <w:rsid w:val="00786706"/>
    <w:rsid w:val="007871C9"/>
    <w:rsid w:val="007872AD"/>
    <w:rsid w:val="00787892"/>
    <w:rsid w:val="00787D90"/>
    <w:rsid w:val="00787F07"/>
    <w:rsid w:val="00787FDD"/>
    <w:rsid w:val="007901C5"/>
    <w:rsid w:val="00790A55"/>
    <w:rsid w:val="00790C0D"/>
    <w:rsid w:val="00790E0E"/>
    <w:rsid w:val="0079118F"/>
    <w:rsid w:val="00791772"/>
    <w:rsid w:val="007918D9"/>
    <w:rsid w:val="00791DFC"/>
    <w:rsid w:val="00791F36"/>
    <w:rsid w:val="00792370"/>
    <w:rsid w:val="007926B2"/>
    <w:rsid w:val="0079292A"/>
    <w:rsid w:val="0079292D"/>
    <w:rsid w:val="007929B5"/>
    <w:rsid w:val="0079312E"/>
    <w:rsid w:val="007931F9"/>
    <w:rsid w:val="00793316"/>
    <w:rsid w:val="00793892"/>
    <w:rsid w:val="00793B80"/>
    <w:rsid w:val="007948A5"/>
    <w:rsid w:val="00794AB0"/>
    <w:rsid w:val="00794E94"/>
    <w:rsid w:val="00795120"/>
    <w:rsid w:val="007955D2"/>
    <w:rsid w:val="007957B8"/>
    <w:rsid w:val="007958A3"/>
    <w:rsid w:val="00795A86"/>
    <w:rsid w:val="00795CE0"/>
    <w:rsid w:val="0079642A"/>
    <w:rsid w:val="00796CE6"/>
    <w:rsid w:val="007971BF"/>
    <w:rsid w:val="007979E9"/>
    <w:rsid w:val="00797A76"/>
    <w:rsid w:val="00797E58"/>
    <w:rsid w:val="007A0092"/>
    <w:rsid w:val="007A050E"/>
    <w:rsid w:val="007A0880"/>
    <w:rsid w:val="007A1503"/>
    <w:rsid w:val="007A1735"/>
    <w:rsid w:val="007A2679"/>
    <w:rsid w:val="007A27F1"/>
    <w:rsid w:val="007A28C6"/>
    <w:rsid w:val="007A2A89"/>
    <w:rsid w:val="007A2BDE"/>
    <w:rsid w:val="007A2DCE"/>
    <w:rsid w:val="007A312D"/>
    <w:rsid w:val="007A335C"/>
    <w:rsid w:val="007A38F0"/>
    <w:rsid w:val="007A3BB3"/>
    <w:rsid w:val="007A44F0"/>
    <w:rsid w:val="007A4753"/>
    <w:rsid w:val="007A4765"/>
    <w:rsid w:val="007A4D7B"/>
    <w:rsid w:val="007A5A68"/>
    <w:rsid w:val="007A5CCF"/>
    <w:rsid w:val="007A61D9"/>
    <w:rsid w:val="007A6BD2"/>
    <w:rsid w:val="007A7445"/>
    <w:rsid w:val="007A75E0"/>
    <w:rsid w:val="007A7902"/>
    <w:rsid w:val="007A7FA1"/>
    <w:rsid w:val="007B0473"/>
    <w:rsid w:val="007B0A46"/>
    <w:rsid w:val="007B0C40"/>
    <w:rsid w:val="007B1011"/>
    <w:rsid w:val="007B14B3"/>
    <w:rsid w:val="007B187C"/>
    <w:rsid w:val="007B1DA8"/>
    <w:rsid w:val="007B25B2"/>
    <w:rsid w:val="007B2B5D"/>
    <w:rsid w:val="007B2CDC"/>
    <w:rsid w:val="007B2F81"/>
    <w:rsid w:val="007B3C8B"/>
    <w:rsid w:val="007B3FFD"/>
    <w:rsid w:val="007B4108"/>
    <w:rsid w:val="007B42CF"/>
    <w:rsid w:val="007B4460"/>
    <w:rsid w:val="007B4577"/>
    <w:rsid w:val="007B4796"/>
    <w:rsid w:val="007B484D"/>
    <w:rsid w:val="007B5419"/>
    <w:rsid w:val="007B629F"/>
    <w:rsid w:val="007B6AB3"/>
    <w:rsid w:val="007B6E0D"/>
    <w:rsid w:val="007B70C5"/>
    <w:rsid w:val="007B7966"/>
    <w:rsid w:val="007C04A5"/>
    <w:rsid w:val="007C0637"/>
    <w:rsid w:val="007C06BD"/>
    <w:rsid w:val="007C1219"/>
    <w:rsid w:val="007C1223"/>
    <w:rsid w:val="007C1B03"/>
    <w:rsid w:val="007C1BB9"/>
    <w:rsid w:val="007C26B0"/>
    <w:rsid w:val="007C44EB"/>
    <w:rsid w:val="007C4796"/>
    <w:rsid w:val="007C4A1F"/>
    <w:rsid w:val="007C4A8F"/>
    <w:rsid w:val="007C524D"/>
    <w:rsid w:val="007C5BD8"/>
    <w:rsid w:val="007C5E37"/>
    <w:rsid w:val="007C621E"/>
    <w:rsid w:val="007C625E"/>
    <w:rsid w:val="007C6510"/>
    <w:rsid w:val="007C6FCB"/>
    <w:rsid w:val="007C73B1"/>
    <w:rsid w:val="007D03A3"/>
    <w:rsid w:val="007D0C73"/>
    <w:rsid w:val="007D167B"/>
    <w:rsid w:val="007D1B3B"/>
    <w:rsid w:val="007D22BF"/>
    <w:rsid w:val="007D250C"/>
    <w:rsid w:val="007D2A45"/>
    <w:rsid w:val="007D31A4"/>
    <w:rsid w:val="007D31B0"/>
    <w:rsid w:val="007D3394"/>
    <w:rsid w:val="007D35C0"/>
    <w:rsid w:val="007D3FEB"/>
    <w:rsid w:val="007D4A49"/>
    <w:rsid w:val="007D4FB6"/>
    <w:rsid w:val="007D505D"/>
    <w:rsid w:val="007D512F"/>
    <w:rsid w:val="007D57FD"/>
    <w:rsid w:val="007D593B"/>
    <w:rsid w:val="007D5A70"/>
    <w:rsid w:val="007D5B1D"/>
    <w:rsid w:val="007D5B86"/>
    <w:rsid w:val="007D5C53"/>
    <w:rsid w:val="007D5F28"/>
    <w:rsid w:val="007D60B7"/>
    <w:rsid w:val="007D6468"/>
    <w:rsid w:val="007D67EA"/>
    <w:rsid w:val="007D692A"/>
    <w:rsid w:val="007D6AA4"/>
    <w:rsid w:val="007D6B32"/>
    <w:rsid w:val="007D71F1"/>
    <w:rsid w:val="007D71F8"/>
    <w:rsid w:val="007D77B4"/>
    <w:rsid w:val="007D7BB6"/>
    <w:rsid w:val="007E043A"/>
    <w:rsid w:val="007E08C8"/>
    <w:rsid w:val="007E09C4"/>
    <w:rsid w:val="007E1743"/>
    <w:rsid w:val="007E220C"/>
    <w:rsid w:val="007E2275"/>
    <w:rsid w:val="007E2BCB"/>
    <w:rsid w:val="007E3425"/>
    <w:rsid w:val="007E3FA7"/>
    <w:rsid w:val="007E4149"/>
    <w:rsid w:val="007E42B2"/>
    <w:rsid w:val="007E5C05"/>
    <w:rsid w:val="007E5C81"/>
    <w:rsid w:val="007E636C"/>
    <w:rsid w:val="007E6875"/>
    <w:rsid w:val="007E68BD"/>
    <w:rsid w:val="007E69D3"/>
    <w:rsid w:val="007E7839"/>
    <w:rsid w:val="007E7895"/>
    <w:rsid w:val="007F0318"/>
    <w:rsid w:val="007F05C1"/>
    <w:rsid w:val="007F09EA"/>
    <w:rsid w:val="007F0FAA"/>
    <w:rsid w:val="007F10AB"/>
    <w:rsid w:val="007F1712"/>
    <w:rsid w:val="007F17D9"/>
    <w:rsid w:val="007F1D37"/>
    <w:rsid w:val="007F23F8"/>
    <w:rsid w:val="007F2DDF"/>
    <w:rsid w:val="007F307E"/>
    <w:rsid w:val="007F3237"/>
    <w:rsid w:val="007F348D"/>
    <w:rsid w:val="007F351F"/>
    <w:rsid w:val="007F40C2"/>
    <w:rsid w:val="007F42F1"/>
    <w:rsid w:val="007F4342"/>
    <w:rsid w:val="007F47CE"/>
    <w:rsid w:val="007F4FF0"/>
    <w:rsid w:val="007F51F4"/>
    <w:rsid w:val="007F57D8"/>
    <w:rsid w:val="007F6682"/>
    <w:rsid w:val="007F6EC4"/>
    <w:rsid w:val="007F7023"/>
    <w:rsid w:val="007F741A"/>
    <w:rsid w:val="007F74FA"/>
    <w:rsid w:val="007F76B1"/>
    <w:rsid w:val="007F7D9D"/>
    <w:rsid w:val="007F7EF3"/>
    <w:rsid w:val="008001F6"/>
    <w:rsid w:val="00800512"/>
    <w:rsid w:val="008006A2"/>
    <w:rsid w:val="00800A32"/>
    <w:rsid w:val="00800D81"/>
    <w:rsid w:val="00800E15"/>
    <w:rsid w:val="008012A4"/>
    <w:rsid w:val="0080140A"/>
    <w:rsid w:val="0080163F"/>
    <w:rsid w:val="00801788"/>
    <w:rsid w:val="0080179C"/>
    <w:rsid w:val="00801A08"/>
    <w:rsid w:val="00801A4B"/>
    <w:rsid w:val="00801D6D"/>
    <w:rsid w:val="00802355"/>
    <w:rsid w:val="008023D2"/>
    <w:rsid w:val="00802D11"/>
    <w:rsid w:val="00802EEA"/>
    <w:rsid w:val="00803049"/>
    <w:rsid w:val="008036F3"/>
    <w:rsid w:val="0080392C"/>
    <w:rsid w:val="008039B7"/>
    <w:rsid w:val="00803C56"/>
    <w:rsid w:val="00804950"/>
    <w:rsid w:val="00804A55"/>
    <w:rsid w:val="00804ACD"/>
    <w:rsid w:val="0080597E"/>
    <w:rsid w:val="008059EB"/>
    <w:rsid w:val="00805BD6"/>
    <w:rsid w:val="00805BE6"/>
    <w:rsid w:val="00805E0F"/>
    <w:rsid w:val="00805F66"/>
    <w:rsid w:val="00805F93"/>
    <w:rsid w:val="00806368"/>
    <w:rsid w:val="00806AF0"/>
    <w:rsid w:val="00806D75"/>
    <w:rsid w:val="008074E6"/>
    <w:rsid w:val="008079C5"/>
    <w:rsid w:val="00807A01"/>
    <w:rsid w:val="00807C5A"/>
    <w:rsid w:val="00807D48"/>
    <w:rsid w:val="00810112"/>
    <w:rsid w:val="008104FE"/>
    <w:rsid w:val="0081075B"/>
    <w:rsid w:val="008111D7"/>
    <w:rsid w:val="008113CF"/>
    <w:rsid w:val="0081154A"/>
    <w:rsid w:val="0081190B"/>
    <w:rsid w:val="0081209A"/>
    <w:rsid w:val="00812727"/>
    <w:rsid w:val="00812965"/>
    <w:rsid w:val="008129DE"/>
    <w:rsid w:val="00812FA6"/>
    <w:rsid w:val="008130BE"/>
    <w:rsid w:val="0081355F"/>
    <w:rsid w:val="00813BB6"/>
    <w:rsid w:val="00813C95"/>
    <w:rsid w:val="00814323"/>
    <w:rsid w:val="0081443A"/>
    <w:rsid w:val="00814F86"/>
    <w:rsid w:val="00815187"/>
    <w:rsid w:val="008152AC"/>
    <w:rsid w:val="008152D3"/>
    <w:rsid w:val="00815A0A"/>
    <w:rsid w:val="008163D9"/>
    <w:rsid w:val="0081747C"/>
    <w:rsid w:val="00817540"/>
    <w:rsid w:val="0081797B"/>
    <w:rsid w:val="00817EFE"/>
    <w:rsid w:val="008200F8"/>
    <w:rsid w:val="00820AC7"/>
    <w:rsid w:val="00820F7F"/>
    <w:rsid w:val="008213A4"/>
    <w:rsid w:val="00821611"/>
    <w:rsid w:val="00821F14"/>
    <w:rsid w:val="00822769"/>
    <w:rsid w:val="008227BA"/>
    <w:rsid w:val="00822B37"/>
    <w:rsid w:val="00822E19"/>
    <w:rsid w:val="0082303F"/>
    <w:rsid w:val="00823579"/>
    <w:rsid w:val="00823F38"/>
    <w:rsid w:val="00823FB2"/>
    <w:rsid w:val="0082429E"/>
    <w:rsid w:val="00824562"/>
    <w:rsid w:val="0082465A"/>
    <w:rsid w:val="0082480D"/>
    <w:rsid w:val="008258E4"/>
    <w:rsid w:val="00825A4C"/>
    <w:rsid w:val="00825C74"/>
    <w:rsid w:val="00826814"/>
    <w:rsid w:val="00826F7E"/>
    <w:rsid w:val="008274E8"/>
    <w:rsid w:val="00827522"/>
    <w:rsid w:val="00827FAF"/>
    <w:rsid w:val="00830973"/>
    <w:rsid w:val="008309C5"/>
    <w:rsid w:val="00830D5B"/>
    <w:rsid w:val="00830D61"/>
    <w:rsid w:val="00831236"/>
    <w:rsid w:val="00831749"/>
    <w:rsid w:val="008320A3"/>
    <w:rsid w:val="00832422"/>
    <w:rsid w:val="00832670"/>
    <w:rsid w:val="00832764"/>
    <w:rsid w:val="008327DB"/>
    <w:rsid w:val="00833428"/>
    <w:rsid w:val="0083381A"/>
    <w:rsid w:val="008338B8"/>
    <w:rsid w:val="00833A0A"/>
    <w:rsid w:val="0083415A"/>
    <w:rsid w:val="00834273"/>
    <w:rsid w:val="008342AF"/>
    <w:rsid w:val="0083458A"/>
    <w:rsid w:val="00834F75"/>
    <w:rsid w:val="00835380"/>
    <w:rsid w:val="0083597E"/>
    <w:rsid w:val="008359BA"/>
    <w:rsid w:val="0083641E"/>
    <w:rsid w:val="00836916"/>
    <w:rsid w:val="00836F13"/>
    <w:rsid w:val="00837316"/>
    <w:rsid w:val="00840103"/>
    <w:rsid w:val="00840649"/>
    <w:rsid w:val="00840933"/>
    <w:rsid w:val="008409E7"/>
    <w:rsid w:val="008415A4"/>
    <w:rsid w:val="008417B0"/>
    <w:rsid w:val="008421BE"/>
    <w:rsid w:val="00842318"/>
    <w:rsid w:val="00842789"/>
    <w:rsid w:val="00842E19"/>
    <w:rsid w:val="00843EED"/>
    <w:rsid w:val="00844228"/>
    <w:rsid w:val="00844435"/>
    <w:rsid w:val="00844876"/>
    <w:rsid w:val="00844D34"/>
    <w:rsid w:val="00845302"/>
    <w:rsid w:val="0084583F"/>
    <w:rsid w:val="008459EA"/>
    <w:rsid w:val="00845A2C"/>
    <w:rsid w:val="00845ED7"/>
    <w:rsid w:val="008466A4"/>
    <w:rsid w:val="008467C9"/>
    <w:rsid w:val="00846B74"/>
    <w:rsid w:val="00846B8C"/>
    <w:rsid w:val="008478C2"/>
    <w:rsid w:val="00847F87"/>
    <w:rsid w:val="00850945"/>
    <w:rsid w:val="00850C93"/>
    <w:rsid w:val="00851AFD"/>
    <w:rsid w:val="00851F4B"/>
    <w:rsid w:val="008522E7"/>
    <w:rsid w:val="00852C07"/>
    <w:rsid w:val="0085308A"/>
    <w:rsid w:val="00853204"/>
    <w:rsid w:val="00853532"/>
    <w:rsid w:val="00853768"/>
    <w:rsid w:val="00853B1C"/>
    <w:rsid w:val="00853C7B"/>
    <w:rsid w:val="00853E76"/>
    <w:rsid w:val="00854E3F"/>
    <w:rsid w:val="00855682"/>
    <w:rsid w:val="00855815"/>
    <w:rsid w:val="00855954"/>
    <w:rsid w:val="00856498"/>
    <w:rsid w:val="00856612"/>
    <w:rsid w:val="00857A11"/>
    <w:rsid w:val="00857A81"/>
    <w:rsid w:val="00860315"/>
    <w:rsid w:val="00860459"/>
    <w:rsid w:val="00860C73"/>
    <w:rsid w:val="00860EC9"/>
    <w:rsid w:val="00860FB9"/>
    <w:rsid w:val="00861215"/>
    <w:rsid w:val="008614EB"/>
    <w:rsid w:val="00861657"/>
    <w:rsid w:val="00861C06"/>
    <w:rsid w:val="00861E0B"/>
    <w:rsid w:val="00861F81"/>
    <w:rsid w:val="0086222F"/>
    <w:rsid w:val="008625C6"/>
    <w:rsid w:val="00862940"/>
    <w:rsid w:val="00862962"/>
    <w:rsid w:val="00863AF7"/>
    <w:rsid w:val="00863D5D"/>
    <w:rsid w:val="00863E31"/>
    <w:rsid w:val="00864245"/>
    <w:rsid w:val="008645A0"/>
    <w:rsid w:val="00864C36"/>
    <w:rsid w:val="00865028"/>
    <w:rsid w:val="0086532F"/>
    <w:rsid w:val="00865856"/>
    <w:rsid w:val="00866025"/>
    <w:rsid w:val="008660BE"/>
    <w:rsid w:val="00866124"/>
    <w:rsid w:val="00866493"/>
    <w:rsid w:val="008664EF"/>
    <w:rsid w:val="008665E7"/>
    <w:rsid w:val="0086671F"/>
    <w:rsid w:val="00867283"/>
    <w:rsid w:val="0086747A"/>
    <w:rsid w:val="00867D50"/>
    <w:rsid w:val="00867F1E"/>
    <w:rsid w:val="0087044E"/>
    <w:rsid w:val="0087076A"/>
    <w:rsid w:val="00870855"/>
    <w:rsid w:val="00870E23"/>
    <w:rsid w:val="00870F19"/>
    <w:rsid w:val="00871018"/>
    <w:rsid w:val="008711B8"/>
    <w:rsid w:val="008717AF"/>
    <w:rsid w:val="00871DB5"/>
    <w:rsid w:val="0087383C"/>
    <w:rsid w:val="0087424F"/>
    <w:rsid w:val="00874253"/>
    <w:rsid w:val="008743CD"/>
    <w:rsid w:val="00874512"/>
    <w:rsid w:val="00874AD0"/>
    <w:rsid w:val="00874BFF"/>
    <w:rsid w:val="00874E47"/>
    <w:rsid w:val="00875084"/>
    <w:rsid w:val="008750FE"/>
    <w:rsid w:val="00875318"/>
    <w:rsid w:val="0087548C"/>
    <w:rsid w:val="00875779"/>
    <w:rsid w:val="00875D0E"/>
    <w:rsid w:val="00875F55"/>
    <w:rsid w:val="00876226"/>
    <w:rsid w:val="008763C8"/>
    <w:rsid w:val="0087668A"/>
    <w:rsid w:val="008766C8"/>
    <w:rsid w:val="00876A85"/>
    <w:rsid w:val="00876BCF"/>
    <w:rsid w:val="00876C1B"/>
    <w:rsid w:val="00876D4E"/>
    <w:rsid w:val="008770C6"/>
    <w:rsid w:val="0087717D"/>
    <w:rsid w:val="008771F5"/>
    <w:rsid w:val="0087720F"/>
    <w:rsid w:val="00877FD5"/>
    <w:rsid w:val="0088074C"/>
    <w:rsid w:val="00880C19"/>
    <w:rsid w:val="00880C86"/>
    <w:rsid w:val="00881550"/>
    <w:rsid w:val="008815BF"/>
    <w:rsid w:val="008819CC"/>
    <w:rsid w:val="00881BA4"/>
    <w:rsid w:val="00881D80"/>
    <w:rsid w:val="00882C60"/>
    <w:rsid w:val="00883528"/>
    <w:rsid w:val="0088396A"/>
    <w:rsid w:val="00884352"/>
    <w:rsid w:val="0088491F"/>
    <w:rsid w:val="00884CF7"/>
    <w:rsid w:val="0088518B"/>
    <w:rsid w:val="0088542B"/>
    <w:rsid w:val="00885892"/>
    <w:rsid w:val="008861A6"/>
    <w:rsid w:val="00886617"/>
    <w:rsid w:val="00886CE7"/>
    <w:rsid w:val="00886F58"/>
    <w:rsid w:val="00886F5A"/>
    <w:rsid w:val="00887005"/>
    <w:rsid w:val="0088757D"/>
    <w:rsid w:val="0088777B"/>
    <w:rsid w:val="00887836"/>
    <w:rsid w:val="00887891"/>
    <w:rsid w:val="00887ABB"/>
    <w:rsid w:val="00890446"/>
    <w:rsid w:val="00890521"/>
    <w:rsid w:val="00890569"/>
    <w:rsid w:val="00891217"/>
    <w:rsid w:val="008912A2"/>
    <w:rsid w:val="00891935"/>
    <w:rsid w:val="00891990"/>
    <w:rsid w:val="00891CFC"/>
    <w:rsid w:val="00892019"/>
    <w:rsid w:val="00892310"/>
    <w:rsid w:val="0089273C"/>
    <w:rsid w:val="00892CC2"/>
    <w:rsid w:val="00893801"/>
    <w:rsid w:val="00893946"/>
    <w:rsid w:val="00893A63"/>
    <w:rsid w:val="0089454B"/>
    <w:rsid w:val="008945C3"/>
    <w:rsid w:val="00894C63"/>
    <w:rsid w:val="00895A20"/>
    <w:rsid w:val="00895A84"/>
    <w:rsid w:val="00896259"/>
    <w:rsid w:val="00896508"/>
    <w:rsid w:val="0089670A"/>
    <w:rsid w:val="00896AFF"/>
    <w:rsid w:val="00896BDC"/>
    <w:rsid w:val="00896C66"/>
    <w:rsid w:val="00896FC4"/>
    <w:rsid w:val="00897660"/>
    <w:rsid w:val="0089768D"/>
    <w:rsid w:val="0089789C"/>
    <w:rsid w:val="008979B6"/>
    <w:rsid w:val="00897E27"/>
    <w:rsid w:val="00897F66"/>
    <w:rsid w:val="008A0097"/>
    <w:rsid w:val="008A00B7"/>
    <w:rsid w:val="008A0408"/>
    <w:rsid w:val="008A05FF"/>
    <w:rsid w:val="008A11BA"/>
    <w:rsid w:val="008A142D"/>
    <w:rsid w:val="008A16CD"/>
    <w:rsid w:val="008A17DB"/>
    <w:rsid w:val="008A1B74"/>
    <w:rsid w:val="008A1BBE"/>
    <w:rsid w:val="008A1BCE"/>
    <w:rsid w:val="008A1E6C"/>
    <w:rsid w:val="008A2094"/>
    <w:rsid w:val="008A209D"/>
    <w:rsid w:val="008A2228"/>
    <w:rsid w:val="008A262B"/>
    <w:rsid w:val="008A2A31"/>
    <w:rsid w:val="008A3274"/>
    <w:rsid w:val="008A4812"/>
    <w:rsid w:val="008A4ADF"/>
    <w:rsid w:val="008A4CAF"/>
    <w:rsid w:val="008A5262"/>
    <w:rsid w:val="008A5491"/>
    <w:rsid w:val="008A54F5"/>
    <w:rsid w:val="008A575F"/>
    <w:rsid w:val="008A5885"/>
    <w:rsid w:val="008A5F77"/>
    <w:rsid w:val="008A628A"/>
    <w:rsid w:val="008A6406"/>
    <w:rsid w:val="008A6A1E"/>
    <w:rsid w:val="008A7DF3"/>
    <w:rsid w:val="008A7F7B"/>
    <w:rsid w:val="008B06AE"/>
    <w:rsid w:val="008B0A62"/>
    <w:rsid w:val="008B0CEF"/>
    <w:rsid w:val="008B1769"/>
    <w:rsid w:val="008B1D26"/>
    <w:rsid w:val="008B1D2D"/>
    <w:rsid w:val="008B20FA"/>
    <w:rsid w:val="008B2361"/>
    <w:rsid w:val="008B2785"/>
    <w:rsid w:val="008B2BAF"/>
    <w:rsid w:val="008B2E61"/>
    <w:rsid w:val="008B3217"/>
    <w:rsid w:val="008B37B4"/>
    <w:rsid w:val="008B4288"/>
    <w:rsid w:val="008B42AD"/>
    <w:rsid w:val="008B452F"/>
    <w:rsid w:val="008B4A5D"/>
    <w:rsid w:val="008B4B2D"/>
    <w:rsid w:val="008B500B"/>
    <w:rsid w:val="008B50FC"/>
    <w:rsid w:val="008B6321"/>
    <w:rsid w:val="008B670B"/>
    <w:rsid w:val="008B68A7"/>
    <w:rsid w:val="008B6C95"/>
    <w:rsid w:val="008B7407"/>
    <w:rsid w:val="008B7605"/>
    <w:rsid w:val="008B76BA"/>
    <w:rsid w:val="008B7A56"/>
    <w:rsid w:val="008B7AC0"/>
    <w:rsid w:val="008B7BBA"/>
    <w:rsid w:val="008B7F27"/>
    <w:rsid w:val="008C024E"/>
    <w:rsid w:val="008C09F2"/>
    <w:rsid w:val="008C0CD3"/>
    <w:rsid w:val="008C0D3C"/>
    <w:rsid w:val="008C0FA9"/>
    <w:rsid w:val="008C1005"/>
    <w:rsid w:val="008C1049"/>
    <w:rsid w:val="008C1457"/>
    <w:rsid w:val="008C147A"/>
    <w:rsid w:val="008C1987"/>
    <w:rsid w:val="008C1AA9"/>
    <w:rsid w:val="008C201E"/>
    <w:rsid w:val="008C2A2D"/>
    <w:rsid w:val="008C2C57"/>
    <w:rsid w:val="008C2E03"/>
    <w:rsid w:val="008C2EB8"/>
    <w:rsid w:val="008C4156"/>
    <w:rsid w:val="008C477C"/>
    <w:rsid w:val="008C4F65"/>
    <w:rsid w:val="008C56FB"/>
    <w:rsid w:val="008C5772"/>
    <w:rsid w:val="008C59F2"/>
    <w:rsid w:val="008C5B0B"/>
    <w:rsid w:val="008C5BB3"/>
    <w:rsid w:val="008C6524"/>
    <w:rsid w:val="008C6875"/>
    <w:rsid w:val="008C71B8"/>
    <w:rsid w:val="008C72DE"/>
    <w:rsid w:val="008D0631"/>
    <w:rsid w:val="008D0AFE"/>
    <w:rsid w:val="008D0B8D"/>
    <w:rsid w:val="008D1370"/>
    <w:rsid w:val="008D16FA"/>
    <w:rsid w:val="008D195C"/>
    <w:rsid w:val="008D20C5"/>
    <w:rsid w:val="008D2129"/>
    <w:rsid w:val="008D226D"/>
    <w:rsid w:val="008D29A9"/>
    <w:rsid w:val="008D2AE1"/>
    <w:rsid w:val="008D31AA"/>
    <w:rsid w:val="008D361C"/>
    <w:rsid w:val="008D3F1C"/>
    <w:rsid w:val="008D451B"/>
    <w:rsid w:val="008D5041"/>
    <w:rsid w:val="008D52B0"/>
    <w:rsid w:val="008D546D"/>
    <w:rsid w:val="008D5A32"/>
    <w:rsid w:val="008D5C7C"/>
    <w:rsid w:val="008D5F4B"/>
    <w:rsid w:val="008D6A34"/>
    <w:rsid w:val="008D781E"/>
    <w:rsid w:val="008D7AB5"/>
    <w:rsid w:val="008E00AF"/>
    <w:rsid w:val="008E06B6"/>
    <w:rsid w:val="008E06EF"/>
    <w:rsid w:val="008E0AF0"/>
    <w:rsid w:val="008E0BB7"/>
    <w:rsid w:val="008E0CEF"/>
    <w:rsid w:val="008E0EAC"/>
    <w:rsid w:val="008E13DD"/>
    <w:rsid w:val="008E182B"/>
    <w:rsid w:val="008E1B12"/>
    <w:rsid w:val="008E2660"/>
    <w:rsid w:val="008E2FBE"/>
    <w:rsid w:val="008E36E1"/>
    <w:rsid w:val="008E3D62"/>
    <w:rsid w:val="008E40C5"/>
    <w:rsid w:val="008E441E"/>
    <w:rsid w:val="008E473F"/>
    <w:rsid w:val="008E4A29"/>
    <w:rsid w:val="008E4DF4"/>
    <w:rsid w:val="008E5057"/>
    <w:rsid w:val="008E5374"/>
    <w:rsid w:val="008E5AFB"/>
    <w:rsid w:val="008E6140"/>
    <w:rsid w:val="008E6281"/>
    <w:rsid w:val="008E633C"/>
    <w:rsid w:val="008E648D"/>
    <w:rsid w:val="008E6546"/>
    <w:rsid w:val="008E664C"/>
    <w:rsid w:val="008E70BA"/>
    <w:rsid w:val="008E7CAA"/>
    <w:rsid w:val="008F01A3"/>
    <w:rsid w:val="008F01D9"/>
    <w:rsid w:val="008F06D8"/>
    <w:rsid w:val="008F084D"/>
    <w:rsid w:val="008F0E99"/>
    <w:rsid w:val="008F0F52"/>
    <w:rsid w:val="008F10E6"/>
    <w:rsid w:val="008F1799"/>
    <w:rsid w:val="008F1B0B"/>
    <w:rsid w:val="008F1C3A"/>
    <w:rsid w:val="008F1C7C"/>
    <w:rsid w:val="008F2121"/>
    <w:rsid w:val="008F2B10"/>
    <w:rsid w:val="008F2B7F"/>
    <w:rsid w:val="008F2BCF"/>
    <w:rsid w:val="008F2DBA"/>
    <w:rsid w:val="008F38B7"/>
    <w:rsid w:val="008F38E1"/>
    <w:rsid w:val="008F3908"/>
    <w:rsid w:val="008F44CE"/>
    <w:rsid w:val="008F4CE5"/>
    <w:rsid w:val="008F4EA3"/>
    <w:rsid w:val="008F5DF4"/>
    <w:rsid w:val="00900322"/>
    <w:rsid w:val="009004A7"/>
    <w:rsid w:val="0090064E"/>
    <w:rsid w:val="00900A2E"/>
    <w:rsid w:val="009010D2"/>
    <w:rsid w:val="00901954"/>
    <w:rsid w:val="009020AF"/>
    <w:rsid w:val="009029BD"/>
    <w:rsid w:val="00902C83"/>
    <w:rsid w:val="00902CE2"/>
    <w:rsid w:val="00902DAC"/>
    <w:rsid w:val="009031F1"/>
    <w:rsid w:val="00903364"/>
    <w:rsid w:val="0090374C"/>
    <w:rsid w:val="009039FE"/>
    <w:rsid w:val="00903AAA"/>
    <w:rsid w:val="00903CB1"/>
    <w:rsid w:val="00903FD9"/>
    <w:rsid w:val="0090417F"/>
    <w:rsid w:val="0090479B"/>
    <w:rsid w:val="00904816"/>
    <w:rsid w:val="00904A8C"/>
    <w:rsid w:val="00904AEE"/>
    <w:rsid w:val="0090590F"/>
    <w:rsid w:val="00905FDE"/>
    <w:rsid w:val="00906887"/>
    <w:rsid w:val="00906D1E"/>
    <w:rsid w:val="00906DF5"/>
    <w:rsid w:val="00907A86"/>
    <w:rsid w:val="00907BD7"/>
    <w:rsid w:val="00910199"/>
    <w:rsid w:val="00910C8B"/>
    <w:rsid w:val="00910D11"/>
    <w:rsid w:val="00910D53"/>
    <w:rsid w:val="00911130"/>
    <w:rsid w:val="00911366"/>
    <w:rsid w:val="00911769"/>
    <w:rsid w:val="009117BE"/>
    <w:rsid w:val="00911F21"/>
    <w:rsid w:val="009120B4"/>
    <w:rsid w:val="00912228"/>
    <w:rsid w:val="00912D42"/>
    <w:rsid w:val="00912ED8"/>
    <w:rsid w:val="00913414"/>
    <w:rsid w:val="00913525"/>
    <w:rsid w:val="0091396D"/>
    <w:rsid w:val="00913D61"/>
    <w:rsid w:val="00914037"/>
    <w:rsid w:val="00914094"/>
    <w:rsid w:val="009140BA"/>
    <w:rsid w:val="0091416C"/>
    <w:rsid w:val="00914A7D"/>
    <w:rsid w:val="00914CCA"/>
    <w:rsid w:val="009150A9"/>
    <w:rsid w:val="00915343"/>
    <w:rsid w:val="0091535C"/>
    <w:rsid w:val="0091564E"/>
    <w:rsid w:val="009156E2"/>
    <w:rsid w:val="00915BA1"/>
    <w:rsid w:val="00915E61"/>
    <w:rsid w:val="00915E68"/>
    <w:rsid w:val="00916621"/>
    <w:rsid w:val="0091690C"/>
    <w:rsid w:val="00916ADA"/>
    <w:rsid w:val="00917990"/>
    <w:rsid w:val="00920485"/>
    <w:rsid w:val="009205A4"/>
    <w:rsid w:val="0092075E"/>
    <w:rsid w:val="00920A08"/>
    <w:rsid w:val="00920A9B"/>
    <w:rsid w:val="009212DA"/>
    <w:rsid w:val="00921524"/>
    <w:rsid w:val="0092164C"/>
    <w:rsid w:val="00921AF1"/>
    <w:rsid w:val="00921BE3"/>
    <w:rsid w:val="00921FBA"/>
    <w:rsid w:val="009221AB"/>
    <w:rsid w:val="0092222A"/>
    <w:rsid w:val="00922592"/>
    <w:rsid w:val="00922AB8"/>
    <w:rsid w:val="0092361F"/>
    <w:rsid w:val="00923A1B"/>
    <w:rsid w:val="009245B1"/>
    <w:rsid w:val="009248FD"/>
    <w:rsid w:val="009250C0"/>
    <w:rsid w:val="00925229"/>
    <w:rsid w:val="00925918"/>
    <w:rsid w:val="00925B14"/>
    <w:rsid w:val="00925EA6"/>
    <w:rsid w:val="009263A6"/>
    <w:rsid w:val="00926AAF"/>
    <w:rsid w:val="00926BC0"/>
    <w:rsid w:val="009273E2"/>
    <w:rsid w:val="00927573"/>
    <w:rsid w:val="00927BA8"/>
    <w:rsid w:val="0093039C"/>
    <w:rsid w:val="009311D3"/>
    <w:rsid w:val="009315E0"/>
    <w:rsid w:val="00931918"/>
    <w:rsid w:val="00932076"/>
    <w:rsid w:val="0093245E"/>
    <w:rsid w:val="00933469"/>
    <w:rsid w:val="00933581"/>
    <w:rsid w:val="009338E1"/>
    <w:rsid w:val="009339CA"/>
    <w:rsid w:val="00933CB5"/>
    <w:rsid w:val="00933DEB"/>
    <w:rsid w:val="00934B9B"/>
    <w:rsid w:val="00934C65"/>
    <w:rsid w:val="00935539"/>
    <w:rsid w:val="009357AF"/>
    <w:rsid w:val="00935A05"/>
    <w:rsid w:val="00935BB5"/>
    <w:rsid w:val="00935DD3"/>
    <w:rsid w:val="00935F0B"/>
    <w:rsid w:val="00935FF7"/>
    <w:rsid w:val="0093615F"/>
    <w:rsid w:val="0093669B"/>
    <w:rsid w:val="0093675F"/>
    <w:rsid w:val="00936A7B"/>
    <w:rsid w:val="00936BE0"/>
    <w:rsid w:val="00936F32"/>
    <w:rsid w:val="0093708C"/>
    <w:rsid w:val="00937588"/>
    <w:rsid w:val="00937B8B"/>
    <w:rsid w:val="00937F2D"/>
    <w:rsid w:val="00940CE0"/>
    <w:rsid w:val="00940D8A"/>
    <w:rsid w:val="00940DFB"/>
    <w:rsid w:val="00940F59"/>
    <w:rsid w:val="00941374"/>
    <w:rsid w:val="00942A1B"/>
    <w:rsid w:val="00942C17"/>
    <w:rsid w:val="00942F26"/>
    <w:rsid w:val="00943086"/>
    <w:rsid w:val="0094327E"/>
    <w:rsid w:val="009434EB"/>
    <w:rsid w:val="009436F4"/>
    <w:rsid w:val="00943BD4"/>
    <w:rsid w:val="00943E96"/>
    <w:rsid w:val="009443CD"/>
    <w:rsid w:val="009445C6"/>
    <w:rsid w:val="00944880"/>
    <w:rsid w:val="00945E49"/>
    <w:rsid w:val="0094610D"/>
    <w:rsid w:val="0094682B"/>
    <w:rsid w:val="00946952"/>
    <w:rsid w:val="00946A13"/>
    <w:rsid w:val="00946D48"/>
    <w:rsid w:val="00947835"/>
    <w:rsid w:val="00947C7A"/>
    <w:rsid w:val="00950332"/>
    <w:rsid w:val="009508DC"/>
    <w:rsid w:val="00950DF0"/>
    <w:rsid w:val="00950E97"/>
    <w:rsid w:val="009513F7"/>
    <w:rsid w:val="00951DD6"/>
    <w:rsid w:val="00952072"/>
    <w:rsid w:val="00952095"/>
    <w:rsid w:val="00952144"/>
    <w:rsid w:val="009522DF"/>
    <w:rsid w:val="0095267B"/>
    <w:rsid w:val="0095290A"/>
    <w:rsid w:val="0095290E"/>
    <w:rsid w:val="00952CEE"/>
    <w:rsid w:val="00952D97"/>
    <w:rsid w:val="00952F3C"/>
    <w:rsid w:val="009546AA"/>
    <w:rsid w:val="00954D13"/>
    <w:rsid w:val="00954F83"/>
    <w:rsid w:val="00955258"/>
    <w:rsid w:val="00955661"/>
    <w:rsid w:val="009558D8"/>
    <w:rsid w:val="00955B2A"/>
    <w:rsid w:val="00955EC3"/>
    <w:rsid w:val="00956143"/>
    <w:rsid w:val="00956A58"/>
    <w:rsid w:val="00957457"/>
    <w:rsid w:val="00957743"/>
    <w:rsid w:val="00960312"/>
    <w:rsid w:val="009616A1"/>
    <w:rsid w:val="009619C3"/>
    <w:rsid w:val="00961F6A"/>
    <w:rsid w:val="00962100"/>
    <w:rsid w:val="00962974"/>
    <w:rsid w:val="00962DB9"/>
    <w:rsid w:val="00962F9A"/>
    <w:rsid w:val="0096322E"/>
    <w:rsid w:val="0096339C"/>
    <w:rsid w:val="0096350A"/>
    <w:rsid w:val="009637B0"/>
    <w:rsid w:val="009638A0"/>
    <w:rsid w:val="00963A86"/>
    <w:rsid w:val="00963EA6"/>
    <w:rsid w:val="0096422C"/>
    <w:rsid w:val="0096457F"/>
    <w:rsid w:val="0096480A"/>
    <w:rsid w:val="009652F7"/>
    <w:rsid w:val="009658C9"/>
    <w:rsid w:val="009659AB"/>
    <w:rsid w:val="00965F19"/>
    <w:rsid w:val="00965F41"/>
    <w:rsid w:val="00966582"/>
    <w:rsid w:val="00966B37"/>
    <w:rsid w:val="00966F8C"/>
    <w:rsid w:val="00967526"/>
    <w:rsid w:val="0096778C"/>
    <w:rsid w:val="00967968"/>
    <w:rsid w:val="009679DF"/>
    <w:rsid w:val="00967CA1"/>
    <w:rsid w:val="0097072E"/>
    <w:rsid w:val="009708D5"/>
    <w:rsid w:val="00970BF3"/>
    <w:rsid w:val="00971008"/>
    <w:rsid w:val="00971545"/>
    <w:rsid w:val="009715DC"/>
    <w:rsid w:val="00971735"/>
    <w:rsid w:val="00971985"/>
    <w:rsid w:val="00971BFB"/>
    <w:rsid w:val="00971ED4"/>
    <w:rsid w:val="00971F25"/>
    <w:rsid w:val="009720D2"/>
    <w:rsid w:val="00972571"/>
    <w:rsid w:val="009725FC"/>
    <w:rsid w:val="00973091"/>
    <w:rsid w:val="0097343F"/>
    <w:rsid w:val="009738B1"/>
    <w:rsid w:val="00974022"/>
    <w:rsid w:val="00974822"/>
    <w:rsid w:val="009751FB"/>
    <w:rsid w:val="00975E29"/>
    <w:rsid w:val="00976305"/>
    <w:rsid w:val="009764AE"/>
    <w:rsid w:val="00976B9D"/>
    <w:rsid w:val="00976F67"/>
    <w:rsid w:val="0097726E"/>
    <w:rsid w:val="0097784A"/>
    <w:rsid w:val="00977A4A"/>
    <w:rsid w:val="00977EF8"/>
    <w:rsid w:val="009800A0"/>
    <w:rsid w:val="00980BA9"/>
    <w:rsid w:val="00980E9D"/>
    <w:rsid w:val="00980EC9"/>
    <w:rsid w:val="00981AC7"/>
    <w:rsid w:val="009820B2"/>
    <w:rsid w:val="00983090"/>
    <w:rsid w:val="00983321"/>
    <w:rsid w:val="009834DF"/>
    <w:rsid w:val="009836EF"/>
    <w:rsid w:val="009837EE"/>
    <w:rsid w:val="00983BAE"/>
    <w:rsid w:val="00983CED"/>
    <w:rsid w:val="00983DA3"/>
    <w:rsid w:val="00984241"/>
    <w:rsid w:val="0098447F"/>
    <w:rsid w:val="00984674"/>
    <w:rsid w:val="009847F2"/>
    <w:rsid w:val="00984DC3"/>
    <w:rsid w:val="009860CB"/>
    <w:rsid w:val="00986561"/>
    <w:rsid w:val="00986DE9"/>
    <w:rsid w:val="00986E4F"/>
    <w:rsid w:val="0098704B"/>
    <w:rsid w:val="009870D3"/>
    <w:rsid w:val="0098742D"/>
    <w:rsid w:val="00987F39"/>
    <w:rsid w:val="00990CD8"/>
    <w:rsid w:val="00991352"/>
    <w:rsid w:val="009914BD"/>
    <w:rsid w:val="00992438"/>
    <w:rsid w:val="009924BA"/>
    <w:rsid w:val="00992526"/>
    <w:rsid w:val="0099268E"/>
    <w:rsid w:val="009926A2"/>
    <w:rsid w:val="009929A4"/>
    <w:rsid w:val="00993001"/>
    <w:rsid w:val="00993183"/>
    <w:rsid w:val="009931C9"/>
    <w:rsid w:val="00993947"/>
    <w:rsid w:val="009943CE"/>
    <w:rsid w:val="00994824"/>
    <w:rsid w:val="00994843"/>
    <w:rsid w:val="00994AA2"/>
    <w:rsid w:val="009950AE"/>
    <w:rsid w:val="009956CF"/>
    <w:rsid w:val="00995734"/>
    <w:rsid w:val="0099575D"/>
    <w:rsid w:val="00996946"/>
    <w:rsid w:val="0099698B"/>
    <w:rsid w:val="00996CBB"/>
    <w:rsid w:val="009970BC"/>
    <w:rsid w:val="009970D9"/>
    <w:rsid w:val="00997DAC"/>
    <w:rsid w:val="00997F97"/>
    <w:rsid w:val="009A011E"/>
    <w:rsid w:val="009A0311"/>
    <w:rsid w:val="009A069A"/>
    <w:rsid w:val="009A0765"/>
    <w:rsid w:val="009A07CA"/>
    <w:rsid w:val="009A0BA9"/>
    <w:rsid w:val="009A0F1F"/>
    <w:rsid w:val="009A19F3"/>
    <w:rsid w:val="009A1BA6"/>
    <w:rsid w:val="009A28AE"/>
    <w:rsid w:val="009A2997"/>
    <w:rsid w:val="009A3761"/>
    <w:rsid w:val="009A3B46"/>
    <w:rsid w:val="009A3CF5"/>
    <w:rsid w:val="009A429D"/>
    <w:rsid w:val="009A44A0"/>
    <w:rsid w:val="009A45E8"/>
    <w:rsid w:val="009A4E89"/>
    <w:rsid w:val="009A4F01"/>
    <w:rsid w:val="009A59B4"/>
    <w:rsid w:val="009A6B66"/>
    <w:rsid w:val="009A6CFA"/>
    <w:rsid w:val="009A6E17"/>
    <w:rsid w:val="009A70C8"/>
    <w:rsid w:val="009A7599"/>
    <w:rsid w:val="009A7B2F"/>
    <w:rsid w:val="009A7B84"/>
    <w:rsid w:val="009A7EDE"/>
    <w:rsid w:val="009B00A1"/>
    <w:rsid w:val="009B02BE"/>
    <w:rsid w:val="009B075D"/>
    <w:rsid w:val="009B0FB7"/>
    <w:rsid w:val="009B0FDA"/>
    <w:rsid w:val="009B1042"/>
    <w:rsid w:val="009B17CA"/>
    <w:rsid w:val="009B1A0B"/>
    <w:rsid w:val="009B1D83"/>
    <w:rsid w:val="009B25B2"/>
    <w:rsid w:val="009B2AD4"/>
    <w:rsid w:val="009B2E8A"/>
    <w:rsid w:val="009B3CE6"/>
    <w:rsid w:val="009B3E4F"/>
    <w:rsid w:val="009B421E"/>
    <w:rsid w:val="009B432D"/>
    <w:rsid w:val="009B4799"/>
    <w:rsid w:val="009B4823"/>
    <w:rsid w:val="009B50BA"/>
    <w:rsid w:val="009B54D6"/>
    <w:rsid w:val="009B54E7"/>
    <w:rsid w:val="009B625C"/>
    <w:rsid w:val="009B7C90"/>
    <w:rsid w:val="009C0160"/>
    <w:rsid w:val="009C0419"/>
    <w:rsid w:val="009C0525"/>
    <w:rsid w:val="009C09E7"/>
    <w:rsid w:val="009C0B74"/>
    <w:rsid w:val="009C0BCD"/>
    <w:rsid w:val="009C0BEE"/>
    <w:rsid w:val="009C0D2F"/>
    <w:rsid w:val="009C15C3"/>
    <w:rsid w:val="009C1B35"/>
    <w:rsid w:val="009C1EFD"/>
    <w:rsid w:val="009C26ED"/>
    <w:rsid w:val="009C2CF2"/>
    <w:rsid w:val="009C305D"/>
    <w:rsid w:val="009C32D8"/>
    <w:rsid w:val="009C3421"/>
    <w:rsid w:val="009C3637"/>
    <w:rsid w:val="009C37F3"/>
    <w:rsid w:val="009C39D2"/>
    <w:rsid w:val="009C4066"/>
    <w:rsid w:val="009C40C6"/>
    <w:rsid w:val="009C411F"/>
    <w:rsid w:val="009C41D4"/>
    <w:rsid w:val="009C467C"/>
    <w:rsid w:val="009C4A7B"/>
    <w:rsid w:val="009C4F57"/>
    <w:rsid w:val="009C5347"/>
    <w:rsid w:val="009C564C"/>
    <w:rsid w:val="009C56D3"/>
    <w:rsid w:val="009C5E70"/>
    <w:rsid w:val="009C5EDE"/>
    <w:rsid w:val="009C5F25"/>
    <w:rsid w:val="009C6135"/>
    <w:rsid w:val="009C6220"/>
    <w:rsid w:val="009C6332"/>
    <w:rsid w:val="009C6705"/>
    <w:rsid w:val="009C6967"/>
    <w:rsid w:val="009C7223"/>
    <w:rsid w:val="009C7670"/>
    <w:rsid w:val="009D01D1"/>
    <w:rsid w:val="009D04EB"/>
    <w:rsid w:val="009D0D65"/>
    <w:rsid w:val="009D111D"/>
    <w:rsid w:val="009D13FA"/>
    <w:rsid w:val="009D1D0E"/>
    <w:rsid w:val="009D1D5D"/>
    <w:rsid w:val="009D2355"/>
    <w:rsid w:val="009D2E2C"/>
    <w:rsid w:val="009D33F0"/>
    <w:rsid w:val="009D3D23"/>
    <w:rsid w:val="009D494B"/>
    <w:rsid w:val="009D52E0"/>
    <w:rsid w:val="009D5371"/>
    <w:rsid w:val="009D595E"/>
    <w:rsid w:val="009D6BFA"/>
    <w:rsid w:val="009D7018"/>
    <w:rsid w:val="009D74ED"/>
    <w:rsid w:val="009E0A86"/>
    <w:rsid w:val="009E0C0C"/>
    <w:rsid w:val="009E1114"/>
    <w:rsid w:val="009E157D"/>
    <w:rsid w:val="009E18AB"/>
    <w:rsid w:val="009E1BD4"/>
    <w:rsid w:val="009E1D7E"/>
    <w:rsid w:val="009E1F0B"/>
    <w:rsid w:val="009E25FE"/>
    <w:rsid w:val="009E2693"/>
    <w:rsid w:val="009E27EA"/>
    <w:rsid w:val="009E2ABE"/>
    <w:rsid w:val="009E3048"/>
    <w:rsid w:val="009E3173"/>
    <w:rsid w:val="009E3ABB"/>
    <w:rsid w:val="009E3D91"/>
    <w:rsid w:val="009E512C"/>
    <w:rsid w:val="009E58E8"/>
    <w:rsid w:val="009E6401"/>
    <w:rsid w:val="009E6958"/>
    <w:rsid w:val="009E6ABD"/>
    <w:rsid w:val="009E6D3C"/>
    <w:rsid w:val="009E6E6D"/>
    <w:rsid w:val="009E74DC"/>
    <w:rsid w:val="009F0277"/>
    <w:rsid w:val="009F02E8"/>
    <w:rsid w:val="009F036F"/>
    <w:rsid w:val="009F0399"/>
    <w:rsid w:val="009F06CB"/>
    <w:rsid w:val="009F0A26"/>
    <w:rsid w:val="009F1134"/>
    <w:rsid w:val="009F1197"/>
    <w:rsid w:val="009F122C"/>
    <w:rsid w:val="009F2607"/>
    <w:rsid w:val="009F3265"/>
    <w:rsid w:val="009F33E5"/>
    <w:rsid w:val="009F366C"/>
    <w:rsid w:val="009F3FD6"/>
    <w:rsid w:val="009F407E"/>
    <w:rsid w:val="009F4207"/>
    <w:rsid w:val="009F42B9"/>
    <w:rsid w:val="009F45A0"/>
    <w:rsid w:val="009F46DC"/>
    <w:rsid w:val="009F5965"/>
    <w:rsid w:val="009F5E12"/>
    <w:rsid w:val="009F60AD"/>
    <w:rsid w:val="009F6460"/>
    <w:rsid w:val="009F6581"/>
    <w:rsid w:val="009F6CBD"/>
    <w:rsid w:val="009F6DA2"/>
    <w:rsid w:val="009F6EEA"/>
    <w:rsid w:val="009F7342"/>
    <w:rsid w:val="009F7DFB"/>
    <w:rsid w:val="009F7E31"/>
    <w:rsid w:val="009F7ECF"/>
    <w:rsid w:val="00A00012"/>
    <w:rsid w:val="00A00498"/>
    <w:rsid w:val="00A00531"/>
    <w:rsid w:val="00A005E4"/>
    <w:rsid w:val="00A00835"/>
    <w:rsid w:val="00A00B6F"/>
    <w:rsid w:val="00A010BD"/>
    <w:rsid w:val="00A0148E"/>
    <w:rsid w:val="00A01697"/>
    <w:rsid w:val="00A01ABF"/>
    <w:rsid w:val="00A01B5D"/>
    <w:rsid w:val="00A01F78"/>
    <w:rsid w:val="00A0380A"/>
    <w:rsid w:val="00A038F8"/>
    <w:rsid w:val="00A03983"/>
    <w:rsid w:val="00A03CDA"/>
    <w:rsid w:val="00A03DDC"/>
    <w:rsid w:val="00A043C8"/>
    <w:rsid w:val="00A04506"/>
    <w:rsid w:val="00A046E1"/>
    <w:rsid w:val="00A046E7"/>
    <w:rsid w:val="00A04B1E"/>
    <w:rsid w:val="00A04DEB"/>
    <w:rsid w:val="00A04FE5"/>
    <w:rsid w:val="00A05412"/>
    <w:rsid w:val="00A06518"/>
    <w:rsid w:val="00A066B6"/>
    <w:rsid w:val="00A066D1"/>
    <w:rsid w:val="00A06F35"/>
    <w:rsid w:val="00A07302"/>
    <w:rsid w:val="00A0741A"/>
    <w:rsid w:val="00A07597"/>
    <w:rsid w:val="00A076FC"/>
    <w:rsid w:val="00A07AD8"/>
    <w:rsid w:val="00A07CDE"/>
    <w:rsid w:val="00A1043B"/>
    <w:rsid w:val="00A1050C"/>
    <w:rsid w:val="00A108CD"/>
    <w:rsid w:val="00A10910"/>
    <w:rsid w:val="00A10A90"/>
    <w:rsid w:val="00A10BC9"/>
    <w:rsid w:val="00A10D39"/>
    <w:rsid w:val="00A10F65"/>
    <w:rsid w:val="00A11458"/>
    <w:rsid w:val="00A1165D"/>
    <w:rsid w:val="00A11C7B"/>
    <w:rsid w:val="00A11F06"/>
    <w:rsid w:val="00A1258B"/>
    <w:rsid w:val="00A125FB"/>
    <w:rsid w:val="00A12600"/>
    <w:rsid w:val="00A12873"/>
    <w:rsid w:val="00A13C51"/>
    <w:rsid w:val="00A1409C"/>
    <w:rsid w:val="00A1483B"/>
    <w:rsid w:val="00A1495B"/>
    <w:rsid w:val="00A14E12"/>
    <w:rsid w:val="00A15A73"/>
    <w:rsid w:val="00A15B52"/>
    <w:rsid w:val="00A1604E"/>
    <w:rsid w:val="00A16DEB"/>
    <w:rsid w:val="00A16E88"/>
    <w:rsid w:val="00A16ED6"/>
    <w:rsid w:val="00A16F69"/>
    <w:rsid w:val="00A170B8"/>
    <w:rsid w:val="00A17637"/>
    <w:rsid w:val="00A177FD"/>
    <w:rsid w:val="00A179CF"/>
    <w:rsid w:val="00A17A31"/>
    <w:rsid w:val="00A17C5A"/>
    <w:rsid w:val="00A20076"/>
    <w:rsid w:val="00A20ED1"/>
    <w:rsid w:val="00A21292"/>
    <w:rsid w:val="00A214D3"/>
    <w:rsid w:val="00A2172F"/>
    <w:rsid w:val="00A21C51"/>
    <w:rsid w:val="00A21D1B"/>
    <w:rsid w:val="00A21DD5"/>
    <w:rsid w:val="00A222C2"/>
    <w:rsid w:val="00A22315"/>
    <w:rsid w:val="00A22530"/>
    <w:rsid w:val="00A2270D"/>
    <w:rsid w:val="00A22A45"/>
    <w:rsid w:val="00A22AE6"/>
    <w:rsid w:val="00A22F26"/>
    <w:rsid w:val="00A22F93"/>
    <w:rsid w:val="00A235A6"/>
    <w:rsid w:val="00A2367C"/>
    <w:rsid w:val="00A23799"/>
    <w:rsid w:val="00A23E3B"/>
    <w:rsid w:val="00A23F76"/>
    <w:rsid w:val="00A24278"/>
    <w:rsid w:val="00A242CA"/>
    <w:rsid w:val="00A24566"/>
    <w:rsid w:val="00A245E6"/>
    <w:rsid w:val="00A24B20"/>
    <w:rsid w:val="00A2532E"/>
    <w:rsid w:val="00A25DD6"/>
    <w:rsid w:val="00A25F23"/>
    <w:rsid w:val="00A2604E"/>
    <w:rsid w:val="00A26524"/>
    <w:rsid w:val="00A26CE4"/>
    <w:rsid w:val="00A26F4D"/>
    <w:rsid w:val="00A2700F"/>
    <w:rsid w:val="00A27046"/>
    <w:rsid w:val="00A27120"/>
    <w:rsid w:val="00A3037A"/>
    <w:rsid w:val="00A31284"/>
    <w:rsid w:val="00A3134B"/>
    <w:rsid w:val="00A31BFC"/>
    <w:rsid w:val="00A31D74"/>
    <w:rsid w:val="00A31E6E"/>
    <w:rsid w:val="00A32314"/>
    <w:rsid w:val="00A32603"/>
    <w:rsid w:val="00A32803"/>
    <w:rsid w:val="00A32D7E"/>
    <w:rsid w:val="00A32FF4"/>
    <w:rsid w:val="00A3300A"/>
    <w:rsid w:val="00A33140"/>
    <w:rsid w:val="00A331D9"/>
    <w:rsid w:val="00A33C3E"/>
    <w:rsid w:val="00A33D3A"/>
    <w:rsid w:val="00A34060"/>
    <w:rsid w:val="00A340BE"/>
    <w:rsid w:val="00A34229"/>
    <w:rsid w:val="00A34C31"/>
    <w:rsid w:val="00A34C32"/>
    <w:rsid w:val="00A34F4D"/>
    <w:rsid w:val="00A3515F"/>
    <w:rsid w:val="00A3541D"/>
    <w:rsid w:val="00A35833"/>
    <w:rsid w:val="00A358EE"/>
    <w:rsid w:val="00A359CB"/>
    <w:rsid w:val="00A35B5F"/>
    <w:rsid w:val="00A35C87"/>
    <w:rsid w:val="00A35FFD"/>
    <w:rsid w:val="00A36676"/>
    <w:rsid w:val="00A36A21"/>
    <w:rsid w:val="00A36BB5"/>
    <w:rsid w:val="00A36E8C"/>
    <w:rsid w:val="00A36ECA"/>
    <w:rsid w:val="00A37478"/>
    <w:rsid w:val="00A379E5"/>
    <w:rsid w:val="00A37F2A"/>
    <w:rsid w:val="00A401DE"/>
    <w:rsid w:val="00A403AB"/>
    <w:rsid w:val="00A40670"/>
    <w:rsid w:val="00A40D88"/>
    <w:rsid w:val="00A414CE"/>
    <w:rsid w:val="00A41649"/>
    <w:rsid w:val="00A418F2"/>
    <w:rsid w:val="00A41DFB"/>
    <w:rsid w:val="00A41FD0"/>
    <w:rsid w:val="00A42851"/>
    <w:rsid w:val="00A42A2F"/>
    <w:rsid w:val="00A42E96"/>
    <w:rsid w:val="00A43AD2"/>
    <w:rsid w:val="00A43F31"/>
    <w:rsid w:val="00A44573"/>
    <w:rsid w:val="00A446A5"/>
    <w:rsid w:val="00A44E56"/>
    <w:rsid w:val="00A454DB"/>
    <w:rsid w:val="00A4555E"/>
    <w:rsid w:val="00A45824"/>
    <w:rsid w:val="00A45A58"/>
    <w:rsid w:val="00A45BCD"/>
    <w:rsid w:val="00A45C09"/>
    <w:rsid w:val="00A45F97"/>
    <w:rsid w:val="00A46E6C"/>
    <w:rsid w:val="00A47783"/>
    <w:rsid w:val="00A478B3"/>
    <w:rsid w:val="00A4795F"/>
    <w:rsid w:val="00A47C3B"/>
    <w:rsid w:val="00A5016D"/>
    <w:rsid w:val="00A5027A"/>
    <w:rsid w:val="00A50A26"/>
    <w:rsid w:val="00A5140F"/>
    <w:rsid w:val="00A51ACF"/>
    <w:rsid w:val="00A51B03"/>
    <w:rsid w:val="00A51C07"/>
    <w:rsid w:val="00A51ED1"/>
    <w:rsid w:val="00A52693"/>
    <w:rsid w:val="00A52D6F"/>
    <w:rsid w:val="00A52F6F"/>
    <w:rsid w:val="00A53E79"/>
    <w:rsid w:val="00A54040"/>
    <w:rsid w:val="00A556EC"/>
    <w:rsid w:val="00A55D26"/>
    <w:rsid w:val="00A55FED"/>
    <w:rsid w:val="00A560E0"/>
    <w:rsid w:val="00A5692D"/>
    <w:rsid w:val="00A56C5F"/>
    <w:rsid w:val="00A56EFE"/>
    <w:rsid w:val="00A56F15"/>
    <w:rsid w:val="00A60060"/>
    <w:rsid w:val="00A60262"/>
    <w:rsid w:val="00A60C92"/>
    <w:rsid w:val="00A60CA6"/>
    <w:rsid w:val="00A610F2"/>
    <w:rsid w:val="00A611D8"/>
    <w:rsid w:val="00A61B64"/>
    <w:rsid w:val="00A624C8"/>
    <w:rsid w:val="00A6297E"/>
    <w:rsid w:val="00A62DAF"/>
    <w:rsid w:val="00A63A09"/>
    <w:rsid w:val="00A6420D"/>
    <w:rsid w:val="00A64423"/>
    <w:rsid w:val="00A649FE"/>
    <w:rsid w:val="00A64A86"/>
    <w:rsid w:val="00A64B15"/>
    <w:rsid w:val="00A64C77"/>
    <w:rsid w:val="00A64CEA"/>
    <w:rsid w:val="00A64E4D"/>
    <w:rsid w:val="00A64EAB"/>
    <w:rsid w:val="00A65050"/>
    <w:rsid w:val="00A6621C"/>
    <w:rsid w:val="00A6644B"/>
    <w:rsid w:val="00A664A2"/>
    <w:rsid w:val="00A66646"/>
    <w:rsid w:val="00A66664"/>
    <w:rsid w:val="00A67471"/>
    <w:rsid w:val="00A67558"/>
    <w:rsid w:val="00A676A2"/>
    <w:rsid w:val="00A67CE1"/>
    <w:rsid w:val="00A67D47"/>
    <w:rsid w:val="00A67D4F"/>
    <w:rsid w:val="00A67DFC"/>
    <w:rsid w:val="00A70688"/>
    <w:rsid w:val="00A70D6B"/>
    <w:rsid w:val="00A70DE2"/>
    <w:rsid w:val="00A71038"/>
    <w:rsid w:val="00A71151"/>
    <w:rsid w:val="00A71302"/>
    <w:rsid w:val="00A714FF"/>
    <w:rsid w:val="00A71506"/>
    <w:rsid w:val="00A7167B"/>
    <w:rsid w:val="00A718DF"/>
    <w:rsid w:val="00A72051"/>
    <w:rsid w:val="00A72155"/>
    <w:rsid w:val="00A7247B"/>
    <w:rsid w:val="00A72521"/>
    <w:rsid w:val="00A72597"/>
    <w:rsid w:val="00A72F8F"/>
    <w:rsid w:val="00A73149"/>
    <w:rsid w:val="00A73257"/>
    <w:rsid w:val="00A73A5D"/>
    <w:rsid w:val="00A73B92"/>
    <w:rsid w:val="00A73E18"/>
    <w:rsid w:val="00A7400B"/>
    <w:rsid w:val="00A744C7"/>
    <w:rsid w:val="00A74552"/>
    <w:rsid w:val="00A74905"/>
    <w:rsid w:val="00A74ACF"/>
    <w:rsid w:val="00A74B7C"/>
    <w:rsid w:val="00A74C47"/>
    <w:rsid w:val="00A7516C"/>
    <w:rsid w:val="00A7525C"/>
    <w:rsid w:val="00A7536B"/>
    <w:rsid w:val="00A75DD0"/>
    <w:rsid w:val="00A75EBB"/>
    <w:rsid w:val="00A7619C"/>
    <w:rsid w:val="00A763DF"/>
    <w:rsid w:val="00A76AE6"/>
    <w:rsid w:val="00A76D29"/>
    <w:rsid w:val="00A77038"/>
    <w:rsid w:val="00A770B7"/>
    <w:rsid w:val="00A771DD"/>
    <w:rsid w:val="00A7784D"/>
    <w:rsid w:val="00A77C37"/>
    <w:rsid w:val="00A80A0D"/>
    <w:rsid w:val="00A816B3"/>
    <w:rsid w:val="00A81829"/>
    <w:rsid w:val="00A81848"/>
    <w:rsid w:val="00A81E5B"/>
    <w:rsid w:val="00A820A1"/>
    <w:rsid w:val="00A8236C"/>
    <w:rsid w:val="00A823BC"/>
    <w:rsid w:val="00A82493"/>
    <w:rsid w:val="00A82F8C"/>
    <w:rsid w:val="00A830BD"/>
    <w:rsid w:val="00A83A6B"/>
    <w:rsid w:val="00A841B3"/>
    <w:rsid w:val="00A84542"/>
    <w:rsid w:val="00A845D2"/>
    <w:rsid w:val="00A847C3"/>
    <w:rsid w:val="00A858E7"/>
    <w:rsid w:val="00A86802"/>
    <w:rsid w:val="00A86D71"/>
    <w:rsid w:val="00A86F00"/>
    <w:rsid w:val="00A87823"/>
    <w:rsid w:val="00A87C46"/>
    <w:rsid w:val="00A87E4E"/>
    <w:rsid w:val="00A90303"/>
    <w:rsid w:val="00A90559"/>
    <w:rsid w:val="00A906EF"/>
    <w:rsid w:val="00A90CEE"/>
    <w:rsid w:val="00A9109B"/>
    <w:rsid w:val="00A910C5"/>
    <w:rsid w:val="00A912CC"/>
    <w:rsid w:val="00A91503"/>
    <w:rsid w:val="00A916C6"/>
    <w:rsid w:val="00A91E2C"/>
    <w:rsid w:val="00A92003"/>
    <w:rsid w:val="00A920FC"/>
    <w:rsid w:val="00A92220"/>
    <w:rsid w:val="00A92A01"/>
    <w:rsid w:val="00A92B72"/>
    <w:rsid w:val="00A92E79"/>
    <w:rsid w:val="00A9307A"/>
    <w:rsid w:val="00A934C4"/>
    <w:rsid w:val="00A93630"/>
    <w:rsid w:val="00A93709"/>
    <w:rsid w:val="00A93F99"/>
    <w:rsid w:val="00A9464C"/>
    <w:rsid w:val="00A9479A"/>
    <w:rsid w:val="00A94CBF"/>
    <w:rsid w:val="00A95240"/>
    <w:rsid w:val="00A95420"/>
    <w:rsid w:val="00A954E4"/>
    <w:rsid w:val="00A95596"/>
    <w:rsid w:val="00A955CF"/>
    <w:rsid w:val="00A95899"/>
    <w:rsid w:val="00A95B74"/>
    <w:rsid w:val="00A95CC6"/>
    <w:rsid w:val="00A9681E"/>
    <w:rsid w:val="00A9691D"/>
    <w:rsid w:val="00A97916"/>
    <w:rsid w:val="00A97A0D"/>
    <w:rsid w:val="00AA053B"/>
    <w:rsid w:val="00AA0755"/>
    <w:rsid w:val="00AA086F"/>
    <w:rsid w:val="00AA0B48"/>
    <w:rsid w:val="00AA0CE7"/>
    <w:rsid w:val="00AA0D36"/>
    <w:rsid w:val="00AA13C6"/>
    <w:rsid w:val="00AA1AE1"/>
    <w:rsid w:val="00AA1B96"/>
    <w:rsid w:val="00AA1C66"/>
    <w:rsid w:val="00AA2448"/>
    <w:rsid w:val="00AA2B65"/>
    <w:rsid w:val="00AA2C15"/>
    <w:rsid w:val="00AA3B09"/>
    <w:rsid w:val="00AA3E73"/>
    <w:rsid w:val="00AA41A6"/>
    <w:rsid w:val="00AA45BE"/>
    <w:rsid w:val="00AA466A"/>
    <w:rsid w:val="00AA4B63"/>
    <w:rsid w:val="00AA4E7C"/>
    <w:rsid w:val="00AA532D"/>
    <w:rsid w:val="00AA53A0"/>
    <w:rsid w:val="00AA53DF"/>
    <w:rsid w:val="00AA53EE"/>
    <w:rsid w:val="00AA578E"/>
    <w:rsid w:val="00AA5858"/>
    <w:rsid w:val="00AA67EB"/>
    <w:rsid w:val="00AA6AE6"/>
    <w:rsid w:val="00AA7104"/>
    <w:rsid w:val="00AA7A7A"/>
    <w:rsid w:val="00AB0032"/>
    <w:rsid w:val="00AB0918"/>
    <w:rsid w:val="00AB0A5E"/>
    <w:rsid w:val="00AB0B48"/>
    <w:rsid w:val="00AB0CD6"/>
    <w:rsid w:val="00AB1072"/>
    <w:rsid w:val="00AB1223"/>
    <w:rsid w:val="00AB1631"/>
    <w:rsid w:val="00AB17CC"/>
    <w:rsid w:val="00AB3E7A"/>
    <w:rsid w:val="00AB459F"/>
    <w:rsid w:val="00AB5129"/>
    <w:rsid w:val="00AB66B8"/>
    <w:rsid w:val="00AB71FF"/>
    <w:rsid w:val="00AB750B"/>
    <w:rsid w:val="00AB77D0"/>
    <w:rsid w:val="00AB783C"/>
    <w:rsid w:val="00AC02BB"/>
    <w:rsid w:val="00AC0334"/>
    <w:rsid w:val="00AC04B4"/>
    <w:rsid w:val="00AC058B"/>
    <w:rsid w:val="00AC0617"/>
    <w:rsid w:val="00AC08EB"/>
    <w:rsid w:val="00AC0A00"/>
    <w:rsid w:val="00AC0EB4"/>
    <w:rsid w:val="00AC1034"/>
    <w:rsid w:val="00AC1571"/>
    <w:rsid w:val="00AC17B0"/>
    <w:rsid w:val="00AC17C4"/>
    <w:rsid w:val="00AC17D2"/>
    <w:rsid w:val="00AC22D2"/>
    <w:rsid w:val="00AC2582"/>
    <w:rsid w:val="00AC26FB"/>
    <w:rsid w:val="00AC299A"/>
    <w:rsid w:val="00AC2C42"/>
    <w:rsid w:val="00AC33AB"/>
    <w:rsid w:val="00AC3613"/>
    <w:rsid w:val="00AC430F"/>
    <w:rsid w:val="00AC51DB"/>
    <w:rsid w:val="00AC55BA"/>
    <w:rsid w:val="00AC5945"/>
    <w:rsid w:val="00AC6303"/>
    <w:rsid w:val="00AC63E1"/>
    <w:rsid w:val="00AC69E9"/>
    <w:rsid w:val="00AC6A0B"/>
    <w:rsid w:val="00AC6EE9"/>
    <w:rsid w:val="00AC7183"/>
    <w:rsid w:val="00AC7C19"/>
    <w:rsid w:val="00AC7D92"/>
    <w:rsid w:val="00AD0062"/>
    <w:rsid w:val="00AD02E7"/>
    <w:rsid w:val="00AD10D0"/>
    <w:rsid w:val="00AD1D32"/>
    <w:rsid w:val="00AD2017"/>
    <w:rsid w:val="00AD2190"/>
    <w:rsid w:val="00AD35BD"/>
    <w:rsid w:val="00AD4224"/>
    <w:rsid w:val="00AD4511"/>
    <w:rsid w:val="00AD4713"/>
    <w:rsid w:val="00AD4758"/>
    <w:rsid w:val="00AD4777"/>
    <w:rsid w:val="00AD497E"/>
    <w:rsid w:val="00AD4B4C"/>
    <w:rsid w:val="00AD4F50"/>
    <w:rsid w:val="00AD5CBA"/>
    <w:rsid w:val="00AD5E2B"/>
    <w:rsid w:val="00AD6084"/>
    <w:rsid w:val="00AD62F3"/>
    <w:rsid w:val="00AD6305"/>
    <w:rsid w:val="00AD638D"/>
    <w:rsid w:val="00AD6E10"/>
    <w:rsid w:val="00AD7AB1"/>
    <w:rsid w:val="00AD7CEF"/>
    <w:rsid w:val="00AD7FBF"/>
    <w:rsid w:val="00AE007C"/>
    <w:rsid w:val="00AE0A45"/>
    <w:rsid w:val="00AE0AAF"/>
    <w:rsid w:val="00AE0AE5"/>
    <w:rsid w:val="00AE0E8C"/>
    <w:rsid w:val="00AE12D8"/>
    <w:rsid w:val="00AE185E"/>
    <w:rsid w:val="00AE187A"/>
    <w:rsid w:val="00AE1968"/>
    <w:rsid w:val="00AE1C00"/>
    <w:rsid w:val="00AE1DCD"/>
    <w:rsid w:val="00AE1E51"/>
    <w:rsid w:val="00AE26BD"/>
    <w:rsid w:val="00AE2965"/>
    <w:rsid w:val="00AE34A5"/>
    <w:rsid w:val="00AE3700"/>
    <w:rsid w:val="00AE37F0"/>
    <w:rsid w:val="00AE383D"/>
    <w:rsid w:val="00AE42E3"/>
    <w:rsid w:val="00AE4DFA"/>
    <w:rsid w:val="00AE50F9"/>
    <w:rsid w:val="00AE535C"/>
    <w:rsid w:val="00AE53F1"/>
    <w:rsid w:val="00AE5CE2"/>
    <w:rsid w:val="00AE5D3E"/>
    <w:rsid w:val="00AE6111"/>
    <w:rsid w:val="00AE66FE"/>
    <w:rsid w:val="00AE6764"/>
    <w:rsid w:val="00AE6AF2"/>
    <w:rsid w:val="00AE6CCA"/>
    <w:rsid w:val="00AE7855"/>
    <w:rsid w:val="00AE78F0"/>
    <w:rsid w:val="00AE7C96"/>
    <w:rsid w:val="00AF10EA"/>
    <w:rsid w:val="00AF11BF"/>
    <w:rsid w:val="00AF12D7"/>
    <w:rsid w:val="00AF1483"/>
    <w:rsid w:val="00AF1D5A"/>
    <w:rsid w:val="00AF1F23"/>
    <w:rsid w:val="00AF1F44"/>
    <w:rsid w:val="00AF1F53"/>
    <w:rsid w:val="00AF21FB"/>
    <w:rsid w:val="00AF239B"/>
    <w:rsid w:val="00AF3CB5"/>
    <w:rsid w:val="00AF4655"/>
    <w:rsid w:val="00AF4993"/>
    <w:rsid w:val="00AF4C17"/>
    <w:rsid w:val="00AF4C8D"/>
    <w:rsid w:val="00AF4C9E"/>
    <w:rsid w:val="00AF5B16"/>
    <w:rsid w:val="00AF5B5A"/>
    <w:rsid w:val="00AF5BC3"/>
    <w:rsid w:val="00AF5C1A"/>
    <w:rsid w:val="00AF628F"/>
    <w:rsid w:val="00AF6456"/>
    <w:rsid w:val="00AF6801"/>
    <w:rsid w:val="00AF6970"/>
    <w:rsid w:val="00AF6C8E"/>
    <w:rsid w:val="00AF6E9B"/>
    <w:rsid w:val="00AF7346"/>
    <w:rsid w:val="00AF7FA9"/>
    <w:rsid w:val="00B006F6"/>
    <w:rsid w:val="00B00AC3"/>
    <w:rsid w:val="00B0128D"/>
    <w:rsid w:val="00B018C5"/>
    <w:rsid w:val="00B01B88"/>
    <w:rsid w:val="00B022C6"/>
    <w:rsid w:val="00B02323"/>
    <w:rsid w:val="00B023B6"/>
    <w:rsid w:val="00B0297B"/>
    <w:rsid w:val="00B02C62"/>
    <w:rsid w:val="00B02F25"/>
    <w:rsid w:val="00B02F54"/>
    <w:rsid w:val="00B031AA"/>
    <w:rsid w:val="00B03296"/>
    <w:rsid w:val="00B03832"/>
    <w:rsid w:val="00B03A9B"/>
    <w:rsid w:val="00B03B8E"/>
    <w:rsid w:val="00B03B94"/>
    <w:rsid w:val="00B03F3D"/>
    <w:rsid w:val="00B03F9A"/>
    <w:rsid w:val="00B04412"/>
    <w:rsid w:val="00B049BF"/>
    <w:rsid w:val="00B04A81"/>
    <w:rsid w:val="00B04EAF"/>
    <w:rsid w:val="00B05007"/>
    <w:rsid w:val="00B053F0"/>
    <w:rsid w:val="00B055F4"/>
    <w:rsid w:val="00B0568F"/>
    <w:rsid w:val="00B05A78"/>
    <w:rsid w:val="00B06293"/>
    <w:rsid w:val="00B063C5"/>
    <w:rsid w:val="00B063D9"/>
    <w:rsid w:val="00B064A8"/>
    <w:rsid w:val="00B06582"/>
    <w:rsid w:val="00B06C22"/>
    <w:rsid w:val="00B06CE1"/>
    <w:rsid w:val="00B07089"/>
    <w:rsid w:val="00B075D1"/>
    <w:rsid w:val="00B07928"/>
    <w:rsid w:val="00B07AB6"/>
    <w:rsid w:val="00B07B8C"/>
    <w:rsid w:val="00B1035D"/>
    <w:rsid w:val="00B109E2"/>
    <w:rsid w:val="00B118F8"/>
    <w:rsid w:val="00B11B3C"/>
    <w:rsid w:val="00B11D90"/>
    <w:rsid w:val="00B11D95"/>
    <w:rsid w:val="00B11EB3"/>
    <w:rsid w:val="00B11F52"/>
    <w:rsid w:val="00B125D1"/>
    <w:rsid w:val="00B1288C"/>
    <w:rsid w:val="00B1335D"/>
    <w:rsid w:val="00B13365"/>
    <w:rsid w:val="00B13BC6"/>
    <w:rsid w:val="00B140AA"/>
    <w:rsid w:val="00B149E2"/>
    <w:rsid w:val="00B14ABB"/>
    <w:rsid w:val="00B1539F"/>
    <w:rsid w:val="00B15445"/>
    <w:rsid w:val="00B159D8"/>
    <w:rsid w:val="00B16380"/>
    <w:rsid w:val="00B1663B"/>
    <w:rsid w:val="00B166C2"/>
    <w:rsid w:val="00B1694A"/>
    <w:rsid w:val="00B177FA"/>
    <w:rsid w:val="00B17B90"/>
    <w:rsid w:val="00B17CEB"/>
    <w:rsid w:val="00B20056"/>
    <w:rsid w:val="00B2031B"/>
    <w:rsid w:val="00B20619"/>
    <w:rsid w:val="00B20D77"/>
    <w:rsid w:val="00B22497"/>
    <w:rsid w:val="00B22ADF"/>
    <w:rsid w:val="00B22D94"/>
    <w:rsid w:val="00B230C3"/>
    <w:rsid w:val="00B23302"/>
    <w:rsid w:val="00B23565"/>
    <w:rsid w:val="00B2372A"/>
    <w:rsid w:val="00B23756"/>
    <w:rsid w:val="00B23F14"/>
    <w:rsid w:val="00B241BF"/>
    <w:rsid w:val="00B24D2C"/>
    <w:rsid w:val="00B24DDC"/>
    <w:rsid w:val="00B25366"/>
    <w:rsid w:val="00B2565F"/>
    <w:rsid w:val="00B2597D"/>
    <w:rsid w:val="00B25A73"/>
    <w:rsid w:val="00B25DBE"/>
    <w:rsid w:val="00B25F2E"/>
    <w:rsid w:val="00B25F9E"/>
    <w:rsid w:val="00B26012"/>
    <w:rsid w:val="00B261E0"/>
    <w:rsid w:val="00B26B62"/>
    <w:rsid w:val="00B27079"/>
    <w:rsid w:val="00B271FC"/>
    <w:rsid w:val="00B27616"/>
    <w:rsid w:val="00B2776A"/>
    <w:rsid w:val="00B279F8"/>
    <w:rsid w:val="00B27CD0"/>
    <w:rsid w:val="00B30338"/>
    <w:rsid w:val="00B3042A"/>
    <w:rsid w:val="00B30466"/>
    <w:rsid w:val="00B30D1E"/>
    <w:rsid w:val="00B30E98"/>
    <w:rsid w:val="00B315B3"/>
    <w:rsid w:val="00B31770"/>
    <w:rsid w:val="00B31ACF"/>
    <w:rsid w:val="00B32506"/>
    <w:rsid w:val="00B32631"/>
    <w:rsid w:val="00B32B7E"/>
    <w:rsid w:val="00B32BFB"/>
    <w:rsid w:val="00B3313A"/>
    <w:rsid w:val="00B331B6"/>
    <w:rsid w:val="00B347D0"/>
    <w:rsid w:val="00B3494A"/>
    <w:rsid w:val="00B349A2"/>
    <w:rsid w:val="00B34A2E"/>
    <w:rsid w:val="00B352B5"/>
    <w:rsid w:val="00B3565F"/>
    <w:rsid w:val="00B35767"/>
    <w:rsid w:val="00B35FD7"/>
    <w:rsid w:val="00B36DD2"/>
    <w:rsid w:val="00B37180"/>
    <w:rsid w:val="00B3761D"/>
    <w:rsid w:val="00B4058F"/>
    <w:rsid w:val="00B414F0"/>
    <w:rsid w:val="00B41686"/>
    <w:rsid w:val="00B41C6F"/>
    <w:rsid w:val="00B41EF1"/>
    <w:rsid w:val="00B42C15"/>
    <w:rsid w:val="00B43150"/>
    <w:rsid w:val="00B43A85"/>
    <w:rsid w:val="00B440CE"/>
    <w:rsid w:val="00B44650"/>
    <w:rsid w:val="00B44AA3"/>
    <w:rsid w:val="00B44C9E"/>
    <w:rsid w:val="00B44F39"/>
    <w:rsid w:val="00B44FE8"/>
    <w:rsid w:val="00B4500A"/>
    <w:rsid w:val="00B45253"/>
    <w:rsid w:val="00B45B08"/>
    <w:rsid w:val="00B45C50"/>
    <w:rsid w:val="00B46BB6"/>
    <w:rsid w:val="00B46E62"/>
    <w:rsid w:val="00B47543"/>
    <w:rsid w:val="00B47B87"/>
    <w:rsid w:val="00B50C05"/>
    <w:rsid w:val="00B50D54"/>
    <w:rsid w:val="00B50FA1"/>
    <w:rsid w:val="00B51794"/>
    <w:rsid w:val="00B51974"/>
    <w:rsid w:val="00B51AC5"/>
    <w:rsid w:val="00B5205E"/>
    <w:rsid w:val="00B5218F"/>
    <w:rsid w:val="00B526BC"/>
    <w:rsid w:val="00B526F1"/>
    <w:rsid w:val="00B52CBA"/>
    <w:rsid w:val="00B52F7A"/>
    <w:rsid w:val="00B534AB"/>
    <w:rsid w:val="00B535C3"/>
    <w:rsid w:val="00B53703"/>
    <w:rsid w:val="00B54021"/>
    <w:rsid w:val="00B5460E"/>
    <w:rsid w:val="00B55071"/>
    <w:rsid w:val="00B55283"/>
    <w:rsid w:val="00B55BC1"/>
    <w:rsid w:val="00B55DDE"/>
    <w:rsid w:val="00B56299"/>
    <w:rsid w:val="00B568BC"/>
    <w:rsid w:val="00B5729E"/>
    <w:rsid w:val="00B57452"/>
    <w:rsid w:val="00B5767E"/>
    <w:rsid w:val="00B576DA"/>
    <w:rsid w:val="00B57982"/>
    <w:rsid w:val="00B57B50"/>
    <w:rsid w:val="00B57BF8"/>
    <w:rsid w:val="00B57FAC"/>
    <w:rsid w:val="00B602A9"/>
    <w:rsid w:val="00B60989"/>
    <w:rsid w:val="00B60E28"/>
    <w:rsid w:val="00B61589"/>
    <w:rsid w:val="00B62127"/>
    <w:rsid w:val="00B62190"/>
    <w:rsid w:val="00B62219"/>
    <w:rsid w:val="00B62375"/>
    <w:rsid w:val="00B62665"/>
    <w:rsid w:val="00B626D2"/>
    <w:rsid w:val="00B6289A"/>
    <w:rsid w:val="00B629FD"/>
    <w:rsid w:val="00B62E3D"/>
    <w:rsid w:val="00B64313"/>
    <w:rsid w:val="00B64A0D"/>
    <w:rsid w:val="00B64BDB"/>
    <w:rsid w:val="00B64F0B"/>
    <w:rsid w:val="00B64F7D"/>
    <w:rsid w:val="00B6563B"/>
    <w:rsid w:val="00B659E5"/>
    <w:rsid w:val="00B65A48"/>
    <w:rsid w:val="00B65CD3"/>
    <w:rsid w:val="00B668DF"/>
    <w:rsid w:val="00B6696D"/>
    <w:rsid w:val="00B66ADA"/>
    <w:rsid w:val="00B66C1B"/>
    <w:rsid w:val="00B6742C"/>
    <w:rsid w:val="00B6793A"/>
    <w:rsid w:val="00B70024"/>
    <w:rsid w:val="00B70033"/>
    <w:rsid w:val="00B7043E"/>
    <w:rsid w:val="00B707ED"/>
    <w:rsid w:val="00B70C59"/>
    <w:rsid w:val="00B712E9"/>
    <w:rsid w:val="00B71384"/>
    <w:rsid w:val="00B71398"/>
    <w:rsid w:val="00B71518"/>
    <w:rsid w:val="00B715AD"/>
    <w:rsid w:val="00B71830"/>
    <w:rsid w:val="00B71D0A"/>
    <w:rsid w:val="00B71D84"/>
    <w:rsid w:val="00B71E56"/>
    <w:rsid w:val="00B7304F"/>
    <w:rsid w:val="00B739A5"/>
    <w:rsid w:val="00B750B2"/>
    <w:rsid w:val="00B7563F"/>
    <w:rsid w:val="00B756C3"/>
    <w:rsid w:val="00B759BD"/>
    <w:rsid w:val="00B75DAF"/>
    <w:rsid w:val="00B75DB5"/>
    <w:rsid w:val="00B75DF8"/>
    <w:rsid w:val="00B76AD0"/>
    <w:rsid w:val="00B76ECB"/>
    <w:rsid w:val="00B775EF"/>
    <w:rsid w:val="00B77D1C"/>
    <w:rsid w:val="00B77D40"/>
    <w:rsid w:val="00B77D77"/>
    <w:rsid w:val="00B77E21"/>
    <w:rsid w:val="00B800F6"/>
    <w:rsid w:val="00B80261"/>
    <w:rsid w:val="00B812F9"/>
    <w:rsid w:val="00B8150C"/>
    <w:rsid w:val="00B81823"/>
    <w:rsid w:val="00B81CFB"/>
    <w:rsid w:val="00B82087"/>
    <w:rsid w:val="00B82AF8"/>
    <w:rsid w:val="00B82DB3"/>
    <w:rsid w:val="00B82E1C"/>
    <w:rsid w:val="00B83509"/>
    <w:rsid w:val="00B83888"/>
    <w:rsid w:val="00B84AB5"/>
    <w:rsid w:val="00B84E9C"/>
    <w:rsid w:val="00B85769"/>
    <w:rsid w:val="00B857D2"/>
    <w:rsid w:val="00B86196"/>
    <w:rsid w:val="00B861E0"/>
    <w:rsid w:val="00B8647E"/>
    <w:rsid w:val="00B86727"/>
    <w:rsid w:val="00B868D0"/>
    <w:rsid w:val="00B86A9F"/>
    <w:rsid w:val="00B86BDB"/>
    <w:rsid w:val="00B86D77"/>
    <w:rsid w:val="00B86E43"/>
    <w:rsid w:val="00B871D4"/>
    <w:rsid w:val="00B871FE"/>
    <w:rsid w:val="00B87585"/>
    <w:rsid w:val="00B87944"/>
    <w:rsid w:val="00B87C84"/>
    <w:rsid w:val="00B90037"/>
    <w:rsid w:val="00B902ED"/>
    <w:rsid w:val="00B90671"/>
    <w:rsid w:val="00B90770"/>
    <w:rsid w:val="00B90FF5"/>
    <w:rsid w:val="00B91158"/>
    <w:rsid w:val="00B92021"/>
    <w:rsid w:val="00B920F0"/>
    <w:rsid w:val="00B93087"/>
    <w:rsid w:val="00B9347D"/>
    <w:rsid w:val="00B94252"/>
    <w:rsid w:val="00B94860"/>
    <w:rsid w:val="00B95044"/>
    <w:rsid w:val="00B95065"/>
    <w:rsid w:val="00B95278"/>
    <w:rsid w:val="00B957B5"/>
    <w:rsid w:val="00B95D84"/>
    <w:rsid w:val="00B95FB1"/>
    <w:rsid w:val="00B95FCE"/>
    <w:rsid w:val="00B9647A"/>
    <w:rsid w:val="00B96C98"/>
    <w:rsid w:val="00B97666"/>
    <w:rsid w:val="00B9770B"/>
    <w:rsid w:val="00B97F34"/>
    <w:rsid w:val="00BA0236"/>
    <w:rsid w:val="00BA047C"/>
    <w:rsid w:val="00BA0873"/>
    <w:rsid w:val="00BA0912"/>
    <w:rsid w:val="00BA0B13"/>
    <w:rsid w:val="00BA0D96"/>
    <w:rsid w:val="00BA106F"/>
    <w:rsid w:val="00BA18CB"/>
    <w:rsid w:val="00BA1D0D"/>
    <w:rsid w:val="00BA21E0"/>
    <w:rsid w:val="00BA244C"/>
    <w:rsid w:val="00BA285D"/>
    <w:rsid w:val="00BA2C2E"/>
    <w:rsid w:val="00BA33B2"/>
    <w:rsid w:val="00BA3683"/>
    <w:rsid w:val="00BA41C3"/>
    <w:rsid w:val="00BA43B4"/>
    <w:rsid w:val="00BA53C2"/>
    <w:rsid w:val="00BA5700"/>
    <w:rsid w:val="00BA5876"/>
    <w:rsid w:val="00BA5934"/>
    <w:rsid w:val="00BA5D2B"/>
    <w:rsid w:val="00BA65C5"/>
    <w:rsid w:val="00BA6782"/>
    <w:rsid w:val="00BA6790"/>
    <w:rsid w:val="00BA6792"/>
    <w:rsid w:val="00BA6840"/>
    <w:rsid w:val="00BA6A5A"/>
    <w:rsid w:val="00BA7091"/>
    <w:rsid w:val="00BA7186"/>
    <w:rsid w:val="00BA7392"/>
    <w:rsid w:val="00BA761E"/>
    <w:rsid w:val="00BA7D83"/>
    <w:rsid w:val="00BB0619"/>
    <w:rsid w:val="00BB176B"/>
    <w:rsid w:val="00BB1A32"/>
    <w:rsid w:val="00BB1B34"/>
    <w:rsid w:val="00BB223E"/>
    <w:rsid w:val="00BB25FB"/>
    <w:rsid w:val="00BB2B58"/>
    <w:rsid w:val="00BB2C98"/>
    <w:rsid w:val="00BB2CAD"/>
    <w:rsid w:val="00BB2CFA"/>
    <w:rsid w:val="00BB33A8"/>
    <w:rsid w:val="00BB3691"/>
    <w:rsid w:val="00BB4461"/>
    <w:rsid w:val="00BB453B"/>
    <w:rsid w:val="00BB456C"/>
    <w:rsid w:val="00BB51E8"/>
    <w:rsid w:val="00BB5526"/>
    <w:rsid w:val="00BB55B3"/>
    <w:rsid w:val="00BB58F2"/>
    <w:rsid w:val="00BB5D3B"/>
    <w:rsid w:val="00BB6F31"/>
    <w:rsid w:val="00BB7B1C"/>
    <w:rsid w:val="00BB7FAE"/>
    <w:rsid w:val="00BC0089"/>
    <w:rsid w:val="00BC01B4"/>
    <w:rsid w:val="00BC089D"/>
    <w:rsid w:val="00BC0A85"/>
    <w:rsid w:val="00BC0AD2"/>
    <w:rsid w:val="00BC0EEB"/>
    <w:rsid w:val="00BC0F97"/>
    <w:rsid w:val="00BC0FAE"/>
    <w:rsid w:val="00BC1232"/>
    <w:rsid w:val="00BC15F0"/>
    <w:rsid w:val="00BC1766"/>
    <w:rsid w:val="00BC17B7"/>
    <w:rsid w:val="00BC18BD"/>
    <w:rsid w:val="00BC1B5A"/>
    <w:rsid w:val="00BC1E68"/>
    <w:rsid w:val="00BC2A56"/>
    <w:rsid w:val="00BC2B0D"/>
    <w:rsid w:val="00BC307A"/>
    <w:rsid w:val="00BC3220"/>
    <w:rsid w:val="00BC3288"/>
    <w:rsid w:val="00BC3313"/>
    <w:rsid w:val="00BC3474"/>
    <w:rsid w:val="00BC3EB5"/>
    <w:rsid w:val="00BC4153"/>
    <w:rsid w:val="00BC41E7"/>
    <w:rsid w:val="00BC4824"/>
    <w:rsid w:val="00BC4895"/>
    <w:rsid w:val="00BC49AD"/>
    <w:rsid w:val="00BC5E4B"/>
    <w:rsid w:val="00BC6149"/>
    <w:rsid w:val="00BC6586"/>
    <w:rsid w:val="00BC6710"/>
    <w:rsid w:val="00BC6BC8"/>
    <w:rsid w:val="00BC6D1E"/>
    <w:rsid w:val="00BC6DBD"/>
    <w:rsid w:val="00BC6F40"/>
    <w:rsid w:val="00BC7990"/>
    <w:rsid w:val="00BC7E0F"/>
    <w:rsid w:val="00BD0203"/>
    <w:rsid w:val="00BD0758"/>
    <w:rsid w:val="00BD07DB"/>
    <w:rsid w:val="00BD0915"/>
    <w:rsid w:val="00BD1831"/>
    <w:rsid w:val="00BD1CB6"/>
    <w:rsid w:val="00BD22F3"/>
    <w:rsid w:val="00BD24FE"/>
    <w:rsid w:val="00BD2934"/>
    <w:rsid w:val="00BD33F4"/>
    <w:rsid w:val="00BD340E"/>
    <w:rsid w:val="00BD36FD"/>
    <w:rsid w:val="00BD3AA1"/>
    <w:rsid w:val="00BD3BA7"/>
    <w:rsid w:val="00BD46A6"/>
    <w:rsid w:val="00BD5076"/>
    <w:rsid w:val="00BD5583"/>
    <w:rsid w:val="00BD56A6"/>
    <w:rsid w:val="00BD5915"/>
    <w:rsid w:val="00BD5C29"/>
    <w:rsid w:val="00BD5F05"/>
    <w:rsid w:val="00BD5F89"/>
    <w:rsid w:val="00BD5FFB"/>
    <w:rsid w:val="00BD654E"/>
    <w:rsid w:val="00BD6625"/>
    <w:rsid w:val="00BD6B25"/>
    <w:rsid w:val="00BD6F88"/>
    <w:rsid w:val="00BD7613"/>
    <w:rsid w:val="00BD78D9"/>
    <w:rsid w:val="00BD7955"/>
    <w:rsid w:val="00BD7D68"/>
    <w:rsid w:val="00BD7E00"/>
    <w:rsid w:val="00BE03EA"/>
    <w:rsid w:val="00BE0438"/>
    <w:rsid w:val="00BE044C"/>
    <w:rsid w:val="00BE059B"/>
    <w:rsid w:val="00BE0741"/>
    <w:rsid w:val="00BE0C0A"/>
    <w:rsid w:val="00BE0CBB"/>
    <w:rsid w:val="00BE1C7B"/>
    <w:rsid w:val="00BE1CD5"/>
    <w:rsid w:val="00BE257B"/>
    <w:rsid w:val="00BE2808"/>
    <w:rsid w:val="00BE2985"/>
    <w:rsid w:val="00BE2AD4"/>
    <w:rsid w:val="00BE2D1F"/>
    <w:rsid w:val="00BE2F06"/>
    <w:rsid w:val="00BE3963"/>
    <w:rsid w:val="00BE3D45"/>
    <w:rsid w:val="00BE4151"/>
    <w:rsid w:val="00BE4AB3"/>
    <w:rsid w:val="00BE4B58"/>
    <w:rsid w:val="00BE4DB2"/>
    <w:rsid w:val="00BE50A8"/>
    <w:rsid w:val="00BE553D"/>
    <w:rsid w:val="00BE60EA"/>
    <w:rsid w:val="00BE62AD"/>
    <w:rsid w:val="00BE6388"/>
    <w:rsid w:val="00BE65C9"/>
    <w:rsid w:val="00BE67D4"/>
    <w:rsid w:val="00BE7359"/>
    <w:rsid w:val="00BE74BD"/>
    <w:rsid w:val="00BE7538"/>
    <w:rsid w:val="00BE76A3"/>
    <w:rsid w:val="00BE76C7"/>
    <w:rsid w:val="00BE779F"/>
    <w:rsid w:val="00BE7A9D"/>
    <w:rsid w:val="00BE7CE3"/>
    <w:rsid w:val="00BF034F"/>
    <w:rsid w:val="00BF0CC1"/>
    <w:rsid w:val="00BF0D39"/>
    <w:rsid w:val="00BF1201"/>
    <w:rsid w:val="00BF1638"/>
    <w:rsid w:val="00BF1B7E"/>
    <w:rsid w:val="00BF1D46"/>
    <w:rsid w:val="00BF1DB1"/>
    <w:rsid w:val="00BF21FD"/>
    <w:rsid w:val="00BF2727"/>
    <w:rsid w:val="00BF27A6"/>
    <w:rsid w:val="00BF2DFC"/>
    <w:rsid w:val="00BF2FCA"/>
    <w:rsid w:val="00BF317B"/>
    <w:rsid w:val="00BF3322"/>
    <w:rsid w:val="00BF3C85"/>
    <w:rsid w:val="00BF3CD6"/>
    <w:rsid w:val="00BF456D"/>
    <w:rsid w:val="00BF4BE0"/>
    <w:rsid w:val="00BF55D6"/>
    <w:rsid w:val="00BF6590"/>
    <w:rsid w:val="00BF6C4A"/>
    <w:rsid w:val="00BF6D4D"/>
    <w:rsid w:val="00BF7AA8"/>
    <w:rsid w:val="00BF7CD6"/>
    <w:rsid w:val="00C0004D"/>
    <w:rsid w:val="00C00DAA"/>
    <w:rsid w:val="00C00F64"/>
    <w:rsid w:val="00C0245B"/>
    <w:rsid w:val="00C024FC"/>
    <w:rsid w:val="00C025A5"/>
    <w:rsid w:val="00C025C3"/>
    <w:rsid w:val="00C026B4"/>
    <w:rsid w:val="00C03D5D"/>
    <w:rsid w:val="00C04377"/>
    <w:rsid w:val="00C0484B"/>
    <w:rsid w:val="00C04D20"/>
    <w:rsid w:val="00C05590"/>
    <w:rsid w:val="00C05772"/>
    <w:rsid w:val="00C0603E"/>
    <w:rsid w:val="00C07259"/>
    <w:rsid w:val="00C076C5"/>
    <w:rsid w:val="00C07DBA"/>
    <w:rsid w:val="00C10073"/>
    <w:rsid w:val="00C12409"/>
    <w:rsid w:val="00C12C65"/>
    <w:rsid w:val="00C12C75"/>
    <w:rsid w:val="00C12FB3"/>
    <w:rsid w:val="00C13189"/>
    <w:rsid w:val="00C139E2"/>
    <w:rsid w:val="00C141EE"/>
    <w:rsid w:val="00C14221"/>
    <w:rsid w:val="00C14520"/>
    <w:rsid w:val="00C15214"/>
    <w:rsid w:val="00C1548A"/>
    <w:rsid w:val="00C154C7"/>
    <w:rsid w:val="00C159FE"/>
    <w:rsid w:val="00C15B4E"/>
    <w:rsid w:val="00C16504"/>
    <w:rsid w:val="00C16CBC"/>
    <w:rsid w:val="00C16E68"/>
    <w:rsid w:val="00C16FB0"/>
    <w:rsid w:val="00C172A8"/>
    <w:rsid w:val="00C172C8"/>
    <w:rsid w:val="00C1752B"/>
    <w:rsid w:val="00C17C9C"/>
    <w:rsid w:val="00C20136"/>
    <w:rsid w:val="00C2050A"/>
    <w:rsid w:val="00C20CF9"/>
    <w:rsid w:val="00C21707"/>
    <w:rsid w:val="00C21F83"/>
    <w:rsid w:val="00C223ED"/>
    <w:rsid w:val="00C22679"/>
    <w:rsid w:val="00C22D2E"/>
    <w:rsid w:val="00C22DEB"/>
    <w:rsid w:val="00C2334F"/>
    <w:rsid w:val="00C23ADD"/>
    <w:rsid w:val="00C24928"/>
    <w:rsid w:val="00C25101"/>
    <w:rsid w:val="00C259F4"/>
    <w:rsid w:val="00C2626B"/>
    <w:rsid w:val="00C262EA"/>
    <w:rsid w:val="00C26C0D"/>
    <w:rsid w:val="00C26CC8"/>
    <w:rsid w:val="00C272F4"/>
    <w:rsid w:val="00C27B69"/>
    <w:rsid w:val="00C3036A"/>
    <w:rsid w:val="00C30545"/>
    <w:rsid w:val="00C306BB"/>
    <w:rsid w:val="00C3095B"/>
    <w:rsid w:val="00C30F56"/>
    <w:rsid w:val="00C316C3"/>
    <w:rsid w:val="00C31E25"/>
    <w:rsid w:val="00C32155"/>
    <w:rsid w:val="00C326F3"/>
    <w:rsid w:val="00C327EC"/>
    <w:rsid w:val="00C32833"/>
    <w:rsid w:val="00C32875"/>
    <w:rsid w:val="00C32A4D"/>
    <w:rsid w:val="00C332F0"/>
    <w:rsid w:val="00C335C4"/>
    <w:rsid w:val="00C33710"/>
    <w:rsid w:val="00C34161"/>
    <w:rsid w:val="00C341EF"/>
    <w:rsid w:val="00C34315"/>
    <w:rsid w:val="00C34565"/>
    <w:rsid w:val="00C349F9"/>
    <w:rsid w:val="00C34CD5"/>
    <w:rsid w:val="00C34E2F"/>
    <w:rsid w:val="00C34FB4"/>
    <w:rsid w:val="00C35142"/>
    <w:rsid w:val="00C35557"/>
    <w:rsid w:val="00C355C4"/>
    <w:rsid w:val="00C3587B"/>
    <w:rsid w:val="00C35AE1"/>
    <w:rsid w:val="00C36332"/>
    <w:rsid w:val="00C36701"/>
    <w:rsid w:val="00C371BC"/>
    <w:rsid w:val="00C37820"/>
    <w:rsid w:val="00C403CB"/>
    <w:rsid w:val="00C41231"/>
    <w:rsid w:val="00C4143B"/>
    <w:rsid w:val="00C41A3E"/>
    <w:rsid w:val="00C4274F"/>
    <w:rsid w:val="00C42CCD"/>
    <w:rsid w:val="00C43054"/>
    <w:rsid w:val="00C43106"/>
    <w:rsid w:val="00C4333A"/>
    <w:rsid w:val="00C43484"/>
    <w:rsid w:val="00C437DE"/>
    <w:rsid w:val="00C43C3F"/>
    <w:rsid w:val="00C43E98"/>
    <w:rsid w:val="00C44222"/>
    <w:rsid w:val="00C44C28"/>
    <w:rsid w:val="00C45477"/>
    <w:rsid w:val="00C454A2"/>
    <w:rsid w:val="00C45530"/>
    <w:rsid w:val="00C46476"/>
    <w:rsid w:val="00C46C6D"/>
    <w:rsid w:val="00C47830"/>
    <w:rsid w:val="00C47E5E"/>
    <w:rsid w:val="00C5012B"/>
    <w:rsid w:val="00C50201"/>
    <w:rsid w:val="00C502F2"/>
    <w:rsid w:val="00C5080C"/>
    <w:rsid w:val="00C50D9D"/>
    <w:rsid w:val="00C52A44"/>
    <w:rsid w:val="00C52C5F"/>
    <w:rsid w:val="00C52C7C"/>
    <w:rsid w:val="00C52DE1"/>
    <w:rsid w:val="00C530EA"/>
    <w:rsid w:val="00C53156"/>
    <w:rsid w:val="00C5322E"/>
    <w:rsid w:val="00C53329"/>
    <w:rsid w:val="00C53637"/>
    <w:rsid w:val="00C53B12"/>
    <w:rsid w:val="00C53B70"/>
    <w:rsid w:val="00C53C45"/>
    <w:rsid w:val="00C540C4"/>
    <w:rsid w:val="00C54A82"/>
    <w:rsid w:val="00C54AC5"/>
    <w:rsid w:val="00C54B5C"/>
    <w:rsid w:val="00C54F53"/>
    <w:rsid w:val="00C55B3C"/>
    <w:rsid w:val="00C55B8C"/>
    <w:rsid w:val="00C560EA"/>
    <w:rsid w:val="00C57315"/>
    <w:rsid w:val="00C57A7B"/>
    <w:rsid w:val="00C57CF6"/>
    <w:rsid w:val="00C57FA3"/>
    <w:rsid w:val="00C602BF"/>
    <w:rsid w:val="00C6034B"/>
    <w:rsid w:val="00C6060C"/>
    <w:rsid w:val="00C60614"/>
    <w:rsid w:val="00C60AAE"/>
    <w:rsid w:val="00C60AE1"/>
    <w:rsid w:val="00C618E9"/>
    <w:rsid w:val="00C61CC4"/>
    <w:rsid w:val="00C62428"/>
    <w:rsid w:val="00C62AFC"/>
    <w:rsid w:val="00C6325F"/>
    <w:rsid w:val="00C635D4"/>
    <w:rsid w:val="00C65253"/>
    <w:rsid w:val="00C655B9"/>
    <w:rsid w:val="00C65CD2"/>
    <w:rsid w:val="00C65D1E"/>
    <w:rsid w:val="00C65E69"/>
    <w:rsid w:val="00C65E6F"/>
    <w:rsid w:val="00C6618A"/>
    <w:rsid w:val="00C66235"/>
    <w:rsid w:val="00C665E0"/>
    <w:rsid w:val="00C6665B"/>
    <w:rsid w:val="00C66B86"/>
    <w:rsid w:val="00C66BE2"/>
    <w:rsid w:val="00C66C6D"/>
    <w:rsid w:val="00C66E8D"/>
    <w:rsid w:val="00C670C4"/>
    <w:rsid w:val="00C671D0"/>
    <w:rsid w:val="00C674DD"/>
    <w:rsid w:val="00C67D96"/>
    <w:rsid w:val="00C706E4"/>
    <w:rsid w:val="00C70919"/>
    <w:rsid w:val="00C7094B"/>
    <w:rsid w:val="00C709D9"/>
    <w:rsid w:val="00C71050"/>
    <w:rsid w:val="00C71345"/>
    <w:rsid w:val="00C715A8"/>
    <w:rsid w:val="00C717E5"/>
    <w:rsid w:val="00C71A87"/>
    <w:rsid w:val="00C72493"/>
    <w:rsid w:val="00C7252D"/>
    <w:rsid w:val="00C73056"/>
    <w:rsid w:val="00C731AE"/>
    <w:rsid w:val="00C7326F"/>
    <w:rsid w:val="00C73549"/>
    <w:rsid w:val="00C747A2"/>
    <w:rsid w:val="00C74AEA"/>
    <w:rsid w:val="00C74D30"/>
    <w:rsid w:val="00C74FF0"/>
    <w:rsid w:val="00C7504E"/>
    <w:rsid w:val="00C75233"/>
    <w:rsid w:val="00C7524A"/>
    <w:rsid w:val="00C752DE"/>
    <w:rsid w:val="00C75CA1"/>
    <w:rsid w:val="00C7613F"/>
    <w:rsid w:val="00C763F3"/>
    <w:rsid w:val="00C76753"/>
    <w:rsid w:val="00C76882"/>
    <w:rsid w:val="00C76AAF"/>
    <w:rsid w:val="00C76B72"/>
    <w:rsid w:val="00C775A6"/>
    <w:rsid w:val="00C77645"/>
    <w:rsid w:val="00C7789A"/>
    <w:rsid w:val="00C77DA6"/>
    <w:rsid w:val="00C80114"/>
    <w:rsid w:val="00C802F8"/>
    <w:rsid w:val="00C807A4"/>
    <w:rsid w:val="00C807B1"/>
    <w:rsid w:val="00C80F32"/>
    <w:rsid w:val="00C81132"/>
    <w:rsid w:val="00C81584"/>
    <w:rsid w:val="00C81C07"/>
    <w:rsid w:val="00C81C87"/>
    <w:rsid w:val="00C8209E"/>
    <w:rsid w:val="00C82358"/>
    <w:rsid w:val="00C824BE"/>
    <w:rsid w:val="00C82FB5"/>
    <w:rsid w:val="00C83074"/>
    <w:rsid w:val="00C83287"/>
    <w:rsid w:val="00C835AA"/>
    <w:rsid w:val="00C83C5C"/>
    <w:rsid w:val="00C83E7F"/>
    <w:rsid w:val="00C849E7"/>
    <w:rsid w:val="00C84A4E"/>
    <w:rsid w:val="00C84A5A"/>
    <w:rsid w:val="00C84A90"/>
    <w:rsid w:val="00C84BD0"/>
    <w:rsid w:val="00C84C96"/>
    <w:rsid w:val="00C84D32"/>
    <w:rsid w:val="00C84EF5"/>
    <w:rsid w:val="00C85003"/>
    <w:rsid w:val="00C853E2"/>
    <w:rsid w:val="00C866B5"/>
    <w:rsid w:val="00C867E1"/>
    <w:rsid w:val="00C8696F"/>
    <w:rsid w:val="00C86C93"/>
    <w:rsid w:val="00C86CDB"/>
    <w:rsid w:val="00C86F59"/>
    <w:rsid w:val="00C86FBC"/>
    <w:rsid w:val="00C87562"/>
    <w:rsid w:val="00C87B9E"/>
    <w:rsid w:val="00C90030"/>
    <w:rsid w:val="00C90380"/>
    <w:rsid w:val="00C9098A"/>
    <w:rsid w:val="00C90E63"/>
    <w:rsid w:val="00C91729"/>
    <w:rsid w:val="00C91971"/>
    <w:rsid w:val="00C9199D"/>
    <w:rsid w:val="00C91D12"/>
    <w:rsid w:val="00C9267C"/>
    <w:rsid w:val="00C926E0"/>
    <w:rsid w:val="00C92B8C"/>
    <w:rsid w:val="00C92BC6"/>
    <w:rsid w:val="00C92C33"/>
    <w:rsid w:val="00C93077"/>
    <w:rsid w:val="00C930F0"/>
    <w:rsid w:val="00C93203"/>
    <w:rsid w:val="00C93616"/>
    <w:rsid w:val="00C93DEA"/>
    <w:rsid w:val="00C9499A"/>
    <w:rsid w:val="00C94D49"/>
    <w:rsid w:val="00C94D7D"/>
    <w:rsid w:val="00C951FE"/>
    <w:rsid w:val="00C95439"/>
    <w:rsid w:val="00C95A0B"/>
    <w:rsid w:val="00C95DFA"/>
    <w:rsid w:val="00C967B8"/>
    <w:rsid w:val="00C9687C"/>
    <w:rsid w:val="00C96BF0"/>
    <w:rsid w:val="00C97114"/>
    <w:rsid w:val="00C97525"/>
    <w:rsid w:val="00CA0628"/>
    <w:rsid w:val="00CA066A"/>
    <w:rsid w:val="00CA069D"/>
    <w:rsid w:val="00CA06AC"/>
    <w:rsid w:val="00CA086C"/>
    <w:rsid w:val="00CA0B62"/>
    <w:rsid w:val="00CA1DE2"/>
    <w:rsid w:val="00CA20A6"/>
    <w:rsid w:val="00CA240D"/>
    <w:rsid w:val="00CA26F7"/>
    <w:rsid w:val="00CA279E"/>
    <w:rsid w:val="00CA3101"/>
    <w:rsid w:val="00CA3268"/>
    <w:rsid w:val="00CA35D3"/>
    <w:rsid w:val="00CA36AE"/>
    <w:rsid w:val="00CA3777"/>
    <w:rsid w:val="00CA3E18"/>
    <w:rsid w:val="00CA3E28"/>
    <w:rsid w:val="00CA44FB"/>
    <w:rsid w:val="00CA49FA"/>
    <w:rsid w:val="00CA4E40"/>
    <w:rsid w:val="00CA4F60"/>
    <w:rsid w:val="00CA51CE"/>
    <w:rsid w:val="00CA57C2"/>
    <w:rsid w:val="00CA57D2"/>
    <w:rsid w:val="00CA5B07"/>
    <w:rsid w:val="00CA5E3E"/>
    <w:rsid w:val="00CA63A7"/>
    <w:rsid w:val="00CA659B"/>
    <w:rsid w:val="00CA7141"/>
    <w:rsid w:val="00CA76A7"/>
    <w:rsid w:val="00CA7763"/>
    <w:rsid w:val="00CA7AEF"/>
    <w:rsid w:val="00CB0077"/>
    <w:rsid w:val="00CB02F3"/>
    <w:rsid w:val="00CB0B43"/>
    <w:rsid w:val="00CB0F0B"/>
    <w:rsid w:val="00CB1166"/>
    <w:rsid w:val="00CB11AE"/>
    <w:rsid w:val="00CB13B5"/>
    <w:rsid w:val="00CB16A3"/>
    <w:rsid w:val="00CB1821"/>
    <w:rsid w:val="00CB18C9"/>
    <w:rsid w:val="00CB2B06"/>
    <w:rsid w:val="00CB2ED5"/>
    <w:rsid w:val="00CB3725"/>
    <w:rsid w:val="00CB39D1"/>
    <w:rsid w:val="00CB3C5A"/>
    <w:rsid w:val="00CB4EE4"/>
    <w:rsid w:val="00CB5635"/>
    <w:rsid w:val="00CB61A8"/>
    <w:rsid w:val="00CB62F7"/>
    <w:rsid w:val="00CB6FDD"/>
    <w:rsid w:val="00CB7A03"/>
    <w:rsid w:val="00CC00A8"/>
    <w:rsid w:val="00CC00DF"/>
    <w:rsid w:val="00CC0130"/>
    <w:rsid w:val="00CC03E5"/>
    <w:rsid w:val="00CC0FD0"/>
    <w:rsid w:val="00CC140E"/>
    <w:rsid w:val="00CC1719"/>
    <w:rsid w:val="00CC17BE"/>
    <w:rsid w:val="00CC19F2"/>
    <w:rsid w:val="00CC1E3E"/>
    <w:rsid w:val="00CC21C1"/>
    <w:rsid w:val="00CC278E"/>
    <w:rsid w:val="00CC287A"/>
    <w:rsid w:val="00CC33EF"/>
    <w:rsid w:val="00CC346F"/>
    <w:rsid w:val="00CC375D"/>
    <w:rsid w:val="00CC394C"/>
    <w:rsid w:val="00CC3AB0"/>
    <w:rsid w:val="00CC44D1"/>
    <w:rsid w:val="00CC5968"/>
    <w:rsid w:val="00CC5CFD"/>
    <w:rsid w:val="00CC6333"/>
    <w:rsid w:val="00CC67D9"/>
    <w:rsid w:val="00CC69C6"/>
    <w:rsid w:val="00CC6CB8"/>
    <w:rsid w:val="00CC721E"/>
    <w:rsid w:val="00CC7310"/>
    <w:rsid w:val="00CC7345"/>
    <w:rsid w:val="00CC75DE"/>
    <w:rsid w:val="00CC7A3E"/>
    <w:rsid w:val="00CD0033"/>
    <w:rsid w:val="00CD0AB1"/>
    <w:rsid w:val="00CD0E0A"/>
    <w:rsid w:val="00CD1253"/>
    <w:rsid w:val="00CD1352"/>
    <w:rsid w:val="00CD1DCB"/>
    <w:rsid w:val="00CD21DB"/>
    <w:rsid w:val="00CD2462"/>
    <w:rsid w:val="00CD2626"/>
    <w:rsid w:val="00CD2BB8"/>
    <w:rsid w:val="00CD30A9"/>
    <w:rsid w:val="00CD3318"/>
    <w:rsid w:val="00CD3DF6"/>
    <w:rsid w:val="00CD3EA4"/>
    <w:rsid w:val="00CD4476"/>
    <w:rsid w:val="00CD457F"/>
    <w:rsid w:val="00CD47EC"/>
    <w:rsid w:val="00CD4C13"/>
    <w:rsid w:val="00CD4CAB"/>
    <w:rsid w:val="00CD4EBC"/>
    <w:rsid w:val="00CD5689"/>
    <w:rsid w:val="00CD57C9"/>
    <w:rsid w:val="00CD645A"/>
    <w:rsid w:val="00CD6622"/>
    <w:rsid w:val="00CD6BA8"/>
    <w:rsid w:val="00CD6DC0"/>
    <w:rsid w:val="00CD7203"/>
    <w:rsid w:val="00CD726A"/>
    <w:rsid w:val="00CD731E"/>
    <w:rsid w:val="00CD74A0"/>
    <w:rsid w:val="00CD77FB"/>
    <w:rsid w:val="00CD7B65"/>
    <w:rsid w:val="00CE009D"/>
    <w:rsid w:val="00CE032E"/>
    <w:rsid w:val="00CE04D4"/>
    <w:rsid w:val="00CE0F14"/>
    <w:rsid w:val="00CE10A6"/>
    <w:rsid w:val="00CE17ED"/>
    <w:rsid w:val="00CE1F2E"/>
    <w:rsid w:val="00CE205A"/>
    <w:rsid w:val="00CE21EB"/>
    <w:rsid w:val="00CE22C0"/>
    <w:rsid w:val="00CE325D"/>
    <w:rsid w:val="00CE32AC"/>
    <w:rsid w:val="00CE36CB"/>
    <w:rsid w:val="00CE38A8"/>
    <w:rsid w:val="00CE3BA3"/>
    <w:rsid w:val="00CE43A5"/>
    <w:rsid w:val="00CE4E7D"/>
    <w:rsid w:val="00CE4EC6"/>
    <w:rsid w:val="00CE5104"/>
    <w:rsid w:val="00CE5CB4"/>
    <w:rsid w:val="00CE5CE4"/>
    <w:rsid w:val="00CE602C"/>
    <w:rsid w:val="00CE6032"/>
    <w:rsid w:val="00CE65B9"/>
    <w:rsid w:val="00CE6D14"/>
    <w:rsid w:val="00CE6D45"/>
    <w:rsid w:val="00CE7ACD"/>
    <w:rsid w:val="00CE7CC1"/>
    <w:rsid w:val="00CF009B"/>
    <w:rsid w:val="00CF09AD"/>
    <w:rsid w:val="00CF1112"/>
    <w:rsid w:val="00CF1BDE"/>
    <w:rsid w:val="00CF271D"/>
    <w:rsid w:val="00CF3384"/>
    <w:rsid w:val="00CF3895"/>
    <w:rsid w:val="00CF42DB"/>
    <w:rsid w:val="00CF457A"/>
    <w:rsid w:val="00CF4BC8"/>
    <w:rsid w:val="00CF4C12"/>
    <w:rsid w:val="00CF532A"/>
    <w:rsid w:val="00CF58E7"/>
    <w:rsid w:val="00CF67A3"/>
    <w:rsid w:val="00CF6FF4"/>
    <w:rsid w:val="00CF7297"/>
    <w:rsid w:val="00CF7684"/>
    <w:rsid w:val="00CF7869"/>
    <w:rsid w:val="00CF7886"/>
    <w:rsid w:val="00CF7918"/>
    <w:rsid w:val="00CF7953"/>
    <w:rsid w:val="00CF7B33"/>
    <w:rsid w:val="00CF7F4A"/>
    <w:rsid w:val="00D005E5"/>
    <w:rsid w:val="00D00E22"/>
    <w:rsid w:val="00D010E5"/>
    <w:rsid w:val="00D01241"/>
    <w:rsid w:val="00D01DB6"/>
    <w:rsid w:val="00D027C9"/>
    <w:rsid w:val="00D031DD"/>
    <w:rsid w:val="00D03463"/>
    <w:rsid w:val="00D034AD"/>
    <w:rsid w:val="00D04317"/>
    <w:rsid w:val="00D04465"/>
    <w:rsid w:val="00D04526"/>
    <w:rsid w:val="00D05346"/>
    <w:rsid w:val="00D05810"/>
    <w:rsid w:val="00D05C2D"/>
    <w:rsid w:val="00D065DE"/>
    <w:rsid w:val="00D06614"/>
    <w:rsid w:val="00D067BE"/>
    <w:rsid w:val="00D067C8"/>
    <w:rsid w:val="00D0743E"/>
    <w:rsid w:val="00D07EC3"/>
    <w:rsid w:val="00D10AF5"/>
    <w:rsid w:val="00D10CE2"/>
    <w:rsid w:val="00D10F43"/>
    <w:rsid w:val="00D11424"/>
    <w:rsid w:val="00D1179A"/>
    <w:rsid w:val="00D117BA"/>
    <w:rsid w:val="00D13958"/>
    <w:rsid w:val="00D139E6"/>
    <w:rsid w:val="00D14577"/>
    <w:rsid w:val="00D14A34"/>
    <w:rsid w:val="00D14E47"/>
    <w:rsid w:val="00D15144"/>
    <w:rsid w:val="00D154BA"/>
    <w:rsid w:val="00D154F4"/>
    <w:rsid w:val="00D156FD"/>
    <w:rsid w:val="00D1575B"/>
    <w:rsid w:val="00D15977"/>
    <w:rsid w:val="00D15DA8"/>
    <w:rsid w:val="00D15E0D"/>
    <w:rsid w:val="00D16493"/>
    <w:rsid w:val="00D16519"/>
    <w:rsid w:val="00D16577"/>
    <w:rsid w:val="00D168FD"/>
    <w:rsid w:val="00D16C0B"/>
    <w:rsid w:val="00D16C55"/>
    <w:rsid w:val="00D16DF0"/>
    <w:rsid w:val="00D16E27"/>
    <w:rsid w:val="00D16FF4"/>
    <w:rsid w:val="00D17B9D"/>
    <w:rsid w:val="00D17C90"/>
    <w:rsid w:val="00D17F5A"/>
    <w:rsid w:val="00D20289"/>
    <w:rsid w:val="00D20883"/>
    <w:rsid w:val="00D21036"/>
    <w:rsid w:val="00D210B6"/>
    <w:rsid w:val="00D21502"/>
    <w:rsid w:val="00D21733"/>
    <w:rsid w:val="00D21961"/>
    <w:rsid w:val="00D21B16"/>
    <w:rsid w:val="00D22926"/>
    <w:rsid w:val="00D22A79"/>
    <w:rsid w:val="00D23E91"/>
    <w:rsid w:val="00D2425B"/>
    <w:rsid w:val="00D24275"/>
    <w:rsid w:val="00D246AF"/>
    <w:rsid w:val="00D24A48"/>
    <w:rsid w:val="00D24DD2"/>
    <w:rsid w:val="00D24E6C"/>
    <w:rsid w:val="00D25240"/>
    <w:rsid w:val="00D25AAE"/>
    <w:rsid w:val="00D25DE4"/>
    <w:rsid w:val="00D25E2F"/>
    <w:rsid w:val="00D261A1"/>
    <w:rsid w:val="00D26764"/>
    <w:rsid w:val="00D269D4"/>
    <w:rsid w:val="00D27195"/>
    <w:rsid w:val="00D271F5"/>
    <w:rsid w:val="00D27854"/>
    <w:rsid w:val="00D303C8"/>
    <w:rsid w:val="00D30A9E"/>
    <w:rsid w:val="00D30EDC"/>
    <w:rsid w:val="00D30F0C"/>
    <w:rsid w:val="00D31262"/>
    <w:rsid w:val="00D318FD"/>
    <w:rsid w:val="00D32605"/>
    <w:rsid w:val="00D32833"/>
    <w:rsid w:val="00D32CD5"/>
    <w:rsid w:val="00D3304A"/>
    <w:rsid w:val="00D334D4"/>
    <w:rsid w:val="00D338E9"/>
    <w:rsid w:val="00D33B8E"/>
    <w:rsid w:val="00D34BA1"/>
    <w:rsid w:val="00D34E3C"/>
    <w:rsid w:val="00D35241"/>
    <w:rsid w:val="00D352BC"/>
    <w:rsid w:val="00D358D5"/>
    <w:rsid w:val="00D3597C"/>
    <w:rsid w:val="00D36543"/>
    <w:rsid w:val="00D370A5"/>
    <w:rsid w:val="00D37337"/>
    <w:rsid w:val="00D37392"/>
    <w:rsid w:val="00D37EB5"/>
    <w:rsid w:val="00D4038B"/>
    <w:rsid w:val="00D405CC"/>
    <w:rsid w:val="00D40E3E"/>
    <w:rsid w:val="00D40EC0"/>
    <w:rsid w:val="00D41045"/>
    <w:rsid w:val="00D4124C"/>
    <w:rsid w:val="00D41278"/>
    <w:rsid w:val="00D41E29"/>
    <w:rsid w:val="00D42B17"/>
    <w:rsid w:val="00D42C08"/>
    <w:rsid w:val="00D430D9"/>
    <w:rsid w:val="00D4310C"/>
    <w:rsid w:val="00D434E7"/>
    <w:rsid w:val="00D435F9"/>
    <w:rsid w:val="00D43615"/>
    <w:rsid w:val="00D4404B"/>
    <w:rsid w:val="00D44195"/>
    <w:rsid w:val="00D444F6"/>
    <w:rsid w:val="00D457F1"/>
    <w:rsid w:val="00D45813"/>
    <w:rsid w:val="00D45B6B"/>
    <w:rsid w:val="00D45FD9"/>
    <w:rsid w:val="00D460FA"/>
    <w:rsid w:val="00D4613D"/>
    <w:rsid w:val="00D46142"/>
    <w:rsid w:val="00D46198"/>
    <w:rsid w:val="00D46800"/>
    <w:rsid w:val="00D46A5E"/>
    <w:rsid w:val="00D46A66"/>
    <w:rsid w:val="00D46A88"/>
    <w:rsid w:val="00D477A6"/>
    <w:rsid w:val="00D47C9B"/>
    <w:rsid w:val="00D47DB9"/>
    <w:rsid w:val="00D47ED5"/>
    <w:rsid w:val="00D47F85"/>
    <w:rsid w:val="00D50829"/>
    <w:rsid w:val="00D50A6D"/>
    <w:rsid w:val="00D50F0C"/>
    <w:rsid w:val="00D510DF"/>
    <w:rsid w:val="00D51685"/>
    <w:rsid w:val="00D519E5"/>
    <w:rsid w:val="00D520EE"/>
    <w:rsid w:val="00D52404"/>
    <w:rsid w:val="00D52ED2"/>
    <w:rsid w:val="00D52F22"/>
    <w:rsid w:val="00D54030"/>
    <w:rsid w:val="00D546F9"/>
    <w:rsid w:val="00D55BD4"/>
    <w:rsid w:val="00D55BD7"/>
    <w:rsid w:val="00D55E41"/>
    <w:rsid w:val="00D56260"/>
    <w:rsid w:val="00D5638B"/>
    <w:rsid w:val="00D57510"/>
    <w:rsid w:val="00D57C04"/>
    <w:rsid w:val="00D6018F"/>
    <w:rsid w:val="00D602F5"/>
    <w:rsid w:val="00D60366"/>
    <w:rsid w:val="00D607F0"/>
    <w:rsid w:val="00D6093C"/>
    <w:rsid w:val="00D60A81"/>
    <w:rsid w:val="00D61C7D"/>
    <w:rsid w:val="00D61F39"/>
    <w:rsid w:val="00D62108"/>
    <w:rsid w:val="00D62668"/>
    <w:rsid w:val="00D62708"/>
    <w:rsid w:val="00D628D3"/>
    <w:rsid w:val="00D62CAD"/>
    <w:rsid w:val="00D63715"/>
    <w:rsid w:val="00D63F86"/>
    <w:rsid w:val="00D64446"/>
    <w:rsid w:val="00D647AC"/>
    <w:rsid w:val="00D6501B"/>
    <w:rsid w:val="00D654DF"/>
    <w:rsid w:val="00D65642"/>
    <w:rsid w:val="00D65C53"/>
    <w:rsid w:val="00D65CBC"/>
    <w:rsid w:val="00D6614D"/>
    <w:rsid w:val="00D6627B"/>
    <w:rsid w:val="00D662D4"/>
    <w:rsid w:val="00D66C8D"/>
    <w:rsid w:val="00D66FA7"/>
    <w:rsid w:val="00D6762F"/>
    <w:rsid w:val="00D67815"/>
    <w:rsid w:val="00D703E3"/>
    <w:rsid w:val="00D70430"/>
    <w:rsid w:val="00D70B6E"/>
    <w:rsid w:val="00D70F32"/>
    <w:rsid w:val="00D71167"/>
    <w:rsid w:val="00D7158A"/>
    <w:rsid w:val="00D717E9"/>
    <w:rsid w:val="00D71947"/>
    <w:rsid w:val="00D71A56"/>
    <w:rsid w:val="00D71A92"/>
    <w:rsid w:val="00D721A2"/>
    <w:rsid w:val="00D72C1B"/>
    <w:rsid w:val="00D72D33"/>
    <w:rsid w:val="00D72DC7"/>
    <w:rsid w:val="00D73259"/>
    <w:rsid w:val="00D736BC"/>
    <w:rsid w:val="00D73858"/>
    <w:rsid w:val="00D73A41"/>
    <w:rsid w:val="00D73F60"/>
    <w:rsid w:val="00D740A2"/>
    <w:rsid w:val="00D743E2"/>
    <w:rsid w:val="00D74479"/>
    <w:rsid w:val="00D747E8"/>
    <w:rsid w:val="00D74BFC"/>
    <w:rsid w:val="00D74F47"/>
    <w:rsid w:val="00D75459"/>
    <w:rsid w:val="00D75556"/>
    <w:rsid w:val="00D75670"/>
    <w:rsid w:val="00D75966"/>
    <w:rsid w:val="00D75BB2"/>
    <w:rsid w:val="00D75D3B"/>
    <w:rsid w:val="00D7615C"/>
    <w:rsid w:val="00D76246"/>
    <w:rsid w:val="00D764F0"/>
    <w:rsid w:val="00D76897"/>
    <w:rsid w:val="00D768BB"/>
    <w:rsid w:val="00D76AED"/>
    <w:rsid w:val="00D76B03"/>
    <w:rsid w:val="00D76B14"/>
    <w:rsid w:val="00D76DE9"/>
    <w:rsid w:val="00D76E4A"/>
    <w:rsid w:val="00D77003"/>
    <w:rsid w:val="00D77128"/>
    <w:rsid w:val="00D77314"/>
    <w:rsid w:val="00D778D4"/>
    <w:rsid w:val="00D77A86"/>
    <w:rsid w:val="00D8005D"/>
    <w:rsid w:val="00D80AD3"/>
    <w:rsid w:val="00D80FD8"/>
    <w:rsid w:val="00D81D76"/>
    <w:rsid w:val="00D8213D"/>
    <w:rsid w:val="00D8232B"/>
    <w:rsid w:val="00D82C67"/>
    <w:rsid w:val="00D83055"/>
    <w:rsid w:val="00D834A9"/>
    <w:rsid w:val="00D83845"/>
    <w:rsid w:val="00D8398E"/>
    <w:rsid w:val="00D8405D"/>
    <w:rsid w:val="00D84108"/>
    <w:rsid w:val="00D84418"/>
    <w:rsid w:val="00D84EFD"/>
    <w:rsid w:val="00D856BA"/>
    <w:rsid w:val="00D8570A"/>
    <w:rsid w:val="00D857CF"/>
    <w:rsid w:val="00D858CB"/>
    <w:rsid w:val="00D85C23"/>
    <w:rsid w:val="00D85CCB"/>
    <w:rsid w:val="00D86C85"/>
    <w:rsid w:val="00D87F1D"/>
    <w:rsid w:val="00D87FF4"/>
    <w:rsid w:val="00D91119"/>
    <w:rsid w:val="00D912BB"/>
    <w:rsid w:val="00D91599"/>
    <w:rsid w:val="00D9174D"/>
    <w:rsid w:val="00D91BF6"/>
    <w:rsid w:val="00D91EC0"/>
    <w:rsid w:val="00D937AD"/>
    <w:rsid w:val="00D93F5A"/>
    <w:rsid w:val="00D9408D"/>
    <w:rsid w:val="00D9446F"/>
    <w:rsid w:val="00D94559"/>
    <w:rsid w:val="00D946B6"/>
    <w:rsid w:val="00D9482C"/>
    <w:rsid w:val="00D95246"/>
    <w:rsid w:val="00D95A8A"/>
    <w:rsid w:val="00D95FE9"/>
    <w:rsid w:val="00D961A5"/>
    <w:rsid w:val="00D964AA"/>
    <w:rsid w:val="00D9678E"/>
    <w:rsid w:val="00D96E24"/>
    <w:rsid w:val="00D976E1"/>
    <w:rsid w:val="00D97A27"/>
    <w:rsid w:val="00D97AD0"/>
    <w:rsid w:val="00DA02F3"/>
    <w:rsid w:val="00DA12E5"/>
    <w:rsid w:val="00DA18E2"/>
    <w:rsid w:val="00DA1D2D"/>
    <w:rsid w:val="00DA1DFD"/>
    <w:rsid w:val="00DA2743"/>
    <w:rsid w:val="00DA2CC4"/>
    <w:rsid w:val="00DA300C"/>
    <w:rsid w:val="00DA346E"/>
    <w:rsid w:val="00DA3472"/>
    <w:rsid w:val="00DA3A8E"/>
    <w:rsid w:val="00DA3E5E"/>
    <w:rsid w:val="00DA42EF"/>
    <w:rsid w:val="00DA5366"/>
    <w:rsid w:val="00DA5494"/>
    <w:rsid w:val="00DA5EF7"/>
    <w:rsid w:val="00DA675A"/>
    <w:rsid w:val="00DA6A50"/>
    <w:rsid w:val="00DA6AFB"/>
    <w:rsid w:val="00DA6CC9"/>
    <w:rsid w:val="00DA7395"/>
    <w:rsid w:val="00DA7447"/>
    <w:rsid w:val="00DA7859"/>
    <w:rsid w:val="00DA7BDB"/>
    <w:rsid w:val="00DA7FDC"/>
    <w:rsid w:val="00DB01B3"/>
    <w:rsid w:val="00DB055A"/>
    <w:rsid w:val="00DB08E7"/>
    <w:rsid w:val="00DB0D1F"/>
    <w:rsid w:val="00DB0FC3"/>
    <w:rsid w:val="00DB1D04"/>
    <w:rsid w:val="00DB25F6"/>
    <w:rsid w:val="00DB2B1C"/>
    <w:rsid w:val="00DB2CB7"/>
    <w:rsid w:val="00DB2E2A"/>
    <w:rsid w:val="00DB37FF"/>
    <w:rsid w:val="00DB40C0"/>
    <w:rsid w:val="00DB42CF"/>
    <w:rsid w:val="00DB483C"/>
    <w:rsid w:val="00DB50FF"/>
    <w:rsid w:val="00DB5114"/>
    <w:rsid w:val="00DB5170"/>
    <w:rsid w:val="00DB556D"/>
    <w:rsid w:val="00DB56AB"/>
    <w:rsid w:val="00DB57BB"/>
    <w:rsid w:val="00DB5A26"/>
    <w:rsid w:val="00DB5A2E"/>
    <w:rsid w:val="00DB6389"/>
    <w:rsid w:val="00DB64BB"/>
    <w:rsid w:val="00DB6736"/>
    <w:rsid w:val="00DB6D25"/>
    <w:rsid w:val="00DB7008"/>
    <w:rsid w:val="00DB7394"/>
    <w:rsid w:val="00DB7844"/>
    <w:rsid w:val="00DB79B0"/>
    <w:rsid w:val="00DB7C55"/>
    <w:rsid w:val="00DB7D6A"/>
    <w:rsid w:val="00DC00FF"/>
    <w:rsid w:val="00DC03E2"/>
    <w:rsid w:val="00DC04DD"/>
    <w:rsid w:val="00DC10E4"/>
    <w:rsid w:val="00DC12FD"/>
    <w:rsid w:val="00DC1E4A"/>
    <w:rsid w:val="00DC26A4"/>
    <w:rsid w:val="00DC282F"/>
    <w:rsid w:val="00DC28D6"/>
    <w:rsid w:val="00DC2B8F"/>
    <w:rsid w:val="00DC2C0B"/>
    <w:rsid w:val="00DC31FE"/>
    <w:rsid w:val="00DC323A"/>
    <w:rsid w:val="00DC325D"/>
    <w:rsid w:val="00DC32AC"/>
    <w:rsid w:val="00DC4495"/>
    <w:rsid w:val="00DC44E5"/>
    <w:rsid w:val="00DC4A8C"/>
    <w:rsid w:val="00DC4B41"/>
    <w:rsid w:val="00DC4FB1"/>
    <w:rsid w:val="00DC51A1"/>
    <w:rsid w:val="00DC520B"/>
    <w:rsid w:val="00DC54D2"/>
    <w:rsid w:val="00DC59DB"/>
    <w:rsid w:val="00DC5B31"/>
    <w:rsid w:val="00DC5BB9"/>
    <w:rsid w:val="00DC5C1A"/>
    <w:rsid w:val="00DC60B3"/>
    <w:rsid w:val="00DC61DF"/>
    <w:rsid w:val="00DC6C86"/>
    <w:rsid w:val="00DC6CBC"/>
    <w:rsid w:val="00DC7457"/>
    <w:rsid w:val="00DC766F"/>
    <w:rsid w:val="00DC79EB"/>
    <w:rsid w:val="00DC7DD6"/>
    <w:rsid w:val="00DC7F19"/>
    <w:rsid w:val="00DD06F7"/>
    <w:rsid w:val="00DD0EA1"/>
    <w:rsid w:val="00DD1824"/>
    <w:rsid w:val="00DD1F6E"/>
    <w:rsid w:val="00DD2025"/>
    <w:rsid w:val="00DD20CF"/>
    <w:rsid w:val="00DD28FD"/>
    <w:rsid w:val="00DD2A4D"/>
    <w:rsid w:val="00DD2B1D"/>
    <w:rsid w:val="00DD2B24"/>
    <w:rsid w:val="00DD2E73"/>
    <w:rsid w:val="00DD2F28"/>
    <w:rsid w:val="00DD3A2F"/>
    <w:rsid w:val="00DD3CA2"/>
    <w:rsid w:val="00DD41FE"/>
    <w:rsid w:val="00DD4459"/>
    <w:rsid w:val="00DD447F"/>
    <w:rsid w:val="00DD4601"/>
    <w:rsid w:val="00DD4DDB"/>
    <w:rsid w:val="00DD4EAB"/>
    <w:rsid w:val="00DD4F95"/>
    <w:rsid w:val="00DD52E2"/>
    <w:rsid w:val="00DD5802"/>
    <w:rsid w:val="00DD5D30"/>
    <w:rsid w:val="00DD5E53"/>
    <w:rsid w:val="00DD65CD"/>
    <w:rsid w:val="00DD664F"/>
    <w:rsid w:val="00DD6771"/>
    <w:rsid w:val="00DD677B"/>
    <w:rsid w:val="00DD68C8"/>
    <w:rsid w:val="00DD6A7E"/>
    <w:rsid w:val="00DD7469"/>
    <w:rsid w:val="00DE014B"/>
    <w:rsid w:val="00DE02F6"/>
    <w:rsid w:val="00DE0FFE"/>
    <w:rsid w:val="00DE1213"/>
    <w:rsid w:val="00DE14D2"/>
    <w:rsid w:val="00DE17E0"/>
    <w:rsid w:val="00DE21DD"/>
    <w:rsid w:val="00DE2944"/>
    <w:rsid w:val="00DE2C37"/>
    <w:rsid w:val="00DE2DBD"/>
    <w:rsid w:val="00DE2E5C"/>
    <w:rsid w:val="00DE3065"/>
    <w:rsid w:val="00DE308A"/>
    <w:rsid w:val="00DE3312"/>
    <w:rsid w:val="00DE3435"/>
    <w:rsid w:val="00DE3534"/>
    <w:rsid w:val="00DE3862"/>
    <w:rsid w:val="00DE3CAC"/>
    <w:rsid w:val="00DE3F7A"/>
    <w:rsid w:val="00DE4786"/>
    <w:rsid w:val="00DE499A"/>
    <w:rsid w:val="00DE51E8"/>
    <w:rsid w:val="00DE5569"/>
    <w:rsid w:val="00DE59B0"/>
    <w:rsid w:val="00DE5B9E"/>
    <w:rsid w:val="00DE5E10"/>
    <w:rsid w:val="00DE5E16"/>
    <w:rsid w:val="00DE5FF4"/>
    <w:rsid w:val="00DE6589"/>
    <w:rsid w:val="00DE7FE2"/>
    <w:rsid w:val="00DF00A8"/>
    <w:rsid w:val="00DF0BA6"/>
    <w:rsid w:val="00DF0BC6"/>
    <w:rsid w:val="00DF0C33"/>
    <w:rsid w:val="00DF10FE"/>
    <w:rsid w:val="00DF114B"/>
    <w:rsid w:val="00DF11F2"/>
    <w:rsid w:val="00DF1DB5"/>
    <w:rsid w:val="00DF21A4"/>
    <w:rsid w:val="00DF282C"/>
    <w:rsid w:val="00DF2889"/>
    <w:rsid w:val="00DF380C"/>
    <w:rsid w:val="00DF39EC"/>
    <w:rsid w:val="00DF3F6D"/>
    <w:rsid w:val="00DF443B"/>
    <w:rsid w:val="00DF47CE"/>
    <w:rsid w:val="00DF47FF"/>
    <w:rsid w:val="00DF4ABB"/>
    <w:rsid w:val="00DF4B9B"/>
    <w:rsid w:val="00DF4BD6"/>
    <w:rsid w:val="00DF4D66"/>
    <w:rsid w:val="00DF4EB2"/>
    <w:rsid w:val="00DF55EA"/>
    <w:rsid w:val="00DF55F7"/>
    <w:rsid w:val="00DF5751"/>
    <w:rsid w:val="00DF58E8"/>
    <w:rsid w:val="00DF5938"/>
    <w:rsid w:val="00DF5A83"/>
    <w:rsid w:val="00DF680C"/>
    <w:rsid w:val="00DF6B1A"/>
    <w:rsid w:val="00DF7033"/>
    <w:rsid w:val="00DF7230"/>
    <w:rsid w:val="00DF7A0E"/>
    <w:rsid w:val="00DF7CA0"/>
    <w:rsid w:val="00DF7FB2"/>
    <w:rsid w:val="00E002F5"/>
    <w:rsid w:val="00E00777"/>
    <w:rsid w:val="00E00C5F"/>
    <w:rsid w:val="00E010FE"/>
    <w:rsid w:val="00E011F5"/>
    <w:rsid w:val="00E016DA"/>
    <w:rsid w:val="00E01C9D"/>
    <w:rsid w:val="00E020AA"/>
    <w:rsid w:val="00E02121"/>
    <w:rsid w:val="00E02470"/>
    <w:rsid w:val="00E0294F"/>
    <w:rsid w:val="00E02991"/>
    <w:rsid w:val="00E02B1E"/>
    <w:rsid w:val="00E032D0"/>
    <w:rsid w:val="00E03529"/>
    <w:rsid w:val="00E03720"/>
    <w:rsid w:val="00E037B6"/>
    <w:rsid w:val="00E03F5E"/>
    <w:rsid w:val="00E0421E"/>
    <w:rsid w:val="00E0515A"/>
    <w:rsid w:val="00E0525E"/>
    <w:rsid w:val="00E05C14"/>
    <w:rsid w:val="00E05E72"/>
    <w:rsid w:val="00E06057"/>
    <w:rsid w:val="00E06226"/>
    <w:rsid w:val="00E0624D"/>
    <w:rsid w:val="00E068E4"/>
    <w:rsid w:val="00E06A0F"/>
    <w:rsid w:val="00E070AD"/>
    <w:rsid w:val="00E07173"/>
    <w:rsid w:val="00E074F7"/>
    <w:rsid w:val="00E07513"/>
    <w:rsid w:val="00E079A1"/>
    <w:rsid w:val="00E10543"/>
    <w:rsid w:val="00E109E3"/>
    <w:rsid w:val="00E10B40"/>
    <w:rsid w:val="00E10BE2"/>
    <w:rsid w:val="00E10E14"/>
    <w:rsid w:val="00E112D8"/>
    <w:rsid w:val="00E1155F"/>
    <w:rsid w:val="00E11859"/>
    <w:rsid w:val="00E1193D"/>
    <w:rsid w:val="00E11D2C"/>
    <w:rsid w:val="00E1224D"/>
    <w:rsid w:val="00E1285D"/>
    <w:rsid w:val="00E12AF1"/>
    <w:rsid w:val="00E12E02"/>
    <w:rsid w:val="00E1324C"/>
    <w:rsid w:val="00E136D1"/>
    <w:rsid w:val="00E1371A"/>
    <w:rsid w:val="00E13BB8"/>
    <w:rsid w:val="00E13CDD"/>
    <w:rsid w:val="00E13E48"/>
    <w:rsid w:val="00E14EAD"/>
    <w:rsid w:val="00E1525A"/>
    <w:rsid w:val="00E1558F"/>
    <w:rsid w:val="00E15673"/>
    <w:rsid w:val="00E16149"/>
    <w:rsid w:val="00E162C9"/>
    <w:rsid w:val="00E169E0"/>
    <w:rsid w:val="00E16B61"/>
    <w:rsid w:val="00E16F3B"/>
    <w:rsid w:val="00E17080"/>
    <w:rsid w:val="00E17675"/>
    <w:rsid w:val="00E2045C"/>
    <w:rsid w:val="00E207AC"/>
    <w:rsid w:val="00E20EC1"/>
    <w:rsid w:val="00E20ECF"/>
    <w:rsid w:val="00E20EDA"/>
    <w:rsid w:val="00E218C1"/>
    <w:rsid w:val="00E21F08"/>
    <w:rsid w:val="00E21F37"/>
    <w:rsid w:val="00E222BF"/>
    <w:rsid w:val="00E225FA"/>
    <w:rsid w:val="00E22AF2"/>
    <w:rsid w:val="00E22D14"/>
    <w:rsid w:val="00E235F7"/>
    <w:rsid w:val="00E237C1"/>
    <w:rsid w:val="00E239E6"/>
    <w:rsid w:val="00E23B2D"/>
    <w:rsid w:val="00E23BB1"/>
    <w:rsid w:val="00E2406D"/>
    <w:rsid w:val="00E2483F"/>
    <w:rsid w:val="00E24A80"/>
    <w:rsid w:val="00E24DC9"/>
    <w:rsid w:val="00E24EBE"/>
    <w:rsid w:val="00E24FA7"/>
    <w:rsid w:val="00E253F9"/>
    <w:rsid w:val="00E25E4B"/>
    <w:rsid w:val="00E261B9"/>
    <w:rsid w:val="00E2620C"/>
    <w:rsid w:val="00E26563"/>
    <w:rsid w:val="00E26ABA"/>
    <w:rsid w:val="00E27282"/>
    <w:rsid w:val="00E2751C"/>
    <w:rsid w:val="00E27B48"/>
    <w:rsid w:val="00E3002D"/>
    <w:rsid w:val="00E301DB"/>
    <w:rsid w:val="00E301F2"/>
    <w:rsid w:val="00E3125A"/>
    <w:rsid w:val="00E3142D"/>
    <w:rsid w:val="00E31790"/>
    <w:rsid w:val="00E31B3D"/>
    <w:rsid w:val="00E31F5E"/>
    <w:rsid w:val="00E324E9"/>
    <w:rsid w:val="00E32E06"/>
    <w:rsid w:val="00E33120"/>
    <w:rsid w:val="00E33234"/>
    <w:rsid w:val="00E33C01"/>
    <w:rsid w:val="00E345C9"/>
    <w:rsid w:val="00E34DF4"/>
    <w:rsid w:val="00E35825"/>
    <w:rsid w:val="00E35984"/>
    <w:rsid w:val="00E35D0C"/>
    <w:rsid w:val="00E35F0C"/>
    <w:rsid w:val="00E376CD"/>
    <w:rsid w:val="00E378C3"/>
    <w:rsid w:val="00E37C9C"/>
    <w:rsid w:val="00E401AF"/>
    <w:rsid w:val="00E403A3"/>
    <w:rsid w:val="00E407A4"/>
    <w:rsid w:val="00E40AFC"/>
    <w:rsid w:val="00E41036"/>
    <w:rsid w:val="00E41786"/>
    <w:rsid w:val="00E417A1"/>
    <w:rsid w:val="00E41A65"/>
    <w:rsid w:val="00E41C57"/>
    <w:rsid w:val="00E41DF8"/>
    <w:rsid w:val="00E41F3D"/>
    <w:rsid w:val="00E41F8C"/>
    <w:rsid w:val="00E42224"/>
    <w:rsid w:val="00E4249A"/>
    <w:rsid w:val="00E427B2"/>
    <w:rsid w:val="00E427FE"/>
    <w:rsid w:val="00E434E1"/>
    <w:rsid w:val="00E4368B"/>
    <w:rsid w:val="00E44346"/>
    <w:rsid w:val="00E4467D"/>
    <w:rsid w:val="00E44F11"/>
    <w:rsid w:val="00E451AE"/>
    <w:rsid w:val="00E455ED"/>
    <w:rsid w:val="00E4566D"/>
    <w:rsid w:val="00E45897"/>
    <w:rsid w:val="00E45B19"/>
    <w:rsid w:val="00E45C6B"/>
    <w:rsid w:val="00E45C8A"/>
    <w:rsid w:val="00E45D26"/>
    <w:rsid w:val="00E45EC0"/>
    <w:rsid w:val="00E45FD7"/>
    <w:rsid w:val="00E4674C"/>
    <w:rsid w:val="00E46806"/>
    <w:rsid w:val="00E47033"/>
    <w:rsid w:val="00E47917"/>
    <w:rsid w:val="00E50383"/>
    <w:rsid w:val="00E50819"/>
    <w:rsid w:val="00E50932"/>
    <w:rsid w:val="00E510C4"/>
    <w:rsid w:val="00E51A67"/>
    <w:rsid w:val="00E52109"/>
    <w:rsid w:val="00E52146"/>
    <w:rsid w:val="00E529D2"/>
    <w:rsid w:val="00E5304E"/>
    <w:rsid w:val="00E53359"/>
    <w:rsid w:val="00E53D86"/>
    <w:rsid w:val="00E54910"/>
    <w:rsid w:val="00E54B06"/>
    <w:rsid w:val="00E550B6"/>
    <w:rsid w:val="00E55485"/>
    <w:rsid w:val="00E55655"/>
    <w:rsid w:val="00E56117"/>
    <w:rsid w:val="00E56163"/>
    <w:rsid w:val="00E569D7"/>
    <w:rsid w:val="00E56A24"/>
    <w:rsid w:val="00E57036"/>
    <w:rsid w:val="00E575E9"/>
    <w:rsid w:val="00E576C3"/>
    <w:rsid w:val="00E576C8"/>
    <w:rsid w:val="00E57942"/>
    <w:rsid w:val="00E57E92"/>
    <w:rsid w:val="00E6006B"/>
    <w:rsid w:val="00E601B3"/>
    <w:rsid w:val="00E60C44"/>
    <w:rsid w:val="00E60E95"/>
    <w:rsid w:val="00E61143"/>
    <w:rsid w:val="00E61AC6"/>
    <w:rsid w:val="00E61C43"/>
    <w:rsid w:val="00E62485"/>
    <w:rsid w:val="00E62EAC"/>
    <w:rsid w:val="00E62FC8"/>
    <w:rsid w:val="00E63480"/>
    <w:rsid w:val="00E63875"/>
    <w:rsid w:val="00E63B54"/>
    <w:rsid w:val="00E63D11"/>
    <w:rsid w:val="00E63D92"/>
    <w:rsid w:val="00E641F2"/>
    <w:rsid w:val="00E64634"/>
    <w:rsid w:val="00E656F6"/>
    <w:rsid w:val="00E659F1"/>
    <w:rsid w:val="00E65E9B"/>
    <w:rsid w:val="00E6603E"/>
    <w:rsid w:val="00E6618D"/>
    <w:rsid w:val="00E66383"/>
    <w:rsid w:val="00E66CE2"/>
    <w:rsid w:val="00E66D83"/>
    <w:rsid w:val="00E66E75"/>
    <w:rsid w:val="00E6761E"/>
    <w:rsid w:val="00E67A62"/>
    <w:rsid w:val="00E67CDB"/>
    <w:rsid w:val="00E67F13"/>
    <w:rsid w:val="00E70123"/>
    <w:rsid w:val="00E70BD9"/>
    <w:rsid w:val="00E70EB0"/>
    <w:rsid w:val="00E710B1"/>
    <w:rsid w:val="00E710BB"/>
    <w:rsid w:val="00E712AC"/>
    <w:rsid w:val="00E714AA"/>
    <w:rsid w:val="00E71619"/>
    <w:rsid w:val="00E717FD"/>
    <w:rsid w:val="00E718D7"/>
    <w:rsid w:val="00E72079"/>
    <w:rsid w:val="00E72925"/>
    <w:rsid w:val="00E72B9F"/>
    <w:rsid w:val="00E72C28"/>
    <w:rsid w:val="00E72D25"/>
    <w:rsid w:val="00E7372E"/>
    <w:rsid w:val="00E73759"/>
    <w:rsid w:val="00E73CE0"/>
    <w:rsid w:val="00E74203"/>
    <w:rsid w:val="00E74475"/>
    <w:rsid w:val="00E74F3E"/>
    <w:rsid w:val="00E751B7"/>
    <w:rsid w:val="00E75401"/>
    <w:rsid w:val="00E75876"/>
    <w:rsid w:val="00E75E69"/>
    <w:rsid w:val="00E7651D"/>
    <w:rsid w:val="00E7658C"/>
    <w:rsid w:val="00E800E0"/>
    <w:rsid w:val="00E80431"/>
    <w:rsid w:val="00E805F4"/>
    <w:rsid w:val="00E80EE4"/>
    <w:rsid w:val="00E8122B"/>
    <w:rsid w:val="00E81DBE"/>
    <w:rsid w:val="00E81FA6"/>
    <w:rsid w:val="00E82EC1"/>
    <w:rsid w:val="00E82F81"/>
    <w:rsid w:val="00E830E8"/>
    <w:rsid w:val="00E8375C"/>
    <w:rsid w:val="00E83890"/>
    <w:rsid w:val="00E83A8E"/>
    <w:rsid w:val="00E84718"/>
    <w:rsid w:val="00E84920"/>
    <w:rsid w:val="00E84C99"/>
    <w:rsid w:val="00E85854"/>
    <w:rsid w:val="00E85A2E"/>
    <w:rsid w:val="00E85F9D"/>
    <w:rsid w:val="00E86173"/>
    <w:rsid w:val="00E87016"/>
    <w:rsid w:val="00E875A5"/>
    <w:rsid w:val="00E87BB4"/>
    <w:rsid w:val="00E87C7D"/>
    <w:rsid w:val="00E9042D"/>
    <w:rsid w:val="00E90922"/>
    <w:rsid w:val="00E90D56"/>
    <w:rsid w:val="00E90D8A"/>
    <w:rsid w:val="00E90E48"/>
    <w:rsid w:val="00E9170A"/>
    <w:rsid w:val="00E91F76"/>
    <w:rsid w:val="00E9202F"/>
    <w:rsid w:val="00E9216B"/>
    <w:rsid w:val="00E92932"/>
    <w:rsid w:val="00E929DC"/>
    <w:rsid w:val="00E929EC"/>
    <w:rsid w:val="00E92C0A"/>
    <w:rsid w:val="00E92FEE"/>
    <w:rsid w:val="00E932A2"/>
    <w:rsid w:val="00E932F3"/>
    <w:rsid w:val="00E93CA8"/>
    <w:rsid w:val="00E94194"/>
    <w:rsid w:val="00E94ABF"/>
    <w:rsid w:val="00E94C32"/>
    <w:rsid w:val="00E94F00"/>
    <w:rsid w:val="00E952FC"/>
    <w:rsid w:val="00E95C0E"/>
    <w:rsid w:val="00E964A1"/>
    <w:rsid w:val="00E96982"/>
    <w:rsid w:val="00E96B08"/>
    <w:rsid w:val="00E96D3A"/>
    <w:rsid w:val="00E96DB5"/>
    <w:rsid w:val="00E9751B"/>
    <w:rsid w:val="00E976FD"/>
    <w:rsid w:val="00E97C43"/>
    <w:rsid w:val="00E97EDC"/>
    <w:rsid w:val="00EA06CF"/>
    <w:rsid w:val="00EA0D69"/>
    <w:rsid w:val="00EA13E2"/>
    <w:rsid w:val="00EA18B1"/>
    <w:rsid w:val="00EA1C79"/>
    <w:rsid w:val="00EA1D81"/>
    <w:rsid w:val="00EA2264"/>
    <w:rsid w:val="00EA267A"/>
    <w:rsid w:val="00EA2CBD"/>
    <w:rsid w:val="00EA30C2"/>
    <w:rsid w:val="00EA33F1"/>
    <w:rsid w:val="00EA35E6"/>
    <w:rsid w:val="00EA3EF8"/>
    <w:rsid w:val="00EA410F"/>
    <w:rsid w:val="00EA4271"/>
    <w:rsid w:val="00EA4CF4"/>
    <w:rsid w:val="00EA5231"/>
    <w:rsid w:val="00EA562A"/>
    <w:rsid w:val="00EA577E"/>
    <w:rsid w:val="00EA5EEF"/>
    <w:rsid w:val="00EA6215"/>
    <w:rsid w:val="00EA692A"/>
    <w:rsid w:val="00EA69F2"/>
    <w:rsid w:val="00EA6A01"/>
    <w:rsid w:val="00EA6C5D"/>
    <w:rsid w:val="00EA70FA"/>
    <w:rsid w:val="00EA76CF"/>
    <w:rsid w:val="00EA7BD4"/>
    <w:rsid w:val="00EB0378"/>
    <w:rsid w:val="00EB043C"/>
    <w:rsid w:val="00EB0A5B"/>
    <w:rsid w:val="00EB1355"/>
    <w:rsid w:val="00EB135F"/>
    <w:rsid w:val="00EB2B70"/>
    <w:rsid w:val="00EB37DD"/>
    <w:rsid w:val="00EB3865"/>
    <w:rsid w:val="00EB3873"/>
    <w:rsid w:val="00EB49F8"/>
    <w:rsid w:val="00EB5687"/>
    <w:rsid w:val="00EB56E4"/>
    <w:rsid w:val="00EB5739"/>
    <w:rsid w:val="00EB5E66"/>
    <w:rsid w:val="00EB643B"/>
    <w:rsid w:val="00EB64C5"/>
    <w:rsid w:val="00EB7B43"/>
    <w:rsid w:val="00EC0C3E"/>
    <w:rsid w:val="00EC0E2C"/>
    <w:rsid w:val="00EC138D"/>
    <w:rsid w:val="00EC1442"/>
    <w:rsid w:val="00EC1B56"/>
    <w:rsid w:val="00EC2011"/>
    <w:rsid w:val="00EC20EA"/>
    <w:rsid w:val="00EC2B12"/>
    <w:rsid w:val="00EC2D6E"/>
    <w:rsid w:val="00EC2FA6"/>
    <w:rsid w:val="00EC3276"/>
    <w:rsid w:val="00EC3581"/>
    <w:rsid w:val="00EC426A"/>
    <w:rsid w:val="00EC46B6"/>
    <w:rsid w:val="00EC4B8F"/>
    <w:rsid w:val="00EC59EE"/>
    <w:rsid w:val="00EC59FE"/>
    <w:rsid w:val="00EC5FBA"/>
    <w:rsid w:val="00EC612E"/>
    <w:rsid w:val="00EC62EE"/>
    <w:rsid w:val="00EC6336"/>
    <w:rsid w:val="00EC6367"/>
    <w:rsid w:val="00EC6538"/>
    <w:rsid w:val="00EC6883"/>
    <w:rsid w:val="00EC6970"/>
    <w:rsid w:val="00EC7E51"/>
    <w:rsid w:val="00ED04CD"/>
    <w:rsid w:val="00ED095F"/>
    <w:rsid w:val="00ED17A7"/>
    <w:rsid w:val="00ED18AA"/>
    <w:rsid w:val="00ED1986"/>
    <w:rsid w:val="00ED1F1B"/>
    <w:rsid w:val="00ED2116"/>
    <w:rsid w:val="00ED24ED"/>
    <w:rsid w:val="00ED26C5"/>
    <w:rsid w:val="00ED2CD2"/>
    <w:rsid w:val="00ED2E56"/>
    <w:rsid w:val="00ED2E74"/>
    <w:rsid w:val="00ED311B"/>
    <w:rsid w:val="00ED34F2"/>
    <w:rsid w:val="00ED374F"/>
    <w:rsid w:val="00ED4FD5"/>
    <w:rsid w:val="00ED5AD1"/>
    <w:rsid w:val="00ED6426"/>
    <w:rsid w:val="00ED6661"/>
    <w:rsid w:val="00ED675C"/>
    <w:rsid w:val="00ED6B21"/>
    <w:rsid w:val="00ED6B6F"/>
    <w:rsid w:val="00ED7133"/>
    <w:rsid w:val="00ED723E"/>
    <w:rsid w:val="00ED738F"/>
    <w:rsid w:val="00ED73E8"/>
    <w:rsid w:val="00ED78AC"/>
    <w:rsid w:val="00ED7E2F"/>
    <w:rsid w:val="00EE0719"/>
    <w:rsid w:val="00EE08BC"/>
    <w:rsid w:val="00EE0D1A"/>
    <w:rsid w:val="00EE1200"/>
    <w:rsid w:val="00EE15E7"/>
    <w:rsid w:val="00EE2AB3"/>
    <w:rsid w:val="00EE30BA"/>
    <w:rsid w:val="00EE327E"/>
    <w:rsid w:val="00EE3ACD"/>
    <w:rsid w:val="00EE3DFB"/>
    <w:rsid w:val="00EE4246"/>
    <w:rsid w:val="00EE48F9"/>
    <w:rsid w:val="00EE4D6B"/>
    <w:rsid w:val="00EE4F44"/>
    <w:rsid w:val="00EE5172"/>
    <w:rsid w:val="00EE541A"/>
    <w:rsid w:val="00EE5D63"/>
    <w:rsid w:val="00EE61BC"/>
    <w:rsid w:val="00EE62FA"/>
    <w:rsid w:val="00EE64F8"/>
    <w:rsid w:val="00EE6737"/>
    <w:rsid w:val="00EE6816"/>
    <w:rsid w:val="00EE6906"/>
    <w:rsid w:val="00EE69E6"/>
    <w:rsid w:val="00EE6E57"/>
    <w:rsid w:val="00EE70FE"/>
    <w:rsid w:val="00EE7A0B"/>
    <w:rsid w:val="00EE7A80"/>
    <w:rsid w:val="00EF00E7"/>
    <w:rsid w:val="00EF060B"/>
    <w:rsid w:val="00EF1598"/>
    <w:rsid w:val="00EF1738"/>
    <w:rsid w:val="00EF17C6"/>
    <w:rsid w:val="00EF18FE"/>
    <w:rsid w:val="00EF1C53"/>
    <w:rsid w:val="00EF1F88"/>
    <w:rsid w:val="00EF1FB0"/>
    <w:rsid w:val="00EF1FD8"/>
    <w:rsid w:val="00EF2027"/>
    <w:rsid w:val="00EF2220"/>
    <w:rsid w:val="00EF283D"/>
    <w:rsid w:val="00EF28D3"/>
    <w:rsid w:val="00EF33C3"/>
    <w:rsid w:val="00EF37F0"/>
    <w:rsid w:val="00EF37F2"/>
    <w:rsid w:val="00EF386C"/>
    <w:rsid w:val="00EF3B11"/>
    <w:rsid w:val="00EF3B97"/>
    <w:rsid w:val="00EF3C83"/>
    <w:rsid w:val="00EF3DDC"/>
    <w:rsid w:val="00EF4853"/>
    <w:rsid w:val="00EF4887"/>
    <w:rsid w:val="00EF49DB"/>
    <w:rsid w:val="00EF4A8D"/>
    <w:rsid w:val="00EF4D32"/>
    <w:rsid w:val="00EF523E"/>
    <w:rsid w:val="00EF5341"/>
    <w:rsid w:val="00EF5491"/>
    <w:rsid w:val="00EF5939"/>
    <w:rsid w:val="00EF600C"/>
    <w:rsid w:val="00EF6099"/>
    <w:rsid w:val="00EF63AA"/>
    <w:rsid w:val="00EF6952"/>
    <w:rsid w:val="00EF6ADC"/>
    <w:rsid w:val="00EF6B00"/>
    <w:rsid w:val="00EF71EE"/>
    <w:rsid w:val="00EF79ED"/>
    <w:rsid w:val="00EF7F7C"/>
    <w:rsid w:val="00F007A2"/>
    <w:rsid w:val="00F00CAE"/>
    <w:rsid w:val="00F00E34"/>
    <w:rsid w:val="00F017C6"/>
    <w:rsid w:val="00F02143"/>
    <w:rsid w:val="00F02487"/>
    <w:rsid w:val="00F02743"/>
    <w:rsid w:val="00F028A2"/>
    <w:rsid w:val="00F02DC4"/>
    <w:rsid w:val="00F03018"/>
    <w:rsid w:val="00F0316C"/>
    <w:rsid w:val="00F03468"/>
    <w:rsid w:val="00F036FC"/>
    <w:rsid w:val="00F03DF6"/>
    <w:rsid w:val="00F0420E"/>
    <w:rsid w:val="00F04C83"/>
    <w:rsid w:val="00F04EE1"/>
    <w:rsid w:val="00F05908"/>
    <w:rsid w:val="00F05C0B"/>
    <w:rsid w:val="00F061B2"/>
    <w:rsid w:val="00F0628E"/>
    <w:rsid w:val="00F062C5"/>
    <w:rsid w:val="00F065CE"/>
    <w:rsid w:val="00F06640"/>
    <w:rsid w:val="00F067AC"/>
    <w:rsid w:val="00F06851"/>
    <w:rsid w:val="00F06B34"/>
    <w:rsid w:val="00F06B80"/>
    <w:rsid w:val="00F07418"/>
    <w:rsid w:val="00F07C48"/>
    <w:rsid w:val="00F07F41"/>
    <w:rsid w:val="00F07FDD"/>
    <w:rsid w:val="00F104C2"/>
    <w:rsid w:val="00F104DC"/>
    <w:rsid w:val="00F117CA"/>
    <w:rsid w:val="00F11E60"/>
    <w:rsid w:val="00F1254C"/>
    <w:rsid w:val="00F12842"/>
    <w:rsid w:val="00F12853"/>
    <w:rsid w:val="00F129F9"/>
    <w:rsid w:val="00F1375E"/>
    <w:rsid w:val="00F13BEB"/>
    <w:rsid w:val="00F141B8"/>
    <w:rsid w:val="00F14591"/>
    <w:rsid w:val="00F145C9"/>
    <w:rsid w:val="00F14BF5"/>
    <w:rsid w:val="00F14ED0"/>
    <w:rsid w:val="00F160F9"/>
    <w:rsid w:val="00F16417"/>
    <w:rsid w:val="00F16A9B"/>
    <w:rsid w:val="00F170E4"/>
    <w:rsid w:val="00F1749E"/>
    <w:rsid w:val="00F17902"/>
    <w:rsid w:val="00F17A2A"/>
    <w:rsid w:val="00F17BFD"/>
    <w:rsid w:val="00F17CE4"/>
    <w:rsid w:val="00F17DCD"/>
    <w:rsid w:val="00F200B7"/>
    <w:rsid w:val="00F20604"/>
    <w:rsid w:val="00F20B32"/>
    <w:rsid w:val="00F20D93"/>
    <w:rsid w:val="00F20FF7"/>
    <w:rsid w:val="00F21033"/>
    <w:rsid w:val="00F211CC"/>
    <w:rsid w:val="00F214B2"/>
    <w:rsid w:val="00F21652"/>
    <w:rsid w:val="00F21BEE"/>
    <w:rsid w:val="00F21CB0"/>
    <w:rsid w:val="00F2212E"/>
    <w:rsid w:val="00F224B2"/>
    <w:rsid w:val="00F225E1"/>
    <w:rsid w:val="00F22695"/>
    <w:rsid w:val="00F22813"/>
    <w:rsid w:val="00F22AEF"/>
    <w:rsid w:val="00F22E52"/>
    <w:rsid w:val="00F2405D"/>
    <w:rsid w:val="00F2437F"/>
    <w:rsid w:val="00F2467A"/>
    <w:rsid w:val="00F24D4B"/>
    <w:rsid w:val="00F2541F"/>
    <w:rsid w:val="00F25A10"/>
    <w:rsid w:val="00F25E8C"/>
    <w:rsid w:val="00F260C7"/>
    <w:rsid w:val="00F265B2"/>
    <w:rsid w:val="00F26826"/>
    <w:rsid w:val="00F27401"/>
    <w:rsid w:val="00F274BB"/>
    <w:rsid w:val="00F2771E"/>
    <w:rsid w:val="00F27BD6"/>
    <w:rsid w:val="00F30B76"/>
    <w:rsid w:val="00F314C9"/>
    <w:rsid w:val="00F3161C"/>
    <w:rsid w:val="00F31D32"/>
    <w:rsid w:val="00F3216A"/>
    <w:rsid w:val="00F322D4"/>
    <w:rsid w:val="00F322DF"/>
    <w:rsid w:val="00F32D73"/>
    <w:rsid w:val="00F3360E"/>
    <w:rsid w:val="00F33B97"/>
    <w:rsid w:val="00F33DFB"/>
    <w:rsid w:val="00F33F77"/>
    <w:rsid w:val="00F346D7"/>
    <w:rsid w:val="00F34D18"/>
    <w:rsid w:val="00F355C9"/>
    <w:rsid w:val="00F357F5"/>
    <w:rsid w:val="00F35ABF"/>
    <w:rsid w:val="00F366F5"/>
    <w:rsid w:val="00F36BC6"/>
    <w:rsid w:val="00F36FE3"/>
    <w:rsid w:val="00F37159"/>
    <w:rsid w:val="00F373E3"/>
    <w:rsid w:val="00F3784B"/>
    <w:rsid w:val="00F37AB9"/>
    <w:rsid w:val="00F37B3A"/>
    <w:rsid w:val="00F37F02"/>
    <w:rsid w:val="00F40244"/>
    <w:rsid w:val="00F40398"/>
    <w:rsid w:val="00F405D8"/>
    <w:rsid w:val="00F40A20"/>
    <w:rsid w:val="00F41228"/>
    <w:rsid w:val="00F415DA"/>
    <w:rsid w:val="00F41653"/>
    <w:rsid w:val="00F41671"/>
    <w:rsid w:val="00F41A80"/>
    <w:rsid w:val="00F41C7B"/>
    <w:rsid w:val="00F41EA8"/>
    <w:rsid w:val="00F4220A"/>
    <w:rsid w:val="00F4248F"/>
    <w:rsid w:val="00F424C9"/>
    <w:rsid w:val="00F426F7"/>
    <w:rsid w:val="00F4293D"/>
    <w:rsid w:val="00F42ABF"/>
    <w:rsid w:val="00F42B45"/>
    <w:rsid w:val="00F42D3A"/>
    <w:rsid w:val="00F43FB7"/>
    <w:rsid w:val="00F44208"/>
    <w:rsid w:val="00F4425E"/>
    <w:rsid w:val="00F449E9"/>
    <w:rsid w:val="00F44D2B"/>
    <w:rsid w:val="00F44F6C"/>
    <w:rsid w:val="00F44F75"/>
    <w:rsid w:val="00F44F86"/>
    <w:rsid w:val="00F4546C"/>
    <w:rsid w:val="00F4556B"/>
    <w:rsid w:val="00F46236"/>
    <w:rsid w:val="00F46431"/>
    <w:rsid w:val="00F4667C"/>
    <w:rsid w:val="00F46991"/>
    <w:rsid w:val="00F46A10"/>
    <w:rsid w:val="00F46CEA"/>
    <w:rsid w:val="00F47582"/>
    <w:rsid w:val="00F505E3"/>
    <w:rsid w:val="00F50622"/>
    <w:rsid w:val="00F51004"/>
    <w:rsid w:val="00F51313"/>
    <w:rsid w:val="00F5159F"/>
    <w:rsid w:val="00F516B0"/>
    <w:rsid w:val="00F51767"/>
    <w:rsid w:val="00F51A0B"/>
    <w:rsid w:val="00F51C98"/>
    <w:rsid w:val="00F51D24"/>
    <w:rsid w:val="00F51FB3"/>
    <w:rsid w:val="00F52061"/>
    <w:rsid w:val="00F522C6"/>
    <w:rsid w:val="00F5352D"/>
    <w:rsid w:val="00F5368D"/>
    <w:rsid w:val="00F5376F"/>
    <w:rsid w:val="00F53F43"/>
    <w:rsid w:val="00F54003"/>
    <w:rsid w:val="00F54212"/>
    <w:rsid w:val="00F54432"/>
    <w:rsid w:val="00F549D5"/>
    <w:rsid w:val="00F54A38"/>
    <w:rsid w:val="00F54AA6"/>
    <w:rsid w:val="00F54FE7"/>
    <w:rsid w:val="00F55108"/>
    <w:rsid w:val="00F55481"/>
    <w:rsid w:val="00F557DE"/>
    <w:rsid w:val="00F55D10"/>
    <w:rsid w:val="00F55F4A"/>
    <w:rsid w:val="00F5631E"/>
    <w:rsid w:val="00F5643F"/>
    <w:rsid w:val="00F56AD7"/>
    <w:rsid w:val="00F572D3"/>
    <w:rsid w:val="00F573C1"/>
    <w:rsid w:val="00F573CC"/>
    <w:rsid w:val="00F577CB"/>
    <w:rsid w:val="00F5789E"/>
    <w:rsid w:val="00F57A06"/>
    <w:rsid w:val="00F57B7C"/>
    <w:rsid w:val="00F57DE0"/>
    <w:rsid w:val="00F6032C"/>
    <w:rsid w:val="00F60AA6"/>
    <w:rsid w:val="00F60AAD"/>
    <w:rsid w:val="00F61114"/>
    <w:rsid w:val="00F615FA"/>
    <w:rsid w:val="00F61810"/>
    <w:rsid w:val="00F6260B"/>
    <w:rsid w:val="00F62610"/>
    <w:rsid w:val="00F62889"/>
    <w:rsid w:val="00F629F4"/>
    <w:rsid w:val="00F62A0B"/>
    <w:rsid w:val="00F630DC"/>
    <w:rsid w:val="00F636DB"/>
    <w:rsid w:val="00F63856"/>
    <w:rsid w:val="00F63B5F"/>
    <w:rsid w:val="00F63CF5"/>
    <w:rsid w:val="00F6473B"/>
    <w:rsid w:val="00F649E3"/>
    <w:rsid w:val="00F649F2"/>
    <w:rsid w:val="00F64A3C"/>
    <w:rsid w:val="00F64A7C"/>
    <w:rsid w:val="00F650B2"/>
    <w:rsid w:val="00F652B9"/>
    <w:rsid w:val="00F6548F"/>
    <w:rsid w:val="00F656A7"/>
    <w:rsid w:val="00F65CA2"/>
    <w:rsid w:val="00F65D39"/>
    <w:rsid w:val="00F65E77"/>
    <w:rsid w:val="00F65EB6"/>
    <w:rsid w:val="00F6689F"/>
    <w:rsid w:val="00F66FD8"/>
    <w:rsid w:val="00F66FDE"/>
    <w:rsid w:val="00F6700E"/>
    <w:rsid w:val="00F670CF"/>
    <w:rsid w:val="00F670F7"/>
    <w:rsid w:val="00F671F4"/>
    <w:rsid w:val="00F674CC"/>
    <w:rsid w:val="00F676D5"/>
    <w:rsid w:val="00F67743"/>
    <w:rsid w:val="00F67CD3"/>
    <w:rsid w:val="00F70768"/>
    <w:rsid w:val="00F71165"/>
    <w:rsid w:val="00F7178B"/>
    <w:rsid w:val="00F71842"/>
    <w:rsid w:val="00F71CEA"/>
    <w:rsid w:val="00F7237F"/>
    <w:rsid w:val="00F723A6"/>
    <w:rsid w:val="00F72C3C"/>
    <w:rsid w:val="00F732E8"/>
    <w:rsid w:val="00F733FA"/>
    <w:rsid w:val="00F7394E"/>
    <w:rsid w:val="00F73BBF"/>
    <w:rsid w:val="00F73D69"/>
    <w:rsid w:val="00F7446A"/>
    <w:rsid w:val="00F74F12"/>
    <w:rsid w:val="00F7536C"/>
    <w:rsid w:val="00F75A4F"/>
    <w:rsid w:val="00F760B9"/>
    <w:rsid w:val="00F76272"/>
    <w:rsid w:val="00F76283"/>
    <w:rsid w:val="00F76F74"/>
    <w:rsid w:val="00F77073"/>
    <w:rsid w:val="00F772F2"/>
    <w:rsid w:val="00F7792C"/>
    <w:rsid w:val="00F804C2"/>
    <w:rsid w:val="00F80E38"/>
    <w:rsid w:val="00F8131F"/>
    <w:rsid w:val="00F818AC"/>
    <w:rsid w:val="00F82684"/>
    <w:rsid w:val="00F82695"/>
    <w:rsid w:val="00F83006"/>
    <w:rsid w:val="00F834D1"/>
    <w:rsid w:val="00F83606"/>
    <w:rsid w:val="00F83C0F"/>
    <w:rsid w:val="00F83DFF"/>
    <w:rsid w:val="00F83EEA"/>
    <w:rsid w:val="00F83F3D"/>
    <w:rsid w:val="00F8452E"/>
    <w:rsid w:val="00F84A82"/>
    <w:rsid w:val="00F84B1E"/>
    <w:rsid w:val="00F85932"/>
    <w:rsid w:val="00F85A8A"/>
    <w:rsid w:val="00F85C50"/>
    <w:rsid w:val="00F86A3B"/>
    <w:rsid w:val="00F86C8A"/>
    <w:rsid w:val="00F87004"/>
    <w:rsid w:val="00F87405"/>
    <w:rsid w:val="00F877EF"/>
    <w:rsid w:val="00F9027F"/>
    <w:rsid w:val="00F902C5"/>
    <w:rsid w:val="00F90520"/>
    <w:rsid w:val="00F90751"/>
    <w:rsid w:val="00F917F7"/>
    <w:rsid w:val="00F919F8"/>
    <w:rsid w:val="00F91AB8"/>
    <w:rsid w:val="00F9257D"/>
    <w:rsid w:val="00F9305F"/>
    <w:rsid w:val="00F9311A"/>
    <w:rsid w:val="00F93F0A"/>
    <w:rsid w:val="00F940D6"/>
    <w:rsid w:val="00F94212"/>
    <w:rsid w:val="00F94512"/>
    <w:rsid w:val="00F94BAD"/>
    <w:rsid w:val="00F95EF9"/>
    <w:rsid w:val="00F964CC"/>
    <w:rsid w:val="00F97278"/>
    <w:rsid w:val="00F979E4"/>
    <w:rsid w:val="00F97A71"/>
    <w:rsid w:val="00F97C24"/>
    <w:rsid w:val="00FA07EE"/>
    <w:rsid w:val="00FA0E15"/>
    <w:rsid w:val="00FA15B7"/>
    <w:rsid w:val="00FA160B"/>
    <w:rsid w:val="00FA1801"/>
    <w:rsid w:val="00FA1ABA"/>
    <w:rsid w:val="00FA2CF6"/>
    <w:rsid w:val="00FA31DC"/>
    <w:rsid w:val="00FA36A7"/>
    <w:rsid w:val="00FA3A80"/>
    <w:rsid w:val="00FA469F"/>
    <w:rsid w:val="00FA477B"/>
    <w:rsid w:val="00FA4796"/>
    <w:rsid w:val="00FA4DCA"/>
    <w:rsid w:val="00FA524D"/>
    <w:rsid w:val="00FA53D1"/>
    <w:rsid w:val="00FA5784"/>
    <w:rsid w:val="00FA5DCA"/>
    <w:rsid w:val="00FA5F91"/>
    <w:rsid w:val="00FA649E"/>
    <w:rsid w:val="00FA668E"/>
    <w:rsid w:val="00FA7091"/>
    <w:rsid w:val="00FB00E4"/>
    <w:rsid w:val="00FB102C"/>
    <w:rsid w:val="00FB1162"/>
    <w:rsid w:val="00FB12FB"/>
    <w:rsid w:val="00FB1744"/>
    <w:rsid w:val="00FB1B3A"/>
    <w:rsid w:val="00FB1D94"/>
    <w:rsid w:val="00FB2016"/>
    <w:rsid w:val="00FB2743"/>
    <w:rsid w:val="00FB306F"/>
    <w:rsid w:val="00FB33D0"/>
    <w:rsid w:val="00FB3806"/>
    <w:rsid w:val="00FB3BDA"/>
    <w:rsid w:val="00FB4001"/>
    <w:rsid w:val="00FB422A"/>
    <w:rsid w:val="00FB486D"/>
    <w:rsid w:val="00FB4FAE"/>
    <w:rsid w:val="00FB50A6"/>
    <w:rsid w:val="00FB58F5"/>
    <w:rsid w:val="00FB5ED6"/>
    <w:rsid w:val="00FB640E"/>
    <w:rsid w:val="00FB68CC"/>
    <w:rsid w:val="00FB68EE"/>
    <w:rsid w:val="00FB6DD7"/>
    <w:rsid w:val="00FB7352"/>
    <w:rsid w:val="00FB7449"/>
    <w:rsid w:val="00FB7BCE"/>
    <w:rsid w:val="00FB7D76"/>
    <w:rsid w:val="00FC03FE"/>
    <w:rsid w:val="00FC095D"/>
    <w:rsid w:val="00FC0F54"/>
    <w:rsid w:val="00FC1227"/>
    <w:rsid w:val="00FC146E"/>
    <w:rsid w:val="00FC1609"/>
    <w:rsid w:val="00FC1A7E"/>
    <w:rsid w:val="00FC1B70"/>
    <w:rsid w:val="00FC2174"/>
    <w:rsid w:val="00FC21B0"/>
    <w:rsid w:val="00FC2249"/>
    <w:rsid w:val="00FC2C2A"/>
    <w:rsid w:val="00FC2E76"/>
    <w:rsid w:val="00FC34CC"/>
    <w:rsid w:val="00FC3949"/>
    <w:rsid w:val="00FC3D0C"/>
    <w:rsid w:val="00FC3E46"/>
    <w:rsid w:val="00FC3FEF"/>
    <w:rsid w:val="00FC432E"/>
    <w:rsid w:val="00FC47C7"/>
    <w:rsid w:val="00FC4D4A"/>
    <w:rsid w:val="00FC5352"/>
    <w:rsid w:val="00FC5F4D"/>
    <w:rsid w:val="00FC6064"/>
    <w:rsid w:val="00FC61F6"/>
    <w:rsid w:val="00FC62EE"/>
    <w:rsid w:val="00FC67A3"/>
    <w:rsid w:val="00FC6888"/>
    <w:rsid w:val="00FC6AC0"/>
    <w:rsid w:val="00FC6B33"/>
    <w:rsid w:val="00FC6DD2"/>
    <w:rsid w:val="00FC74A1"/>
    <w:rsid w:val="00FC77E8"/>
    <w:rsid w:val="00FC7F8E"/>
    <w:rsid w:val="00FD0B0B"/>
    <w:rsid w:val="00FD13D1"/>
    <w:rsid w:val="00FD1780"/>
    <w:rsid w:val="00FD1888"/>
    <w:rsid w:val="00FD1B43"/>
    <w:rsid w:val="00FD2291"/>
    <w:rsid w:val="00FD2499"/>
    <w:rsid w:val="00FD295F"/>
    <w:rsid w:val="00FD2A56"/>
    <w:rsid w:val="00FD2FFE"/>
    <w:rsid w:val="00FD332F"/>
    <w:rsid w:val="00FD3A84"/>
    <w:rsid w:val="00FD3C76"/>
    <w:rsid w:val="00FD3ED6"/>
    <w:rsid w:val="00FD420C"/>
    <w:rsid w:val="00FD4A45"/>
    <w:rsid w:val="00FD50A4"/>
    <w:rsid w:val="00FD52D4"/>
    <w:rsid w:val="00FD5386"/>
    <w:rsid w:val="00FD541C"/>
    <w:rsid w:val="00FD5A98"/>
    <w:rsid w:val="00FD5C6F"/>
    <w:rsid w:val="00FD685E"/>
    <w:rsid w:val="00FD6A53"/>
    <w:rsid w:val="00FD7022"/>
    <w:rsid w:val="00FD7090"/>
    <w:rsid w:val="00FD7DA2"/>
    <w:rsid w:val="00FE07EF"/>
    <w:rsid w:val="00FE1598"/>
    <w:rsid w:val="00FE1D4B"/>
    <w:rsid w:val="00FE210B"/>
    <w:rsid w:val="00FE28C1"/>
    <w:rsid w:val="00FE2AC2"/>
    <w:rsid w:val="00FE2F2B"/>
    <w:rsid w:val="00FE2F39"/>
    <w:rsid w:val="00FE34A4"/>
    <w:rsid w:val="00FE38A0"/>
    <w:rsid w:val="00FE38D3"/>
    <w:rsid w:val="00FE3F21"/>
    <w:rsid w:val="00FE4331"/>
    <w:rsid w:val="00FE47C7"/>
    <w:rsid w:val="00FE4D7D"/>
    <w:rsid w:val="00FE4D93"/>
    <w:rsid w:val="00FE4E69"/>
    <w:rsid w:val="00FE516B"/>
    <w:rsid w:val="00FE5FE8"/>
    <w:rsid w:val="00FE60C2"/>
    <w:rsid w:val="00FE6BED"/>
    <w:rsid w:val="00FE71A4"/>
    <w:rsid w:val="00FE744E"/>
    <w:rsid w:val="00FE7696"/>
    <w:rsid w:val="00FE7FC7"/>
    <w:rsid w:val="00FF0520"/>
    <w:rsid w:val="00FF0E3D"/>
    <w:rsid w:val="00FF1318"/>
    <w:rsid w:val="00FF1498"/>
    <w:rsid w:val="00FF2AC0"/>
    <w:rsid w:val="00FF2B85"/>
    <w:rsid w:val="00FF37AD"/>
    <w:rsid w:val="00FF3CD9"/>
    <w:rsid w:val="00FF3E30"/>
    <w:rsid w:val="00FF41BE"/>
    <w:rsid w:val="00FF46AE"/>
    <w:rsid w:val="00FF47D1"/>
    <w:rsid w:val="00FF4A81"/>
    <w:rsid w:val="00FF4F34"/>
    <w:rsid w:val="00FF591C"/>
    <w:rsid w:val="00FF5C7D"/>
    <w:rsid w:val="00FF5DB9"/>
    <w:rsid w:val="00FF69D3"/>
    <w:rsid w:val="00FF73F7"/>
    <w:rsid w:val="00FF7463"/>
    <w:rsid w:val="00FF7812"/>
    <w:rsid w:val="00FF7BE9"/>
    <w:rsid w:val="00FF7C3B"/>
    <w:rsid w:val="00FF7D8F"/>
    <w:rsid w:val="00FF7E35"/>
    <w:rsid w:val="0173B6B8"/>
    <w:rsid w:val="01874A8D"/>
    <w:rsid w:val="01C10B1A"/>
    <w:rsid w:val="01C5B0D3"/>
    <w:rsid w:val="01D15B40"/>
    <w:rsid w:val="0235A871"/>
    <w:rsid w:val="027F2B0E"/>
    <w:rsid w:val="03A1225D"/>
    <w:rsid w:val="03BFC5C9"/>
    <w:rsid w:val="03DCEB34"/>
    <w:rsid w:val="03E645EA"/>
    <w:rsid w:val="03F43949"/>
    <w:rsid w:val="0436A3FA"/>
    <w:rsid w:val="043F2B2D"/>
    <w:rsid w:val="046B8C6C"/>
    <w:rsid w:val="047E5B59"/>
    <w:rsid w:val="05ADD710"/>
    <w:rsid w:val="05D9BCB3"/>
    <w:rsid w:val="060037B3"/>
    <w:rsid w:val="06544F3E"/>
    <w:rsid w:val="06A315DC"/>
    <w:rsid w:val="06A9FCDE"/>
    <w:rsid w:val="06B96A38"/>
    <w:rsid w:val="06D41990"/>
    <w:rsid w:val="06F85498"/>
    <w:rsid w:val="074C7A69"/>
    <w:rsid w:val="076242FB"/>
    <w:rsid w:val="07A45954"/>
    <w:rsid w:val="07E1A0CE"/>
    <w:rsid w:val="082F8AD5"/>
    <w:rsid w:val="088F338F"/>
    <w:rsid w:val="08CB2592"/>
    <w:rsid w:val="09558BF4"/>
    <w:rsid w:val="098D3876"/>
    <w:rsid w:val="0994CC9F"/>
    <w:rsid w:val="0A1A2CDC"/>
    <w:rsid w:val="0A1E2A81"/>
    <w:rsid w:val="0A25E993"/>
    <w:rsid w:val="0A4BA940"/>
    <w:rsid w:val="0A544CE7"/>
    <w:rsid w:val="0AAF8910"/>
    <w:rsid w:val="0ADA74FE"/>
    <w:rsid w:val="0B078157"/>
    <w:rsid w:val="0BE6FAB1"/>
    <w:rsid w:val="0C09DA56"/>
    <w:rsid w:val="0C12BBAC"/>
    <w:rsid w:val="0C46D33D"/>
    <w:rsid w:val="0CB13F77"/>
    <w:rsid w:val="0CED0523"/>
    <w:rsid w:val="0D789EBE"/>
    <w:rsid w:val="0DAFA91F"/>
    <w:rsid w:val="0DE68915"/>
    <w:rsid w:val="0DF08A90"/>
    <w:rsid w:val="0E2E52BB"/>
    <w:rsid w:val="0E529A75"/>
    <w:rsid w:val="0E69D850"/>
    <w:rsid w:val="0E6E944A"/>
    <w:rsid w:val="0ECCB712"/>
    <w:rsid w:val="0EE86BF1"/>
    <w:rsid w:val="0F02FC22"/>
    <w:rsid w:val="0F792CB4"/>
    <w:rsid w:val="0F7DADE9"/>
    <w:rsid w:val="100B674B"/>
    <w:rsid w:val="103664AC"/>
    <w:rsid w:val="1092C151"/>
    <w:rsid w:val="10AFD067"/>
    <w:rsid w:val="10C8AFC1"/>
    <w:rsid w:val="1139BD2A"/>
    <w:rsid w:val="1197BB5A"/>
    <w:rsid w:val="11B4AECE"/>
    <w:rsid w:val="11C23F33"/>
    <w:rsid w:val="12906608"/>
    <w:rsid w:val="12B805CE"/>
    <w:rsid w:val="12FF0318"/>
    <w:rsid w:val="1349501E"/>
    <w:rsid w:val="138D2218"/>
    <w:rsid w:val="13E0BFE7"/>
    <w:rsid w:val="1432DC78"/>
    <w:rsid w:val="143ED05E"/>
    <w:rsid w:val="144E650B"/>
    <w:rsid w:val="14520439"/>
    <w:rsid w:val="146ABFC0"/>
    <w:rsid w:val="14A47DFB"/>
    <w:rsid w:val="14D23653"/>
    <w:rsid w:val="1517B025"/>
    <w:rsid w:val="153043DC"/>
    <w:rsid w:val="153812BB"/>
    <w:rsid w:val="153AB8ED"/>
    <w:rsid w:val="15572A9C"/>
    <w:rsid w:val="156718D3"/>
    <w:rsid w:val="158D4641"/>
    <w:rsid w:val="15A50777"/>
    <w:rsid w:val="15BB12C7"/>
    <w:rsid w:val="15F14B81"/>
    <w:rsid w:val="15F3BE4E"/>
    <w:rsid w:val="16160479"/>
    <w:rsid w:val="1624E4ED"/>
    <w:rsid w:val="167DB40A"/>
    <w:rsid w:val="174D4A7B"/>
    <w:rsid w:val="17873B7F"/>
    <w:rsid w:val="178E5529"/>
    <w:rsid w:val="179A1273"/>
    <w:rsid w:val="17B4EBB2"/>
    <w:rsid w:val="18AC0ACD"/>
    <w:rsid w:val="18E11C64"/>
    <w:rsid w:val="1901FECE"/>
    <w:rsid w:val="19654D1B"/>
    <w:rsid w:val="1995E5B1"/>
    <w:rsid w:val="19E642BE"/>
    <w:rsid w:val="19F8121C"/>
    <w:rsid w:val="1A4D0E35"/>
    <w:rsid w:val="1A80F42E"/>
    <w:rsid w:val="1AE339AD"/>
    <w:rsid w:val="1B7323BA"/>
    <w:rsid w:val="1BD96E7E"/>
    <w:rsid w:val="1BDAD74D"/>
    <w:rsid w:val="1BE07A39"/>
    <w:rsid w:val="1C4F10BB"/>
    <w:rsid w:val="1CD08F1F"/>
    <w:rsid w:val="1CD7AF90"/>
    <w:rsid w:val="1CE70E00"/>
    <w:rsid w:val="1D752C75"/>
    <w:rsid w:val="1DB7F8EC"/>
    <w:rsid w:val="1DEF2845"/>
    <w:rsid w:val="1E846D0B"/>
    <w:rsid w:val="1E8E2061"/>
    <w:rsid w:val="1ED651DD"/>
    <w:rsid w:val="1F4BB7A7"/>
    <w:rsid w:val="1F4D6ADF"/>
    <w:rsid w:val="1F6BDBFC"/>
    <w:rsid w:val="2103A6A7"/>
    <w:rsid w:val="21AA782A"/>
    <w:rsid w:val="21B36A99"/>
    <w:rsid w:val="21C80EFC"/>
    <w:rsid w:val="21F009D3"/>
    <w:rsid w:val="2281D1BB"/>
    <w:rsid w:val="22FCBE27"/>
    <w:rsid w:val="231B9CCE"/>
    <w:rsid w:val="233D4828"/>
    <w:rsid w:val="23A00AF2"/>
    <w:rsid w:val="2404A13B"/>
    <w:rsid w:val="24F72EFB"/>
    <w:rsid w:val="24F81E6F"/>
    <w:rsid w:val="24FA550D"/>
    <w:rsid w:val="2504150B"/>
    <w:rsid w:val="2585EC67"/>
    <w:rsid w:val="2591EEEE"/>
    <w:rsid w:val="259A665F"/>
    <w:rsid w:val="25D165BB"/>
    <w:rsid w:val="260831F5"/>
    <w:rsid w:val="2642B347"/>
    <w:rsid w:val="26A00441"/>
    <w:rsid w:val="26D990C1"/>
    <w:rsid w:val="26E5FBDA"/>
    <w:rsid w:val="2766C21D"/>
    <w:rsid w:val="276AE434"/>
    <w:rsid w:val="27B9B304"/>
    <w:rsid w:val="282C227A"/>
    <w:rsid w:val="2888551C"/>
    <w:rsid w:val="28CBD552"/>
    <w:rsid w:val="29129680"/>
    <w:rsid w:val="2955C2C9"/>
    <w:rsid w:val="29609340"/>
    <w:rsid w:val="29E1B58D"/>
    <w:rsid w:val="2A025B9B"/>
    <w:rsid w:val="2A168506"/>
    <w:rsid w:val="2A1E9DB1"/>
    <w:rsid w:val="2A6A3912"/>
    <w:rsid w:val="2B078A65"/>
    <w:rsid w:val="2BE7CEAD"/>
    <w:rsid w:val="2C033E63"/>
    <w:rsid w:val="2C22DA11"/>
    <w:rsid w:val="2C419C7D"/>
    <w:rsid w:val="2CE044DC"/>
    <w:rsid w:val="2CE09877"/>
    <w:rsid w:val="2DB99AC7"/>
    <w:rsid w:val="2E6E8912"/>
    <w:rsid w:val="2F2C2AA4"/>
    <w:rsid w:val="2F39E085"/>
    <w:rsid w:val="2F560463"/>
    <w:rsid w:val="2F6090D0"/>
    <w:rsid w:val="2FC1C30A"/>
    <w:rsid w:val="300430BA"/>
    <w:rsid w:val="301B1ACE"/>
    <w:rsid w:val="301C9FBC"/>
    <w:rsid w:val="30606996"/>
    <w:rsid w:val="3074371C"/>
    <w:rsid w:val="3095D9D2"/>
    <w:rsid w:val="31873FEB"/>
    <w:rsid w:val="3191AF09"/>
    <w:rsid w:val="32077668"/>
    <w:rsid w:val="3270F1A9"/>
    <w:rsid w:val="32B94BFC"/>
    <w:rsid w:val="334EC69F"/>
    <w:rsid w:val="33BFDAD5"/>
    <w:rsid w:val="33DDDB08"/>
    <w:rsid w:val="33FE0EE3"/>
    <w:rsid w:val="34AFD74E"/>
    <w:rsid w:val="34C8AC14"/>
    <w:rsid w:val="34D43FB7"/>
    <w:rsid w:val="34DDAC3D"/>
    <w:rsid w:val="34E9D161"/>
    <w:rsid w:val="3556A1F9"/>
    <w:rsid w:val="370B39CB"/>
    <w:rsid w:val="37541D25"/>
    <w:rsid w:val="3763DA4F"/>
    <w:rsid w:val="3786109D"/>
    <w:rsid w:val="3797BBBE"/>
    <w:rsid w:val="37AF34D1"/>
    <w:rsid w:val="3855CE88"/>
    <w:rsid w:val="38746D8B"/>
    <w:rsid w:val="38BAD3BC"/>
    <w:rsid w:val="38F5B1B2"/>
    <w:rsid w:val="3925132B"/>
    <w:rsid w:val="39C7DF84"/>
    <w:rsid w:val="39CA5D6A"/>
    <w:rsid w:val="3A24FD68"/>
    <w:rsid w:val="3AFA7E1C"/>
    <w:rsid w:val="3B2ECB6F"/>
    <w:rsid w:val="3B3B9163"/>
    <w:rsid w:val="3B5956A6"/>
    <w:rsid w:val="3BB000FF"/>
    <w:rsid w:val="3C580E7B"/>
    <w:rsid w:val="3C866C93"/>
    <w:rsid w:val="3CD8930E"/>
    <w:rsid w:val="3CDC5333"/>
    <w:rsid w:val="3D1CC67A"/>
    <w:rsid w:val="3DA880BF"/>
    <w:rsid w:val="3E34DA55"/>
    <w:rsid w:val="3F18703E"/>
    <w:rsid w:val="3FC6DC0A"/>
    <w:rsid w:val="3FE54C11"/>
    <w:rsid w:val="407EAC9F"/>
    <w:rsid w:val="40B178EA"/>
    <w:rsid w:val="40F66109"/>
    <w:rsid w:val="41A21C13"/>
    <w:rsid w:val="426EBEDF"/>
    <w:rsid w:val="42863CF1"/>
    <w:rsid w:val="431A65BC"/>
    <w:rsid w:val="431FF953"/>
    <w:rsid w:val="43F49E69"/>
    <w:rsid w:val="44368AD6"/>
    <w:rsid w:val="444214AF"/>
    <w:rsid w:val="444AFB99"/>
    <w:rsid w:val="45179C76"/>
    <w:rsid w:val="4575BE4D"/>
    <w:rsid w:val="4587249E"/>
    <w:rsid w:val="45C0DA20"/>
    <w:rsid w:val="46BFC355"/>
    <w:rsid w:val="46CC1AC0"/>
    <w:rsid w:val="46E5858D"/>
    <w:rsid w:val="47811A04"/>
    <w:rsid w:val="478AE8C9"/>
    <w:rsid w:val="480B1F30"/>
    <w:rsid w:val="4818DEE5"/>
    <w:rsid w:val="48626116"/>
    <w:rsid w:val="48854E23"/>
    <w:rsid w:val="48B70FBB"/>
    <w:rsid w:val="48F7BA88"/>
    <w:rsid w:val="49A0EF5F"/>
    <w:rsid w:val="49AE0AA2"/>
    <w:rsid w:val="4A2AC8E9"/>
    <w:rsid w:val="4A592BEC"/>
    <w:rsid w:val="4A7C07B2"/>
    <w:rsid w:val="4ACE920D"/>
    <w:rsid w:val="4B2D7CD0"/>
    <w:rsid w:val="4C31A7A9"/>
    <w:rsid w:val="4C3FAFA5"/>
    <w:rsid w:val="4C414D42"/>
    <w:rsid w:val="4D3042A6"/>
    <w:rsid w:val="4D37B739"/>
    <w:rsid w:val="4E7EE314"/>
    <w:rsid w:val="4E8A1742"/>
    <w:rsid w:val="4F2B2DAA"/>
    <w:rsid w:val="4FBB9C17"/>
    <w:rsid w:val="4FF1FA0B"/>
    <w:rsid w:val="5048AE0C"/>
    <w:rsid w:val="506562B2"/>
    <w:rsid w:val="51A332F8"/>
    <w:rsid w:val="52C6B600"/>
    <w:rsid w:val="52E675ED"/>
    <w:rsid w:val="52E9BDD7"/>
    <w:rsid w:val="53025AAE"/>
    <w:rsid w:val="53275D2E"/>
    <w:rsid w:val="539F4615"/>
    <w:rsid w:val="53E7021D"/>
    <w:rsid w:val="540BD53F"/>
    <w:rsid w:val="544AA34F"/>
    <w:rsid w:val="5460F6BE"/>
    <w:rsid w:val="54923DB1"/>
    <w:rsid w:val="54D64795"/>
    <w:rsid w:val="54E3DBC6"/>
    <w:rsid w:val="54E4DC8A"/>
    <w:rsid w:val="555F938E"/>
    <w:rsid w:val="55828CDD"/>
    <w:rsid w:val="5721CA18"/>
    <w:rsid w:val="572F4700"/>
    <w:rsid w:val="57B45733"/>
    <w:rsid w:val="57BDAEBD"/>
    <w:rsid w:val="5825D538"/>
    <w:rsid w:val="5886D2A4"/>
    <w:rsid w:val="58FDEA09"/>
    <w:rsid w:val="59775569"/>
    <w:rsid w:val="59D76CB7"/>
    <w:rsid w:val="5A648C73"/>
    <w:rsid w:val="5A6CBF82"/>
    <w:rsid w:val="5B10C07D"/>
    <w:rsid w:val="5B29C8A8"/>
    <w:rsid w:val="5B7A8658"/>
    <w:rsid w:val="5C2E1350"/>
    <w:rsid w:val="5CACE65B"/>
    <w:rsid w:val="5D061030"/>
    <w:rsid w:val="5D2F724A"/>
    <w:rsid w:val="5E8740FF"/>
    <w:rsid w:val="5EBB6008"/>
    <w:rsid w:val="5EE1F1EE"/>
    <w:rsid w:val="5F6D5C66"/>
    <w:rsid w:val="5FAF5FBE"/>
    <w:rsid w:val="5FEE49B7"/>
    <w:rsid w:val="60583BD6"/>
    <w:rsid w:val="60F01AE6"/>
    <w:rsid w:val="615946B3"/>
    <w:rsid w:val="61EFBD44"/>
    <w:rsid w:val="61F83D64"/>
    <w:rsid w:val="625B88A2"/>
    <w:rsid w:val="628A5CE8"/>
    <w:rsid w:val="6290BA0D"/>
    <w:rsid w:val="62C9C2F4"/>
    <w:rsid w:val="63302315"/>
    <w:rsid w:val="6334807C"/>
    <w:rsid w:val="63F048B6"/>
    <w:rsid w:val="6443CBE9"/>
    <w:rsid w:val="64864172"/>
    <w:rsid w:val="6498ADDE"/>
    <w:rsid w:val="64AE7396"/>
    <w:rsid w:val="653125F9"/>
    <w:rsid w:val="6573290C"/>
    <w:rsid w:val="6632A628"/>
    <w:rsid w:val="669DFBC5"/>
    <w:rsid w:val="66BD789E"/>
    <w:rsid w:val="66C05117"/>
    <w:rsid w:val="66DD7FC6"/>
    <w:rsid w:val="6712EC42"/>
    <w:rsid w:val="679606AF"/>
    <w:rsid w:val="680CB6ED"/>
    <w:rsid w:val="68449F1B"/>
    <w:rsid w:val="6883B546"/>
    <w:rsid w:val="68E700E4"/>
    <w:rsid w:val="699C4D9A"/>
    <w:rsid w:val="69F81750"/>
    <w:rsid w:val="6A194D5A"/>
    <w:rsid w:val="6A465D15"/>
    <w:rsid w:val="6A8E2F47"/>
    <w:rsid w:val="6AFCC725"/>
    <w:rsid w:val="6B09372D"/>
    <w:rsid w:val="6B30FACD"/>
    <w:rsid w:val="6B613509"/>
    <w:rsid w:val="6B8153F0"/>
    <w:rsid w:val="6B918EFA"/>
    <w:rsid w:val="6C24CF32"/>
    <w:rsid w:val="6C378A7F"/>
    <w:rsid w:val="6C741151"/>
    <w:rsid w:val="6CCBF9BC"/>
    <w:rsid w:val="6D2DF0AA"/>
    <w:rsid w:val="6E881492"/>
    <w:rsid w:val="6EE30FA9"/>
    <w:rsid w:val="6F53FB4C"/>
    <w:rsid w:val="6FFF72BE"/>
    <w:rsid w:val="7019F711"/>
    <w:rsid w:val="705ED3DC"/>
    <w:rsid w:val="71033B93"/>
    <w:rsid w:val="7183595F"/>
    <w:rsid w:val="71B8C577"/>
    <w:rsid w:val="71ED9BE3"/>
    <w:rsid w:val="7214BE7E"/>
    <w:rsid w:val="7223CDD5"/>
    <w:rsid w:val="72F657F7"/>
    <w:rsid w:val="738ED665"/>
    <w:rsid w:val="739D1008"/>
    <w:rsid w:val="73EC4B98"/>
    <w:rsid w:val="74C97A4F"/>
    <w:rsid w:val="7519F020"/>
    <w:rsid w:val="7571A5E7"/>
    <w:rsid w:val="75CB4124"/>
    <w:rsid w:val="766BC773"/>
    <w:rsid w:val="76778FBC"/>
    <w:rsid w:val="769019B8"/>
    <w:rsid w:val="769C6ED6"/>
    <w:rsid w:val="76B2209B"/>
    <w:rsid w:val="76BC4391"/>
    <w:rsid w:val="76BC965A"/>
    <w:rsid w:val="76ED1A9A"/>
    <w:rsid w:val="76F4B776"/>
    <w:rsid w:val="770CD929"/>
    <w:rsid w:val="777F1530"/>
    <w:rsid w:val="780E4834"/>
    <w:rsid w:val="783C8CA3"/>
    <w:rsid w:val="788A4094"/>
    <w:rsid w:val="78B3E060"/>
    <w:rsid w:val="79034C9A"/>
    <w:rsid w:val="7958FC97"/>
    <w:rsid w:val="79816FDC"/>
    <w:rsid w:val="79AC3A00"/>
    <w:rsid w:val="79C7BBF9"/>
    <w:rsid w:val="7A2D4BA9"/>
    <w:rsid w:val="7A96063C"/>
    <w:rsid w:val="7B293AE4"/>
    <w:rsid w:val="7BC627A1"/>
    <w:rsid w:val="7C601151"/>
    <w:rsid w:val="7C97103B"/>
    <w:rsid w:val="7CA1C324"/>
    <w:rsid w:val="7CE6B7FB"/>
    <w:rsid w:val="7D02E4E7"/>
    <w:rsid w:val="7D1CCE3B"/>
    <w:rsid w:val="7DE0A449"/>
    <w:rsid w:val="7DE9E501"/>
    <w:rsid w:val="7E302E73"/>
    <w:rsid w:val="7E393F86"/>
    <w:rsid w:val="7E55E3F1"/>
    <w:rsid w:val="7EA1DAB2"/>
    <w:rsid w:val="7EA893FF"/>
    <w:rsid w:val="7EAE6135"/>
    <w:rsid w:val="7F004EC1"/>
    <w:rsid w:val="7F7E1111"/>
    <w:rsid w:val="7FB9D84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672C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qFormat="1"/>
    <w:lsdException w:name="index 2" w:qFormat="1"/>
    <w:lsdException w:name="index 3" w:qFormat="1"/>
    <w:lsdException w:name="index 4" w:qFormat="1"/>
    <w:lsdException w:name="index 5" w:qFormat="1"/>
    <w:lsdException w:name="index 6" w:qFormat="1"/>
    <w:lsdException w:name="index 7" w:qFormat="1"/>
    <w:lsdException w:name="index 8" w:qFormat="1"/>
    <w:lsdException w:name="index 9" w:qFormat="1"/>
    <w:lsdException w:name="toc 1" w:qFormat="1"/>
    <w:lsdException w:name="toc 2" w:qFormat="1"/>
    <w:lsdException w:name="toc 3" w:qFormat="1"/>
    <w:lsdException w:name="toc 4" w:qFormat="1"/>
    <w:lsdException w:name="toc 5" w:qFormat="1"/>
    <w:lsdException w:name="toc 6" w:qFormat="1"/>
    <w:lsdException w:name="toc 7" w:qFormat="1"/>
    <w:lsdException w:name="toc 8" w:qFormat="1"/>
    <w:lsdException w:name="toc 9" w:qFormat="1"/>
    <w:lsdException w:name="Normal Indent" w:uiPriority="99" w:unhideWhenUsed="1" w:qFormat="1"/>
    <w:lsdException w:name="footnote text" w:qFormat="1"/>
    <w:lsdException w:name="annotation text" w:uiPriority="99"/>
    <w:lsdException w:name="index heading" w:qFormat="1"/>
    <w:lsdException w:name="caption" w:qFormat="1"/>
    <w:lsdException w:name="envelope address" w:uiPriority="99" w:unhideWhenUsed="1" w:qFormat="1"/>
    <w:lsdException w:name="envelope return" w:uiPriority="99" w:unhideWhenUsed="1" w:qFormat="1"/>
    <w:lsdException w:name="footnote reference" w:qFormat="1"/>
    <w:lsdException w:name="annotation reference" w:uiPriority="99"/>
    <w:lsdException w:name="line number" w:uiPriority="99" w:unhideWhenUsed="1" w:qFormat="1"/>
    <w:lsdException w:name="endnote reference" w:uiPriority="99" w:unhideWhenUsed="1" w:qFormat="1"/>
    <w:lsdException w:name="endnote text" w:uiPriority="99" w:unhideWhenUsed="1" w:qFormat="1"/>
    <w:lsdException w:name="table of authorities" w:qFormat="1"/>
    <w:lsdException w:name="macro" w:qFormat="1"/>
    <w:lsdException w:name="toa heading" w:qFormat="1"/>
    <w:lsdException w:name="List" w:uiPriority="99" w:unhideWhenUsed="1" w:qFormat="1"/>
    <w:lsdException w:name="List Bullet" w:qFormat="1"/>
    <w:lsdException w:name="List Number" w:qFormat="1"/>
    <w:lsdException w:name="List 2" w:uiPriority="99" w:unhideWhenUsed="1" w:qFormat="1"/>
    <w:lsdException w:name="List 3" w:uiPriority="99" w:unhideWhenUsed="1" w:qFormat="1"/>
    <w:lsdException w:name="List 4" w:uiPriority="99" w:unhideWhenUsed="1" w:qFormat="1"/>
    <w:lsdException w:name="List 5" w:uiPriority="99" w:unhideWhenUsed="1" w:qFormat="1"/>
    <w:lsdException w:name="List Bullet 2" w:qFormat="1"/>
    <w:lsdException w:name="List Bullet 3" w:qFormat="1"/>
    <w:lsdException w:name="List Bullet 4" w:qFormat="1"/>
    <w:lsdException w:name="List Bullet 5" w:qFormat="1"/>
    <w:lsdException w:name="List Number 2" w:qFormat="1"/>
    <w:lsdException w:name="List Number 3" w:qFormat="1"/>
    <w:lsdException w:name="List Number 4" w:qFormat="1"/>
    <w:lsdException w:name="List Number 5" w:qFormat="1"/>
    <w:lsdException w:name="Title" w:uiPriority="10" w:qFormat="1"/>
    <w:lsdException w:name="Closing" w:uiPriority="99" w:unhideWhenUsed="1" w:qFormat="1"/>
    <w:lsdException w:name="Signature" w:uiPriority="99" w:unhideWhenUsed="1" w:qFormat="1"/>
    <w:lsdException w:name="Default Paragraph Font" w:semiHidden="1" w:uiPriority="1" w:unhideWhenUsed="1"/>
    <w:lsdException w:name="Body Text" w:uiPriority="99" w:unhideWhenUsed="1" w:qFormat="1"/>
    <w:lsdException w:name="Body Text Indent" w:uiPriority="99" w:unhideWhenUsed="1" w:qFormat="1"/>
    <w:lsdException w:name="List Continue" w:uiPriority="99" w:unhideWhenUsed="1" w:qFormat="1"/>
    <w:lsdException w:name="List Continue 2" w:uiPriority="99" w:unhideWhenUsed="1" w:qFormat="1"/>
    <w:lsdException w:name="List Continue 3" w:uiPriority="99" w:unhideWhenUsed="1" w:qFormat="1"/>
    <w:lsdException w:name="List Continue 4" w:uiPriority="99" w:unhideWhenUsed="1" w:qFormat="1"/>
    <w:lsdException w:name="List Continue 5" w:uiPriority="99" w:unhideWhenUsed="1" w:qFormat="1"/>
    <w:lsdException w:name="Message Header" w:uiPriority="99" w:unhideWhenUsed="1" w:qFormat="1"/>
    <w:lsdException w:name="Subtitle" w:uiPriority="11" w:qFormat="1"/>
    <w:lsdException w:name="Salutation" w:uiPriority="99" w:unhideWhenUsed="1" w:qFormat="1"/>
    <w:lsdException w:name="Date" w:qFormat="1"/>
    <w:lsdException w:name="Body Text First Indent" w:uiPriority="99" w:unhideWhenUsed="1" w:qFormat="1"/>
    <w:lsdException w:name="Body Text First Indent 2" w:uiPriority="99" w:unhideWhenUsed="1" w:qFormat="1"/>
    <w:lsdException w:name="Note Heading" w:qFormat="1"/>
    <w:lsdException w:name="Body Text 2" w:uiPriority="99" w:unhideWhenUsed="1" w:qFormat="1"/>
    <w:lsdException w:name="Body Text 3" w:uiPriority="99" w:unhideWhenUsed="1" w:qFormat="1"/>
    <w:lsdException w:name="Body Text Indent 2" w:uiPriority="99" w:unhideWhenUsed="1" w:qFormat="1"/>
    <w:lsdException w:name="Body Text Indent 3" w:uiPriority="99" w:unhideWhenUsed="1" w:qFormat="1"/>
    <w:lsdException w:name="Block Text" w:uiPriority="99" w:unhideWhenUsed="1" w:qFormat="1"/>
    <w:lsdException w:name="FollowedHyperlink" w:qFormat="1"/>
    <w:lsdException w:name="Strong" w:uiPriority="22" w:qFormat="1"/>
    <w:lsdException w:name="Emphasis" w:qFormat="1"/>
    <w:lsdException w:name="Document Map" w:qFormat="1"/>
    <w:lsdException w:name="Plain Text" w:uiPriority="99" w:unhideWhenUsed="1" w:qFormat="1"/>
    <w:lsdException w:name="HTML Top of Form" w:semiHidden="1" w:uiPriority="99" w:unhideWhenUsed="1"/>
    <w:lsdException w:name="HTML Bottom of Form" w:semiHidden="1" w:uiPriority="99" w:unhideWhenUsed="1"/>
    <w:lsdException w:name="Normal (Web)" w:uiPriority="99" w:unhideWhenUsed="1" w:qFormat="1"/>
    <w:lsdException w:name="HTML Acronym" w:uiPriority="99" w:unhideWhenUsed="1" w:qFormat="1"/>
    <w:lsdException w:name="HTML Address" w:uiPriority="99" w:unhideWhenUsed="1" w:qFormat="1"/>
    <w:lsdException w:name="HTML Cite" w:uiPriority="99" w:unhideWhenUsed="1" w:qFormat="1"/>
    <w:lsdException w:name="HTML Code" w:uiPriority="99" w:unhideWhenUsed="1" w:qFormat="1"/>
    <w:lsdException w:name="HTML Definition" w:uiPriority="99" w:unhideWhenUsed="1" w:qFormat="1"/>
    <w:lsdException w:name="HTML Keyboard" w:uiPriority="99" w:unhideWhenUsed="1" w:qFormat="1"/>
    <w:lsdException w:name="HTML Preformatted" w:semiHidden="1" w:uiPriority="99" w:unhideWhenUsed="1" w:qFormat="1"/>
    <w:lsdException w:name="HTML Sample" w:uiPriority="99" w:unhideWhenUsed="1" w:qFormat="1"/>
    <w:lsdException w:name="HTML Typewriter" w:uiPriority="99" w:unhideWhenUsed="1" w:qFormat="1"/>
    <w:lsdException w:name="HTML Variable" w:semiHidden="1"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uiPriority="99" w:qFormat="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120" w:line="480" w:lineRule="auto"/>
    </w:pPr>
    <w:rPr>
      <w:lang w:val="en-US" w:eastAsia="ko-KR"/>
    </w:rPr>
  </w:style>
  <w:style w:type="paragraph" w:styleId="Heading1">
    <w:name w:val="heading 1"/>
    <w:basedOn w:val="berschrift11"/>
    <w:next w:val="Text"/>
    <w:link w:val="Heading1Char"/>
    <w:uiPriority w:val="9"/>
    <w:qFormat/>
    <w:rsid w:val="00CA51CE"/>
    <w:pPr>
      <w:spacing w:before="240" w:after="120"/>
      <w:outlineLvl w:val="0"/>
    </w:pPr>
    <w:rPr>
      <w:rFonts w:ascii="Arial" w:hAnsi="Arial"/>
      <w:sz w:val="28"/>
    </w:rPr>
  </w:style>
  <w:style w:type="paragraph" w:styleId="Heading2">
    <w:name w:val="heading 2"/>
    <w:basedOn w:val="berschrift21"/>
    <w:next w:val="Text"/>
    <w:link w:val="Heading2Char"/>
    <w:uiPriority w:val="9"/>
    <w:qFormat/>
    <w:pPr>
      <w:outlineLvl w:val="1"/>
    </w:pPr>
  </w:style>
  <w:style w:type="paragraph" w:styleId="Heading3">
    <w:name w:val="heading 3"/>
    <w:basedOn w:val="berschrift31"/>
    <w:next w:val="Text"/>
    <w:link w:val="Heading3Char"/>
    <w:uiPriority w:val="9"/>
    <w:qFormat/>
    <w:pPr>
      <w:outlineLvl w:val="2"/>
    </w:p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unhideWhenUsed/>
    <w:qFormat/>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unhideWhenUsed/>
    <w:qFormat/>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11">
    <w:name w:val="Überschrift 11"/>
    <w:basedOn w:val="Normal"/>
    <w:next w:val="Text"/>
    <w:pPr>
      <w:spacing w:after="240"/>
    </w:pPr>
    <w:rPr>
      <w:b/>
      <w:sz w:val="36"/>
    </w:rPr>
  </w:style>
  <w:style w:type="paragraph" w:customStyle="1" w:styleId="Text">
    <w:name w:val="Text"/>
    <w:basedOn w:val="Normal"/>
    <w:link w:val="TextZchn"/>
  </w:style>
  <w:style w:type="paragraph" w:customStyle="1" w:styleId="berschrift21">
    <w:name w:val="Überschrift 21"/>
    <w:basedOn w:val="berschrift11"/>
    <w:next w:val="Text"/>
    <w:rPr>
      <w:sz w:val="28"/>
    </w:rPr>
  </w:style>
  <w:style w:type="paragraph" w:customStyle="1" w:styleId="berschrift31">
    <w:name w:val="Überschrift 31"/>
    <w:basedOn w:val="berschrift11"/>
    <w:next w:val="Text"/>
    <w:rPr>
      <w:sz w:val="22"/>
    </w:rPr>
  </w:style>
  <w:style w:type="paragraph" w:styleId="BalloonText">
    <w:name w:val="Balloon Text"/>
    <w:basedOn w:val="Normal"/>
    <w:link w:val="BalloonTextChar"/>
    <w:qFormat/>
    <w:pPr>
      <w:spacing w:after="0" w:line="240" w:lineRule="auto"/>
    </w:pPr>
    <w:rPr>
      <w:rFonts w:ascii="Segoe UI" w:hAnsi="Segoe UI" w:cs="Segoe UI"/>
      <w:sz w:val="18"/>
      <w:szCs w:val="18"/>
    </w:rPr>
  </w:style>
  <w:style w:type="paragraph" w:styleId="BlockText">
    <w:name w:val="Block Text"/>
    <w:basedOn w:val="Normal"/>
    <w:uiPriority w:val="99"/>
    <w:unhideWhenUsed/>
    <w:qFormat/>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line="240" w:lineRule="auto"/>
      <w:ind w:left="1152" w:right="1152"/>
      <w:jc w:val="both"/>
    </w:pPr>
    <w:rPr>
      <w:rFonts w:asciiTheme="minorHAnsi" w:eastAsiaTheme="minorEastAsia" w:hAnsiTheme="minorHAnsi" w:cstheme="minorBidi"/>
      <w:i/>
      <w:iCs/>
      <w:color w:val="4472C4" w:themeColor="accent1"/>
      <w:lang w:eastAsia="en-US"/>
    </w:rPr>
  </w:style>
  <w:style w:type="paragraph" w:styleId="BodyText">
    <w:name w:val="Body Text"/>
    <w:basedOn w:val="Normal"/>
    <w:link w:val="BodyTextChar"/>
    <w:uiPriority w:val="99"/>
    <w:unhideWhenUsed/>
    <w:qFormat/>
    <w:pPr>
      <w:spacing w:line="240" w:lineRule="auto"/>
      <w:jc w:val="both"/>
    </w:pPr>
    <w:rPr>
      <w:rFonts w:ascii="Georgia" w:hAnsi="Georgia" w:cs="Georgia"/>
      <w:lang w:eastAsia="en-US"/>
    </w:rPr>
  </w:style>
  <w:style w:type="paragraph" w:styleId="BodyText2">
    <w:name w:val="Body Text 2"/>
    <w:basedOn w:val="Normal"/>
    <w:link w:val="BodyText2Char"/>
    <w:uiPriority w:val="99"/>
    <w:unhideWhenUsed/>
    <w:qFormat/>
    <w:pPr>
      <w:jc w:val="both"/>
    </w:pPr>
    <w:rPr>
      <w:rFonts w:ascii="Georgia" w:hAnsi="Georgia" w:cs="Georgia"/>
      <w:lang w:eastAsia="en-US"/>
    </w:rPr>
  </w:style>
  <w:style w:type="paragraph" w:styleId="BodyText3">
    <w:name w:val="Body Text 3"/>
    <w:basedOn w:val="Normal"/>
    <w:link w:val="BodyText3Char"/>
    <w:uiPriority w:val="99"/>
    <w:unhideWhenUsed/>
    <w:qFormat/>
    <w:pPr>
      <w:spacing w:line="240" w:lineRule="auto"/>
      <w:jc w:val="both"/>
    </w:pPr>
    <w:rPr>
      <w:rFonts w:ascii="Georgia" w:hAnsi="Georgia" w:cs="Georgia"/>
      <w:sz w:val="16"/>
      <w:szCs w:val="16"/>
      <w:lang w:eastAsia="en-US"/>
    </w:rPr>
  </w:style>
  <w:style w:type="paragraph" w:styleId="BodyTextFirstIndent">
    <w:name w:val="Body Text First Indent"/>
    <w:basedOn w:val="BodyText"/>
    <w:link w:val="BodyTextFirstIndentChar"/>
    <w:uiPriority w:val="99"/>
    <w:unhideWhenUsed/>
    <w:qFormat/>
    <w:pPr>
      <w:ind w:firstLine="360"/>
    </w:pPr>
  </w:style>
  <w:style w:type="paragraph" w:styleId="BodyTextIndent">
    <w:name w:val="Body Text Indent"/>
    <w:basedOn w:val="Normal"/>
    <w:link w:val="BodyTextIndentChar"/>
    <w:uiPriority w:val="99"/>
    <w:unhideWhenUsed/>
    <w:qFormat/>
    <w:pPr>
      <w:spacing w:line="240" w:lineRule="auto"/>
      <w:ind w:left="283"/>
      <w:jc w:val="both"/>
    </w:pPr>
    <w:rPr>
      <w:rFonts w:ascii="Georgia" w:hAnsi="Georgia" w:cs="Georgia"/>
      <w:lang w:eastAsia="en-US"/>
    </w:rPr>
  </w:style>
  <w:style w:type="paragraph" w:styleId="BodyTextFirstIndent2">
    <w:name w:val="Body Text First Indent 2"/>
    <w:basedOn w:val="BodyTextIndent"/>
    <w:link w:val="BodyTextFirstIndent2Char"/>
    <w:uiPriority w:val="99"/>
    <w:unhideWhenUsed/>
    <w:qFormat/>
    <w:pPr>
      <w:ind w:left="360" w:firstLine="360"/>
    </w:pPr>
  </w:style>
  <w:style w:type="paragraph" w:styleId="BodyTextIndent2">
    <w:name w:val="Body Text Indent 2"/>
    <w:basedOn w:val="Normal"/>
    <w:link w:val="BodyTextIndent2Char"/>
    <w:uiPriority w:val="99"/>
    <w:unhideWhenUsed/>
    <w:qFormat/>
    <w:pPr>
      <w:ind w:left="283"/>
      <w:jc w:val="both"/>
    </w:pPr>
    <w:rPr>
      <w:rFonts w:ascii="Georgia" w:hAnsi="Georgia" w:cs="Georgia"/>
      <w:lang w:eastAsia="en-US"/>
    </w:rPr>
  </w:style>
  <w:style w:type="paragraph" w:styleId="BodyTextIndent3">
    <w:name w:val="Body Text Indent 3"/>
    <w:basedOn w:val="Normal"/>
    <w:link w:val="BodyTextIndent3Char"/>
    <w:uiPriority w:val="99"/>
    <w:unhideWhenUsed/>
    <w:qFormat/>
    <w:pPr>
      <w:spacing w:line="240" w:lineRule="auto"/>
      <w:ind w:left="283"/>
      <w:jc w:val="both"/>
    </w:pPr>
    <w:rPr>
      <w:rFonts w:ascii="Georgia" w:hAnsi="Georgia" w:cs="Georgia"/>
      <w:sz w:val="16"/>
      <w:szCs w:val="16"/>
      <w:lang w:eastAsia="en-US"/>
    </w:rPr>
  </w:style>
  <w:style w:type="paragraph" w:styleId="Caption">
    <w:name w:val="caption"/>
    <w:basedOn w:val="Normal"/>
    <w:next w:val="Normal"/>
    <w:link w:val="CaptionChar"/>
    <w:qFormat/>
    <w:pPr>
      <w:tabs>
        <w:tab w:val="left" w:pos="1418"/>
      </w:tabs>
      <w:spacing w:before="120" w:line="240" w:lineRule="auto"/>
      <w:ind w:left="1418" w:hanging="1418"/>
    </w:pPr>
    <w:rPr>
      <w:i/>
      <w:color w:val="000000"/>
      <w:sz w:val="22"/>
      <w:szCs w:val="15"/>
      <w:lang w:eastAsia="en-US"/>
    </w:rPr>
  </w:style>
  <w:style w:type="paragraph" w:styleId="Closing">
    <w:name w:val="Closing"/>
    <w:basedOn w:val="Normal"/>
    <w:link w:val="ClosingChar"/>
    <w:uiPriority w:val="99"/>
    <w:unhideWhenUsed/>
    <w:qFormat/>
    <w:pPr>
      <w:spacing w:after="0" w:line="240" w:lineRule="auto"/>
      <w:ind w:left="4252"/>
      <w:jc w:val="both"/>
    </w:pPr>
    <w:rPr>
      <w:rFonts w:ascii="Georgia" w:hAnsi="Georgia" w:cs="Georgia"/>
      <w:lang w:eastAsia="en-US"/>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pPr>
      <w:spacing w:before="120" w:after="0" w:line="240" w:lineRule="auto"/>
      <w:jc w:val="both"/>
    </w:pPr>
    <w:rPr>
      <w:color w:val="000000"/>
      <w:lang w:eastAsia="en-US"/>
    </w:rPr>
  </w:style>
  <w:style w:type="paragraph" w:styleId="CommentSubject">
    <w:name w:val="annotation subject"/>
    <w:basedOn w:val="CommentText"/>
    <w:next w:val="CommentText"/>
    <w:link w:val="CommentSubjectChar"/>
    <w:pPr>
      <w:spacing w:before="0" w:after="120"/>
      <w:jc w:val="left"/>
    </w:pPr>
    <w:rPr>
      <w:b/>
      <w:bCs/>
      <w:color w:val="auto"/>
      <w:lang w:val="en-GB" w:eastAsia="ko-KR"/>
    </w:rPr>
  </w:style>
  <w:style w:type="paragraph" w:styleId="Date">
    <w:name w:val="Date"/>
    <w:basedOn w:val="Normal"/>
    <w:next w:val="Normal"/>
    <w:link w:val="DateChar"/>
    <w:qFormat/>
    <w:pPr>
      <w:spacing w:line="240" w:lineRule="auto"/>
      <w:jc w:val="both"/>
    </w:pPr>
    <w:rPr>
      <w:rFonts w:ascii="Georgia" w:hAnsi="Georgia" w:cs="Georgia"/>
      <w:lang w:eastAsia="en-US"/>
    </w:rPr>
  </w:style>
  <w:style w:type="paragraph" w:styleId="DocumentMap">
    <w:name w:val="Document Map"/>
    <w:basedOn w:val="Normal"/>
    <w:link w:val="DocumentMapChar"/>
    <w:qFormat/>
    <w:pPr>
      <w:shd w:val="clear" w:color="auto" w:fill="000080"/>
      <w:spacing w:line="240" w:lineRule="auto"/>
      <w:jc w:val="both"/>
    </w:pPr>
    <w:rPr>
      <w:rFonts w:ascii="Tahoma" w:hAnsi="Tahoma" w:cs="Georgia"/>
      <w:lang w:eastAsia="en-US"/>
    </w:rPr>
  </w:style>
  <w:style w:type="character" w:styleId="Emphasis">
    <w:name w:val="Emphasis"/>
    <w:basedOn w:val="DefaultParagraphFont"/>
    <w:qFormat/>
    <w:rPr>
      <w:i/>
      <w:iCs/>
    </w:rPr>
  </w:style>
  <w:style w:type="character" w:styleId="EndnoteReference">
    <w:name w:val="endnote reference"/>
    <w:basedOn w:val="DefaultParagraphFont"/>
    <w:uiPriority w:val="99"/>
    <w:unhideWhenUsed/>
    <w:qFormat/>
    <w:rPr>
      <w:vertAlign w:val="superscript"/>
    </w:rPr>
  </w:style>
  <w:style w:type="paragraph" w:styleId="EndnoteText">
    <w:name w:val="endnote text"/>
    <w:basedOn w:val="Normal"/>
    <w:link w:val="EndnoteTextChar"/>
    <w:uiPriority w:val="99"/>
    <w:unhideWhenUsed/>
    <w:qFormat/>
    <w:pPr>
      <w:spacing w:after="0" w:line="240" w:lineRule="auto"/>
      <w:jc w:val="both"/>
    </w:pPr>
    <w:rPr>
      <w:rFonts w:ascii="Georgia" w:hAnsi="Georgia" w:cs="Georgia"/>
      <w:lang w:eastAsia="en-US"/>
    </w:rPr>
  </w:style>
  <w:style w:type="paragraph" w:styleId="EnvelopeAddress">
    <w:name w:val="envelope address"/>
    <w:basedOn w:val="Normal"/>
    <w:uiPriority w:val="99"/>
    <w:unhideWhenUsed/>
    <w:qFormat/>
    <w:pPr>
      <w:framePr w:w="4320" w:h="2160" w:hRule="exact" w:hSpace="141" w:wrap="auto" w:hAnchor="page" w:xAlign="center" w:yAlign="bottom"/>
      <w:spacing w:after="0" w:line="240" w:lineRule="auto"/>
      <w:ind w:left="1"/>
      <w:jc w:val="both"/>
    </w:pPr>
    <w:rPr>
      <w:rFonts w:asciiTheme="majorHAnsi" w:eastAsiaTheme="majorEastAsia" w:hAnsiTheme="majorHAnsi" w:cstheme="majorBidi"/>
      <w:sz w:val="24"/>
      <w:szCs w:val="24"/>
      <w:lang w:eastAsia="en-US"/>
    </w:rPr>
  </w:style>
  <w:style w:type="paragraph" w:styleId="EnvelopeReturn">
    <w:name w:val="envelope return"/>
    <w:basedOn w:val="Normal"/>
    <w:uiPriority w:val="99"/>
    <w:unhideWhenUsed/>
    <w:qFormat/>
    <w:pPr>
      <w:spacing w:after="0" w:line="240" w:lineRule="auto"/>
      <w:jc w:val="both"/>
    </w:pPr>
    <w:rPr>
      <w:rFonts w:asciiTheme="majorHAnsi" w:eastAsiaTheme="majorEastAsia" w:hAnsiTheme="majorHAnsi" w:cstheme="majorBidi"/>
      <w:lang w:eastAsia="en-US"/>
    </w:rPr>
  </w:style>
  <w:style w:type="character" w:styleId="FollowedHyperlink">
    <w:name w:val="FollowedHyperlink"/>
    <w:basedOn w:val="DefaultParagraphFont"/>
    <w:qFormat/>
    <w:rPr>
      <w:color w:val="954F72" w:themeColor="followedHyperlink"/>
      <w:u w:val="single"/>
    </w:rPr>
  </w:style>
  <w:style w:type="paragraph" w:styleId="Footer">
    <w:name w:val="footer"/>
    <w:basedOn w:val="Normal"/>
    <w:link w:val="FooterChar"/>
    <w:pPr>
      <w:tabs>
        <w:tab w:val="center" w:pos="4536"/>
        <w:tab w:val="right" w:pos="9072"/>
      </w:tabs>
    </w:pPr>
  </w:style>
  <w:style w:type="character" w:styleId="FootnoteReference">
    <w:name w:val="footnote reference"/>
    <w:qFormat/>
    <w:rPr>
      <w:vertAlign w:val="superscript"/>
    </w:rPr>
  </w:style>
  <w:style w:type="paragraph" w:styleId="FootnoteText">
    <w:name w:val="footnote text"/>
    <w:basedOn w:val="Normal"/>
    <w:link w:val="FootnoteTextChar"/>
    <w:qFormat/>
    <w:pPr>
      <w:tabs>
        <w:tab w:val="left" w:pos="425"/>
      </w:tabs>
      <w:spacing w:before="120" w:after="0" w:line="240" w:lineRule="auto"/>
      <w:jc w:val="both"/>
    </w:pPr>
    <w:rPr>
      <w:color w:val="000000"/>
      <w:sz w:val="18"/>
      <w:szCs w:val="16"/>
      <w:lang w:eastAsia="en-US"/>
    </w:rPr>
  </w:style>
  <w:style w:type="paragraph" w:styleId="Header">
    <w:name w:val="header"/>
    <w:basedOn w:val="Normal"/>
    <w:link w:val="HeaderChar"/>
    <w:pPr>
      <w:tabs>
        <w:tab w:val="center" w:pos="4536"/>
        <w:tab w:val="right" w:pos="9072"/>
      </w:tabs>
    </w:pPr>
  </w:style>
  <w:style w:type="character" w:styleId="HTMLAcronym">
    <w:name w:val="HTML Acronym"/>
    <w:basedOn w:val="DefaultParagraphFont"/>
    <w:uiPriority w:val="99"/>
    <w:unhideWhenUsed/>
    <w:qFormat/>
  </w:style>
  <w:style w:type="paragraph" w:styleId="HTMLAddress">
    <w:name w:val="HTML Address"/>
    <w:basedOn w:val="Normal"/>
    <w:link w:val="HTMLAddressChar"/>
    <w:uiPriority w:val="99"/>
    <w:unhideWhenUsed/>
    <w:qFormat/>
    <w:pPr>
      <w:spacing w:after="0" w:line="240" w:lineRule="auto"/>
      <w:jc w:val="both"/>
    </w:pPr>
    <w:rPr>
      <w:rFonts w:ascii="Georgia" w:hAnsi="Georgia" w:cs="Georgia"/>
      <w:i/>
      <w:iCs/>
      <w:lang w:eastAsia="en-US"/>
    </w:rPr>
  </w:style>
  <w:style w:type="character" w:styleId="HTMLCite">
    <w:name w:val="HTML Cite"/>
    <w:basedOn w:val="DefaultParagraphFont"/>
    <w:uiPriority w:val="99"/>
    <w:unhideWhenUsed/>
    <w:qFormat/>
    <w:rPr>
      <w:i/>
      <w:iCs/>
    </w:rPr>
  </w:style>
  <w:style w:type="character" w:styleId="HTMLCode">
    <w:name w:val="HTML Code"/>
    <w:basedOn w:val="DefaultParagraphFont"/>
    <w:uiPriority w:val="99"/>
    <w:unhideWhenUsed/>
    <w:qFormat/>
    <w:rPr>
      <w:rFonts w:ascii="Consolas" w:hAnsi="Consolas"/>
      <w:sz w:val="20"/>
      <w:szCs w:val="20"/>
    </w:rPr>
  </w:style>
  <w:style w:type="character" w:styleId="HTMLDefinition">
    <w:name w:val="HTML Definition"/>
    <w:basedOn w:val="DefaultParagraphFont"/>
    <w:uiPriority w:val="99"/>
    <w:unhideWhenUsed/>
    <w:qFormat/>
    <w:rPr>
      <w:i/>
      <w:iCs/>
    </w:rPr>
  </w:style>
  <w:style w:type="character" w:styleId="HTMLKeyboard">
    <w:name w:val="HTML Keyboard"/>
    <w:basedOn w:val="DefaultParagraphFont"/>
    <w:uiPriority w:val="99"/>
    <w:unhideWhenUsed/>
    <w:qFormat/>
    <w:rPr>
      <w:rFonts w:ascii="Consolas" w:hAnsi="Consolas"/>
      <w:sz w:val="20"/>
      <w:szCs w:val="20"/>
    </w:rPr>
  </w:style>
  <w:style w:type="paragraph" w:styleId="HTMLPreformatted">
    <w:name w:val="HTML Preformatted"/>
    <w:basedOn w:val="Normal"/>
    <w:link w:val="HTMLPreformattedChar"/>
    <w:uiPriority w:val="99"/>
    <w:semiHidden/>
    <w:unhideWhenUsed/>
    <w:qFormat/>
    <w:pPr>
      <w:spacing w:after="0" w:line="240" w:lineRule="auto"/>
      <w:jc w:val="both"/>
    </w:pPr>
    <w:rPr>
      <w:rFonts w:ascii="Consolas" w:hAnsi="Consolas" w:cs="Georgia"/>
      <w:lang w:eastAsia="en-US"/>
    </w:rPr>
  </w:style>
  <w:style w:type="character" w:styleId="HTMLSample">
    <w:name w:val="HTML Sample"/>
    <w:basedOn w:val="DefaultParagraphFont"/>
    <w:uiPriority w:val="99"/>
    <w:unhideWhenUsed/>
    <w:qFormat/>
    <w:rPr>
      <w:rFonts w:ascii="Consolas" w:hAnsi="Consolas"/>
      <w:sz w:val="24"/>
      <w:szCs w:val="24"/>
    </w:rPr>
  </w:style>
  <w:style w:type="character" w:styleId="HTMLTypewriter">
    <w:name w:val="HTML Typewriter"/>
    <w:basedOn w:val="DefaultParagraphFont"/>
    <w:uiPriority w:val="99"/>
    <w:unhideWhenUsed/>
    <w:qFormat/>
    <w:rPr>
      <w:rFonts w:ascii="Consolas" w:hAnsi="Consolas"/>
      <w:sz w:val="20"/>
      <w:szCs w:val="20"/>
    </w:rPr>
  </w:style>
  <w:style w:type="character" w:styleId="HTMLVariable">
    <w:name w:val="HTML Variable"/>
    <w:basedOn w:val="DefaultParagraphFont"/>
    <w:uiPriority w:val="99"/>
    <w:semiHidden/>
    <w:unhideWhenUsed/>
    <w:qFormat/>
    <w:rPr>
      <w:i/>
      <w:iCs/>
    </w:rPr>
  </w:style>
  <w:style w:type="character" w:styleId="Hyperlink">
    <w:name w:val="Hyperlink"/>
    <w:rPr>
      <w:color w:val="0563C1"/>
      <w:u w:val="single"/>
    </w:rPr>
  </w:style>
  <w:style w:type="paragraph" w:styleId="Index1">
    <w:name w:val="index 1"/>
    <w:basedOn w:val="Normal"/>
    <w:next w:val="Normal"/>
    <w:autoRedefine/>
    <w:qFormat/>
    <w:pPr>
      <w:spacing w:line="240" w:lineRule="auto"/>
      <w:ind w:left="240" w:hanging="240"/>
      <w:jc w:val="both"/>
    </w:pPr>
    <w:rPr>
      <w:rFonts w:ascii="Georgia" w:hAnsi="Georgia" w:cs="Georgia"/>
      <w:lang w:eastAsia="en-US"/>
    </w:rPr>
  </w:style>
  <w:style w:type="paragraph" w:styleId="Index2">
    <w:name w:val="index 2"/>
    <w:basedOn w:val="Normal"/>
    <w:next w:val="Normal"/>
    <w:autoRedefine/>
    <w:qFormat/>
    <w:pPr>
      <w:spacing w:line="240" w:lineRule="auto"/>
      <w:ind w:left="480" w:hanging="240"/>
      <w:jc w:val="both"/>
    </w:pPr>
    <w:rPr>
      <w:rFonts w:ascii="Georgia" w:hAnsi="Georgia" w:cs="Georgia"/>
      <w:lang w:eastAsia="en-US"/>
    </w:rPr>
  </w:style>
  <w:style w:type="paragraph" w:styleId="Index3">
    <w:name w:val="index 3"/>
    <w:basedOn w:val="Normal"/>
    <w:next w:val="Normal"/>
    <w:autoRedefine/>
    <w:qFormat/>
    <w:pPr>
      <w:spacing w:line="240" w:lineRule="auto"/>
      <w:ind w:left="720" w:hanging="240"/>
      <w:jc w:val="both"/>
    </w:pPr>
    <w:rPr>
      <w:rFonts w:ascii="Georgia" w:hAnsi="Georgia" w:cs="Georgia"/>
      <w:lang w:eastAsia="en-US"/>
    </w:rPr>
  </w:style>
  <w:style w:type="paragraph" w:styleId="Index4">
    <w:name w:val="index 4"/>
    <w:basedOn w:val="Normal"/>
    <w:next w:val="Normal"/>
    <w:autoRedefine/>
    <w:qFormat/>
    <w:pPr>
      <w:spacing w:line="240" w:lineRule="auto"/>
      <w:ind w:left="960" w:hanging="240"/>
      <w:jc w:val="both"/>
    </w:pPr>
    <w:rPr>
      <w:rFonts w:ascii="Georgia" w:hAnsi="Georgia" w:cs="Georgia"/>
      <w:lang w:eastAsia="en-US"/>
    </w:rPr>
  </w:style>
  <w:style w:type="paragraph" w:styleId="Index5">
    <w:name w:val="index 5"/>
    <w:basedOn w:val="Normal"/>
    <w:next w:val="Normal"/>
    <w:autoRedefine/>
    <w:qFormat/>
    <w:pPr>
      <w:spacing w:line="240" w:lineRule="auto"/>
      <w:ind w:left="1200" w:hanging="240"/>
      <w:jc w:val="both"/>
    </w:pPr>
    <w:rPr>
      <w:rFonts w:ascii="Georgia" w:hAnsi="Georgia" w:cs="Georgia"/>
      <w:lang w:eastAsia="en-US"/>
    </w:rPr>
  </w:style>
  <w:style w:type="paragraph" w:styleId="Index6">
    <w:name w:val="index 6"/>
    <w:basedOn w:val="Normal"/>
    <w:next w:val="Normal"/>
    <w:autoRedefine/>
    <w:qFormat/>
    <w:pPr>
      <w:spacing w:line="240" w:lineRule="auto"/>
      <w:ind w:left="1440" w:hanging="240"/>
      <w:jc w:val="both"/>
    </w:pPr>
    <w:rPr>
      <w:rFonts w:ascii="Georgia" w:hAnsi="Georgia" w:cs="Georgia"/>
      <w:lang w:eastAsia="en-US"/>
    </w:rPr>
  </w:style>
  <w:style w:type="paragraph" w:styleId="Index7">
    <w:name w:val="index 7"/>
    <w:basedOn w:val="Normal"/>
    <w:next w:val="Normal"/>
    <w:autoRedefine/>
    <w:qFormat/>
    <w:pPr>
      <w:spacing w:line="240" w:lineRule="auto"/>
      <w:ind w:left="1680" w:hanging="240"/>
      <w:jc w:val="both"/>
    </w:pPr>
    <w:rPr>
      <w:rFonts w:ascii="Georgia" w:hAnsi="Georgia" w:cs="Georgia"/>
      <w:lang w:eastAsia="en-US"/>
    </w:rPr>
  </w:style>
  <w:style w:type="paragraph" w:styleId="Index8">
    <w:name w:val="index 8"/>
    <w:basedOn w:val="Normal"/>
    <w:next w:val="Normal"/>
    <w:autoRedefine/>
    <w:qFormat/>
    <w:pPr>
      <w:spacing w:line="240" w:lineRule="auto"/>
      <w:ind w:left="1920" w:hanging="240"/>
      <w:jc w:val="both"/>
    </w:pPr>
    <w:rPr>
      <w:rFonts w:ascii="Georgia" w:hAnsi="Georgia" w:cs="Georgia"/>
      <w:lang w:eastAsia="en-US"/>
    </w:rPr>
  </w:style>
  <w:style w:type="paragraph" w:styleId="Index9">
    <w:name w:val="index 9"/>
    <w:basedOn w:val="Normal"/>
    <w:next w:val="Normal"/>
    <w:autoRedefine/>
    <w:qFormat/>
    <w:pPr>
      <w:spacing w:line="240" w:lineRule="auto"/>
      <w:ind w:left="2160" w:hanging="240"/>
      <w:jc w:val="both"/>
    </w:pPr>
    <w:rPr>
      <w:rFonts w:ascii="Georgia" w:hAnsi="Georgia" w:cs="Georgia"/>
      <w:lang w:eastAsia="en-US"/>
    </w:rPr>
  </w:style>
  <w:style w:type="paragraph" w:styleId="IndexHeading">
    <w:name w:val="index heading"/>
    <w:basedOn w:val="Normal"/>
    <w:next w:val="Index1"/>
    <w:qFormat/>
    <w:pPr>
      <w:spacing w:line="240" w:lineRule="auto"/>
      <w:jc w:val="both"/>
    </w:pPr>
    <w:rPr>
      <w:rFonts w:ascii="Arial" w:hAnsi="Arial" w:cs="Georgia"/>
      <w:b/>
      <w:lang w:eastAsia="en-US"/>
    </w:rPr>
  </w:style>
  <w:style w:type="character" w:styleId="LineNumber">
    <w:name w:val="line number"/>
    <w:basedOn w:val="DefaultParagraphFont"/>
    <w:uiPriority w:val="99"/>
    <w:unhideWhenUsed/>
    <w:qFormat/>
  </w:style>
  <w:style w:type="paragraph" w:styleId="List">
    <w:name w:val="List"/>
    <w:basedOn w:val="Normal"/>
    <w:uiPriority w:val="99"/>
    <w:unhideWhenUsed/>
    <w:qFormat/>
    <w:pPr>
      <w:spacing w:line="240" w:lineRule="auto"/>
      <w:ind w:left="283" w:hanging="283"/>
      <w:contextualSpacing/>
      <w:jc w:val="both"/>
    </w:pPr>
    <w:rPr>
      <w:rFonts w:ascii="Georgia" w:hAnsi="Georgia" w:cs="Georgia"/>
      <w:lang w:eastAsia="en-US"/>
    </w:rPr>
  </w:style>
  <w:style w:type="paragraph" w:styleId="List2">
    <w:name w:val="List 2"/>
    <w:basedOn w:val="Normal"/>
    <w:uiPriority w:val="99"/>
    <w:unhideWhenUsed/>
    <w:qFormat/>
    <w:pPr>
      <w:spacing w:line="240" w:lineRule="auto"/>
      <w:ind w:left="566" w:hanging="283"/>
      <w:contextualSpacing/>
      <w:jc w:val="both"/>
    </w:pPr>
    <w:rPr>
      <w:rFonts w:ascii="Georgia" w:hAnsi="Georgia" w:cs="Georgia"/>
      <w:lang w:eastAsia="en-US"/>
    </w:rPr>
  </w:style>
  <w:style w:type="paragraph" w:styleId="List3">
    <w:name w:val="List 3"/>
    <w:basedOn w:val="Normal"/>
    <w:uiPriority w:val="99"/>
    <w:unhideWhenUsed/>
    <w:qFormat/>
    <w:pPr>
      <w:spacing w:line="240" w:lineRule="auto"/>
      <w:ind w:left="849" w:hanging="283"/>
      <w:contextualSpacing/>
      <w:jc w:val="both"/>
    </w:pPr>
    <w:rPr>
      <w:rFonts w:ascii="Georgia" w:hAnsi="Georgia" w:cs="Georgia"/>
      <w:lang w:eastAsia="en-US"/>
    </w:rPr>
  </w:style>
  <w:style w:type="paragraph" w:styleId="List4">
    <w:name w:val="List 4"/>
    <w:basedOn w:val="Normal"/>
    <w:uiPriority w:val="99"/>
    <w:unhideWhenUsed/>
    <w:qFormat/>
    <w:pPr>
      <w:spacing w:line="240" w:lineRule="auto"/>
      <w:ind w:left="1132" w:hanging="283"/>
      <w:contextualSpacing/>
      <w:jc w:val="both"/>
    </w:pPr>
    <w:rPr>
      <w:rFonts w:ascii="Georgia" w:hAnsi="Georgia" w:cs="Georgia"/>
      <w:lang w:eastAsia="en-US"/>
    </w:rPr>
  </w:style>
  <w:style w:type="paragraph" w:styleId="List5">
    <w:name w:val="List 5"/>
    <w:basedOn w:val="Normal"/>
    <w:uiPriority w:val="99"/>
    <w:unhideWhenUsed/>
    <w:qFormat/>
    <w:pPr>
      <w:spacing w:line="240" w:lineRule="auto"/>
      <w:ind w:left="1415" w:hanging="283"/>
      <w:contextualSpacing/>
      <w:jc w:val="both"/>
    </w:pPr>
    <w:rPr>
      <w:rFonts w:ascii="Georgia" w:hAnsi="Georgia" w:cs="Georgia"/>
      <w:lang w:eastAsia="en-US"/>
    </w:rPr>
  </w:style>
  <w:style w:type="paragraph" w:styleId="ListBullet">
    <w:name w:val="List Bullet"/>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2">
    <w:name w:val="List Bullet 2"/>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3">
    <w:name w:val="List Bullet 3"/>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4">
    <w:name w:val="List Bullet 4"/>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5">
    <w:name w:val="List Bullet 5"/>
    <w:basedOn w:val="Normal"/>
    <w:autoRedefine/>
    <w:qFormat/>
    <w:rsid w:val="00A60060"/>
    <w:pPr>
      <w:tabs>
        <w:tab w:val="left" w:pos="720"/>
      </w:tabs>
      <w:spacing w:line="240" w:lineRule="auto"/>
      <w:ind w:left="720" w:hanging="720"/>
      <w:jc w:val="both"/>
    </w:pPr>
    <w:rPr>
      <w:rFonts w:ascii="Georgia" w:hAnsi="Georgia" w:cs="Georgia"/>
      <w:lang w:eastAsia="en-US"/>
    </w:rPr>
  </w:style>
  <w:style w:type="paragraph" w:styleId="ListContinue">
    <w:name w:val="List Continue"/>
    <w:basedOn w:val="Normal"/>
    <w:uiPriority w:val="99"/>
    <w:unhideWhenUsed/>
    <w:qFormat/>
    <w:pPr>
      <w:spacing w:line="240" w:lineRule="auto"/>
      <w:ind w:left="283"/>
      <w:contextualSpacing/>
      <w:jc w:val="both"/>
    </w:pPr>
    <w:rPr>
      <w:rFonts w:ascii="Georgia" w:hAnsi="Georgia" w:cs="Georgia"/>
      <w:lang w:eastAsia="en-US"/>
    </w:rPr>
  </w:style>
  <w:style w:type="paragraph" w:styleId="ListContinue2">
    <w:name w:val="List Continue 2"/>
    <w:basedOn w:val="Normal"/>
    <w:uiPriority w:val="99"/>
    <w:unhideWhenUsed/>
    <w:qFormat/>
    <w:pPr>
      <w:spacing w:line="240" w:lineRule="auto"/>
      <w:ind w:left="566"/>
      <w:contextualSpacing/>
      <w:jc w:val="both"/>
    </w:pPr>
    <w:rPr>
      <w:rFonts w:ascii="Georgia" w:hAnsi="Georgia" w:cs="Georgia"/>
      <w:lang w:eastAsia="en-US"/>
    </w:rPr>
  </w:style>
  <w:style w:type="paragraph" w:styleId="ListContinue3">
    <w:name w:val="List Continue 3"/>
    <w:basedOn w:val="Normal"/>
    <w:uiPriority w:val="99"/>
    <w:unhideWhenUsed/>
    <w:qFormat/>
    <w:pPr>
      <w:spacing w:line="240" w:lineRule="auto"/>
      <w:ind w:left="849"/>
      <w:contextualSpacing/>
      <w:jc w:val="both"/>
    </w:pPr>
    <w:rPr>
      <w:rFonts w:ascii="Georgia" w:hAnsi="Georgia" w:cs="Georgia"/>
      <w:lang w:eastAsia="en-US"/>
    </w:rPr>
  </w:style>
  <w:style w:type="paragraph" w:styleId="ListContinue4">
    <w:name w:val="List Continue 4"/>
    <w:basedOn w:val="Normal"/>
    <w:uiPriority w:val="99"/>
    <w:unhideWhenUsed/>
    <w:qFormat/>
    <w:pPr>
      <w:spacing w:line="240" w:lineRule="auto"/>
      <w:ind w:left="1132"/>
      <w:contextualSpacing/>
      <w:jc w:val="both"/>
    </w:pPr>
    <w:rPr>
      <w:rFonts w:ascii="Georgia" w:hAnsi="Georgia" w:cs="Georgia"/>
      <w:lang w:eastAsia="en-US"/>
    </w:rPr>
  </w:style>
  <w:style w:type="paragraph" w:styleId="ListContinue5">
    <w:name w:val="List Continue 5"/>
    <w:basedOn w:val="Normal"/>
    <w:uiPriority w:val="99"/>
    <w:unhideWhenUsed/>
    <w:qFormat/>
    <w:pPr>
      <w:spacing w:line="240" w:lineRule="auto"/>
      <w:ind w:left="1415"/>
      <w:contextualSpacing/>
      <w:jc w:val="both"/>
    </w:pPr>
    <w:rPr>
      <w:rFonts w:ascii="Georgia" w:hAnsi="Georgia" w:cs="Georgia"/>
      <w:lang w:eastAsia="en-US"/>
    </w:rPr>
  </w:style>
  <w:style w:type="paragraph" w:styleId="ListNumber">
    <w:name w:val="List Number"/>
    <w:basedOn w:val="Normal"/>
    <w:qFormat/>
    <w:pPr>
      <w:tabs>
        <w:tab w:val="left" w:pos="720"/>
      </w:tabs>
      <w:spacing w:line="240" w:lineRule="auto"/>
      <w:ind w:left="720" w:hanging="720"/>
      <w:jc w:val="both"/>
    </w:pPr>
    <w:rPr>
      <w:rFonts w:ascii="Georgia" w:hAnsi="Georgia" w:cs="Georgia"/>
      <w:lang w:eastAsia="en-US"/>
    </w:rPr>
  </w:style>
  <w:style w:type="paragraph" w:styleId="ListNumber2">
    <w:name w:val="List Number 2"/>
    <w:basedOn w:val="Normal"/>
    <w:qFormat/>
    <w:pPr>
      <w:tabs>
        <w:tab w:val="left" w:pos="720"/>
      </w:tabs>
      <w:spacing w:line="240" w:lineRule="auto"/>
      <w:ind w:left="720" w:hanging="720"/>
      <w:jc w:val="both"/>
    </w:pPr>
    <w:rPr>
      <w:rFonts w:ascii="Georgia" w:hAnsi="Georgia" w:cs="Georgia"/>
      <w:lang w:eastAsia="en-US"/>
    </w:rPr>
  </w:style>
  <w:style w:type="paragraph" w:styleId="ListNumber3">
    <w:name w:val="List Number 3"/>
    <w:basedOn w:val="Normal"/>
    <w:qFormat/>
    <w:pPr>
      <w:tabs>
        <w:tab w:val="left" w:pos="720"/>
      </w:tabs>
      <w:spacing w:line="240" w:lineRule="auto"/>
      <w:ind w:left="720" w:hanging="720"/>
      <w:jc w:val="both"/>
    </w:pPr>
    <w:rPr>
      <w:rFonts w:ascii="Georgia" w:hAnsi="Georgia" w:cs="Georgia"/>
      <w:lang w:eastAsia="en-US"/>
    </w:rPr>
  </w:style>
  <w:style w:type="paragraph" w:styleId="ListNumber4">
    <w:name w:val="List Number 4"/>
    <w:basedOn w:val="Normal"/>
    <w:qFormat/>
    <w:pPr>
      <w:tabs>
        <w:tab w:val="left" w:pos="720"/>
      </w:tabs>
      <w:spacing w:line="240" w:lineRule="auto"/>
      <w:ind w:left="720" w:hanging="720"/>
      <w:jc w:val="both"/>
    </w:pPr>
    <w:rPr>
      <w:rFonts w:ascii="Georgia" w:hAnsi="Georgia" w:cs="Georgia"/>
      <w:lang w:eastAsia="en-US"/>
    </w:rPr>
  </w:style>
  <w:style w:type="paragraph" w:styleId="ListNumber5">
    <w:name w:val="List Number 5"/>
    <w:basedOn w:val="Normal"/>
    <w:qFormat/>
    <w:pPr>
      <w:tabs>
        <w:tab w:val="left" w:pos="720"/>
      </w:tabs>
      <w:spacing w:line="240" w:lineRule="auto"/>
      <w:ind w:left="720" w:hanging="720"/>
      <w:jc w:val="both"/>
    </w:pPr>
    <w:rPr>
      <w:rFonts w:ascii="Georgia" w:hAnsi="Georgia" w:cs="Georgia"/>
      <w:lang w:eastAsia="en-US"/>
    </w:rPr>
  </w:style>
  <w:style w:type="paragraph" w:styleId="MacroText">
    <w:name w:val="macro"/>
    <w:link w:val="MacroTextChar"/>
    <w:qFormat/>
    <w:pPr>
      <w:tabs>
        <w:tab w:val="left" w:pos="480"/>
        <w:tab w:val="left" w:pos="960"/>
        <w:tab w:val="left" w:pos="1440"/>
        <w:tab w:val="left" w:pos="1920"/>
        <w:tab w:val="left" w:pos="2400"/>
        <w:tab w:val="left" w:pos="2880"/>
        <w:tab w:val="left" w:pos="3360"/>
        <w:tab w:val="left" w:pos="3840"/>
        <w:tab w:val="left" w:pos="4320"/>
      </w:tabs>
      <w:spacing w:after="120"/>
      <w:jc w:val="both"/>
    </w:pPr>
    <w:rPr>
      <w:rFonts w:ascii="Courier New" w:hAnsi="Courier New" w:cs="Georgia"/>
      <w:lang w:val="en-US" w:eastAsia="en-US"/>
    </w:rPr>
  </w:style>
  <w:style w:type="paragraph" w:styleId="MessageHeader">
    <w:name w:val="Message Header"/>
    <w:basedOn w:val="Normal"/>
    <w:link w:val="MessageHeaderChar"/>
    <w:uiPriority w:val="99"/>
    <w:unhideWhenUsed/>
    <w:qFormat/>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jc w:val="both"/>
    </w:pPr>
    <w:rPr>
      <w:rFonts w:asciiTheme="majorHAnsi" w:eastAsiaTheme="majorEastAsia" w:hAnsiTheme="majorHAnsi" w:cstheme="majorBidi"/>
      <w:sz w:val="24"/>
      <w:szCs w:val="24"/>
      <w:lang w:eastAsia="en-US"/>
    </w:rPr>
  </w:style>
  <w:style w:type="paragraph" w:styleId="NormalWeb">
    <w:name w:val="Normal (Web)"/>
    <w:basedOn w:val="Normal"/>
    <w:uiPriority w:val="99"/>
    <w:unhideWhenUsed/>
    <w:qFormat/>
    <w:pPr>
      <w:spacing w:line="240" w:lineRule="auto"/>
      <w:jc w:val="both"/>
    </w:pPr>
    <w:rPr>
      <w:sz w:val="24"/>
      <w:szCs w:val="24"/>
      <w:lang w:eastAsia="en-US"/>
    </w:rPr>
  </w:style>
  <w:style w:type="paragraph" w:styleId="NormalIndent">
    <w:name w:val="Normal Indent"/>
    <w:basedOn w:val="Normal"/>
    <w:uiPriority w:val="99"/>
    <w:unhideWhenUsed/>
    <w:qFormat/>
    <w:pPr>
      <w:spacing w:line="240" w:lineRule="auto"/>
      <w:ind w:left="708"/>
      <w:jc w:val="both"/>
    </w:pPr>
    <w:rPr>
      <w:rFonts w:ascii="Georgia" w:hAnsi="Georgia" w:cs="Georgia"/>
      <w:lang w:eastAsia="en-US"/>
    </w:rPr>
  </w:style>
  <w:style w:type="paragraph" w:styleId="NoteHeading">
    <w:name w:val="Note Heading"/>
    <w:basedOn w:val="Normal"/>
    <w:next w:val="Normal"/>
    <w:link w:val="NoteHeadingChar"/>
    <w:qFormat/>
    <w:pPr>
      <w:spacing w:line="240" w:lineRule="auto"/>
      <w:jc w:val="both"/>
    </w:pPr>
    <w:rPr>
      <w:rFonts w:ascii="Georgia" w:hAnsi="Georgia" w:cs="Georgia"/>
      <w:lang w:eastAsia="en-US"/>
    </w:rPr>
  </w:style>
  <w:style w:type="character" w:styleId="PageNumber">
    <w:name w:val="page number"/>
    <w:basedOn w:val="DefaultParagraphFont"/>
  </w:style>
  <w:style w:type="paragraph" w:styleId="PlainText">
    <w:name w:val="Plain Text"/>
    <w:basedOn w:val="Normal"/>
    <w:link w:val="PlainTextChar"/>
    <w:uiPriority w:val="99"/>
    <w:unhideWhenUsed/>
    <w:qFormat/>
    <w:pPr>
      <w:spacing w:after="0" w:line="240" w:lineRule="auto"/>
      <w:jc w:val="both"/>
    </w:pPr>
    <w:rPr>
      <w:rFonts w:ascii="Consolas" w:hAnsi="Consolas" w:cs="Georgia"/>
      <w:sz w:val="21"/>
      <w:szCs w:val="21"/>
      <w:lang w:eastAsia="en-US"/>
    </w:rPr>
  </w:style>
  <w:style w:type="paragraph" w:styleId="Salutation">
    <w:name w:val="Salutation"/>
    <w:basedOn w:val="Normal"/>
    <w:next w:val="Normal"/>
    <w:link w:val="SalutationChar"/>
    <w:uiPriority w:val="99"/>
    <w:unhideWhenUsed/>
    <w:qFormat/>
    <w:pPr>
      <w:spacing w:line="240" w:lineRule="auto"/>
      <w:jc w:val="both"/>
    </w:pPr>
    <w:rPr>
      <w:rFonts w:ascii="Georgia" w:hAnsi="Georgia" w:cs="Georgia"/>
      <w:lang w:eastAsia="en-US"/>
    </w:rPr>
  </w:style>
  <w:style w:type="paragraph" w:styleId="Signature">
    <w:name w:val="Signature"/>
    <w:basedOn w:val="Normal"/>
    <w:link w:val="SignatureChar"/>
    <w:uiPriority w:val="99"/>
    <w:unhideWhenUsed/>
    <w:qFormat/>
    <w:pPr>
      <w:spacing w:after="0" w:line="240" w:lineRule="auto"/>
      <w:ind w:left="4252"/>
      <w:jc w:val="both"/>
    </w:pPr>
    <w:rPr>
      <w:rFonts w:ascii="Georgia" w:hAnsi="Georgia" w:cs="Georgia"/>
      <w:lang w:eastAsia="en-US"/>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keepNext/>
      <w:keepLines/>
      <w:spacing w:before="360" w:after="80" w:line="240" w:lineRule="auto"/>
      <w:jc w:val="both"/>
    </w:pPr>
    <w:rPr>
      <w:rFonts w:ascii="Georgia" w:eastAsia="Georgia" w:hAnsi="Georgia" w:cs="Georgia"/>
      <w:i/>
      <w:color w:val="666666"/>
      <w:sz w:val="48"/>
      <w:szCs w:val="48"/>
      <w:lang w:eastAsia="en-U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qFormat/>
    <w:pPr>
      <w:spacing w:line="240" w:lineRule="auto"/>
      <w:ind w:left="240" w:hanging="240"/>
      <w:jc w:val="both"/>
    </w:pPr>
    <w:rPr>
      <w:rFonts w:ascii="Georgia" w:hAnsi="Georgia" w:cs="Georgia"/>
      <w:lang w:eastAsia="en-US"/>
    </w:rPr>
  </w:style>
  <w:style w:type="paragraph" w:styleId="TableofFigures">
    <w:name w:val="table of figures"/>
    <w:basedOn w:val="Normal"/>
    <w:next w:val="Normal"/>
    <w:pPr>
      <w:tabs>
        <w:tab w:val="left" w:pos="1134"/>
        <w:tab w:val="right" w:leader="dot" w:pos="8222"/>
      </w:tabs>
      <w:spacing w:before="120" w:after="0" w:line="240" w:lineRule="auto"/>
      <w:ind w:left="1134" w:right="282" w:hanging="1134"/>
      <w:jc w:val="both"/>
    </w:pPr>
    <w:rPr>
      <w:rFonts w:cs="Arial"/>
      <w:color w:val="000000"/>
      <w:sz w:val="22"/>
      <w:szCs w:val="15"/>
      <w:lang w:eastAsia="en-US"/>
    </w:rPr>
  </w:style>
  <w:style w:type="paragraph" w:styleId="Title">
    <w:name w:val="Title"/>
    <w:basedOn w:val="Normal"/>
    <w:link w:val="TitleChar"/>
    <w:autoRedefine/>
    <w:uiPriority w:val="10"/>
    <w:qFormat/>
    <w:pPr>
      <w:spacing w:before="100" w:beforeAutospacing="1" w:line="240" w:lineRule="auto"/>
      <w:outlineLvl w:val="0"/>
    </w:pPr>
    <w:rPr>
      <w:rFonts w:ascii="Georgia" w:hAnsi="Georgia" w:cs="Georgia"/>
      <w:b/>
      <w:kern w:val="28"/>
      <w:sz w:val="40"/>
      <w:szCs w:val="40"/>
      <w:lang w:eastAsia="en-US"/>
    </w:rPr>
  </w:style>
  <w:style w:type="paragraph" w:styleId="TOAHeading">
    <w:name w:val="toa heading"/>
    <w:basedOn w:val="Normal"/>
    <w:next w:val="Normal"/>
    <w:qFormat/>
    <w:pPr>
      <w:spacing w:before="120" w:line="240" w:lineRule="auto"/>
      <w:jc w:val="both"/>
    </w:pPr>
    <w:rPr>
      <w:rFonts w:ascii="Arial" w:hAnsi="Arial" w:cs="Georgia"/>
      <w:b/>
      <w:lang w:eastAsia="en-US"/>
    </w:rPr>
  </w:style>
  <w:style w:type="paragraph" w:styleId="TOC1">
    <w:name w:val="toc 1"/>
    <w:basedOn w:val="Normal"/>
    <w:next w:val="Normal"/>
    <w:autoRedefine/>
    <w:qFormat/>
    <w:pPr>
      <w:spacing w:line="240" w:lineRule="auto"/>
      <w:jc w:val="both"/>
    </w:pPr>
    <w:rPr>
      <w:rFonts w:ascii="Georgia" w:hAnsi="Georgia" w:cs="Georgia"/>
      <w:lang w:eastAsia="en-US"/>
    </w:rPr>
  </w:style>
  <w:style w:type="paragraph" w:styleId="TOC2">
    <w:name w:val="toc 2"/>
    <w:basedOn w:val="Normal"/>
    <w:next w:val="Normal"/>
    <w:autoRedefine/>
    <w:qFormat/>
    <w:pPr>
      <w:spacing w:line="240" w:lineRule="auto"/>
      <w:ind w:left="240"/>
      <w:jc w:val="both"/>
    </w:pPr>
    <w:rPr>
      <w:rFonts w:ascii="Georgia" w:hAnsi="Georgia" w:cs="Georgia"/>
      <w:lang w:eastAsia="en-US"/>
    </w:rPr>
  </w:style>
  <w:style w:type="paragraph" w:styleId="TOC3">
    <w:name w:val="toc 3"/>
    <w:basedOn w:val="Normal"/>
    <w:next w:val="Normal"/>
    <w:autoRedefine/>
    <w:qFormat/>
    <w:pPr>
      <w:spacing w:line="240" w:lineRule="auto"/>
      <w:ind w:left="480"/>
      <w:jc w:val="both"/>
    </w:pPr>
    <w:rPr>
      <w:rFonts w:ascii="Georgia" w:hAnsi="Georgia" w:cs="Georgia"/>
      <w:lang w:eastAsia="en-US"/>
    </w:rPr>
  </w:style>
  <w:style w:type="paragraph" w:styleId="TOC4">
    <w:name w:val="toc 4"/>
    <w:basedOn w:val="Normal"/>
    <w:next w:val="Normal"/>
    <w:autoRedefine/>
    <w:qFormat/>
    <w:pPr>
      <w:spacing w:line="240" w:lineRule="auto"/>
      <w:ind w:left="720"/>
      <w:jc w:val="both"/>
    </w:pPr>
    <w:rPr>
      <w:rFonts w:ascii="Georgia" w:hAnsi="Georgia" w:cs="Georgia"/>
      <w:lang w:eastAsia="en-US"/>
    </w:rPr>
  </w:style>
  <w:style w:type="paragraph" w:styleId="TOC5">
    <w:name w:val="toc 5"/>
    <w:basedOn w:val="Normal"/>
    <w:next w:val="Normal"/>
    <w:autoRedefine/>
    <w:qFormat/>
    <w:pPr>
      <w:spacing w:line="240" w:lineRule="auto"/>
      <w:ind w:left="960"/>
      <w:jc w:val="both"/>
    </w:pPr>
    <w:rPr>
      <w:rFonts w:ascii="Georgia" w:hAnsi="Georgia" w:cs="Georgia"/>
      <w:lang w:eastAsia="en-US"/>
    </w:rPr>
  </w:style>
  <w:style w:type="paragraph" w:styleId="TOC6">
    <w:name w:val="toc 6"/>
    <w:basedOn w:val="Normal"/>
    <w:next w:val="Normal"/>
    <w:autoRedefine/>
    <w:qFormat/>
    <w:pPr>
      <w:spacing w:line="240" w:lineRule="auto"/>
      <w:ind w:left="1200"/>
      <w:jc w:val="both"/>
    </w:pPr>
    <w:rPr>
      <w:rFonts w:ascii="Georgia" w:hAnsi="Georgia" w:cs="Georgia"/>
      <w:lang w:eastAsia="en-US"/>
    </w:rPr>
  </w:style>
  <w:style w:type="paragraph" w:styleId="TOC7">
    <w:name w:val="toc 7"/>
    <w:basedOn w:val="Normal"/>
    <w:next w:val="Normal"/>
    <w:autoRedefine/>
    <w:qFormat/>
    <w:pPr>
      <w:spacing w:line="240" w:lineRule="auto"/>
      <w:ind w:left="1440"/>
      <w:jc w:val="both"/>
    </w:pPr>
    <w:rPr>
      <w:rFonts w:ascii="Georgia" w:hAnsi="Georgia" w:cs="Georgia"/>
      <w:lang w:eastAsia="en-US"/>
    </w:rPr>
  </w:style>
  <w:style w:type="paragraph" w:styleId="TOC8">
    <w:name w:val="toc 8"/>
    <w:basedOn w:val="Normal"/>
    <w:next w:val="Normal"/>
    <w:autoRedefine/>
    <w:qFormat/>
    <w:pPr>
      <w:spacing w:line="240" w:lineRule="auto"/>
      <w:ind w:left="1680"/>
      <w:jc w:val="both"/>
    </w:pPr>
    <w:rPr>
      <w:rFonts w:ascii="Georgia" w:hAnsi="Georgia" w:cs="Georgia"/>
      <w:lang w:eastAsia="en-US"/>
    </w:rPr>
  </w:style>
  <w:style w:type="paragraph" w:styleId="TOC9">
    <w:name w:val="toc 9"/>
    <w:basedOn w:val="Normal"/>
    <w:next w:val="Normal"/>
    <w:autoRedefine/>
    <w:qFormat/>
    <w:pPr>
      <w:spacing w:line="240" w:lineRule="auto"/>
      <w:ind w:left="1920"/>
      <w:jc w:val="both"/>
    </w:pPr>
    <w:rPr>
      <w:rFonts w:ascii="Georgia" w:hAnsi="Georgia" w:cs="Georgia"/>
      <w:lang w:eastAsia="en-US"/>
    </w:rPr>
  </w:style>
  <w:style w:type="table" w:styleId="LightShading">
    <w:name w:val="Light Shading"/>
    <w:basedOn w:val="TableNormal"/>
    <w:uiPriority w:val="60"/>
    <w:semiHidden/>
    <w:unhideWhenUsed/>
    <w:qFormat/>
    <w:pPr>
      <w:jc w:val="both"/>
    </w:pPr>
    <w:rPr>
      <w:rFonts w:ascii="Georgia" w:eastAsia="Georgia" w:hAnsi="Georgia" w:cs="Georgia"/>
      <w:color w:val="000000" w:themeColor="text1" w:themeShade="BF"/>
      <w:lang w:val="en-US"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qFormat/>
    <w:pPr>
      <w:jc w:val="both"/>
    </w:pPr>
    <w:rPr>
      <w:rFonts w:ascii="Georgia" w:eastAsia="Georgia" w:hAnsi="Georgia" w:cs="Georgia"/>
      <w:color w:val="2F5496" w:themeColor="accent1" w:themeShade="BF"/>
      <w:lang w:val="en-US" w:eastAsia="en-US"/>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List">
    <w:name w:val="Light List"/>
    <w:basedOn w:val="TableNormal"/>
    <w:uiPriority w:val="61"/>
    <w:semiHidden/>
    <w:unhideWhenUsed/>
    <w:qFormat/>
    <w:pPr>
      <w:jc w:val="both"/>
    </w:pPr>
    <w:rPr>
      <w:rFonts w:ascii="Georgia" w:eastAsia="Georgia" w:hAnsi="Georgia" w:cs="Georgia"/>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qFormat/>
    <w:pPr>
      <w:jc w:val="both"/>
    </w:pPr>
    <w:rPr>
      <w:rFonts w:ascii="Georgia" w:eastAsia="Georgia" w:hAnsi="Georgia" w:cs="Georgia"/>
      <w:lang w:val="en-US" w:eastAsia="en-US"/>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Grid">
    <w:name w:val="Light Grid"/>
    <w:basedOn w:val="TableNormal"/>
    <w:uiPriority w:val="62"/>
    <w:semiHidden/>
    <w:unhideWhenUsed/>
    <w:qFormat/>
    <w:pPr>
      <w:jc w:val="both"/>
    </w:pPr>
    <w:rPr>
      <w:rFonts w:ascii="Georgia" w:eastAsia="Georgia" w:hAnsi="Georgia" w:cs="Georgia"/>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LightGrid-Accent1">
    <w:name w:val="Light Grid Accent 1"/>
    <w:basedOn w:val="TableNormal"/>
    <w:uiPriority w:val="62"/>
    <w:semiHidden/>
    <w:unhideWhenUsed/>
    <w:qFormat/>
    <w:pPr>
      <w:jc w:val="both"/>
    </w:pPr>
    <w:rPr>
      <w:rFonts w:ascii="Georgia" w:eastAsia="Georgia" w:hAnsi="Georgia" w:cs="Georgia"/>
      <w:lang w:val="en-US" w:eastAsia="en-US"/>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table" w:styleId="MediumShading1">
    <w:name w:val="Medium Shading 1"/>
    <w:basedOn w:val="TableNormal"/>
    <w:uiPriority w:val="63"/>
    <w:semiHidden/>
    <w:unhideWhenUsed/>
    <w:qFormat/>
    <w:pPr>
      <w:jc w:val="both"/>
    </w:pPr>
    <w:rPr>
      <w:rFonts w:ascii="Georgia" w:eastAsia="Georgia" w:hAnsi="Georgia" w:cs="Georgia"/>
      <w:lang w:val="en-US"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qFormat/>
    <w:pPr>
      <w:jc w:val="both"/>
    </w:pPr>
    <w:rPr>
      <w:rFonts w:ascii="Georgia" w:eastAsia="Georgia" w:hAnsi="Georgia" w:cs="Georgia"/>
      <w:lang w:val="en-US" w:eastAsia="en-US"/>
    </w:rPr>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qFormat/>
    <w:pPr>
      <w:jc w:val="both"/>
    </w:pPr>
    <w:rPr>
      <w:rFonts w:ascii="Georgia" w:eastAsia="Georgia" w:hAnsi="Georgia" w:cs="Georgia"/>
      <w:lang w:val="en-US"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qFormat/>
    <w:pPr>
      <w:jc w:val="both"/>
    </w:pPr>
    <w:rPr>
      <w:rFonts w:ascii="Georgia" w:eastAsia="Georgia" w:hAnsi="Georgia" w:cs="Georgia"/>
      <w:lang w:val="en-US"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semiHidden/>
    <w:unhideWhenUsed/>
    <w:qFormat/>
    <w:pPr>
      <w:jc w:val="both"/>
    </w:pPr>
    <w:rPr>
      <w:rFonts w:ascii="Georgia" w:eastAsia="Georgia" w:hAnsi="Georgia" w:cs="Georgia"/>
      <w:color w:val="000000" w:themeColor="text1"/>
      <w:lang w:val="en-US" w:eastAsia="en-US"/>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qFormat/>
    <w:pPr>
      <w:jc w:val="both"/>
    </w:pPr>
    <w:rPr>
      <w:rFonts w:ascii="Georgia" w:eastAsia="Georgia" w:hAnsi="Georgia" w:cs="Georgia"/>
      <w:color w:val="000000" w:themeColor="text1"/>
      <w:lang w:val="en-US" w:eastAsia="en-US"/>
    </w:rPr>
    <w:tblPr>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2">
    <w:name w:val="Medium List 2"/>
    <w:basedOn w:val="TableNormal"/>
    <w:uiPriority w:val="66"/>
    <w:semiHidden/>
    <w:unhideWhenUsed/>
    <w:qFormat/>
    <w:pPr>
      <w:jc w:val="both"/>
    </w:pPr>
    <w:rPr>
      <w:rFonts w:asciiTheme="majorHAnsi" w:eastAsiaTheme="majorEastAsia" w:hAnsiTheme="majorHAnsi" w:cstheme="majorBidi"/>
      <w:color w:val="000000" w:themeColor="text1"/>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semiHidden/>
    <w:unhideWhenUsed/>
    <w:qFormat/>
    <w:pPr>
      <w:jc w:val="both"/>
    </w:pPr>
    <w:rPr>
      <w:rFonts w:ascii="Georgia" w:eastAsia="Georgia" w:hAnsi="Georgia" w:cs="Georgia"/>
      <w:lang w:val="en-US"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semiHidden/>
    <w:unhideWhenUsed/>
    <w:qFormat/>
    <w:pPr>
      <w:jc w:val="both"/>
    </w:pPr>
    <w:rPr>
      <w:rFonts w:asciiTheme="majorHAnsi" w:eastAsiaTheme="majorEastAsia" w:hAnsiTheme="majorHAnsi" w:cstheme="majorBidi"/>
      <w:color w:val="000000" w:themeColor="text1"/>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qFormat/>
    <w:pPr>
      <w:jc w:val="both"/>
    </w:pPr>
    <w:rPr>
      <w:rFonts w:ascii="Georgia" w:eastAsia="Georgia" w:hAnsi="Georgia" w:cs="Georgia"/>
      <w:lang w:val="en-US"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DarkList">
    <w:name w:val="Dark List"/>
    <w:basedOn w:val="TableNormal"/>
    <w:uiPriority w:val="70"/>
    <w:semiHidden/>
    <w:unhideWhenUsed/>
    <w:qFormat/>
    <w:pPr>
      <w:jc w:val="both"/>
    </w:pPr>
    <w:rPr>
      <w:rFonts w:ascii="Georgia" w:eastAsia="Georgia" w:hAnsi="Georgia" w:cs="Georgia"/>
      <w:color w:val="FFFFFF" w:themeColor="background1"/>
      <w:lang w:val="en-US"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olorfulShading">
    <w:name w:val="Colorful Shading"/>
    <w:basedOn w:val="TableNormal"/>
    <w:uiPriority w:val="71"/>
    <w:semiHidden/>
    <w:unhideWhenUsed/>
    <w:qFormat/>
    <w:pPr>
      <w:jc w:val="both"/>
    </w:pPr>
    <w:rPr>
      <w:rFonts w:ascii="Georgia" w:eastAsia="Georgia" w:hAnsi="Georgia" w:cs="Georgia"/>
      <w:color w:val="000000" w:themeColor="text1"/>
      <w:lang w:val="en-US" w:eastAsia="en-US"/>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semiHidden/>
    <w:unhideWhenUsed/>
    <w:qFormat/>
    <w:pPr>
      <w:jc w:val="both"/>
    </w:pPr>
    <w:rPr>
      <w:rFonts w:ascii="Georgia" w:eastAsia="Georgia" w:hAnsi="Georgia" w:cs="Georgia"/>
      <w:color w:val="000000" w:themeColor="text1"/>
      <w:lang w:val="en-US"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uiPriority w:val="73"/>
    <w:semiHidden/>
    <w:unhideWhenUsed/>
    <w:qFormat/>
    <w:pPr>
      <w:jc w:val="both"/>
    </w:pPr>
    <w:rPr>
      <w:rFonts w:ascii="Georgia" w:eastAsia="Georgia" w:hAnsi="Georgia" w:cs="Georgia"/>
      <w:color w:val="000000" w:themeColor="text1"/>
      <w:lang w:val="en-US" w:eastAsia="en-US"/>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HeaderInfo">
    <w:name w:val="Header Info"/>
    <w:basedOn w:val="Normal"/>
    <w:pPr>
      <w:tabs>
        <w:tab w:val="left" w:pos="1985"/>
      </w:tabs>
    </w:pPr>
    <w:rPr>
      <w:rFonts w:ascii="Arial" w:hAnsi="Arial"/>
    </w:rPr>
  </w:style>
  <w:style w:type="character" w:customStyle="1" w:styleId="BalloonTextChar">
    <w:name w:val="Balloon Text Char"/>
    <w:basedOn w:val="DefaultParagraphFont"/>
    <w:link w:val="BalloonText"/>
    <w:rPr>
      <w:rFonts w:ascii="Segoe UI" w:hAnsi="Segoe UI" w:cs="Segoe UI"/>
      <w:sz w:val="18"/>
      <w:szCs w:val="18"/>
      <w:lang w:val="en-GB" w:eastAsia="ko-KR"/>
    </w:rPr>
  </w:style>
  <w:style w:type="character" w:customStyle="1" w:styleId="FootnoteTextChar">
    <w:name w:val="Footnote Text Char"/>
    <w:basedOn w:val="DefaultParagraphFont"/>
    <w:link w:val="FootnoteText"/>
    <w:rPr>
      <w:color w:val="000000"/>
      <w:sz w:val="18"/>
      <w:szCs w:val="16"/>
      <w:lang w:val="en-US" w:eastAsia="en-US"/>
    </w:rPr>
  </w:style>
  <w:style w:type="character" w:customStyle="1" w:styleId="CommentTextChar">
    <w:name w:val="Comment Text Char"/>
    <w:basedOn w:val="DefaultParagraphFont"/>
    <w:link w:val="CommentText"/>
    <w:uiPriority w:val="99"/>
    <w:rPr>
      <w:color w:val="000000"/>
      <w:lang w:val="en-US" w:eastAsia="en-US"/>
    </w:rPr>
  </w:style>
  <w:style w:type="character" w:customStyle="1" w:styleId="Erwhnung1">
    <w:name w:val="Erwähnung1"/>
    <w:basedOn w:val="DefaultParagraphFont"/>
    <w:uiPriority w:val="99"/>
    <w:unhideWhenUsed/>
    <w:rPr>
      <w:color w:val="2B579A"/>
      <w:shd w:val="clear" w:color="auto" w:fill="E1DFDD"/>
    </w:rPr>
  </w:style>
  <w:style w:type="paragraph" w:customStyle="1" w:styleId="Bullet">
    <w:name w:val="Bullet"/>
    <w:basedOn w:val="Normal"/>
    <w:pPr>
      <w:numPr>
        <w:numId w:val="1"/>
      </w:numPr>
      <w:tabs>
        <w:tab w:val="clear" w:pos="360"/>
        <w:tab w:val="left" w:pos="284"/>
      </w:tabs>
      <w:spacing w:before="120" w:after="0" w:line="240" w:lineRule="auto"/>
      <w:ind w:left="284" w:hanging="284"/>
      <w:jc w:val="both"/>
    </w:pPr>
    <w:rPr>
      <w:rFonts w:cs="Arial"/>
      <w:color w:val="000000"/>
      <w:sz w:val="22"/>
      <w:szCs w:val="22"/>
      <w:lang w:eastAsia="en-US"/>
    </w:rPr>
  </w:style>
  <w:style w:type="paragraph" w:customStyle="1" w:styleId="Bullet2">
    <w:name w:val="Bullet 2"/>
    <w:basedOn w:val="Normal"/>
    <w:qFormat/>
    <w:pPr>
      <w:numPr>
        <w:ilvl w:val="1"/>
        <w:numId w:val="1"/>
      </w:numPr>
      <w:tabs>
        <w:tab w:val="clear" w:pos="1080"/>
        <w:tab w:val="left" w:pos="567"/>
      </w:tabs>
      <w:spacing w:before="120" w:after="0" w:line="240" w:lineRule="auto"/>
      <w:ind w:left="567" w:hanging="283"/>
      <w:jc w:val="both"/>
    </w:pPr>
    <w:rPr>
      <w:rFonts w:cs="Arial"/>
      <w:color w:val="000000"/>
      <w:sz w:val="22"/>
      <w:szCs w:val="22"/>
      <w:lang w:eastAsia="en-US"/>
    </w:rPr>
  </w:style>
  <w:style w:type="paragraph" w:customStyle="1" w:styleId="CitaviBibliographyEntry">
    <w:name w:val="Citavi Bibliography Entry"/>
    <w:basedOn w:val="Normal"/>
    <w:link w:val="CitaviBibliographyEntryZchn"/>
    <w:qFormat/>
    <w:pPr>
      <w:tabs>
        <w:tab w:val="left" w:pos="720"/>
      </w:tabs>
      <w:spacing w:after="0"/>
      <w:ind w:left="720" w:hanging="720"/>
    </w:pPr>
  </w:style>
  <w:style w:type="character" w:customStyle="1" w:styleId="TextZchn">
    <w:name w:val="Text Zchn"/>
    <w:basedOn w:val="DefaultParagraphFont"/>
    <w:link w:val="Text"/>
    <w:qFormat/>
    <w:rPr>
      <w:lang w:val="en-US" w:eastAsia="ko-KR"/>
    </w:rPr>
  </w:style>
  <w:style w:type="character" w:customStyle="1" w:styleId="CitaviBibliographyEntryZchn">
    <w:name w:val="Citavi Bibliography Entry Zchn"/>
    <w:basedOn w:val="TextZchn"/>
    <w:link w:val="CitaviBibliographyEntry"/>
    <w:qFormat/>
    <w:rPr>
      <w:lang w:val="en-US" w:eastAsia="ko-KR"/>
    </w:rPr>
  </w:style>
  <w:style w:type="paragraph" w:customStyle="1" w:styleId="CitaviBibliographyHeading">
    <w:name w:val="Citavi Bibliography Heading"/>
    <w:basedOn w:val="Heading1"/>
    <w:link w:val="CitaviBibliographyHeadingZchn"/>
  </w:style>
  <w:style w:type="character" w:customStyle="1" w:styleId="CitaviBibliographyHeadingZchn">
    <w:name w:val="Citavi Bibliography Heading Zchn"/>
    <w:basedOn w:val="TextZchn"/>
    <w:link w:val="CitaviBibliographyHeading"/>
    <w:rPr>
      <w:rFonts w:ascii="Arial" w:hAnsi="Arial"/>
      <w:b/>
      <w:sz w:val="28"/>
      <w:lang w:val="en-US" w:eastAsia="ko-KR"/>
    </w:rPr>
  </w:style>
  <w:style w:type="paragraph" w:customStyle="1" w:styleId="CitaviChapterBibliographyHeading">
    <w:name w:val="Citavi Chapter Bibliography Heading"/>
    <w:basedOn w:val="Heading2"/>
    <w:link w:val="CitaviChapterBibliographyHeadingZchn"/>
    <w:uiPriority w:val="99"/>
    <w:qFormat/>
  </w:style>
  <w:style w:type="character" w:customStyle="1" w:styleId="CitaviChapterBibliographyHeadingZchn">
    <w:name w:val="Citavi Chapter Bibliography Heading Zchn"/>
    <w:basedOn w:val="TextZchn"/>
    <w:link w:val="CitaviChapterBibliographyHeading"/>
    <w:uiPriority w:val="99"/>
    <w:qFormat/>
    <w:rPr>
      <w:b/>
      <w:sz w:val="28"/>
      <w:lang w:val="en-GB" w:eastAsia="ko-KR"/>
    </w:rPr>
  </w:style>
  <w:style w:type="paragraph" w:customStyle="1" w:styleId="CitaviBibliographySubheading1">
    <w:name w:val="Citavi Bibliography Subheading 1"/>
    <w:basedOn w:val="Heading2"/>
    <w:link w:val="CitaviBibliographySubheading1Zchn"/>
    <w:uiPriority w:val="99"/>
    <w:qFormat/>
    <w:pPr>
      <w:outlineLvl w:val="9"/>
    </w:pPr>
  </w:style>
  <w:style w:type="character" w:customStyle="1" w:styleId="CitaviBibliographySubheading1Zchn">
    <w:name w:val="Citavi Bibliography Subheading 1 Zchn"/>
    <w:basedOn w:val="TextZchn"/>
    <w:link w:val="CitaviBibliographySubheading1"/>
    <w:uiPriority w:val="99"/>
    <w:qFormat/>
    <w:rPr>
      <w:b/>
      <w:sz w:val="28"/>
      <w:lang w:val="en-US" w:eastAsia="ko-KR"/>
    </w:rPr>
  </w:style>
  <w:style w:type="paragraph" w:customStyle="1" w:styleId="CitaviBibliographySubheading2">
    <w:name w:val="Citavi Bibliography Subheading 2"/>
    <w:basedOn w:val="Heading3"/>
    <w:link w:val="CitaviBibliographySubheading2Zchn"/>
    <w:uiPriority w:val="99"/>
    <w:pPr>
      <w:outlineLvl w:val="9"/>
    </w:pPr>
  </w:style>
  <w:style w:type="character" w:customStyle="1" w:styleId="CitaviBibliographySubheading2Zchn">
    <w:name w:val="Citavi Bibliography Subheading 2 Zchn"/>
    <w:basedOn w:val="TextZchn"/>
    <w:link w:val="CitaviBibliographySubheading2"/>
    <w:uiPriority w:val="99"/>
    <w:qFormat/>
    <w:rPr>
      <w:b/>
      <w:sz w:val="22"/>
      <w:lang w:val="en-US" w:eastAsia="ko-KR"/>
    </w:rPr>
  </w:style>
  <w:style w:type="paragraph" w:customStyle="1" w:styleId="CitaviBibliographySubheading3">
    <w:name w:val="Citavi Bibliography Subheading 3"/>
    <w:basedOn w:val="Heading4"/>
    <w:link w:val="CitaviBibliographySubheading3Zchn"/>
    <w:uiPriority w:val="99"/>
    <w:qFormat/>
    <w:pPr>
      <w:outlineLvl w:val="9"/>
    </w:pPr>
  </w:style>
  <w:style w:type="character" w:customStyle="1" w:styleId="CitaviBibliographySubheading3Zchn">
    <w:name w:val="Citavi Bibliography Subheading 3 Zchn"/>
    <w:basedOn w:val="TextZchn"/>
    <w:link w:val="CitaviBibliographySubheading3"/>
    <w:uiPriority w:val="99"/>
    <w:qFormat/>
    <w:rPr>
      <w:rFonts w:asciiTheme="majorHAnsi" w:eastAsiaTheme="majorEastAsia" w:hAnsiTheme="majorHAnsi" w:cstheme="majorBidi"/>
      <w:i/>
      <w:iCs/>
      <w:color w:val="2F5496" w:themeColor="accent1" w:themeShade="BF"/>
      <w:lang w:val="en-US" w:eastAsia="ko-KR"/>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lang w:val="en-GB" w:eastAsia="ko-KR"/>
    </w:rPr>
  </w:style>
  <w:style w:type="paragraph" w:customStyle="1" w:styleId="CitaviBibliographySubheading4">
    <w:name w:val="Citavi Bibliography Subheading 4"/>
    <w:basedOn w:val="Heading5"/>
    <w:link w:val="CitaviBibliographySubheading4Zchn"/>
    <w:uiPriority w:val="99"/>
    <w:qFormat/>
    <w:pPr>
      <w:outlineLvl w:val="9"/>
    </w:pPr>
  </w:style>
  <w:style w:type="character" w:customStyle="1" w:styleId="CitaviBibliographySubheading4Zchn">
    <w:name w:val="Citavi Bibliography Subheading 4 Zchn"/>
    <w:basedOn w:val="TextZchn"/>
    <w:link w:val="CitaviBibliographySubheading4"/>
    <w:uiPriority w:val="99"/>
    <w:rPr>
      <w:rFonts w:asciiTheme="majorHAnsi" w:eastAsiaTheme="majorEastAsia" w:hAnsiTheme="majorHAnsi" w:cstheme="majorBidi"/>
      <w:color w:val="2F5496" w:themeColor="accent1" w:themeShade="BF"/>
      <w:lang w:val="en-US" w:eastAsia="ko-KR"/>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F5496" w:themeColor="accent1" w:themeShade="BF"/>
      <w:lang w:val="en-GB" w:eastAsia="ko-KR"/>
    </w:rPr>
  </w:style>
  <w:style w:type="paragraph" w:customStyle="1" w:styleId="CitaviBibliographySubheading5">
    <w:name w:val="Citavi Bibliography Subheading 5"/>
    <w:basedOn w:val="Heading6"/>
    <w:link w:val="CitaviBibliographySubheading5Zchn"/>
    <w:uiPriority w:val="99"/>
    <w:qFormat/>
    <w:pPr>
      <w:outlineLvl w:val="9"/>
    </w:pPr>
  </w:style>
  <w:style w:type="character" w:customStyle="1" w:styleId="CitaviBibliographySubheading5Zchn">
    <w:name w:val="Citavi Bibliography Subheading 5 Zchn"/>
    <w:basedOn w:val="TextZchn"/>
    <w:link w:val="CitaviBibliographySubheading5"/>
    <w:uiPriority w:val="99"/>
    <w:rPr>
      <w:rFonts w:asciiTheme="majorHAnsi" w:eastAsiaTheme="majorEastAsia" w:hAnsiTheme="majorHAnsi" w:cstheme="majorBidi"/>
      <w:color w:val="1F3864" w:themeColor="accent1" w:themeShade="80"/>
      <w:lang w:val="en-US" w:eastAsia="ko-KR"/>
    </w:rPr>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lang w:val="en-GB" w:eastAsia="ko-KR"/>
    </w:rPr>
  </w:style>
  <w:style w:type="paragraph" w:customStyle="1" w:styleId="CitaviBibliographySubheading6">
    <w:name w:val="Citavi Bibliography Subheading 6"/>
    <w:basedOn w:val="Heading7"/>
    <w:link w:val="CitaviBibliographySubheading6Zchn"/>
    <w:uiPriority w:val="99"/>
    <w:pPr>
      <w:outlineLvl w:val="9"/>
    </w:pPr>
  </w:style>
  <w:style w:type="character" w:customStyle="1" w:styleId="CitaviBibliographySubheading6Zchn">
    <w:name w:val="Citavi Bibliography Subheading 6 Zchn"/>
    <w:basedOn w:val="TextZchn"/>
    <w:link w:val="CitaviBibliographySubheading6"/>
    <w:uiPriority w:val="99"/>
    <w:qFormat/>
    <w:rPr>
      <w:rFonts w:asciiTheme="majorHAnsi" w:eastAsiaTheme="majorEastAsia" w:hAnsiTheme="majorHAnsi" w:cstheme="majorBidi"/>
      <w:i/>
      <w:iCs/>
      <w:color w:val="1F3864" w:themeColor="accent1" w:themeShade="80"/>
      <w:lang w:val="en-US" w:eastAsia="ko-KR"/>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3864" w:themeColor="accent1" w:themeShade="80"/>
      <w:lang w:val="en-GB" w:eastAsia="ko-KR"/>
    </w:rPr>
  </w:style>
  <w:style w:type="paragraph" w:customStyle="1" w:styleId="CitaviBibliographySubheading7">
    <w:name w:val="Citavi Bibliography Subheading 7"/>
    <w:basedOn w:val="Heading8"/>
    <w:link w:val="CitaviBibliographySubheading7Zchn"/>
    <w:uiPriority w:val="99"/>
    <w:qFormat/>
    <w:pPr>
      <w:outlineLvl w:val="9"/>
    </w:pPr>
  </w:style>
  <w:style w:type="character" w:customStyle="1" w:styleId="CitaviBibliographySubheading7Zchn">
    <w:name w:val="Citavi Bibliography Subheading 7 Zchn"/>
    <w:basedOn w:val="TextZchn"/>
    <w:link w:val="CitaviBibliographySubheading7"/>
    <w:uiPriority w:val="99"/>
    <w:rPr>
      <w:rFonts w:asciiTheme="majorHAnsi" w:eastAsiaTheme="majorEastAsia" w:hAnsiTheme="majorHAnsi" w:cstheme="majorBidi"/>
      <w:color w:val="262626" w:themeColor="text1" w:themeTint="D9"/>
      <w:sz w:val="21"/>
      <w:szCs w:val="21"/>
      <w:lang w:val="en-US" w:eastAsia="ko-KR"/>
    </w:rPr>
  </w:style>
  <w:style w:type="character" w:customStyle="1" w:styleId="Heading8Char">
    <w:name w:val="Heading 8 Char"/>
    <w:basedOn w:val="DefaultParagraphFont"/>
    <w:link w:val="Heading8"/>
    <w:uiPriority w:val="9"/>
    <w:qFormat/>
    <w:rPr>
      <w:rFonts w:asciiTheme="majorHAnsi" w:eastAsiaTheme="majorEastAsia" w:hAnsiTheme="majorHAnsi" w:cstheme="majorBidi"/>
      <w:color w:val="262626" w:themeColor="text1" w:themeTint="D9"/>
      <w:sz w:val="21"/>
      <w:szCs w:val="21"/>
      <w:lang w:val="en-GB" w:eastAsia="ko-KR"/>
    </w:rPr>
  </w:style>
  <w:style w:type="paragraph" w:customStyle="1" w:styleId="CitaviBibliographySubheading8">
    <w:name w:val="Citavi Bibliography Subheading 8"/>
    <w:basedOn w:val="Heading9"/>
    <w:link w:val="CitaviBibliographySubheading8Zchn"/>
    <w:uiPriority w:val="99"/>
    <w:pPr>
      <w:outlineLvl w:val="9"/>
    </w:pPr>
  </w:style>
  <w:style w:type="character" w:customStyle="1" w:styleId="CitaviBibliographySubheading8Zchn">
    <w:name w:val="Citavi Bibliography Subheading 8 Zchn"/>
    <w:basedOn w:val="TextZchn"/>
    <w:link w:val="CitaviBibliographySubheading8"/>
    <w:uiPriority w:val="99"/>
    <w:qFormat/>
    <w:rPr>
      <w:rFonts w:asciiTheme="majorHAnsi" w:eastAsiaTheme="majorEastAsia" w:hAnsiTheme="majorHAnsi" w:cstheme="majorBidi"/>
      <w:i/>
      <w:iCs/>
      <w:color w:val="262626" w:themeColor="text1" w:themeTint="D9"/>
      <w:sz w:val="21"/>
      <w:szCs w:val="21"/>
      <w:lang w:val="en-US" w:eastAsia="ko-KR"/>
    </w:rPr>
  </w:style>
  <w:style w:type="character" w:customStyle="1" w:styleId="Heading9Char">
    <w:name w:val="Heading 9 Char"/>
    <w:basedOn w:val="DefaultParagraphFont"/>
    <w:link w:val="Heading9"/>
    <w:uiPriority w:val="9"/>
    <w:qFormat/>
    <w:rPr>
      <w:rFonts w:asciiTheme="majorHAnsi" w:eastAsiaTheme="majorEastAsia" w:hAnsiTheme="majorHAnsi" w:cstheme="majorBidi"/>
      <w:i/>
      <w:iCs/>
      <w:color w:val="262626" w:themeColor="text1" w:themeTint="D9"/>
      <w:sz w:val="21"/>
      <w:szCs w:val="21"/>
      <w:lang w:val="en-GB" w:eastAsia="ko-KR"/>
    </w:rPr>
  </w:style>
  <w:style w:type="character" w:styleId="PlaceholderText">
    <w:name w:val="Placeholder Text"/>
    <w:basedOn w:val="DefaultParagraphFont"/>
    <w:uiPriority w:val="99"/>
    <w:qFormat/>
    <w:rPr>
      <w:color w:val="808080"/>
    </w:rPr>
  </w:style>
  <w:style w:type="character" w:customStyle="1" w:styleId="CaptionChar">
    <w:name w:val="Caption Char"/>
    <w:link w:val="Caption"/>
    <w:uiPriority w:val="1"/>
    <w:rPr>
      <w:i/>
      <w:color w:val="000000"/>
      <w:sz w:val="22"/>
      <w:szCs w:val="15"/>
      <w:lang w:val="en-GB" w:eastAsia="en-US"/>
    </w:rPr>
  </w:style>
  <w:style w:type="paragraph" w:customStyle="1" w:styleId="Tabellen">
    <w:name w:val="Tabellen"/>
    <w:basedOn w:val="Normal"/>
    <w:link w:val="TabellenZchn"/>
    <w:qFormat/>
    <w:pPr>
      <w:spacing w:after="0" w:line="240" w:lineRule="auto"/>
      <w:jc w:val="both"/>
    </w:pPr>
    <w:rPr>
      <w:rFonts w:cs="Arial"/>
      <w:color w:val="000000"/>
      <w:sz w:val="22"/>
      <w:szCs w:val="15"/>
      <w:lang w:eastAsia="en-US"/>
    </w:rPr>
  </w:style>
  <w:style w:type="character" w:customStyle="1" w:styleId="TabellenZchn">
    <w:name w:val="Tabellen Zchn"/>
    <w:basedOn w:val="DefaultParagraphFont"/>
    <w:link w:val="Tabellen"/>
    <w:qFormat/>
    <w:rPr>
      <w:rFonts w:cs="Arial"/>
      <w:color w:val="000000"/>
      <w:sz w:val="22"/>
      <w:szCs w:val="15"/>
      <w:lang w:val="en-US" w:eastAsia="en-US"/>
    </w:rPr>
  </w:style>
  <w:style w:type="paragraph" w:customStyle="1" w:styleId="TableText">
    <w:name w:val="Table_Text"/>
    <w:basedOn w:val="Normal"/>
    <w:link w:val="TableTextChar"/>
    <w:qFormat/>
    <w:pPr>
      <w:spacing w:after="60" w:line="240" w:lineRule="auto"/>
    </w:pPr>
    <w:rPr>
      <w:rFonts w:cs="Arial"/>
      <w:color w:val="000000"/>
      <w:lang w:eastAsia="en-US"/>
    </w:rPr>
  </w:style>
  <w:style w:type="character" w:customStyle="1" w:styleId="TableTextChar">
    <w:name w:val="Table_Text Char"/>
    <w:link w:val="TableText"/>
    <w:qFormat/>
    <w:rPr>
      <w:rFonts w:cs="Arial"/>
      <w:color w:val="000000"/>
      <w:lang w:val="en-GB" w:eastAsia="en-US"/>
    </w:rPr>
  </w:style>
  <w:style w:type="paragraph" w:customStyle="1" w:styleId="Abbildung">
    <w:name w:val="Abbildung"/>
    <w:basedOn w:val="Normal"/>
    <w:next w:val="Caption"/>
    <w:link w:val="AbbildungZchn"/>
    <w:uiPriority w:val="2"/>
    <w:qFormat/>
    <w:pPr>
      <w:keepNext/>
      <w:spacing w:before="240" w:after="60" w:line="240" w:lineRule="auto"/>
      <w:jc w:val="center"/>
    </w:pPr>
    <w:rPr>
      <w:sz w:val="24"/>
      <w:szCs w:val="24"/>
      <w:lang w:val="de-DE" w:eastAsia="de-DE"/>
    </w:rPr>
  </w:style>
  <w:style w:type="character" w:customStyle="1" w:styleId="AbbildungZchn">
    <w:name w:val="Abbildung Zchn"/>
    <w:link w:val="Abbildung"/>
    <w:uiPriority w:val="2"/>
    <w:qFormat/>
    <w:rPr>
      <w:sz w:val="24"/>
      <w:szCs w:val="24"/>
    </w:rPr>
  </w:style>
  <w:style w:type="paragraph" w:customStyle="1" w:styleId="Basictext">
    <w:name w:val="Basic text"/>
    <w:link w:val="BasictextZchn"/>
    <w:qFormat/>
    <w:pPr>
      <w:spacing w:after="60"/>
      <w:jc w:val="both"/>
    </w:pPr>
    <w:rPr>
      <w:color w:val="000000"/>
      <w:sz w:val="22"/>
      <w:szCs w:val="15"/>
      <w:lang w:val="en-GB" w:eastAsia="en-US"/>
    </w:rPr>
  </w:style>
  <w:style w:type="character" w:customStyle="1" w:styleId="BasictextZchn">
    <w:name w:val="Basic text Zchn"/>
    <w:link w:val="Basictext"/>
    <w:qFormat/>
    <w:rPr>
      <w:color w:val="000000"/>
      <w:sz w:val="22"/>
      <w:szCs w:val="15"/>
      <w:lang w:val="en-GB" w:eastAsia="en-US"/>
    </w:rPr>
  </w:style>
  <w:style w:type="paragraph" w:customStyle="1" w:styleId="Formatvorlage1ZustzeamEndedesPapers">
    <w:name w:val="Formatvorlage1_Zusätze am Ende des Papers"/>
    <w:basedOn w:val="Heading1"/>
    <w:link w:val="Formatvorlage1ZustzeamEndedesPapersZchn"/>
    <w:qFormat/>
    <w:pPr>
      <w:keepNext/>
      <w:keepLines/>
      <w:tabs>
        <w:tab w:val="left" w:pos="851"/>
      </w:tabs>
      <w:spacing w:line="240" w:lineRule="auto"/>
    </w:pPr>
    <w:rPr>
      <w:rFonts w:cs="Arial"/>
      <w:color w:val="1F1F1F"/>
      <w:kern w:val="28"/>
      <w:sz w:val="24"/>
      <w:szCs w:val="30"/>
      <w:shd w:val="clear" w:color="auto" w:fill="FFFFFF"/>
      <w:lang w:eastAsia="en-US"/>
    </w:rPr>
  </w:style>
  <w:style w:type="character" w:customStyle="1" w:styleId="Formatvorlage1ZustzeamEndedesPapersZchn">
    <w:name w:val="Formatvorlage1_Zusätze am Ende des Papers Zchn"/>
    <w:basedOn w:val="DefaultParagraphFont"/>
    <w:link w:val="Formatvorlage1ZustzeamEndedesPapers"/>
    <w:rPr>
      <w:rFonts w:cs="Arial"/>
      <w:b/>
      <w:color w:val="1F1F1F"/>
      <w:kern w:val="28"/>
      <w:sz w:val="24"/>
      <w:szCs w:val="30"/>
      <w:lang w:val="en-GB" w:eastAsia="en-US"/>
    </w:rPr>
  </w:style>
  <w:style w:type="character" w:customStyle="1" w:styleId="CommentSubjectChar">
    <w:name w:val="Comment Subject Char"/>
    <w:basedOn w:val="CommentTextChar"/>
    <w:link w:val="CommentSubject"/>
    <w:rPr>
      <w:b/>
      <w:bCs/>
      <w:color w:val="000000"/>
      <w:lang w:val="en-GB" w:eastAsia="ko-KR"/>
    </w:rPr>
  </w:style>
  <w:style w:type="paragraph" w:customStyle="1" w:styleId="berarbeitung1">
    <w:name w:val="Überarbeitung1"/>
    <w:hidden/>
    <w:uiPriority w:val="99"/>
    <w:semiHidden/>
    <w:rPr>
      <w:lang w:val="en-GB" w:eastAsia="ko-KR"/>
    </w:rPr>
  </w:style>
  <w:style w:type="character" w:customStyle="1" w:styleId="NichtaufgelsteErwhnung1">
    <w:name w:val="Nicht aufgelöste Erwähnung1"/>
    <w:basedOn w:val="DefaultParagraphFont"/>
    <w:uiPriority w:val="99"/>
    <w:unhideWhenUsed/>
    <w:qFormat/>
    <w:rPr>
      <w:color w:val="605E5C"/>
      <w:shd w:val="clear" w:color="auto" w:fill="E1DFDD"/>
    </w:rPr>
  </w:style>
  <w:style w:type="character" w:customStyle="1" w:styleId="ui-provider">
    <w:name w:val="ui-provider"/>
    <w:basedOn w:val="DefaultParagraphFont"/>
    <w:qFormat/>
  </w:style>
  <w:style w:type="character" w:customStyle="1" w:styleId="Heading1Char">
    <w:name w:val="Heading 1 Char"/>
    <w:basedOn w:val="DefaultParagraphFont"/>
    <w:link w:val="Heading1"/>
    <w:uiPriority w:val="9"/>
    <w:qFormat/>
    <w:rsid w:val="00CA51CE"/>
    <w:rPr>
      <w:rFonts w:ascii="Arial" w:hAnsi="Arial"/>
      <w:b/>
      <w:sz w:val="28"/>
      <w:lang w:val="en-US" w:eastAsia="ko-KR"/>
    </w:rPr>
  </w:style>
  <w:style w:type="character" w:customStyle="1" w:styleId="Heading2Char">
    <w:name w:val="Heading 2 Char"/>
    <w:basedOn w:val="DefaultParagraphFont"/>
    <w:link w:val="Heading2"/>
    <w:uiPriority w:val="9"/>
    <w:qFormat/>
    <w:rPr>
      <w:b/>
      <w:sz w:val="28"/>
      <w:lang w:val="en-GB" w:eastAsia="ko-KR"/>
    </w:rPr>
  </w:style>
  <w:style w:type="character" w:customStyle="1" w:styleId="Heading3Char">
    <w:name w:val="Heading 3 Char"/>
    <w:basedOn w:val="DefaultParagraphFont"/>
    <w:link w:val="Heading3"/>
    <w:uiPriority w:val="9"/>
    <w:qFormat/>
    <w:rPr>
      <w:b/>
      <w:sz w:val="22"/>
      <w:lang w:val="en-GB" w:eastAsia="ko-KR"/>
    </w:rPr>
  </w:style>
  <w:style w:type="character" w:customStyle="1" w:styleId="TitleChar">
    <w:name w:val="Title Char"/>
    <w:basedOn w:val="DefaultParagraphFont"/>
    <w:link w:val="Title"/>
    <w:uiPriority w:val="10"/>
    <w:qFormat/>
    <w:rPr>
      <w:rFonts w:ascii="Georgia" w:hAnsi="Georgia" w:cs="Georgia"/>
      <w:b/>
      <w:kern w:val="28"/>
      <w:sz w:val="40"/>
      <w:szCs w:val="40"/>
      <w:lang w:val="en-US" w:eastAsia="en-US"/>
    </w:rPr>
  </w:style>
  <w:style w:type="character" w:customStyle="1" w:styleId="FooterChar">
    <w:name w:val="Footer Char"/>
    <w:basedOn w:val="DefaultParagraphFont"/>
    <w:link w:val="Footer"/>
    <w:qFormat/>
    <w:rPr>
      <w:lang w:val="en-GB" w:eastAsia="ko-KR"/>
    </w:rPr>
  </w:style>
  <w:style w:type="character" w:customStyle="1" w:styleId="HeaderChar">
    <w:name w:val="Header Char"/>
    <w:basedOn w:val="DefaultParagraphFont"/>
    <w:link w:val="Header"/>
    <w:qFormat/>
    <w:rPr>
      <w:lang w:val="en-GB" w:eastAsia="ko-KR"/>
    </w:rPr>
  </w:style>
  <w:style w:type="paragraph" w:customStyle="1" w:styleId="Author">
    <w:name w:val="Author"/>
    <w:basedOn w:val="Normal"/>
    <w:next w:val="Affiliation"/>
    <w:qFormat/>
    <w:pPr>
      <w:spacing w:after="0" w:line="240" w:lineRule="auto"/>
      <w:jc w:val="center"/>
    </w:pPr>
    <w:rPr>
      <w:rFonts w:ascii="Georgia" w:hAnsi="Georgia" w:cs="Georgia"/>
      <w:b/>
      <w:color w:val="000000"/>
      <w:sz w:val="26"/>
      <w:lang w:eastAsia="en-US"/>
    </w:rPr>
  </w:style>
  <w:style w:type="paragraph" w:customStyle="1" w:styleId="Affiliation">
    <w:name w:val="Affiliation"/>
    <w:basedOn w:val="Normal"/>
    <w:next w:val="Email"/>
    <w:qFormat/>
    <w:pPr>
      <w:spacing w:after="0" w:line="240" w:lineRule="auto"/>
      <w:jc w:val="center"/>
    </w:pPr>
    <w:rPr>
      <w:rFonts w:ascii="Georgia" w:hAnsi="Georgia" w:cs="Georgia"/>
      <w:sz w:val="26"/>
      <w:lang w:eastAsia="en-US"/>
    </w:rPr>
  </w:style>
  <w:style w:type="paragraph" w:customStyle="1" w:styleId="Email">
    <w:name w:val="Email"/>
    <w:basedOn w:val="Affiliation"/>
    <w:qFormat/>
  </w:style>
  <w:style w:type="character" w:customStyle="1" w:styleId="DateChar">
    <w:name w:val="Date Char"/>
    <w:basedOn w:val="DefaultParagraphFont"/>
    <w:link w:val="Date"/>
    <w:qFormat/>
    <w:rPr>
      <w:rFonts w:ascii="Georgia" w:hAnsi="Georgia" w:cs="Georgia"/>
      <w:lang w:val="en-US" w:eastAsia="en-US"/>
    </w:rPr>
  </w:style>
  <w:style w:type="character" w:customStyle="1" w:styleId="DocumentMapChar">
    <w:name w:val="Document Map Char"/>
    <w:basedOn w:val="DefaultParagraphFont"/>
    <w:link w:val="DocumentMap"/>
    <w:qFormat/>
    <w:rPr>
      <w:rFonts w:ascii="Tahoma" w:hAnsi="Tahoma" w:cs="Georgia"/>
      <w:shd w:val="clear" w:color="auto" w:fill="000080"/>
      <w:lang w:val="en-US" w:eastAsia="en-US"/>
    </w:rPr>
  </w:style>
  <w:style w:type="character" w:customStyle="1" w:styleId="MacroTextChar">
    <w:name w:val="Macro Text Char"/>
    <w:basedOn w:val="DefaultParagraphFont"/>
    <w:link w:val="MacroText"/>
    <w:qFormat/>
    <w:rPr>
      <w:rFonts w:ascii="Courier New" w:hAnsi="Courier New" w:cs="Georgia"/>
      <w:lang w:val="en-US" w:eastAsia="en-US"/>
    </w:rPr>
  </w:style>
  <w:style w:type="character" w:customStyle="1" w:styleId="NoteHeadingChar">
    <w:name w:val="Note Heading Char"/>
    <w:basedOn w:val="DefaultParagraphFont"/>
    <w:link w:val="NoteHeading"/>
    <w:qFormat/>
    <w:rPr>
      <w:rFonts w:ascii="Georgia" w:hAnsi="Georgia" w:cs="Georgia"/>
      <w:lang w:val="en-US" w:eastAsia="en-US"/>
    </w:rPr>
  </w:style>
  <w:style w:type="paragraph" w:customStyle="1" w:styleId="References">
    <w:name w:val="References"/>
    <w:basedOn w:val="Normal"/>
    <w:autoRedefine/>
    <w:qFormat/>
    <w:pPr>
      <w:overflowPunct w:val="0"/>
      <w:autoSpaceDE w:val="0"/>
      <w:autoSpaceDN w:val="0"/>
      <w:adjustRightInd w:val="0"/>
      <w:spacing w:after="0" w:line="240" w:lineRule="auto"/>
      <w:ind w:left="360" w:hanging="360"/>
      <w:jc w:val="both"/>
      <w:textAlignment w:val="baseline"/>
    </w:pPr>
    <w:rPr>
      <w:rFonts w:ascii="Georgia" w:hAnsi="Georgia" w:cs="Georgia"/>
      <w:lang w:eastAsia="en-US"/>
    </w:rPr>
  </w:style>
  <w:style w:type="paragraph" w:customStyle="1" w:styleId="AbstractHeader">
    <w:name w:val="AbstractHeader"/>
    <w:basedOn w:val="Normal"/>
    <w:next w:val="AbstractText"/>
    <w:qFormat/>
    <w:pPr>
      <w:spacing w:before="200" w:after="200" w:line="240" w:lineRule="auto"/>
      <w:jc w:val="center"/>
    </w:pPr>
    <w:rPr>
      <w:rFonts w:ascii="Georgia" w:hAnsi="Georgia" w:cs="Georgia"/>
      <w:b/>
      <w:kern w:val="28"/>
      <w:sz w:val="26"/>
      <w:szCs w:val="26"/>
      <w:lang w:eastAsia="en-US"/>
    </w:rPr>
  </w:style>
  <w:style w:type="paragraph" w:customStyle="1" w:styleId="AbstractText">
    <w:name w:val="AbstractText"/>
    <w:basedOn w:val="Normal"/>
    <w:next w:val="Keyword"/>
    <w:qFormat/>
    <w:pPr>
      <w:spacing w:after="200" w:line="240" w:lineRule="auto"/>
      <w:ind w:left="720" w:right="720"/>
      <w:jc w:val="both"/>
    </w:pPr>
    <w:rPr>
      <w:rFonts w:ascii="Georgia" w:hAnsi="Georgia" w:cs="Georgia"/>
      <w:i/>
      <w:lang w:eastAsia="en-US"/>
    </w:rPr>
  </w:style>
  <w:style w:type="paragraph" w:customStyle="1" w:styleId="Keyword">
    <w:name w:val="Keyword"/>
    <w:basedOn w:val="Normal"/>
    <w:next w:val="Heading1"/>
    <w:link w:val="KeywordChar"/>
    <w:qFormat/>
    <w:pPr>
      <w:spacing w:after="0" w:line="240" w:lineRule="auto"/>
      <w:ind w:firstLine="720"/>
      <w:jc w:val="both"/>
    </w:pPr>
    <w:rPr>
      <w:rFonts w:ascii="Arial" w:eastAsia="SimSun" w:hAnsi="Arial" w:cs="Georgia"/>
      <w:lang w:eastAsia="en-US"/>
    </w:rPr>
  </w:style>
  <w:style w:type="character" w:customStyle="1" w:styleId="KeywordChar">
    <w:name w:val="Keyword Char"/>
    <w:link w:val="Keyword"/>
    <w:qFormat/>
    <w:rPr>
      <w:rFonts w:ascii="Arial" w:eastAsia="SimSun" w:hAnsi="Arial" w:cs="Georgia"/>
      <w:lang w:val="en-US" w:eastAsia="en-US"/>
    </w:rPr>
  </w:style>
  <w:style w:type="paragraph" w:customStyle="1" w:styleId="Figure">
    <w:name w:val="Figure"/>
    <w:basedOn w:val="Normal"/>
    <w:qFormat/>
    <w:pPr>
      <w:spacing w:after="0" w:line="240" w:lineRule="auto"/>
      <w:jc w:val="both"/>
    </w:pPr>
    <w:rPr>
      <w:rFonts w:ascii="Georgia" w:hAnsi="Georgia" w:cs="Georgia"/>
      <w:lang w:eastAsia="en-US"/>
    </w:rPr>
  </w:style>
  <w:style w:type="paragraph" w:customStyle="1" w:styleId="Copyright">
    <w:name w:val="Copyright"/>
    <w:basedOn w:val="Normal"/>
    <w:qFormat/>
    <w:pPr>
      <w:framePr w:w="4680" w:h="1977" w:hRule="exact" w:hSpace="187" w:wrap="auto" w:vAnchor="page" w:hAnchor="page" w:x="1155" w:y="12605"/>
      <w:spacing w:after="0" w:line="240" w:lineRule="auto"/>
      <w:jc w:val="both"/>
    </w:pPr>
    <w:rPr>
      <w:rFonts w:ascii="Georgia" w:hAnsi="Georgia" w:cs="Georgia"/>
      <w:sz w:val="16"/>
      <w:lang w:eastAsia="en-US"/>
    </w:rPr>
  </w:style>
  <w:style w:type="paragraph" w:customStyle="1" w:styleId="TableText0">
    <w:name w:val="Table Text"/>
    <w:basedOn w:val="Normal"/>
    <w:qFormat/>
    <w:pPr>
      <w:keepLines/>
      <w:spacing w:before="40" w:after="40" w:line="240" w:lineRule="auto"/>
    </w:pPr>
    <w:rPr>
      <w:rFonts w:ascii="Georgia" w:hAnsi="Georgia" w:cs="Georgia"/>
      <w:lang w:eastAsia="en-US"/>
    </w:rPr>
  </w:style>
  <w:style w:type="paragraph" w:customStyle="1" w:styleId="SpecialStyle">
    <w:name w:val="SpecialStyle"/>
    <w:basedOn w:val="Normal"/>
    <w:link w:val="SpecialStyleChar"/>
    <w:qFormat/>
    <w:pPr>
      <w:spacing w:line="240" w:lineRule="auto"/>
      <w:jc w:val="both"/>
    </w:pPr>
    <w:rPr>
      <w:rFonts w:ascii="Courier New" w:eastAsia="SimSun" w:hAnsi="Courier New" w:cs="Georgia"/>
      <w:lang w:eastAsia="en-US"/>
    </w:rPr>
  </w:style>
  <w:style w:type="character" w:customStyle="1" w:styleId="SpecialStyleChar">
    <w:name w:val="SpecialStyle Char"/>
    <w:link w:val="SpecialStyle"/>
    <w:qFormat/>
    <w:rPr>
      <w:rFonts w:ascii="Courier New" w:eastAsia="SimSun" w:hAnsi="Courier New" w:cs="Georgia"/>
      <w:lang w:val="en-US" w:eastAsia="en-US"/>
    </w:rPr>
  </w:style>
  <w:style w:type="paragraph" w:customStyle="1" w:styleId="FigureCaption">
    <w:name w:val="FigureCaption"/>
    <w:autoRedefine/>
    <w:qFormat/>
    <w:pPr>
      <w:spacing w:before="120" w:after="120"/>
      <w:jc w:val="center"/>
    </w:pPr>
    <w:rPr>
      <w:rFonts w:cs="Georgia"/>
      <w:b/>
      <w:lang w:val="en-US" w:eastAsia="en-US"/>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styleId="ListParagraph">
    <w:name w:val="List Paragraph"/>
    <w:basedOn w:val="Normal"/>
    <w:uiPriority w:val="34"/>
    <w:qFormat/>
    <w:pPr>
      <w:spacing w:line="240" w:lineRule="auto"/>
      <w:ind w:left="720"/>
      <w:contextualSpacing/>
      <w:jc w:val="both"/>
    </w:pPr>
    <w:rPr>
      <w:rFonts w:ascii="Georgia" w:hAnsi="Georgia" w:cs="Georgia"/>
      <w:lang w:eastAsia="en-US"/>
    </w:rPr>
  </w:style>
  <w:style w:type="character" w:customStyle="1" w:styleId="SubtitleChar">
    <w:name w:val="Subtitle Char"/>
    <w:basedOn w:val="DefaultParagraphFont"/>
    <w:link w:val="Subtitle"/>
    <w:uiPriority w:val="11"/>
    <w:qFormat/>
    <w:rPr>
      <w:rFonts w:ascii="Georgia" w:eastAsia="Georgia" w:hAnsi="Georgia" w:cs="Georgia"/>
      <w:i/>
      <w:color w:val="666666"/>
      <w:sz w:val="48"/>
      <w:szCs w:val="48"/>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Inhaltsverzeichnisberschrift1">
    <w:name w:val="Inhaltsverzeichnisüberschrift1"/>
    <w:basedOn w:val="Heading1"/>
    <w:next w:val="Normal"/>
    <w:uiPriority w:val="39"/>
    <w:semiHidden/>
    <w:unhideWhenUsed/>
    <w:qFormat/>
    <w:pPr>
      <w:keepNext/>
      <w:keepLines/>
      <w:spacing w:after="0" w:line="240" w:lineRule="auto"/>
      <w:jc w:val="both"/>
      <w:outlineLvl w:val="9"/>
    </w:pPr>
    <w:rPr>
      <w:rFonts w:asciiTheme="majorHAnsi" w:eastAsiaTheme="majorEastAsia" w:hAnsiTheme="majorHAnsi" w:cstheme="majorBidi"/>
      <w:b w:val="0"/>
      <w:color w:val="2F5496" w:themeColor="accent1" w:themeShade="BF"/>
      <w:sz w:val="32"/>
      <w:szCs w:val="32"/>
      <w:lang w:eastAsia="en-US"/>
    </w:rPr>
  </w:style>
  <w:style w:type="paragraph" w:customStyle="1" w:styleId="Literaturverzeichnis1">
    <w:name w:val="Literaturverzeichnis1"/>
    <w:basedOn w:val="Normal"/>
    <w:next w:val="Normal"/>
    <w:uiPriority w:val="37"/>
    <w:semiHidden/>
    <w:unhideWhenUsed/>
    <w:qFormat/>
    <w:pPr>
      <w:spacing w:line="240" w:lineRule="auto"/>
      <w:jc w:val="both"/>
    </w:pPr>
    <w:rPr>
      <w:rFonts w:ascii="Georgia" w:hAnsi="Georgia" w:cs="Georgia"/>
      <w:lang w:eastAsia="en-US"/>
    </w:rPr>
  </w:style>
  <w:style w:type="character" w:customStyle="1" w:styleId="Buchtitel1">
    <w:name w:val="Buchtitel1"/>
    <w:basedOn w:val="DefaultParagraphFont"/>
    <w:uiPriority w:val="33"/>
    <w:qFormat/>
    <w:rPr>
      <w:b/>
      <w:bCs/>
      <w:i/>
      <w:iCs/>
      <w:spacing w:val="5"/>
    </w:rPr>
  </w:style>
  <w:style w:type="character" w:customStyle="1" w:styleId="IntensiverVerweis1">
    <w:name w:val="Intensiver Verweis1"/>
    <w:basedOn w:val="DefaultParagraphFont"/>
    <w:uiPriority w:val="32"/>
    <w:qFormat/>
    <w:rPr>
      <w:b/>
      <w:bCs/>
      <w:smallCaps/>
      <w:color w:val="4472C4" w:themeColor="accent1"/>
      <w:spacing w:val="5"/>
    </w:rPr>
  </w:style>
  <w:style w:type="character" w:customStyle="1" w:styleId="SchwacherVerweis1">
    <w:name w:val="Schwacher Verweis1"/>
    <w:basedOn w:val="DefaultParagraphFont"/>
    <w:uiPriority w:val="31"/>
    <w:qFormat/>
    <w:rPr>
      <w:smallCaps/>
      <w:color w:val="595959" w:themeColor="text1" w:themeTint="A6"/>
    </w:rPr>
  </w:style>
  <w:style w:type="character" w:customStyle="1" w:styleId="IntensiveHervorhebung1">
    <w:name w:val="Intensive Hervorhebung1"/>
    <w:basedOn w:val="DefaultParagraphFont"/>
    <w:uiPriority w:val="21"/>
    <w:qFormat/>
    <w:rPr>
      <w:i/>
      <w:iCs/>
      <w:color w:val="4472C4" w:themeColor="accent1"/>
    </w:rPr>
  </w:style>
  <w:style w:type="character" w:customStyle="1" w:styleId="SchwacheHervorhebung1">
    <w:name w:val="Schwache Hervorhebung1"/>
    <w:basedOn w:val="DefaultParagraphFont"/>
    <w:uiPriority w:val="19"/>
    <w:qFormat/>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4472C4" w:themeColor="accent1"/>
        <w:bottom w:val="single" w:sz="4" w:space="10" w:color="4472C4" w:themeColor="accent1"/>
      </w:pBdr>
      <w:spacing w:before="360" w:after="360" w:line="240" w:lineRule="auto"/>
      <w:ind w:left="864" w:right="864"/>
      <w:jc w:val="center"/>
    </w:pPr>
    <w:rPr>
      <w:rFonts w:ascii="Georgia" w:hAnsi="Georgia" w:cs="Georgia"/>
      <w:i/>
      <w:iCs/>
      <w:color w:val="4472C4" w:themeColor="accent1"/>
      <w:lang w:eastAsia="en-US"/>
    </w:rPr>
  </w:style>
  <w:style w:type="character" w:customStyle="1" w:styleId="IntenseQuoteChar">
    <w:name w:val="Intense Quote Char"/>
    <w:basedOn w:val="DefaultParagraphFont"/>
    <w:link w:val="IntenseQuote"/>
    <w:uiPriority w:val="30"/>
    <w:qFormat/>
    <w:rPr>
      <w:rFonts w:ascii="Georgia" w:hAnsi="Georgia" w:cs="Georgia"/>
      <w:i/>
      <w:iCs/>
      <w:color w:val="4472C4" w:themeColor="accent1"/>
      <w:lang w:val="en-US" w:eastAsia="en-US"/>
    </w:rPr>
  </w:style>
  <w:style w:type="paragraph" w:styleId="Quote">
    <w:name w:val="Quote"/>
    <w:basedOn w:val="Normal"/>
    <w:next w:val="Normal"/>
    <w:link w:val="QuoteChar"/>
    <w:uiPriority w:val="29"/>
    <w:qFormat/>
    <w:pPr>
      <w:spacing w:before="200" w:after="160" w:line="240" w:lineRule="auto"/>
      <w:ind w:left="864" w:right="864"/>
      <w:jc w:val="center"/>
    </w:pPr>
    <w:rPr>
      <w:rFonts w:ascii="Georgia" w:hAnsi="Georgia" w:cs="Georgia"/>
      <w:i/>
      <w:iCs/>
      <w:color w:val="404040" w:themeColor="text1" w:themeTint="BF"/>
      <w:lang w:eastAsia="en-US"/>
    </w:rPr>
  </w:style>
  <w:style w:type="character" w:customStyle="1" w:styleId="QuoteChar">
    <w:name w:val="Quote Char"/>
    <w:basedOn w:val="DefaultParagraphFont"/>
    <w:link w:val="Quote"/>
    <w:uiPriority w:val="29"/>
    <w:qFormat/>
    <w:rPr>
      <w:rFonts w:ascii="Georgia" w:hAnsi="Georgia" w:cs="Georgia"/>
      <w:i/>
      <w:iCs/>
      <w:color w:val="404040" w:themeColor="text1" w:themeTint="BF"/>
      <w:lang w:val="en-US" w:eastAsia="en-US"/>
    </w:rPr>
  </w:style>
  <w:style w:type="paragraph" w:styleId="NoSpacing">
    <w:name w:val="No Spacing"/>
    <w:uiPriority w:val="1"/>
    <w:qFormat/>
    <w:pPr>
      <w:jc w:val="both"/>
    </w:pPr>
    <w:rPr>
      <w:rFonts w:ascii="Georgia" w:hAnsi="Georgia" w:cs="Georgia"/>
      <w:lang w:val="en-US" w:eastAsia="en-US"/>
    </w:rPr>
  </w:style>
  <w:style w:type="character" w:customStyle="1" w:styleId="HTMLPreformattedChar">
    <w:name w:val="HTML Preformatted Char"/>
    <w:basedOn w:val="DefaultParagraphFont"/>
    <w:link w:val="HTMLPreformatted"/>
    <w:uiPriority w:val="99"/>
    <w:semiHidden/>
    <w:qFormat/>
    <w:rPr>
      <w:rFonts w:ascii="Consolas" w:hAnsi="Consolas" w:cs="Georgia"/>
      <w:lang w:val="en-US" w:eastAsia="en-US"/>
    </w:rPr>
  </w:style>
  <w:style w:type="character" w:customStyle="1" w:styleId="HTMLAddressChar">
    <w:name w:val="HTML Address Char"/>
    <w:basedOn w:val="DefaultParagraphFont"/>
    <w:link w:val="HTMLAddress"/>
    <w:uiPriority w:val="99"/>
    <w:qFormat/>
    <w:rPr>
      <w:rFonts w:ascii="Georgia" w:hAnsi="Georgia" w:cs="Georgia"/>
      <w:i/>
      <w:iCs/>
      <w:lang w:val="en-US" w:eastAsia="en-US"/>
    </w:rPr>
  </w:style>
  <w:style w:type="character" w:customStyle="1" w:styleId="PlainTextChar">
    <w:name w:val="Plain Text Char"/>
    <w:basedOn w:val="DefaultParagraphFont"/>
    <w:link w:val="PlainText"/>
    <w:uiPriority w:val="99"/>
    <w:qFormat/>
    <w:rPr>
      <w:rFonts w:ascii="Consolas" w:hAnsi="Consolas" w:cs="Georgia"/>
      <w:sz w:val="21"/>
      <w:szCs w:val="21"/>
      <w:lang w:val="en-US" w:eastAsia="en-US"/>
    </w:rPr>
  </w:style>
  <w:style w:type="character" w:customStyle="1" w:styleId="BodyTextIndent3Char">
    <w:name w:val="Body Text Indent 3 Char"/>
    <w:basedOn w:val="DefaultParagraphFont"/>
    <w:link w:val="BodyTextIndent3"/>
    <w:uiPriority w:val="99"/>
    <w:qFormat/>
    <w:rPr>
      <w:rFonts w:ascii="Georgia" w:hAnsi="Georgia" w:cs="Georgia"/>
      <w:sz w:val="16"/>
      <w:szCs w:val="16"/>
      <w:lang w:val="en-US" w:eastAsia="en-US"/>
    </w:rPr>
  </w:style>
  <w:style w:type="character" w:customStyle="1" w:styleId="BodyTextIndent2Char">
    <w:name w:val="Body Text Indent 2 Char"/>
    <w:basedOn w:val="DefaultParagraphFont"/>
    <w:link w:val="BodyTextIndent2"/>
    <w:uiPriority w:val="99"/>
    <w:qFormat/>
    <w:rPr>
      <w:rFonts w:ascii="Georgia" w:hAnsi="Georgia" w:cs="Georgia"/>
      <w:lang w:val="en-US" w:eastAsia="en-US"/>
    </w:rPr>
  </w:style>
  <w:style w:type="character" w:customStyle="1" w:styleId="BodyText3Char">
    <w:name w:val="Body Text 3 Char"/>
    <w:basedOn w:val="DefaultParagraphFont"/>
    <w:link w:val="BodyText3"/>
    <w:uiPriority w:val="99"/>
    <w:qFormat/>
    <w:rPr>
      <w:rFonts w:ascii="Georgia" w:hAnsi="Georgia" w:cs="Georgia"/>
      <w:sz w:val="16"/>
      <w:szCs w:val="16"/>
      <w:lang w:val="en-US" w:eastAsia="en-US"/>
    </w:rPr>
  </w:style>
  <w:style w:type="character" w:customStyle="1" w:styleId="BodyText2Char">
    <w:name w:val="Body Text 2 Char"/>
    <w:basedOn w:val="DefaultParagraphFont"/>
    <w:link w:val="BodyText2"/>
    <w:uiPriority w:val="99"/>
    <w:qFormat/>
    <w:rPr>
      <w:rFonts w:ascii="Georgia" w:hAnsi="Georgia" w:cs="Georgia"/>
      <w:lang w:val="en-US" w:eastAsia="en-US"/>
    </w:rPr>
  </w:style>
  <w:style w:type="character" w:customStyle="1" w:styleId="BodyTextIndentChar">
    <w:name w:val="Body Text Indent Char"/>
    <w:basedOn w:val="DefaultParagraphFont"/>
    <w:link w:val="BodyTextIndent"/>
    <w:uiPriority w:val="99"/>
    <w:qFormat/>
    <w:rPr>
      <w:rFonts w:ascii="Georgia" w:hAnsi="Georgia" w:cs="Georgia"/>
      <w:lang w:val="en-US" w:eastAsia="en-US"/>
    </w:rPr>
  </w:style>
  <w:style w:type="character" w:customStyle="1" w:styleId="BodyTextFirstIndent2Char">
    <w:name w:val="Body Text First Indent 2 Char"/>
    <w:basedOn w:val="BodyTextIndentChar"/>
    <w:link w:val="BodyTextFirstIndent2"/>
    <w:uiPriority w:val="99"/>
    <w:qFormat/>
    <w:rPr>
      <w:rFonts w:ascii="Georgia" w:hAnsi="Georgia" w:cs="Georgia"/>
      <w:lang w:val="en-US" w:eastAsia="en-US"/>
    </w:rPr>
  </w:style>
  <w:style w:type="character" w:customStyle="1" w:styleId="BodyTextChar">
    <w:name w:val="Body Text Char"/>
    <w:basedOn w:val="DefaultParagraphFont"/>
    <w:link w:val="BodyText"/>
    <w:uiPriority w:val="99"/>
    <w:qFormat/>
    <w:rPr>
      <w:rFonts w:ascii="Georgia" w:hAnsi="Georgia" w:cs="Georgia"/>
      <w:lang w:val="en-US" w:eastAsia="en-US"/>
    </w:rPr>
  </w:style>
  <w:style w:type="character" w:customStyle="1" w:styleId="BodyTextFirstIndentChar">
    <w:name w:val="Body Text First Indent Char"/>
    <w:basedOn w:val="BodyTextChar"/>
    <w:link w:val="BodyTextFirstIndent"/>
    <w:uiPriority w:val="99"/>
    <w:qFormat/>
    <w:rPr>
      <w:rFonts w:ascii="Georgia" w:hAnsi="Georgia" w:cs="Georgia"/>
      <w:lang w:val="en-US" w:eastAsia="en-US"/>
    </w:rPr>
  </w:style>
  <w:style w:type="character" w:customStyle="1" w:styleId="SalutationChar">
    <w:name w:val="Salutation Char"/>
    <w:basedOn w:val="DefaultParagraphFont"/>
    <w:link w:val="Salutation"/>
    <w:uiPriority w:val="99"/>
    <w:qFormat/>
    <w:rPr>
      <w:rFonts w:ascii="Georgia" w:hAnsi="Georgia" w:cs="Georgia"/>
      <w:lang w:val="en-US" w:eastAsia="en-US"/>
    </w:rPr>
  </w:style>
  <w:style w:type="character" w:customStyle="1" w:styleId="MessageHeaderChar">
    <w:name w:val="Message Header Char"/>
    <w:basedOn w:val="DefaultParagraphFont"/>
    <w:link w:val="MessageHeader"/>
    <w:uiPriority w:val="99"/>
    <w:qFormat/>
    <w:rPr>
      <w:rFonts w:asciiTheme="majorHAnsi" w:eastAsiaTheme="majorEastAsia" w:hAnsiTheme="majorHAnsi" w:cstheme="majorBidi"/>
      <w:sz w:val="24"/>
      <w:szCs w:val="24"/>
      <w:shd w:val="pct20" w:color="auto" w:fill="auto"/>
      <w:lang w:val="en-US" w:eastAsia="en-US"/>
    </w:rPr>
  </w:style>
  <w:style w:type="character" w:customStyle="1" w:styleId="SignatureChar">
    <w:name w:val="Signature Char"/>
    <w:basedOn w:val="DefaultParagraphFont"/>
    <w:link w:val="Signature"/>
    <w:uiPriority w:val="99"/>
    <w:qFormat/>
    <w:rPr>
      <w:rFonts w:ascii="Georgia" w:hAnsi="Georgia" w:cs="Georgia"/>
      <w:lang w:val="en-US" w:eastAsia="en-US"/>
    </w:rPr>
  </w:style>
  <w:style w:type="character" w:customStyle="1" w:styleId="ClosingChar">
    <w:name w:val="Closing Char"/>
    <w:basedOn w:val="DefaultParagraphFont"/>
    <w:link w:val="Closing"/>
    <w:uiPriority w:val="99"/>
    <w:qFormat/>
    <w:rPr>
      <w:rFonts w:ascii="Georgia" w:hAnsi="Georgia" w:cs="Georgia"/>
      <w:lang w:val="en-US" w:eastAsia="en-US"/>
    </w:rPr>
  </w:style>
  <w:style w:type="character" w:customStyle="1" w:styleId="EndnoteTextChar">
    <w:name w:val="Endnote Text Char"/>
    <w:basedOn w:val="DefaultParagraphFont"/>
    <w:link w:val="EndnoteText"/>
    <w:uiPriority w:val="99"/>
    <w:qFormat/>
    <w:rPr>
      <w:rFonts w:ascii="Georgia" w:hAnsi="Georgia" w:cs="Georgia"/>
      <w:lang w:val="en-US" w:eastAsia="en-US"/>
    </w:rPr>
  </w:style>
  <w:style w:type="character" w:customStyle="1" w:styleId="cf01">
    <w:name w:val="cf01"/>
    <w:basedOn w:val="DefaultParagraphFont"/>
    <w:qFormat/>
    <w:rPr>
      <w:rFonts w:ascii="Segoe UI" w:hAnsi="Segoe UI" w:cs="Segoe UI" w:hint="default"/>
      <w:color w:val="70AD47"/>
      <w:sz w:val="18"/>
      <w:szCs w:val="18"/>
    </w:rPr>
  </w:style>
  <w:style w:type="character" w:customStyle="1" w:styleId="cf11">
    <w:name w:val="cf11"/>
    <w:basedOn w:val="DefaultParagraphFont"/>
    <w:qFormat/>
    <w:rPr>
      <w:rFonts w:ascii="Segoe UI" w:hAnsi="Segoe UI" w:cs="Segoe UI" w:hint="default"/>
      <w:i/>
      <w:iCs/>
      <w:color w:val="70AD47"/>
      <w:sz w:val="18"/>
      <w:szCs w:val="18"/>
    </w:rPr>
  </w:style>
  <w:style w:type="paragraph" w:styleId="TOCHeading">
    <w:name w:val="TOC Heading"/>
    <w:basedOn w:val="Heading1"/>
    <w:next w:val="Normal"/>
    <w:uiPriority w:val="39"/>
    <w:semiHidden/>
    <w:unhideWhenUsed/>
    <w:qFormat/>
    <w:rsid w:val="00560364"/>
    <w:pPr>
      <w:keepNext/>
      <w:keepLines/>
      <w:spacing w:after="0"/>
      <w:outlineLvl w:val="9"/>
    </w:pPr>
    <w:rPr>
      <w:rFonts w:asciiTheme="majorHAnsi" w:eastAsiaTheme="majorEastAsia" w:hAnsiTheme="majorHAnsi" w:cstheme="majorBidi"/>
      <w:b w:val="0"/>
      <w:color w:val="2F5496" w:themeColor="accent1" w:themeShade="BF"/>
      <w:sz w:val="32"/>
      <w:szCs w:val="32"/>
    </w:rPr>
  </w:style>
  <w:style w:type="paragraph" w:styleId="Bibliography">
    <w:name w:val="Bibliography"/>
    <w:basedOn w:val="Normal"/>
    <w:next w:val="Normal"/>
    <w:uiPriority w:val="37"/>
    <w:semiHidden/>
    <w:unhideWhenUsed/>
    <w:rsid w:val="00560364"/>
  </w:style>
  <w:style w:type="character" w:styleId="BookTitle">
    <w:name w:val="Book Title"/>
    <w:basedOn w:val="DefaultParagraphFont"/>
    <w:uiPriority w:val="33"/>
    <w:qFormat/>
    <w:rsid w:val="00560364"/>
    <w:rPr>
      <w:b/>
      <w:bCs/>
      <w:i/>
      <w:iCs/>
      <w:spacing w:val="5"/>
    </w:rPr>
  </w:style>
  <w:style w:type="character" w:styleId="IntenseReference">
    <w:name w:val="Intense Reference"/>
    <w:basedOn w:val="DefaultParagraphFont"/>
    <w:uiPriority w:val="32"/>
    <w:qFormat/>
    <w:rsid w:val="00560364"/>
    <w:rPr>
      <w:b/>
      <w:bCs/>
      <w:smallCaps/>
      <w:color w:val="4472C4" w:themeColor="accent1"/>
      <w:spacing w:val="5"/>
    </w:rPr>
  </w:style>
  <w:style w:type="character" w:styleId="SubtleReference">
    <w:name w:val="Subtle Reference"/>
    <w:basedOn w:val="DefaultParagraphFont"/>
    <w:uiPriority w:val="31"/>
    <w:qFormat/>
    <w:rsid w:val="00560364"/>
    <w:rPr>
      <w:smallCaps/>
      <w:color w:val="5A5A5A" w:themeColor="text1" w:themeTint="A5"/>
    </w:rPr>
  </w:style>
  <w:style w:type="character" w:styleId="IntenseEmphasis">
    <w:name w:val="Intense Emphasis"/>
    <w:basedOn w:val="DefaultParagraphFont"/>
    <w:uiPriority w:val="21"/>
    <w:qFormat/>
    <w:rsid w:val="00560364"/>
    <w:rPr>
      <w:i/>
      <w:iCs/>
      <w:color w:val="4472C4" w:themeColor="accent1"/>
    </w:rPr>
  </w:style>
  <w:style w:type="character" w:styleId="SubtleEmphasis">
    <w:name w:val="Subtle Emphasis"/>
    <w:basedOn w:val="DefaultParagraphFont"/>
    <w:uiPriority w:val="19"/>
    <w:qFormat/>
    <w:rsid w:val="00560364"/>
    <w:rPr>
      <w:i/>
      <w:iCs/>
      <w:color w:val="404040" w:themeColor="text1" w:themeTint="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qFormat="1"/>
    <w:lsdException w:name="index 2" w:qFormat="1"/>
    <w:lsdException w:name="index 3" w:qFormat="1"/>
    <w:lsdException w:name="index 4" w:qFormat="1"/>
    <w:lsdException w:name="index 5" w:qFormat="1"/>
    <w:lsdException w:name="index 6" w:qFormat="1"/>
    <w:lsdException w:name="index 7" w:qFormat="1"/>
    <w:lsdException w:name="index 8" w:qFormat="1"/>
    <w:lsdException w:name="index 9" w:qFormat="1"/>
    <w:lsdException w:name="toc 1" w:qFormat="1"/>
    <w:lsdException w:name="toc 2" w:qFormat="1"/>
    <w:lsdException w:name="toc 3" w:qFormat="1"/>
    <w:lsdException w:name="toc 4" w:qFormat="1"/>
    <w:lsdException w:name="toc 5" w:qFormat="1"/>
    <w:lsdException w:name="toc 6" w:qFormat="1"/>
    <w:lsdException w:name="toc 7" w:qFormat="1"/>
    <w:lsdException w:name="toc 8" w:qFormat="1"/>
    <w:lsdException w:name="toc 9" w:qFormat="1"/>
    <w:lsdException w:name="Normal Indent" w:uiPriority="99" w:unhideWhenUsed="1" w:qFormat="1"/>
    <w:lsdException w:name="footnote text" w:qFormat="1"/>
    <w:lsdException w:name="annotation text" w:uiPriority="99"/>
    <w:lsdException w:name="index heading" w:qFormat="1"/>
    <w:lsdException w:name="caption" w:qFormat="1"/>
    <w:lsdException w:name="envelope address" w:uiPriority="99" w:unhideWhenUsed="1" w:qFormat="1"/>
    <w:lsdException w:name="envelope return" w:uiPriority="99" w:unhideWhenUsed="1" w:qFormat="1"/>
    <w:lsdException w:name="footnote reference" w:qFormat="1"/>
    <w:lsdException w:name="annotation reference" w:uiPriority="99"/>
    <w:lsdException w:name="line number" w:uiPriority="99" w:unhideWhenUsed="1" w:qFormat="1"/>
    <w:lsdException w:name="endnote reference" w:uiPriority="99" w:unhideWhenUsed="1" w:qFormat="1"/>
    <w:lsdException w:name="endnote text" w:uiPriority="99" w:unhideWhenUsed="1" w:qFormat="1"/>
    <w:lsdException w:name="table of authorities" w:qFormat="1"/>
    <w:lsdException w:name="macro" w:qFormat="1"/>
    <w:lsdException w:name="toa heading" w:qFormat="1"/>
    <w:lsdException w:name="List" w:uiPriority="99" w:unhideWhenUsed="1" w:qFormat="1"/>
    <w:lsdException w:name="List Bullet" w:qFormat="1"/>
    <w:lsdException w:name="List Number" w:qFormat="1"/>
    <w:lsdException w:name="List 2" w:uiPriority="99" w:unhideWhenUsed="1" w:qFormat="1"/>
    <w:lsdException w:name="List 3" w:uiPriority="99" w:unhideWhenUsed="1" w:qFormat="1"/>
    <w:lsdException w:name="List 4" w:uiPriority="99" w:unhideWhenUsed="1" w:qFormat="1"/>
    <w:lsdException w:name="List 5" w:uiPriority="99" w:unhideWhenUsed="1" w:qFormat="1"/>
    <w:lsdException w:name="List Bullet 2" w:qFormat="1"/>
    <w:lsdException w:name="List Bullet 3" w:qFormat="1"/>
    <w:lsdException w:name="List Bullet 4" w:qFormat="1"/>
    <w:lsdException w:name="List Bullet 5" w:qFormat="1"/>
    <w:lsdException w:name="List Number 2" w:qFormat="1"/>
    <w:lsdException w:name="List Number 3" w:qFormat="1"/>
    <w:lsdException w:name="List Number 4" w:qFormat="1"/>
    <w:lsdException w:name="List Number 5" w:qFormat="1"/>
    <w:lsdException w:name="Title" w:uiPriority="10" w:qFormat="1"/>
    <w:lsdException w:name="Closing" w:uiPriority="99" w:unhideWhenUsed="1" w:qFormat="1"/>
    <w:lsdException w:name="Signature" w:uiPriority="99" w:unhideWhenUsed="1" w:qFormat="1"/>
    <w:lsdException w:name="Default Paragraph Font" w:semiHidden="1" w:uiPriority="1" w:unhideWhenUsed="1"/>
    <w:lsdException w:name="Body Text" w:uiPriority="99" w:unhideWhenUsed="1" w:qFormat="1"/>
    <w:lsdException w:name="Body Text Indent" w:uiPriority="99" w:unhideWhenUsed="1" w:qFormat="1"/>
    <w:lsdException w:name="List Continue" w:uiPriority="99" w:unhideWhenUsed="1" w:qFormat="1"/>
    <w:lsdException w:name="List Continue 2" w:uiPriority="99" w:unhideWhenUsed="1" w:qFormat="1"/>
    <w:lsdException w:name="List Continue 3" w:uiPriority="99" w:unhideWhenUsed="1" w:qFormat="1"/>
    <w:lsdException w:name="List Continue 4" w:uiPriority="99" w:unhideWhenUsed="1" w:qFormat="1"/>
    <w:lsdException w:name="List Continue 5" w:uiPriority="99" w:unhideWhenUsed="1" w:qFormat="1"/>
    <w:lsdException w:name="Message Header" w:uiPriority="99" w:unhideWhenUsed="1" w:qFormat="1"/>
    <w:lsdException w:name="Subtitle" w:uiPriority="11" w:qFormat="1"/>
    <w:lsdException w:name="Salutation" w:uiPriority="99" w:unhideWhenUsed="1" w:qFormat="1"/>
    <w:lsdException w:name="Date" w:qFormat="1"/>
    <w:lsdException w:name="Body Text First Indent" w:uiPriority="99" w:unhideWhenUsed="1" w:qFormat="1"/>
    <w:lsdException w:name="Body Text First Indent 2" w:uiPriority="99" w:unhideWhenUsed="1" w:qFormat="1"/>
    <w:lsdException w:name="Note Heading" w:qFormat="1"/>
    <w:lsdException w:name="Body Text 2" w:uiPriority="99" w:unhideWhenUsed="1" w:qFormat="1"/>
    <w:lsdException w:name="Body Text 3" w:uiPriority="99" w:unhideWhenUsed="1" w:qFormat="1"/>
    <w:lsdException w:name="Body Text Indent 2" w:uiPriority="99" w:unhideWhenUsed="1" w:qFormat="1"/>
    <w:lsdException w:name="Body Text Indent 3" w:uiPriority="99" w:unhideWhenUsed="1" w:qFormat="1"/>
    <w:lsdException w:name="Block Text" w:uiPriority="99" w:unhideWhenUsed="1" w:qFormat="1"/>
    <w:lsdException w:name="FollowedHyperlink" w:qFormat="1"/>
    <w:lsdException w:name="Strong" w:uiPriority="22" w:qFormat="1"/>
    <w:lsdException w:name="Emphasis" w:qFormat="1"/>
    <w:lsdException w:name="Document Map" w:qFormat="1"/>
    <w:lsdException w:name="Plain Text" w:uiPriority="99" w:unhideWhenUsed="1" w:qFormat="1"/>
    <w:lsdException w:name="HTML Top of Form" w:semiHidden="1" w:uiPriority="99" w:unhideWhenUsed="1"/>
    <w:lsdException w:name="HTML Bottom of Form" w:semiHidden="1" w:uiPriority="99" w:unhideWhenUsed="1"/>
    <w:lsdException w:name="Normal (Web)" w:uiPriority="99" w:unhideWhenUsed="1" w:qFormat="1"/>
    <w:lsdException w:name="HTML Acronym" w:uiPriority="99" w:unhideWhenUsed="1" w:qFormat="1"/>
    <w:lsdException w:name="HTML Address" w:uiPriority="99" w:unhideWhenUsed="1" w:qFormat="1"/>
    <w:lsdException w:name="HTML Cite" w:uiPriority="99" w:unhideWhenUsed="1" w:qFormat="1"/>
    <w:lsdException w:name="HTML Code" w:uiPriority="99" w:unhideWhenUsed="1" w:qFormat="1"/>
    <w:lsdException w:name="HTML Definition" w:uiPriority="99" w:unhideWhenUsed="1" w:qFormat="1"/>
    <w:lsdException w:name="HTML Keyboard" w:uiPriority="99" w:unhideWhenUsed="1" w:qFormat="1"/>
    <w:lsdException w:name="HTML Preformatted" w:semiHidden="1" w:uiPriority="99" w:unhideWhenUsed="1" w:qFormat="1"/>
    <w:lsdException w:name="HTML Sample" w:uiPriority="99" w:unhideWhenUsed="1" w:qFormat="1"/>
    <w:lsdException w:name="HTML Typewriter" w:uiPriority="99" w:unhideWhenUsed="1" w:qFormat="1"/>
    <w:lsdException w:name="HTML Variable" w:semiHidden="1"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uiPriority="99" w:qFormat="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uiPriority="99"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120" w:line="480" w:lineRule="auto"/>
    </w:pPr>
    <w:rPr>
      <w:lang w:val="en-US" w:eastAsia="ko-KR"/>
    </w:rPr>
  </w:style>
  <w:style w:type="paragraph" w:styleId="Heading1">
    <w:name w:val="heading 1"/>
    <w:basedOn w:val="berschrift11"/>
    <w:next w:val="Text"/>
    <w:link w:val="Heading1Char"/>
    <w:uiPriority w:val="9"/>
    <w:qFormat/>
    <w:rsid w:val="00CA51CE"/>
    <w:pPr>
      <w:spacing w:before="240" w:after="120"/>
      <w:outlineLvl w:val="0"/>
    </w:pPr>
    <w:rPr>
      <w:rFonts w:ascii="Arial" w:hAnsi="Arial"/>
      <w:sz w:val="28"/>
    </w:rPr>
  </w:style>
  <w:style w:type="paragraph" w:styleId="Heading2">
    <w:name w:val="heading 2"/>
    <w:basedOn w:val="berschrift21"/>
    <w:next w:val="Text"/>
    <w:link w:val="Heading2Char"/>
    <w:uiPriority w:val="9"/>
    <w:qFormat/>
    <w:pPr>
      <w:outlineLvl w:val="1"/>
    </w:pPr>
  </w:style>
  <w:style w:type="paragraph" w:styleId="Heading3">
    <w:name w:val="heading 3"/>
    <w:basedOn w:val="berschrift31"/>
    <w:next w:val="Text"/>
    <w:link w:val="Heading3Char"/>
    <w:uiPriority w:val="9"/>
    <w:qFormat/>
    <w:pPr>
      <w:outlineLvl w:val="2"/>
    </w:p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unhideWhenUsed/>
    <w:qFormat/>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unhideWhenUsed/>
    <w:qFormat/>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11">
    <w:name w:val="Überschrift 11"/>
    <w:basedOn w:val="Normal"/>
    <w:next w:val="Text"/>
    <w:pPr>
      <w:spacing w:after="240"/>
    </w:pPr>
    <w:rPr>
      <w:b/>
      <w:sz w:val="36"/>
    </w:rPr>
  </w:style>
  <w:style w:type="paragraph" w:customStyle="1" w:styleId="Text">
    <w:name w:val="Text"/>
    <w:basedOn w:val="Normal"/>
    <w:link w:val="TextZchn"/>
  </w:style>
  <w:style w:type="paragraph" w:customStyle="1" w:styleId="berschrift21">
    <w:name w:val="Überschrift 21"/>
    <w:basedOn w:val="berschrift11"/>
    <w:next w:val="Text"/>
    <w:rPr>
      <w:sz w:val="28"/>
    </w:rPr>
  </w:style>
  <w:style w:type="paragraph" w:customStyle="1" w:styleId="berschrift31">
    <w:name w:val="Überschrift 31"/>
    <w:basedOn w:val="berschrift11"/>
    <w:next w:val="Text"/>
    <w:rPr>
      <w:sz w:val="22"/>
    </w:rPr>
  </w:style>
  <w:style w:type="paragraph" w:styleId="BalloonText">
    <w:name w:val="Balloon Text"/>
    <w:basedOn w:val="Normal"/>
    <w:link w:val="BalloonTextChar"/>
    <w:qFormat/>
    <w:pPr>
      <w:spacing w:after="0" w:line="240" w:lineRule="auto"/>
    </w:pPr>
    <w:rPr>
      <w:rFonts w:ascii="Segoe UI" w:hAnsi="Segoe UI" w:cs="Segoe UI"/>
      <w:sz w:val="18"/>
      <w:szCs w:val="18"/>
    </w:rPr>
  </w:style>
  <w:style w:type="paragraph" w:styleId="BlockText">
    <w:name w:val="Block Text"/>
    <w:basedOn w:val="Normal"/>
    <w:uiPriority w:val="99"/>
    <w:unhideWhenUsed/>
    <w:qFormat/>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line="240" w:lineRule="auto"/>
      <w:ind w:left="1152" w:right="1152"/>
      <w:jc w:val="both"/>
    </w:pPr>
    <w:rPr>
      <w:rFonts w:asciiTheme="minorHAnsi" w:eastAsiaTheme="minorEastAsia" w:hAnsiTheme="minorHAnsi" w:cstheme="minorBidi"/>
      <w:i/>
      <w:iCs/>
      <w:color w:val="4472C4" w:themeColor="accent1"/>
      <w:lang w:eastAsia="en-US"/>
    </w:rPr>
  </w:style>
  <w:style w:type="paragraph" w:styleId="BodyText">
    <w:name w:val="Body Text"/>
    <w:basedOn w:val="Normal"/>
    <w:link w:val="BodyTextChar"/>
    <w:uiPriority w:val="99"/>
    <w:unhideWhenUsed/>
    <w:qFormat/>
    <w:pPr>
      <w:spacing w:line="240" w:lineRule="auto"/>
      <w:jc w:val="both"/>
    </w:pPr>
    <w:rPr>
      <w:rFonts w:ascii="Georgia" w:hAnsi="Georgia" w:cs="Georgia"/>
      <w:lang w:eastAsia="en-US"/>
    </w:rPr>
  </w:style>
  <w:style w:type="paragraph" w:styleId="BodyText2">
    <w:name w:val="Body Text 2"/>
    <w:basedOn w:val="Normal"/>
    <w:link w:val="BodyText2Char"/>
    <w:uiPriority w:val="99"/>
    <w:unhideWhenUsed/>
    <w:qFormat/>
    <w:pPr>
      <w:jc w:val="both"/>
    </w:pPr>
    <w:rPr>
      <w:rFonts w:ascii="Georgia" w:hAnsi="Georgia" w:cs="Georgia"/>
      <w:lang w:eastAsia="en-US"/>
    </w:rPr>
  </w:style>
  <w:style w:type="paragraph" w:styleId="BodyText3">
    <w:name w:val="Body Text 3"/>
    <w:basedOn w:val="Normal"/>
    <w:link w:val="BodyText3Char"/>
    <w:uiPriority w:val="99"/>
    <w:unhideWhenUsed/>
    <w:qFormat/>
    <w:pPr>
      <w:spacing w:line="240" w:lineRule="auto"/>
      <w:jc w:val="both"/>
    </w:pPr>
    <w:rPr>
      <w:rFonts w:ascii="Georgia" w:hAnsi="Georgia" w:cs="Georgia"/>
      <w:sz w:val="16"/>
      <w:szCs w:val="16"/>
      <w:lang w:eastAsia="en-US"/>
    </w:rPr>
  </w:style>
  <w:style w:type="paragraph" w:styleId="BodyTextFirstIndent">
    <w:name w:val="Body Text First Indent"/>
    <w:basedOn w:val="BodyText"/>
    <w:link w:val="BodyTextFirstIndentChar"/>
    <w:uiPriority w:val="99"/>
    <w:unhideWhenUsed/>
    <w:qFormat/>
    <w:pPr>
      <w:ind w:firstLine="360"/>
    </w:pPr>
  </w:style>
  <w:style w:type="paragraph" w:styleId="BodyTextIndent">
    <w:name w:val="Body Text Indent"/>
    <w:basedOn w:val="Normal"/>
    <w:link w:val="BodyTextIndentChar"/>
    <w:uiPriority w:val="99"/>
    <w:unhideWhenUsed/>
    <w:qFormat/>
    <w:pPr>
      <w:spacing w:line="240" w:lineRule="auto"/>
      <w:ind w:left="283"/>
      <w:jc w:val="both"/>
    </w:pPr>
    <w:rPr>
      <w:rFonts w:ascii="Georgia" w:hAnsi="Georgia" w:cs="Georgia"/>
      <w:lang w:eastAsia="en-US"/>
    </w:rPr>
  </w:style>
  <w:style w:type="paragraph" w:styleId="BodyTextFirstIndent2">
    <w:name w:val="Body Text First Indent 2"/>
    <w:basedOn w:val="BodyTextIndent"/>
    <w:link w:val="BodyTextFirstIndent2Char"/>
    <w:uiPriority w:val="99"/>
    <w:unhideWhenUsed/>
    <w:qFormat/>
    <w:pPr>
      <w:ind w:left="360" w:firstLine="360"/>
    </w:pPr>
  </w:style>
  <w:style w:type="paragraph" w:styleId="BodyTextIndent2">
    <w:name w:val="Body Text Indent 2"/>
    <w:basedOn w:val="Normal"/>
    <w:link w:val="BodyTextIndent2Char"/>
    <w:uiPriority w:val="99"/>
    <w:unhideWhenUsed/>
    <w:qFormat/>
    <w:pPr>
      <w:ind w:left="283"/>
      <w:jc w:val="both"/>
    </w:pPr>
    <w:rPr>
      <w:rFonts w:ascii="Georgia" w:hAnsi="Georgia" w:cs="Georgia"/>
      <w:lang w:eastAsia="en-US"/>
    </w:rPr>
  </w:style>
  <w:style w:type="paragraph" w:styleId="BodyTextIndent3">
    <w:name w:val="Body Text Indent 3"/>
    <w:basedOn w:val="Normal"/>
    <w:link w:val="BodyTextIndent3Char"/>
    <w:uiPriority w:val="99"/>
    <w:unhideWhenUsed/>
    <w:qFormat/>
    <w:pPr>
      <w:spacing w:line="240" w:lineRule="auto"/>
      <w:ind w:left="283"/>
      <w:jc w:val="both"/>
    </w:pPr>
    <w:rPr>
      <w:rFonts w:ascii="Georgia" w:hAnsi="Georgia" w:cs="Georgia"/>
      <w:sz w:val="16"/>
      <w:szCs w:val="16"/>
      <w:lang w:eastAsia="en-US"/>
    </w:rPr>
  </w:style>
  <w:style w:type="paragraph" w:styleId="Caption">
    <w:name w:val="caption"/>
    <w:basedOn w:val="Normal"/>
    <w:next w:val="Normal"/>
    <w:link w:val="CaptionChar"/>
    <w:qFormat/>
    <w:pPr>
      <w:tabs>
        <w:tab w:val="left" w:pos="1418"/>
      </w:tabs>
      <w:spacing w:before="120" w:line="240" w:lineRule="auto"/>
      <w:ind w:left="1418" w:hanging="1418"/>
    </w:pPr>
    <w:rPr>
      <w:i/>
      <w:color w:val="000000"/>
      <w:sz w:val="22"/>
      <w:szCs w:val="15"/>
      <w:lang w:eastAsia="en-US"/>
    </w:rPr>
  </w:style>
  <w:style w:type="paragraph" w:styleId="Closing">
    <w:name w:val="Closing"/>
    <w:basedOn w:val="Normal"/>
    <w:link w:val="ClosingChar"/>
    <w:uiPriority w:val="99"/>
    <w:unhideWhenUsed/>
    <w:qFormat/>
    <w:pPr>
      <w:spacing w:after="0" w:line="240" w:lineRule="auto"/>
      <w:ind w:left="4252"/>
      <w:jc w:val="both"/>
    </w:pPr>
    <w:rPr>
      <w:rFonts w:ascii="Georgia" w:hAnsi="Georgia" w:cs="Georgia"/>
      <w:lang w:eastAsia="en-US"/>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pPr>
      <w:spacing w:before="120" w:after="0" w:line="240" w:lineRule="auto"/>
      <w:jc w:val="both"/>
    </w:pPr>
    <w:rPr>
      <w:color w:val="000000"/>
      <w:lang w:eastAsia="en-US"/>
    </w:rPr>
  </w:style>
  <w:style w:type="paragraph" w:styleId="CommentSubject">
    <w:name w:val="annotation subject"/>
    <w:basedOn w:val="CommentText"/>
    <w:next w:val="CommentText"/>
    <w:link w:val="CommentSubjectChar"/>
    <w:pPr>
      <w:spacing w:before="0" w:after="120"/>
      <w:jc w:val="left"/>
    </w:pPr>
    <w:rPr>
      <w:b/>
      <w:bCs/>
      <w:color w:val="auto"/>
      <w:lang w:val="en-GB" w:eastAsia="ko-KR"/>
    </w:rPr>
  </w:style>
  <w:style w:type="paragraph" w:styleId="Date">
    <w:name w:val="Date"/>
    <w:basedOn w:val="Normal"/>
    <w:next w:val="Normal"/>
    <w:link w:val="DateChar"/>
    <w:qFormat/>
    <w:pPr>
      <w:spacing w:line="240" w:lineRule="auto"/>
      <w:jc w:val="both"/>
    </w:pPr>
    <w:rPr>
      <w:rFonts w:ascii="Georgia" w:hAnsi="Georgia" w:cs="Georgia"/>
      <w:lang w:eastAsia="en-US"/>
    </w:rPr>
  </w:style>
  <w:style w:type="paragraph" w:styleId="DocumentMap">
    <w:name w:val="Document Map"/>
    <w:basedOn w:val="Normal"/>
    <w:link w:val="DocumentMapChar"/>
    <w:qFormat/>
    <w:pPr>
      <w:shd w:val="clear" w:color="auto" w:fill="000080"/>
      <w:spacing w:line="240" w:lineRule="auto"/>
      <w:jc w:val="both"/>
    </w:pPr>
    <w:rPr>
      <w:rFonts w:ascii="Tahoma" w:hAnsi="Tahoma" w:cs="Georgia"/>
      <w:lang w:eastAsia="en-US"/>
    </w:rPr>
  </w:style>
  <w:style w:type="character" w:styleId="Emphasis">
    <w:name w:val="Emphasis"/>
    <w:basedOn w:val="DefaultParagraphFont"/>
    <w:qFormat/>
    <w:rPr>
      <w:i/>
      <w:iCs/>
    </w:rPr>
  </w:style>
  <w:style w:type="character" w:styleId="EndnoteReference">
    <w:name w:val="endnote reference"/>
    <w:basedOn w:val="DefaultParagraphFont"/>
    <w:uiPriority w:val="99"/>
    <w:unhideWhenUsed/>
    <w:qFormat/>
    <w:rPr>
      <w:vertAlign w:val="superscript"/>
    </w:rPr>
  </w:style>
  <w:style w:type="paragraph" w:styleId="EndnoteText">
    <w:name w:val="endnote text"/>
    <w:basedOn w:val="Normal"/>
    <w:link w:val="EndnoteTextChar"/>
    <w:uiPriority w:val="99"/>
    <w:unhideWhenUsed/>
    <w:qFormat/>
    <w:pPr>
      <w:spacing w:after="0" w:line="240" w:lineRule="auto"/>
      <w:jc w:val="both"/>
    </w:pPr>
    <w:rPr>
      <w:rFonts w:ascii="Georgia" w:hAnsi="Georgia" w:cs="Georgia"/>
      <w:lang w:eastAsia="en-US"/>
    </w:rPr>
  </w:style>
  <w:style w:type="paragraph" w:styleId="EnvelopeAddress">
    <w:name w:val="envelope address"/>
    <w:basedOn w:val="Normal"/>
    <w:uiPriority w:val="99"/>
    <w:unhideWhenUsed/>
    <w:qFormat/>
    <w:pPr>
      <w:framePr w:w="4320" w:h="2160" w:hRule="exact" w:hSpace="141" w:wrap="auto" w:hAnchor="page" w:xAlign="center" w:yAlign="bottom"/>
      <w:spacing w:after="0" w:line="240" w:lineRule="auto"/>
      <w:ind w:left="1"/>
      <w:jc w:val="both"/>
    </w:pPr>
    <w:rPr>
      <w:rFonts w:asciiTheme="majorHAnsi" w:eastAsiaTheme="majorEastAsia" w:hAnsiTheme="majorHAnsi" w:cstheme="majorBidi"/>
      <w:sz w:val="24"/>
      <w:szCs w:val="24"/>
      <w:lang w:eastAsia="en-US"/>
    </w:rPr>
  </w:style>
  <w:style w:type="paragraph" w:styleId="EnvelopeReturn">
    <w:name w:val="envelope return"/>
    <w:basedOn w:val="Normal"/>
    <w:uiPriority w:val="99"/>
    <w:unhideWhenUsed/>
    <w:qFormat/>
    <w:pPr>
      <w:spacing w:after="0" w:line="240" w:lineRule="auto"/>
      <w:jc w:val="both"/>
    </w:pPr>
    <w:rPr>
      <w:rFonts w:asciiTheme="majorHAnsi" w:eastAsiaTheme="majorEastAsia" w:hAnsiTheme="majorHAnsi" w:cstheme="majorBidi"/>
      <w:lang w:eastAsia="en-US"/>
    </w:rPr>
  </w:style>
  <w:style w:type="character" w:styleId="FollowedHyperlink">
    <w:name w:val="FollowedHyperlink"/>
    <w:basedOn w:val="DefaultParagraphFont"/>
    <w:qFormat/>
    <w:rPr>
      <w:color w:val="954F72" w:themeColor="followedHyperlink"/>
      <w:u w:val="single"/>
    </w:rPr>
  </w:style>
  <w:style w:type="paragraph" w:styleId="Footer">
    <w:name w:val="footer"/>
    <w:basedOn w:val="Normal"/>
    <w:link w:val="FooterChar"/>
    <w:pPr>
      <w:tabs>
        <w:tab w:val="center" w:pos="4536"/>
        <w:tab w:val="right" w:pos="9072"/>
      </w:tabs>
    </w:pPr>
  </w:style>
  <w:style w:type="character" w:styleId="FootnoteReference">
    <w:name w:val="footnote reference"/>
    <w:qFormat/>
    <w:rPr>
      <w:vertAlign w:val="superscript"/>
    </w:rPr>
  </w:style>
  <w:style w:type="paragraph" w:styleId="FootnoteText">
    <w:name w:val="footnote text"/>
    <w:basedOn w:val="Normal"/>
    <w:link w:val="FootnoteTextChar"/>
    <w:qFormat/>
    <w:pPr>
      <w:tabs>
        <w:tab w:val="left" w:pos="425"/>
      </w:tabs>
      <w:spacing w:before="120" w:after="0" w:line="240" w:lineRule="auto"/>
      <w:jc w:val="both"/>
    </w:pPr>
    <w:rPr>
      <w:color w:val="000000"/>
      <w:sz w:val="18"/>
      <w:szCs w:val="16"/>
      <w:lang w:eastAsia="en-US"/>
    </w:rPr>
  </w:style>
  <w:style w:type="paragraph" w:styleId="Header">
    <w:name w:val="header"/>
    <w:basedOn w:val="Normal"/>
    <w:link w:val="HeaderChar"/>
    <w:pPr>
      <w:tabs>
        <w:tab w:val="center" w:pos="4536"/>
        <w:tab w:val="right" w:pos="9072"/>
      </w:tabs>
    </w:pPr>
  </w:style>
  <w:style w:type="character" w:styleId="HTMLAcronym">
    <w:name w:val="HTML Acronym"/>
    <w:basedOn w:val="DefaultParagraphFont"/>
    <w:uiPriority w:val="99"/>
    <w:unhideWhenUsed/>
    <w:qFormat/>
  </w:style>
  <w:style w:type="paragraph" w:styleId="HTMLAddress">
    <w:name w:val="HTML Address"/>
    <w:basedOn w:val="Normal"/>
    <w:link w:val="HTMLAddressChar"/>
    <w:uiPriority w:val="99"/>
    <w:unhideWhenUsed/>
    <w:qFormat/>
    <w:pPr>
      <w:spacing w:after="0" w:line="240" w:lineRule="auto"/>
      <w:jc w:val="both"/>
    </w:pPr>
    <w:rPr>
      <w:rFonts w:ascii="Georgia" w:hAnsi="Georgia" w:cs="Georgia"/>
      <w:i/>
      <w:iCs/>
      <w:lang w:eastAsia="en-US"/>
    </w:rPr>
  </w:style>
  <w:style w:type="character" w:styleId="HTMLCite">
    <w:name w:val="HTML Cite"/>
    <w:basedOn w:val="DefaultParagraphFont"/>
    <w:uiPriority w:val="99"/>
    <w:unhideWhenUsed/>
    <w:qFormat/>
    <w:rPr>
      <w:i/>
      <w:iCs/>
    </w:rPr>
  </w:style>
  <w:style w:type="character" w:styleId="HTMLCode">
    <w:name w:val="HTML Code"/>
    <w:basedOn w:val="DefaultParagraphFont"/>
    <w:uiPriority w:val="99"/>
    <w:unhideWhenUsed/>
    <w:qFormat/>
    <w:rPr>
      <w:rFonts w:ascii="Consolas" w:hAnsi="Consolas"/>
      <w:sz w:val="20"/>
      <w:szCs w:val="20"/>
    </w:rPr>
  </w:style>
  <w:style w:type="character" w:styleId="HTMLDefinition">
    <w:name w:val="HTML Definition"/>
    <w:basedOn w:val="DefaultParagraphFont"/>
    <w:uiPriority w:val="99"/>
    <w:unhideWhenUsed/>
    <w:qFormat/>
    <w:rPr>
      <w:i/>
      <w:iCs/>
    </w:rPr>
  </w:style>
  <w:style w:type="character" w:styleId="HTMLKeyboard">
    <w:name w:val="HTML Keyboard"/>
    <w:basedOn w:val="DefaultParagraphFont"/>
    <w:uiPriority w:val="99"/>
    <w:unhideWhenUsed/>
    <w:qFormat/>
    <w:rPr>
      <w:rFonts w:ascii="Consolas" w:hAnsi="Consolas"/>
      <w:sz w:val="20"/>
      <w:szCs w:val="20"/>
    </w:rPr>
  </w:style>
  <w:style w:type="paragraph" w:styleId="HTMLPreformatted">
    <w:name w:val="HTML Preformatted"/>
    <w:basedOn w:val="Normal"/>
    <w:link w:val="HTMLPreformattedChar"/>
    <w:uiPriority w:val="99"/>
    <w:semiHidden/>
    <w:unhideWhenUsed/>
    <w:qFormat/>
    <w:pPr>
      <w:spacing w:after="0" w:line="240" w:lineRule="auto"/>
      <w:jc w:val="both"/>
    </w:pPr>
    <w:rPr>
      <w:rFonts w:ascii="Consolas" w:hAnsi="Consolas" w:cs="Georgia"/>
      <w:lang w:eastAsia="en-US"/>
    </w:rPr>
  </w:style>
  <w:style w:type="character" w:styleId="HTMLSample">
    <w:name w:val="HTML Sample"/>
    <w:basedOn w:val="DefaultParagraphFont"/>
    <w:uiPriority w:val="99"/>
    <w:unhideWhenUsed/>
    <w:qFormat/>
    <w:rPr>
      <w:rFonts w:ascii="Consolas" w:hAnsi="Consolas"/>
      <w:sz w:val="24"/>
      <w:szCs w:val="24"/>
    </w:rPr>
  </w:style>
  <w:style w:type="character" w:styleId="HTMLTypewriter">
    <w:name w:val="HTML Typewriter"/>
    <w:basedOn w:val="DefaultParagraphFont"/>
    <w:uiPriority w:val="99"/>
    <w:unhideWhenUsed/>
    <w:qFormat/>
    <w:rPr>
      <w:rFonts w:ascii="Consolas" w:hAnsi="Consolas"/>
      <w:sz w:val="20"/>
      <w:szCs w:val="20"/>
    </w:rPr>
  </w:style>
  <w:style w:type="character" w:styleId="HTMLVariable">
    <w:name w:val="HTML Variable"/>
    <w:basedOn w:val="DefaultParagraphFont"/>
    <w:uiPriority w:val="99"/>
    <w:semiHidden/>
    <w:unhideWhenUsed/>
    <w:qFormat/>
    <w:rPr>
      <w:i/>
      <w:iCs/>
    </w:rPr>
  </w:style>
  <w:style w:type="character" w:styleId="Hyperlink">
    <w:name w:val="Hyperlink"/>
    <w:rPr>
      <w:color w:val="0563C1"/>
      <w:u w:val="single"/>
    </w:rPr>
  </w:style>
  <w:style w:type="paragraph" w:styleId="Index1">
    <w:name w:val="index 1"/>
    <w:basedOn w:val="Normal"/>
    <w:next w:val="Normal"/>
    <w:autoRedefine/>
    <w:qFormat/>
    <w:pPr>
      <w:spacing w:line="240" w:lineRule="auto"/>
      <w:ind w:left="240" w:hanging="240"/>
      <w:jc w:val="both"/>
    </w:pPr>
    <w:rPr>
      <w:rFonts w:ascii="Georgia" w:hAnsi="Georgia" w:cs="Georgia"/>
      <w:lang w:eastAsia="en-US"/>
    </w:rPr>
  </w:style>
  <w:style w:type="paragraph" w:styleId="Index2">
    <w:name w:val="index 2"/>
    <w:basedOn w:val="Normal"/>
    <w:next w:val="Normal"/>
    <w:autoRedefine/>
    <w:qFormat/>
    <w:pPr>
      <w:spacing w:line="240" w:lineRule="auto"/>
      <w:ind w:left="480" w:hanging="240"/>
      <w:jc w:val="both"/>
    </w:pPr>
    <w:rPr>
      <w:rFonts w:ascii="Georgia" w:hAnsi="Georgia" w:cs="Georgia"/>
      <w:lang w:eastAsia="en-US"/>
    </w:rPr>
  </w:style>
  <w:style w:type="paragraph" w:styleId="Index3">
    <w:name w:val="index 3"/>
    <w:basedOn w:val="Normal"/>
    <w:next w:val="Normal"/>
    <w:autoRedefine/>
    <w:qFormat/>
    <w:pPr>
      <w:spacing w:line="240" w:lineRule="auto"/>
      <w:ind w:left="720" w:hanging="240"/>
      <w:jc w:val="both"/>
    </w:pPr>
    <w:rPr>
      <w:rFonts w:ascii="Georgia" w:hAnsi="Georgia" w:cs="Georgia"/>
      <w:lang w:eastAsia="en-US"/>
    </w:rPr>
  </w:style>
  <w:style w:type="paragraph" w:styleId="Index4">
    <w:name w:val="index 4"/>
    <w:basedOn w:val="Normal"/>
    <w:next w:val="Normal"/>
    <w:autoRedefine/>
    <w:qFormat/>
    <w:pPr>
      <w:spacing w:line="240" w:lineRule="auto"/>
      <w:ind w:left="960" w:hanging="240"/>
      <w:jc w:val="both"/>
    </w:pPr>
    <w:rPr>
      <w:rFonts w:ascii="Georgia" w:hAnsi="Georgia" w:cs="Georgia"/>
      <w:lang w:eastAsia="en-US"/>
    </w:rPr>
  </w:style>
  <w:style w:type="paragraph" w:styleId="Index5">
    <w:name w:val="index 5"/>
    <w:basedOn w:val="Normal"/>
    <w:next w:val="Normal"/>
    <w:autoRedefine/>
    <w:qFormat/>
    <w:pPr>
      <w:spacing w:line="240" w:lineRule="auto"/>
      <w:ind w:left="1200" w:hanging="240"/>
      <w:jc w:val="both"/>
    </w:pPr>
    <w:rPr>
      <w:rFonts w:ascii="Georgia" w:hAnsi="Georgia" w:cs="Georgia"/>
      <w:lang w:eastAsia="en-US"/>
    </w:rPr>
  </w:style>
  <w:style w:type="paragraph" w:styleId="Index6">
    <w:name w:val="index 6"/>
    <w:basedOn w:val="Normal"/>
    <w:next w:val="Normal"/>
    <w:autoRedefine/>
    <w:qFormat/>
    <w:pPr>
      <w:spacing w:line="240" w:lineRule="auto"/>
      <w:ind w:left="1440" w:hanging="240"/>
      <w:jc w:val="both"/>
    </w:pPr>
    <w:rPr>
      <w:rFonts w:ascii="Georgia" w:hAnsi="Georgia" w:cs="Georgia"/>
      <w:lang w:eastAsia="en-US"/>
    </w:rPr>
  </w:style>
  <w:style w:type="paragraph" w:styleId="Index7">
    <w:name w:val="index 7"/>
    <w:basedOn w:val="Normal"/>
    <w:next w:val="Normal"/>
    <w:autoRedefine/>
    <w:qFormat/>
    <w:pPr>
      <w:spacing w:line="240" w:lineRule="auto"/>
      <w:ind w:left="1680" w:hanging="240"/>
      <w:jc w:val="both"/>
    </w:pPr>
    <w:rPr>
      <w:rFonts w:ascii="Georgia" w:hAnsi="Georgia" w:cs="Georgia"/>
      <w:lang w:eastAsia="en-US"/>
    </w:rPr>
  </w:style>
  <w:style w:type="paragraph" w:styleId="Index8">
    <w:name w:val="index 8"/>
    <w:basedOn w:val="Normal"/>
    <w:next w:val="Normal"/>
    <w:autoRedefine/>
    <w:qFormat/>
    <w:pPr>
      <w:spacing w:line="240" w:lineRule="auto"/>
      <w:ind w:left="1920" w:hanging="240"/>
      <w:jc w:val="both"/>
    </w:pPr>
    <w:rPr>
      <w:rFonts w:ascii="Georgia" w:hAnsi="Georgia" w:cs="Georgia"/>
      <w:lang w:eastAsia="en-US"/>
    </w:rPr>
  </w:style>
  <w:style w:type="paragraph" w:styleId="Index9">
    <w:name w:val="index 9"/>
    <w:basedOn w:val="Normal"/>
    <w:next w:val="Normal"/>
    <w:autoRedefine/>
    <w:qFormat/>
    <w:pPr>
      <w:spacing w:line="240" w:lineRule="auto"/>
      <w:ind w:left="2160" w:hanging="240"/>
      <w:jc w:val="both"/>
    </w:pPr>
    <w:rPr>
      <w:rFonts w:ascii="Georgia" w:hAnsi="Georgia" w:cs="Georgia"/>
      <w:lang w:eastAsia="en-US"/>
    </w:rPr>
  </w:style>
  <w:style w:type="paragraph" w:styleId="IndexHeading">
    <w:name w:val="index heading"/>
    <w:basedOn w:val="Normal"/>
    <w:next w:val="Index1"/>
    <w:qFormat/>
    <w:pPr>
      <w:spacing w:line="240" w:lineRule="auto"/>
      <w:jc w:val="both"/>
    </w:pPr>
    <w:rPr>
      <w:rFonts w:ascii="Arial" w:hAnsi="Arial" w:cs="Georgia"/>
      <w:b/>
      <w:lang w:eastAsia="en-US"/>
    </w:rPr>
  </w:style>
  <w:style w:type="character" w:styleId="LineNumber">
    <w:name w:val="line number"/>
    <w:basedOn w:val="DefaultParagraphFont"/>
    <w:uiPriority w:val="99"/>
    <w:unhideWhenUsed/>
    <w:qFormat/>
  </w:style>
  <w:style w:type="paragraph" w:styleId="List">
    <w:name w:val="List"/>
    <w:basedOn w:val="Normal"/>
    <w:uiPriority w:val="99"/>
    <w:unhideWhenUsed/>
    <w:qFormat/>
    <w:pPr>
      <w:spacing w:line="240" w:lineRule="auto"/>
      <w:ind w:left="283" w:hanging="283"/>
      <w:contextualSpacing/>
      <w:jc w:val="both"/>
    </w:pPr>
    <w:rPr>
      <w:rFonts w:ascii="Georgia" w:hAnsi="Georgia" w:cs="Georgia"/>
      <w:lang w:eastAsia="en-US"/>
    </w:rPr>
  </w:style>
  <w:style w:type="paragraph" w:styleId="List2">
    <w:name w:val="List 2"/>
    <w:basedOn w:val="Normal"/>
    <w:uiPriority w:val="99"/>
    <w:unhideWhenUsed/>
    <w:qFormat/>
    <w:pPr>
      <w:spacing w:line="240" w:lineRule="auto"/>
      <w:ind w:left="566" w:hanging="283"/>
      <w:contextualSpacing/>
      <w:jc w:val="both"/>
    </w:pPr>
    <w:rPr>
      <w:rFonts w:ascii="Georgia" w:hAnsi="Georgia" w:cs="Georgia"/>
      <w:lang w:eastAsia="en-US"/>
    </w:rPr>
  </w:style>
  <w:style w:type="paragraph" w:styleId="List3">
    <w:name w:val="List 3"/>
    <w:basedOn w:val="Normal"/>
    <w:uiPriority w:val="99"/>
    <w:unhideWhenUsed/>
    <w:qFormat/>
    <w:pPr>
      <w:spacing w:line="240" w:lineRule="auto"/>
      <w:ind w:left="849" w:hanging="283"/>
      <w:contextualSpacing/>
      <w:jc w:val="both"/>
    </w:pPr>
    <w:rPr>
      <w:rFonts w:ascii="Georgia" w:hAnsi="Georgia" w:cs="Georgia"/>
      <w:lang w:eastAsia="en-US"/>
    </w:rPr>
  </w:style>
  <w:style w:type="paragraph" w:styleId="List4">
    <w:name w:val="List 4"/>
    <w:basedOn w:val="Normal"/>
    <w:uiPriority w:val="99"/>
    <w:unhideWhenUsed/>
    <w:qFormat/>
    <w:pPr>
      <w:spacing w:line="240" w:lineRule="auto"/>
      <w:ind w:left="1132" w:hanging="283"/>
      <w:contextualSpacing/>
      <w:jc w:val="both"/>
    </w:pPr>
    <w:rPr>
      <w:rFonts w:ascii="Georgia" w:hAnsi="Georgia" w:cs="Georgia"/>
      <w:lang w:eastAsia="en-US"/>
    </w:rPr>
  </w:style>
  <w:style w:type="paragraph" w:styleId="List5">
    <w:name w:val="List 5"/>
    <w:basedOn w:val="Normal"/>
    <w:uiPriority w:val="99"/>
    <w:unhideWhenUsed/>
    <w:qFormat/>
    <w:pPr>
      <w:spacing w:line="240" w:lineRule="auto"/>
      <w:ind w:left="1415" w:hanging="283"/>
      <w:contextualSpacing/>
      <w:jc w:val="both"/>
    </w:pPr>
    <w:rPr>
      <w:rFonts w:ascii="Georgia" w:hAnsi="Georgia" w:cs="Georgia"/>
      <w:lang w:eastAsia="en-US"/>
    </w:rPr>
  </w:style>
  <w:style w:type="paragraph" w:styleId="ListBullet">
    <w:name w:val="List Bullet"/>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2">
    <w:name w:val="List Bullet 2"/>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3">
    <w:name w:val="List Bullet 3"/>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4">
    <w:name w:val="List Bullet 4"/>
    <w:basedOn w:val="Normal"/>
    <w:autoRedefine/>
    <w:qFormat/>
    <w:pPr>
      <w:tabs>
        <w:tab w:val="left" w:pos="720"/>
      </w:tabs>
      <w:spacing w:line="240" w:lineRule="auto"/>
      <w:ind w:left="720" w:hanging="720"/>
      <w:jc w:val="both"/>
    </w:pPr>
    <w:rPr>
      <w:rFonts w:ascii="Georgia" w:hAnsi="Georgia" w:cs="Georgia"/>
      <w:lang w:eastAsia="en-US"/>
    </w:rPr>
  </w:style>
  <w:style w:type="paragraph" w:styleId="ListBullet5">
    <w:name w:val="List Bullet 5"/>
    <w:basedOn w:val="Normal"/>
    <w:autoRedefine/>
    <w:qFormat/>
    <w:rsid w:val="00A60060"/>
    <w:pPr>
      <w:tabs>
        <w:tab w:val="left" w:pos="720"/>
      </w:tabs>
      <w:spacing w:line="240" w:lineRule="auto"/>
      <w:ind w:left="720" w:hanging="720"/>
      <w:jc w:val="both"/>
    </w:pPr>
    <w:rPr>
      <w:rFonts w:ascii="Georgia" w:hAnsi="Georgia" w:cs="Georgia"/>
      <w:lang w:eastAsia="en-US"/>
    </w:rPr>
  </w:style>
  <w:style w:type="paragraph" w:styleId="ListContinue">
    <w:name w:val="List Continue"/>
    <w:basedOn w:val="Normal"/>
    <w:uiPriority w:val="99"/>
    <w:unhideWhenUsed/>
    <w:qFormat/>
    <w:pPr>
      <w:spacing w:line="240" w:lineRule="auto"/>
      <w:ind w:left="283"/>
      <w:contextualSpacing/>
      <w:jc w:val="both"/>
    </w:pPr>
    <w:rPr>
      <w:rFonts w:ascii="Georgia" w:hAnsi="Georgia" w:cs="Georgia"/>
      <w:lang w:eastAsia="en-US"/>
    </w:rPr>
  </w:style>
  <w:style w:type="paragraph" w:styleId="ListContinue2">
    <w:name w:val="List Continue 2"/>
    <w:basedOn w:val="Normal"/>
    <w:uiPriority w:val="99"/>
    <w:unhideWhenUsed/>
    <w:qFormat/>
    <w:pPr>
      <w:spacing w:line="240" w:lineRule="auto"/>
      <w:ind w:left="566"/>
      <w:contextualSpacing/>
      <w:jc w:val="both"/>
    </w:pPr>
    <w:rPr>
      <w:rFonts w:ascii="Georgia" w:hAnsi="Georgia" w:cs="Georgia"/>
      <w:lang w:eastAsia="en-US"/>
    </w:rPr>
  </w:style>
  <w:style w:type="paragraph" w:styleId="ListContinue3">
    <w:name w:val="List Continue 3"/>
    <w:basedOn w:val="Normal"/>
    <w:uiPriority w:val="99"/>
    <w:unhideWhenUsed/>
    <w:qFormat/>
    <w:pPr>
      <w:spacing w:line="240" w:lineRule="auto"/>
      <w:ind w:left="849"/>
      <w:contextualSpacing/>
      <w:jc w:val="both"/>
    </w:pPr>
    <w:rPr>
      <w:rFonts w:ascii="Georgia" w:hAnsi="Georgia" w:cs="Georgia"/>
      <w:lang w:eastAsia="en-US"/>
    </w:rPr>
  </w:style>
  <w:style w:type="paragraph" w:styleId="ListContinue4">
    <w:name w:val="List Continue 4"/>
    <w:basedOn w:val="Normal"/>
    <w:uiPriority w:val="99"/>
    <w:unhideWhenUsed/>
    <w:qFormat/>
    <w:pPr>
      <w:spacing w:line="240" w:lineRule="auto"/>
      <w:ind w:left="1132"/>
      <w:contextualSpacing/>
      <w:jc w:val="both"/>
    </w:pPr>
    <w:rPr>
      <w:rFonts w:ascii="Georgia" w:hAnsi="Georgia" w:cs="Georgia"/>
      <w:lang w:eastAsia="en-US"/>
    </w:rPr>
  </w:style>
  <w:style w:type="paragraph" w:styleId="ListContinue5">
    <w:name w:val="List Continue 5"/>
    <w:basedOn w:val="Normal"/>
    <w:uiPriority w:val="99"/>
    <w:unhideWhenUsed/>
    <w:qFormat/>
    <w:pPr>
      <w:spacing w:line="240" w:lineRule="auto"/>
      <w:ind w:left="1415"/>
      <w:contextualSpacing/>
      <w:jc w:val="both"/>
    </w:pPr>
    <w:rPr>
      <w:rFonts w:ascii="Georgia" w:hAnsi="Georgia" w:cs="Georgia"/>
      <w:lang w:eastAsia="en-US"/>
    </w:rPr>
  </w:style>
  <w:style w:type="paragraph" w:styleId="ListNumber">
    <w:name w:val="List Number"/>
    <w:basedOn w:val="Normal"/>
    <w:qFormat/>
    <w:pPr>
      <w:tabs>
        <w:tab w:val="left" w:pos="720"/>
      </w:tabs>
      <w:spacing w:line="240" w:lineRule="auto"/>
      <w:ind w:left="720" w:hanging="720"/>
      <w:jc w:val="both"/>
    </w:pPr>
    <w:rPr>
      <w:rFonts w:ascii="Georgia" w:hAnsi="Georgia" w:cs="Georgia"/>
      <w:lang w:eastAsia="en-US"/>
    </w:rPr>
  </w:style>
  <w:style w:type="paragraph" w:styleId="ListNumber2">
    <w:name w:val="List Number 2"/>
    <w:basedOn w:val="Normal"/>
    <w:qFormat/>
    <w:pPr>
      <w:tabs>
        <w:tab w:val="left" w:pos="720"/>
      </w:tabs>
      <w:spacing w:line="240" w:lineRule="auto"/>
      <w:ind w:left="720" w:hanging="720"/>
      <w:jc w:val="both"/>
    </w:pPr>
    <w:rPr>
      <w:rFonts w:ascii="Georgia" w:hAnsi="Georgia" w:cs="Georgia"/>
      <w:lang w:eastAsia="en-US"/>
    </w:rPr>
  </w:style>
  <w:style w:type="paragraph" w:styleId="ListNumber3">
    <w:name w:val="List Number 3"/>
    <w:basedOn w:val="Normal"/>
    <w:qFormat/>
    <w:pPr>
      <w:tabs>
        <w:tab w:val="left" w:pos="720"/>
      </w:tabs>
      <w:spacing w:line="240" w:lineRule="auto"/>
      <w:ind w:left="720" w:hanging="720"/>
      <w:jc w:val="both"/>
    </w:pPr>
    <w:rPr>
      <w:rFonts w:ascii="Georgia" w:hAnsi="Georgia" w:cs="Georgia"/>
      <w:lang w:eastAsia="en-US"/>
    </w:rPr>
  </w:style>
  <w:style w:type="paragraph" w:styleId="ListNumber4">
    <w:name w:val="List Number 4"/>
    <w:basedOn w:val="Normal"/>
    <w:qFormat/>
    <w:pPr>
      <w:tabs>
        <w:tab w:val="left" w:pos="720"/>
      </w:tabs>
      <w:spacing w:line="240" w:lineRule="auto"/>
      <w:ind w:left="720" w:hanging="720"/>
      <w:jc w:val="both"/>
    </w:pPr>
    <w:rPr>
      <w:rFonts w:ascii="Georgia" w:hAnsi="Georgia" w:cs="Georgia"/>
      <w:lang w:eastAsia="en-US"/>
    </w:rPr>
  </w:style>
  <w:style w:type="paragraph" w:styleId="ListNumber5">
    <w:name w:val="List Number 5"/>
    <w:basedOn w:val="Normal"/>
    <w:qFormat/>
    <w:pPr>
      <w:tabs>
        <w:tab w:val="left" w:pos="720"/>
      </w:tabs>
      <w:spacing w:line="240" w:lineRule="auto"/>
      <w:ind w:left="720" w:hanging="720"/>
      <w:jc w:val="both"/>
    </w:pPr>
    <w:rPr>
      <w:rFonts w:ascii="Georgia" w:hAnsi="Georgia" w:cs="Georgia"/>
      <w:lang w:eastAsia="en-US"/>
    </w:rPr>
  </w:style>
  <w:style w:type="paragraph" w:styleId="MacroText">
    <w:name w:val="macro"/>
    <w:link w:val="MacroTextChar"/>
    <w:qFormat/>
    <w:pPr>
      <w:tabs>
        <w:tab w:val="left" w:pos="480"/>
        <w:tab w:val="left" w:pos="960"/>
        <w:tab w:val="left" w:pos="1440"/>
        <w:tab w:val="left" w:pos="1920"/>
        <w:tab w:val="left" w:pos="2400"/>
        <w:tab w:val="left" w:pos="2880"/>
        <w:tab w:val="left" w:pos="3360"/>
        <w:tab w:val="left" w:pos="3840"/>
        <w:tab w:val="left" w:pos="4320"/>
      </w:tabs>
      <w:spacing w:after="120"/>
      <w:jc w:val="both"/>
    </w:pPr>
    <w:rPr>
      <w:rFonts w:ascii="Courier New" w:hAnsi="Courier New" w:cs="Georgia"/>
      <w:lang w:val="en-US" w:eastAsia="en-US"/>
    </w:rPr>
  </w:style>
  <w:style w:type="paragraph" w:styleId="MessageHeader">
    <w:name w:val="Message Header"/>
    <w:basedOn w:val="Normal"/>
    <w:link w:val="MessageHeaderChar"/>
    <w:uiPriority w:val="99"/>
    <w:unhideWhenUsed/>
    <w:qFormat/>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jc w:val="both"/>
    </w:pPr>
    <w:rPr>
      <w:rFonts w:asciiTheme="majorHAnsi" w:eastAsiaTheme="majorEastAsia" w:hAnsiTheme="majorHAnsi" w:cstheme="majorBidi"/>
      <w:sz w:val="24"/>
      <w:szCs w:val="24"/>
      <w:lang w:eastAsia="en-US"/>
    </w:rPr>
  </w:style>
  <w:style w:type="paragraph" w:styleId="NormalWeb">
    <w:name w:val="Normal (Web)"/>
    <w:basedOn w:val="Normal"/>
    <w:uiPriority w:val="99"/>
    <w:unhideWhenUsed/>
    <w:qFormat/>
    <w:pPr>
      <w:spacing w:line="240" w:lineRule="auto"/>
      <w:jc w:val="both"/>
    </w:pPr>
    <w:rPr>
      <w:sz w:val="24"/>
      <w:szCs w:val="24"/>
      <w:lang w:eastAsia="en-US"/>
    </w:rPr>
  </w:style>
  <w:style w:type="paragraph" w:styleId="NormalIndent">
    <w:name w:val="Normal Indent"/>
    <w:basedOn w:val="Normal"/>
    <w:uiPriority w:val="99"/>
    <w:unhideWhenUsed/>
    <w:qFormat/>
    <w:pPr>
      <w:spacing w:line="240" w:lineRule="auto"/>
      <w:ind w:left="708"/>
      <w:jc w:val="both"/>
    </w:pPr>
    <w:rPr>
      <w:rFonts w:ascii="Georgia" w:hAnsi="Georgia" w:cs="Georgia"/>
      <w:lang w:eastAsia="en-US"/>
    </w:rPr>
  </w:style>
  <w:style w:type="paragraph" w:styleId="NoteHeading">
    <w:name w:val="Note Heading"/>
    <w:basedOn w:val="Normal"/>
    <w:next w:val="Normal"/>
    <w:link w:val="NoteHeadingChar"/>
    <w:qFormat/>
    <w:pPr>
      <w:spacing w:line="240" w:lineRule="auto"/>
      <w:jc w:val="both"/>
    </w:pPr>
    <w:rPr>
      <w:rFonts w:ascii="Georgia" w:hAnsi="Georgia" w:cs="Georgia"/>
      <w:lang w:eastAsia="en-US"/>
    </w:rPr>
  </w:style>
  <w:style w:type="character" w:styleId="PageNumber">
    <w:name w:val="page number"/>
    <w:basedOn w:val="DefaultParagraphFont"/>
  </w:style>
  <w:style w:type="paragraph" w:styleId="PlainText">
    <w:name w:val="Plain Text"/>
    <w:basedOn w:val="Normal"/>
    <w:link w:val="PlainTextChar"/>
    <w:uiPriority w:val="99"/>
    <w:unhideWhenUsed/>
    <w:qFormat/>
    <w:pPr>
      <w:spacing w:after="0" w:line="240" w:lineRule="auto"/>
      <w:jc w:val="both"/>
    </w:pPr>
    <w:rPr>
      <w:rFonts w:ascii="Consolas" w:hAnsi="Consolas" w:cs="Georgia"/>
      <w:sz w:val="21"/>
      <w:szCs w:val="21"/>
      <w:lang w:eastAsia="en-US"/>
    </w:rPr>
  </w:style>
  <w:style w:type="paragraph" w:styleId="Salutation">
    <w:name w:val="Salutation"/>
    <w:basedOn w:val="Normal"/>
    <w:next w:val="Normal"/>
    <w:link w:val="SalutationChar"/>
    <w:uiPriority w:val="99"/>
    <w:unhideWhenUsed/>
    <w:qFormat/>
    <w:pPr>
      <w:spacing w:line="240" w:lineRule="auto"/>
      <w:jc w:val="both"/>
    </w:pPr>
    <w:rPr>
      <w:rFonts w:ascii="Georgia" w:hAnsi="Georgia" w:cs="Georgia"/>
      <w:lang w:eastAsia="en-US"/>
    </w:rPr>
  </w:style>
  <w:style w:type="paragraph" w:styleId="Signature">
    <w:name w:val="Signature"/>
    <w:basedOn w:val="Normal"/>
    <w:link w:val="SignatureChar"/>
    <w:uiPriority w:val="99"/>
    <w:unhideWhenUsed/>
    <w:qFormat/>
    <w:pPr>
      <w:spacing w:after="0" w:line="240" w:lineRule="auto"/>
      <w:ind w:left="4252"/>
      <w:jc w:val="both"/>
    </w:pPr>
    <w:rPr>
      <w:rFonts w:ascii="Georgia" w:hAnsi="Georgia" w:cs="Georgia"/>
      <w:lang w:eastAsia="en-US"/>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keepNext/>
      <w:keepLines/>
      <w:spacing w:before="360" w:after="80" w:line="240" w:lineRule="auto"/>
      <w:jc w:val="both"/>
    </w:pPr>
    <w:rPr>
      <w:rFonts w:ascii="Georgia" w:eastAsia="Georgia" w:hAnsi="Georgia" w:cs="Georgia"/>
      <w:i/>
      <w:color w:val="666666"/>
      <w:sz w:val="48"/>
      <w:szCs w:val="48"/>
      <w:lang w:eastAsia="en-U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qFormat/>
    <w:pPr>
      <w:spacing w:line="240" w:lineRule="auto"/>
      <w:ind w:left="240" w:hanging="240"/>
      <w:jc w:val="both"/>
    </w:pPr>
    <w:rPr>
      <w:rFonts w:ascii="Georgia" w:hAnsi="Georgia" w:cs="Georgia"/>
      <w:lang w:eastAsia="en-US"/>
    </w:rPr>
  </w:style>
  <w:style w:type="paragraph" w:styleId="TableofFigures">
    <w:name w:val="table of figures"/>
    <w:basedOn w:val="Normal"/>
    <w:next w:val="Normal"/>
    <w:pPr>
      <w:tabs>
        <w:tab w:val="left" w:pos="1134"/>
        <w:tab w:val="right" w:leader="dot" w:pos="8222"/>
      </w:tabs>
      <w:spacing w:before="120" w:after="0" w:line="240" w:lineRule="auto"/>
      <w:ind w:left="1134" w:right="282" w:hanging="1134"/>
      <w:jc w:val="both"/>
    </w:pPr>
    <w:rPr>
      <w:rFonts w:cs="Arial"/>
      <w:color w:val="000000"/>
      <w:sz w:val="22"/>
      <w:szCs w:val="15"/>
      <w:lang w:eastAsia="en-US"/>
    </w:rPr>
  </w:style>
  <w:style w:type="paragraph" w:styleId="Title">
    <w:name w:val="Title"/>
    <w:basedOn w:val="Normal"/>
    <w:link w:val="TitleChar"/>
    <w:autoRedefine/>
    <w:uiPriority w:val="10"/>
    <w:qFormat/>
    <w:pPr>
      <w:spacing w:before="100" w:beforeAutospacing="1" w:line="240" w:lineRule="auto"/>
      <w:outlineLvl w:val="0"/>
    </w:pPr>
    <w:rPr>
      <w:rFonts w:ascii="Georgia" w:hAnsi="Georgia" w:cs="Georgia"/>
      <w:b/>
      <w:kern w:val="28"/>
      <w:sz w:val="40"/>
      <w:szCs w:val="40"/>
      <w:lang w:eastAsia="en-US"/>
    </w:rPr>
  </w:style>
  <w:style w:type="paragraph" w:styleId="TOAHeading">
    <w:name w:val="toa heading"/>
    <w:basedOn w:val="Normal"/>
    <w:next w:val="Normal"/>
    <w:qFormat/>
    <w:pPr>
      <w:spacing w:before="120" w:line="240" w:lineRule="auto"/>
      <w:jc w:val="both"/>
    </w:pPr>
    <w:rPr>
      <w:rFonts w:ascii="Arial" w:hAnsi="Arial" w:cs="Georgia"/>
      <w:b/>
      <w:lang w:eastAsia="en-US"/>
    </w:rPr>
  </w:style>
  <w:style w:type="paragraph" w:styleId="TOC1">
    <w:name w:val="toc 1"/>
    <w:basedOn w:val="Normal"/>
    <w:next w:val="Normal"/>
    <w:autoRedefine/>
    <w:qFormat/>
    <w:pPr>
      <w:spacing w:line="240" w:lineRule="auto"/>
      <w:jc w:val="both"/>
    </w:pPr>
    <w:rPr>
      <w:rFonts w:ascii="Georgia" w:hAnsi="Georgia" w:cs="Georgia"/>
      <w:lang w:eastAsia="en-US"/>
    </w:rPr>
  </w:style>
  <w:style w:type="paragraph" w:styleId="TOC2">
    <w:name w:val="toc 2"/>
    <w:basedOn w:val="Normal"/>
    <w:next w:val="Normal"/>
    <w:autoRedefine/>
    <w:qFormat/>
    <w:pPr>
      <w:spacing w:line="240" w:lineRule="auto"/>
      <w:ind w:left="240"/>
      <w:jc w:val="both"/>
    </w:pPr>
    <w:rPr>
      <w:rFonts w:ascii="Georgia" w:hAnsi="Georgia" w:cs="Georgia"/>
      <w:lang w:eastAsia="en-US"/>
    </w:rPr>
  </w:style>
  <w:style w:type="paragraph" w:styleId="TOC3">
    <w:name w:val="toc 3"/>
    <w:basedOn w:val="Normal"/>
    <w:next w:val="Normal"/>
    <w:autoRedefine/>
    <w:qFormat/>
    <w:pPr>
      <w:spacing w:line="240" w:lineRule="auto"/>
      <w:ind w:left="480"/>
      <w:jc w:val="both"/>
    </w:pPr>
    <w:rPr>
      <w:rFonts w:ascii="Georgia" w:hAnsi="Georgia" w:cs="Georgia"/>
      <w:lang w:eastAsia="en-US"/>
    </w:rPr>
  </w:style>
  <w:style w:type="paragraph" w:styleId="TOC4">
    <w:name w:val="toc 4"/>
    <w:basedOn w:val="Normal"/>
    <w:next w:val="Normal"/>
    <w:autoRedefine/>
    <w:qFormat/>
    <w:pPr>
      <w:spacing w:line="240" w:lineRule="auto"/>
      <w:ind w:left="720"/>
      <w:jc w:val="both"/>
    </w:pPr>
    <w:rPr>
      <w:rFonts w:ascii="Georgia" w:hAnsi="Georgia" w:cs="Georgia"/>
      <w:lang w:eastAsia="en-US"/>
    </w:rPr>
  </w:style>
  <w:style w:type="paragraph" w:styleId="TOC5">
    <w:name w:val="toc 5"/>
    <w:basedOn w:val="Normal"/>
    <w:next w:val="Normal"/>
    <w:autoRedefine/>
    <w:qFormat/>
    <w:pPr>
      <w:spacing w:line="240" w:lineRule="auto"/>
      <w:ind w:left="960"/>
      <w:jc w:val="both"/>
    </w:pPr>
    <w:rPr>
      <w:rFonts w:ascii="Georgia" w:hAnsi="Georgia" w:cs="Georgia"/>
      <w:lang w:eastAsia="en-US"/>
    </w:rPr>
  </w:style>
  <w:style w:type="paragraph" w:styleId="TOC6">
    <w:name w:val="toc 6"/>
    <w:basedOn w:val="Normal"/>
    <w:next w:val="Normal"/>
    <w:autoRedefine/>
    <w:qFormat/>
    <w:pPr>
      <w:spacing w:line="240" w:lineRule="auto"/>
      <w:ind w:left="1200"/>
      <w:jc w:val="both"/>
    </w:pPr>
    <w:rPr>
      <w:rFonts w:ascii="Georgia" w:hAnsi="Georgia" w:cs="Georgia"/>
      <w:lang w:eastAsia="en-US"/>
    </w:rPr>
  </w:style>
  <w:style w:type="paragraph" w:styleId="TOC7">
    <w:name w:val="toc 7"/>
    <w:basedOn w:val="Normal"/>
    <w:next w:val="Normal"/>
    <w:autoRedefine/>
    <w:qFormat/>
    <w:pPr>
      <w:spacing w:line="240" w:lineRule="auto"/>
      <w:ind w:left="1440"/>
      <w:jc w:val="both"/>
    </w:pPr>
    <w:rPr>
      <w:rFonts w:ascii="Georgia" w:hAnsi="Georgia" w:cs="Georgia"/>
      <w:lang w:eastAsia="en-US"/>
    </w:rPr>
  </w:style>
  <w:style w:type="paragraph" w:styleId="TOC8">
    <w:name w:val="toc 8"/>
    <w:basedOn w:val="Normal"/>
    <w:next w:val="Normal"/>
    <w:autoRedefine/>
    <w:qFormat/>
    <w:pPr>
      <w:spacing w:line="240" w:lineRule="auto"/>
      <w:ind w:left="1680"/>
      <w:jc w:val="both"/>
    </w:pPr>
    <w:rPr>
      <w:rFonts w:ascii="Georgia" w:hAnsi="Georgia" w:cs="Georgia"/>
      <w:lang w:eastAsia="en-US"/>
    </w:rPr>
  </w:style>
  <w:style w:type="paragraph" w:styleId="TOC9">
    <w:name w:val="toc 9"/>
    <w:basedOn w:val="Normal"/>
    <w:next w:val="Normal"/>
    <w:autoRedefine/>
    <w:qFormat/>
    <w:pPr>
      <w:spacing w:line="240" w:lineRule="auto"/>
      <w:ind w:left="1920"/>
      <w:jc w:val="both"/>
    </w:pPr>
    <w:rPr>
      <w:rFonts w:ascii="Georgia" w:hAnsi="Georgia" w:cs="Georgia"/>
      <w:lang w:eastAsia="en-US"/>
    </w:rPr>
  </w:style>
  <w:style w:type="table" w:styleId="LightShading">
    <w:name w:val="Light Shading"/>
    <w:basedOn w:val="TableNormal"/>
    <w:uiPriority w:val="60"/>
    <w:semiHidden/>
    <w:unhideWhenUsed/>
    <w:qFormat/>
    <w:pPr>
      <w:jc w:val="both"/>
    </w:pPr>
    <w:rPr>
      <w:rFonts w:ascii="Georgia" w:eastAsia="Georgia" w:hAnsi="Georgia" w:cs="Georgia"/>
      <w:color w:val="000000" w:themeColor="text1" w:themeShade="BF"/>
      <w:lang w:val="en-US"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qFormat/>
    <w:pPr>
      <w:jc w:val="both"/>
    </w:pPr>
    <w:rPr>
      <w:rFonts w:ascii="Georgia" w:eastAsia="Georgia" w:hAnsi="Georgia" w:cs="Georgia"/>
      <w:color w:val="2F5496" w:themeColor="accent1" w:themeShade="BF"/>
      <w:lang w:val="en-US" w:eastAsia="en-US"/>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List">
    <w:name w:val="Light List"/>
    <w:basedOn w:val="TableNormal"/>
    <w:uiPriority w:val="61"/>
    <w:semiHidden/>
    <w:unhideWhenUsed/>
    <w:qFormat/>
    <w:pPr>
      <w:jc w:val="both"/>
    </w:pPr>
    <w:rPr>
      <w:rFonts w:ascii="Georgia" w:eastAsia="Georgia" w:hAnsi="Georgia" w:cs="Georgia"/>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qFormat/>
    <w:pPr>
      <w:jc w:val="both"/>
    </w:pPr>
    <w:rPr>
      <w:rFonts w:ascii="Georgia" w:eastAsia="Georgia" w:hAnsi="Georgia" w:cs="Georgia"/>
      <w:lang w:val="en-US" w:eastAsia="en-US"/>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Grid">
    <w:name w:val="Light Grid"/>
    <w:basedOn w:val="TableNormal"/>
    <w:uiPriority w:val="62"/>
    <w:semiHidden/>
    <w:unhideWhenUsed/>
    <w:qFormat/>
    <w:pPr>
      <w:jc w:val="both"/>
    </w:pPr>
    <w:rPr>
      <w:rFonts w:ascii="Georgia" w:eastAsia="Georgia" w:hAnsi="Georgia" w:cs="Georgia"/>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LightGrid-Accent1">
    <w:name w:val="Light Grid Accent 1"/>
    <w:basedOn w:val="TableNormal"/>
    <w:uiPriority w:val="62"/>
    <w:semiHidden/>
    <w:unhideWhenUsed/>
    <w:qFormat/>
    <w:pPr>
      <w:jc w:val="both"/>
    </w:pPr>
    <w:rPr>
      <w:rFonts w:ascii="Georgia" w:eastAsia="Georgia" w:hAnsi="Georgia" w:cs="Georgia"/>
      <w:lang w:val="en-US" w:eastAsia="en-US"/>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table" w:styleId="MediumShading1">
    <w:name w:val="Medium Shading 1"/>
    <w:basedOn w:val="TableNormal"/>
    <w:uiPriority w:val="63"/>
    <w:semiHidden/>
    <w:unhideWhenUsed/>
    <w:qFormat/>
    <w:pPr>
      <w:jc w:val="both"/>
    </w:pPr>
    <w:rPr>
      <w:rFonts w:ascii="Georgia" w:eastAsia="Georgia" w:hAnsi="Georgia" w:cs="Georgia"/>
      <w:lang w:val="en-US"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qFormat/>
    <w:pPr>
      <w:jc w:val="both"/>
    </w:pPr>
    <w:rPr>
      <w:rFonts w:ascii="Georgia" w:eastAsia="Georgia" w:hAnsi="Georgia" w:cs="Georgia"/>
      <w:lang w:val="en-US" w:eastAsia="en-US"/>
    </w:rPr>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qFormat/>
    <w:pPr>
      <w:jc w:val="both"/>
    </w:pPr>
    <w:rPr>
      <w:rFonts w:ascii="Georgia" w:eastAsia="Georgia" w:hAnsi="Georgia" w:cs="Georgia"/>
      <w:lang w:val="en-US"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qFormat/>
    <w:pPr>
      <w:jc w:val="both"/>
    </w:pPr>
    <w:rPr>
      <w:rFonts w:ascii="Georgia" w:eastAsia="Georgia" w:hAnsi="Georgia" w:cs="Georgia"/>
      <w:lang w:val="en-US"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semiHidden/>
    <w:unhideWhenUsed/>
    <w:qFormat/>
    <w:pPr>
      <w:jc w:val="both"/>
    </w:pPr>
    <w:rPr>
      <w:rFonts w:ascii="Georgia" w:eastAsia="Georgia" w:hAnsi="Georgia" w:cs="Georgia"/>
      <w:color w:val="000000" w:themeColor="text1"/>
      <w:lang w:val="en-US" w:eastAsia="en-US"/>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qFormat/>
    <w:pPr>
      <w:jc w:val="both"/>
    </w:pPr>
    <w:rPr>
      <w:rFonts w:ascii="Georgia" w:eastAsia="Georgia" w:hAnsi="Georgia" w:cs="Georgia"/>
      <w:color w:val="000000" w:themeColor="text1"/>
      <w:lang w:val="en-US" w:eastAsia="en-US"/>
    </w:rPr>
    <w:tblPr>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2">
    <w:name w:val="Medium List 2"/>
    <w:basedOn w:val="TableNormal"/>
    <w:uiPriority w:val="66"/>
    <w:semiHidden/>
    <w:unhideWhenUsed/>
    <w:qFormat/>
    <w:pPr>
      <w:jc w:val="both"/>
    </w:pPr>
    <w:rPr>
      <w:rFonts w:asciiTheme="majorHAnsi" w:eastAsiaTheme="majorEastAsia" w:hAnsiTheme="majorHAnsi" w:cstheme="majorBidi"/>
      <w:color w:val="000000" w:themeColor="text1"/>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semiHidden/>
    <w:unhideWhenUsed/>
    <w:qFormat/>
    <w:pPr>
      <w:jc w:val="both"/>
    </w:pPr>
    <w:rPr>
      <w:rFonts w:ascii="Georgia" w:eastAsia="Georgia" w:hAnsi="Georgia" w:cs="Georgia"/>
      <w:lang w:val="en-US"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semiHidden/>
    <w:unhideWhenUsed/>
    <w:qFormat/>
    <w:pPr>
      <w:jc w:val="both"/>
    </w:pPr>
    <w:rPr>
      <w:rFonts w:asciiTheme="majorHAnsi" w:eastAsiaTheme="majorEastAsia" w:hAnsiTheme="majorHAnsi" w:cstheme="majorBidi"/>
      <w:color w:val="000000" w:themeColor="text1"/>
      <w:lang w:val="en-US"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qFormat/>
    <w:pPr>
      <w:jc w:val="both"/>
    </w:pPr>
    <w:rPr>
      <w:rFonts w:ascii="Georgia" w:eastAsia="Georgia" w:hAnsi="Georgia" w:cs="Georgia"/>
      <w:lang w:val="en-US"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DarkList">
    <w:name w:val="Dark List"/>
    <w:basedOn w:val="TableNormal"/>
    <w:uiPriority w:val="70"/>
    <w:semiHidden/>
    <w:unhideWhenUsed/>
    <w:qFormat/>
    <w:pPr>
      <w:jc w:val="both"/>
    </w:pPr>
    <w:rPr>
      <w:rFonts w:ascii="Georgia" w:eastAsia="Georgia" w:hAnsi="Georgia" w:cs="Georgia"/>
      <w:color w:val="FFFFFF" w:themeColor="background1"/>
      <w:lang w:val="en-US"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olorfulShading">
    <w:name w:val="Colorful Shading"/>
    <w:basedOn w:val="TableNormal"/>
    <w:uiPriority w:val="71"/>
    <w:semiHidden/>
    <w:unhideWhenUsed/>
    <w:qFormat/>
    <w:pPr>
      <w:jc w:val="both"/>
    </w:pPr>
    <w:rPr>
      <w:rFonts w:ascii="Georgia" w:eastAsia="Georgia" w:hAnsi="Georgia" w:cs="Georgia"/>
      <w:color w:val="000000" w:themeColor="text1"/>
      <w:lang w:val="en-US" w:eastAsia="en-US"/>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semiHidden/>
    <w:unhideWhenUsed/>
    <w:qFormat/>
    <w:pPr>
      <w:jc w:val="both"/>
    </w:pPr>
    <w:rPr>
      <w:rFonts w:ascii="Georgia" w:eastAsia="Georgia" w:hAnsi="Georgia" w:cs="Georgia"/>
      <w:color w:val="000000" w:themeColor="text1"/>
      <w:lang w:val="en-US"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uiPriority w:val="73"/>
    <w:semiHidden/>
    <w:unhideWhenUsed/>
    <w:qFormat/>
    <w:pPr>
      <w:jc w:val="both"/>
    </w:pPr>
    <w:rPr>
      <w:rFonts w:ascii="Georgia" w:eastAsia="Georgia" w:hAnsi="Georgia" w:cs="Georgia"/>
      <w:color w:val="000000" w:themeColor="text1"/>
      <w:lang w:val="en-US" w:eastAsia="en-US"/>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HeaderInfo">
    <w:name w:val="Header Info"/>
    <w:basedOn w:val="Normal"/>
    <w:pPr>
      <w:tabs>
        <w:tab w:val="left" w:pos="1985"/>
      </w:tabs>
    </w:pPr>
    <w:rPr>
      <w:rFonts w:ascii="Arial" w:hAnsi="Arial"/>
    </w:rPr>
  </w:style>
  <w:style w:type="character" w:customStyle="1" w:styleId="BalloonTextChar">
    <w:name w:val="Balloon Text Char"/>
    <w:basedOn w:val="DefaultParagraphFont"/>
    <w:link w:val="BalloonText"/>
    <w:rPr>
      <w:rFonts w:ascii="Segoe UI" w:hAnsi="Segoe UI" w:cs="Segoe UI"/>
      <w:sz w:val="18"/>
      <w:szCs w:val="18"/>
      <w:lang w:val="en-GB" w:eastAsia="ko-KR"/>
    </w:rPr>
  </w:style>
  <w:style w:type="character" w:customStyle="1" w:styleId="FootnoteTextChar">
    <w:name w:val="Footnote Text Char"/>
    <w:basedOn w:val="DefaultParagraphFont"/>
    <w:link w:val="FootnoteText"/>
    <w:rPr>
      <w:color w:val="000000"/>
      <w:sz w:val="18"/>
      <w:szCs w:val="16"/>
      <w:lang w:val="en-US" w:eastAsia="en-US"/>
    </w:rPr>
  </w:style>
  <w:style w:type="character" w:customStyle="1" w:styleId="CommentTextChar">
    <w:name w:val="Comment Text Char"/>
    <w:basedOn w:val="DefaultParagraphFont"/>
    <w:link w:val="CommentText"/>
    <w:uiPriority w:val="99"/>
    <w:rPr>
      <w:color w:val="000000"/>
      <w:lang w:val="en-US" w:eastAsia="en-US"/>
    </w:rPr>
  </w:style>
  <w:style w:type="character" w:customStyle="1" w:styleId="Erwhnung1">
    <w:name w:val="Erwähnung1"/>
    <w:basedOn w:val="DefaultParagraphFont"/>
    <w:uiPriority w:val="99"/>
    <w:unhideWhenUsed/>
    <w:rPr>
      <w:color w:val="2B579A"/>
      <w:shd w:val="clear" w:color="auto" w:fill="E1DFDD"/>
    </w:rPr>
  </w:style>
  <w:style w:type="paragraph" w:customStyle="1" w:styleId="Bullet">
    <w:name w:val="Bullet"/>
    <w:basedOn w:val="Normal"/>
    <w:pPr>
      <w:numPr>
        <w:numId w:val="1"/>
      </w:numPr>
      <w:tabs>
        <w:tab w:val="clear" w:pos="360"/>
        <w:tab w:val="left" w:pos="284"/>
      </w:tabs>
      <w:spacing w:before="120" w:after="0" w:line="240" w:lineRule="auto"/>
      <w:ind w:left="284" w:hanging="284"/>
      <w:jc w:val="both"/>
    </w:pPr>
    <w:rPr>
      <w:rFonts w:cs="Arial"/>
      <w:color w:val="000000"/>
      <w:sz w:val="22"/>
      <w:szCs w:val="22"/>
      <w:lang w:eastAsia="en-US"/>
    </w:rPr>
  </w:style>
  <w:style w:type="paragraph" w:customStyle="1" w:styleId="Bullet2">
    <w:name w:val="Bullet 2"/>
    <w:basedOn w:val="Normal"/>
    <w:qFormat/>
    <w:pPr>
      <w:numPr>
        <w:ilvl w:val="1"/>
        <w:numId w:val="1"/>
      </w:numPr>
      <w:tabs>
        <w:tab w:val="clear" w:pos="1080"/>
        <w:tab w:val="left" w:pos="567"/>
      </w:tabs>
      <w:spacing w:before="120" w:after="0" w:line="240" w:lineRule="auto"/>
      <w:ind w:left="567" w:hanging="283"/>
      <w:jc w:val="both"/>
    </w:pPr>
    <w:rPr>
      <w:rFonts w:cs="Arial"/>
      <w:color w:val="000000"/>
      <w:sz w:val="22"/>
      <w:szCs w:val="22"/>
      <w:lang w:eastAsia="en-US"/>
    </w:rPr>
  </w:style>
  <w:style w:type="paragraph" w:customStyle="1" w:styleId="CitaviBibliographyEntry">
    <w:name w:val="Citavi Bibliography Entry"/>
    <w:basedOn w:val="Normal"/>
    <w:link w:val="CitaviBibliographyEntryZchn"/>
    <w:qFormat/>
    <w:pPr>
      <w:tabs>
        <w:tab w:val="left" w:pos="720"/>
      </w:tabs>
      <w:spacing w:after="0"/>
      <w:ind w:left="720" w:hanging="720"/>
    </w:pPr>
  </w:style>
  <w:style w:type="character" w:customStyle="1" w:styleId="TextZchn">
    <w:name w:val="Text Zchn"/>
    <w:basedOn w:val="DefaultParagraphFont"/>
    <w:link w:val="Text"/>
    <w:qFormat/>
    <w:rPr>
      <w:lang w:val="en-US" w:eastAsia="ko-KR"/>
    </w:rPr>
  </w:style>
  <w:style w:type="character" w:customStyle="1" w:styleId="CitaviBibliographyEntryZchn">
    <w:name w:val="Citavi Bibliography Entry Zchn"/>
    <w:basedOn w:val="TextZchn"/>
    <w:link w:val="CitaviBibliographyEntry"/>
    <w:qFormat/>
    <w:rPr>
      <w:lang w:val="en-US" w:eastAsia="ko-KR"/>
    </w:rPr>
  </w:style>
  <w:style w:type="paragraph" w:customStyle="1" w:styleId="CitaviBibliographyHeading">
    <w:name w:val="Citavi Bibliography Heading"/>
    <w:basedOn w:val="Heading1"/>
    <w:link w:val="CitaviBibliographyHeadingZchn"/>
  </w:style>
  <w:style w:type="character" w:customStyle="1" w:styleId="CitaviBibliographyHeadingZchn">
    <w:name w:val="Citavi Bibliography Heading Zchn"/>
    <w:basedOn w:val="TextZchn"/>
    <w:link w:val="CitaviBibliographyHeading"/>
    <w:rPr>
      <w:rFonts w:ascii="Arial" w:hAnsi="Arial"/>
      <w:b/>
      <w:sz w:val="28"/>
      <w:lang w:val="en-US" w:eastAsia="ko-KR"/>
    </w:rPr>
  </w:style>
  <w:style w:type="paragraph" w:customStyle="1" w:styleId="CitaviChapterBibliographyHeading">
    <w:name w:val="Citavi Chapter Bibliography Heading"/>
    <w:basedOn w:val="Heading2"/>
    <w:link w:val="CitaviChapterBibliographyHeadingZchn"/>
    <w:uiPriority w:val="99"/>
    <w:qFormat/>
  </w:style>
  <w:style w:type="character" w:customStyle="1" w:styleId="CitaviChapterBibliographyHeadingZchn">
    <w:name w:val="Citavi Chapter Bibliography Heading Zchn"/>
    <w:basedOn w:val="TextZchn"/>
    <w:link w:val="CitaviChapterBibliographyHeading"/>
    <w:uiPriority w:val="99"/>
    <w:qFormat/>
    <w:rPr>
      <w:b/>
      <w:sz w:val="28"/>
      <w:lang w:val="en-GB" w:eastAsia="ko-KR"/>
    </w:rPr>
  </w:style>
  <w:style w:type="paragraph" w:customStyle="1" w:styleId="CitaviBibliographySubheading1">
    <w:name w:val="Citavi Bibliography Subheading 1"/>
    <w:basedOn w:val="Heading2"/>
    <w:link w:val="CitaviBibliographySubheading1Zchn"/>
    <w:uiPriority w:val="99"/>
    <w:qFormat/>
    <w:pPr>
      <w:outlineLvl w:val="9"/>
    </w:pPr>
  </w:style>
  <w:style w:type="character" w:customStyle="1" w:styleId="CitaviBibliographySubheading1Zchn">
    <w:name w:val="Citavi Bibliography Subheading 1 Zchn"/>
    <w:basedOn w:val="TextZchn"/>
    <w:link w:val="CitaviBibliographySubheading1"/>
    <w:uiPriority w:val="99"/>
    <w:qFormat/>
    <w:rPr>
      <w:b/>
      <w:sz w:val="28"/>
      <w:lang w:val="en-US" w:eastAsia="ko-KR"/>
    </w:rPr>
  </w:style>
  <w:style w:type="paragraph" w:customStyle="1" w:styleId="CitaviBibliographySubheading2">
    <w:name w:val="Citavi Bibliography Subheading 2"/>
    <w:basedOn w:val="Heading3"/>
    <w:link w:val="CitaviBibliographySubheading2Zchn"/>
    <w:uiPriority w:val="99"/>
    <w:pPr>
      <w:outlineLvl w:val="9"/>
    </w:pPr>
  </w:style>
  <w:style w:type="character" w:customStyle="1" w:styleId="CitaviBibliographySubheading2Zchn">
    <w:name w:val="Citavi Bibliography Subheading 2 Zchn"/>
    <w:basedOn w:val="TextZchn"/>
    <w:link w:val="CitaviBibliographySubheading2"/>
    <w:uiPriority w:val="99"/>
    <w:qFormat/>
    <w:rPr>
      <w:b/>
      <w:sz w:val="22"/>
      <w:lang w:val="en-US" w:eastAsia="ko-KR"/>
    </w:rPr>
  </w:style>
  <w:style w:type="paragraph" w:customStyle="1" w:styleId="CitaviBibliographySubheading3">
    <w:name w:val="Citavi Bibliography Subheading 3"/>
    <w:basedOn w:val="Heading4"/>
    <w:link w:val="CitaviBibliographySubheading3Zchn"/>
    <w:uiPriority w:val="99"/>
    <w:qFormat/>
    <w:pPr>
      <w:outlineLvl w:val="9"/>
    </w:pPr>
  </w:style>
  <w:style w:type="character" w:customStyle="1" w:styleId="CitaviBibliographySubheading3Zchn">
    <w:name w:val="Citavi Bibliography Subheading 3 Zchn"/>
    <w:basedOn w:val="TextZchn"/>
    <w:link w:val="CitaviBibliographySubheading3"/>
    <w:uiPriority w:val="99"/>
    <w:qFormat/>
    <w:rPr>
      <w:rFonts w:asciiTheme="majorHAnsi" w:eastAsiaTheme="majorEastAsia" w:hAnsiTheme="majorHAnsi" w:cstheme="majorBidi"/>
      <w:i/>
      <w:iCs/>
      <w:color w:val="2F5496" w:themeColor="accent1" w:themeShade="BF"/>
      <w:lang w:val="en-US" w:eastAsia="ko-KR"/>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lang w:val="en-GB" w:eastAsia="ko-KR"/>
    </w:rPr>
  </w:style>
  <w:style w:type="paragraph" w:customStyle="1" w:styleId="CitaviBibliographySubheading4">
    <w:name w:val="Citavi Bibliography Subheading 4"/>
    <w:basedOn w:val="Heading5"/>
    <w:link w:val="CitaviBibliographySubheading4Zchn"/>
    <w:uiPriority w:val="99"/>
    <w:qFormat/>
    <w:pPr>
      <w:outlineLvl w:val="9"/>
    </w:pPr>
  </w:style>
  <w:style w:type="character" w:customStyle="1" w:styleId="CitaviBibliographySubheading4Zchn">
    <w:name w:val="Citavi Bibliography Subheading 4 Zchn"/>
    <w:basedOn w:val="TextZchn"/>
    <w:link w:val="CitaviBibliographySubheading4"/>
    <w:uiPriority w:val="99"/>
    <w:rPr>
      <w:rFonts w:asciiTheme="majorHAnsi" w:eastAsiaTheme="majorEastAsia" w:hAnsiTheme="majorHAnsi" w:cstheme="majorBidi"/>
      <w:color w:val="2F5496" w:themeColor="accent1" w:themeShade="BF"/>
      <w:lang w:val="en-US" w:eastAsia="ko-KR"/>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F5496" w:themeColor="accent1" w:themeShade="BF"/>
      <w:lang w:val="en-GB" w:eastAsia="ko-KR"/>
    </w:rPr>
  </w:style>
  <w:style w:type="paragraph" w:customStyle="1" w:styleId="CitaviBibliographySubheading5">
    <w:name w:val="Citavi Bibliography Subheading 5"/>
    <w:basedOn w:val="Heading6"/>
    <w:link w:val="CitaviBibliographySubheading5Zchn"/>
    <w:uiPriority w:val="99"/>
    <w:qFormat/>
    <w:pPr>
      <w:outlineLvl w:val="9"/>
    </w:pPr>
  </w:style>
  <w:style w:type="character" w:customStyle="1" w:styleId="CitaviBibliographySubheading5Zchn">
    <w:name w:val="Citavi Bibliography Subheading 5 Zchn"/>
    <w:basedOn w:val="TextZchn"/>
    <w:link w:val="CitaviBibliographySubheading5"/>
    <w:uiPriority w:val="99"/>
    <w:rPr>
      <w:rFonts w:asciiTheme="majorHAnsi" w:eastAsiaTheme="majorEastAsia" w:hAnsiTheme="majorHAnsi" w:cstheme="majorBidi"/>
      <w:color w:val="1F3864" w:themeColor="accent1" w:themeShade="80"/>
      <w:lang w:val="en-US" w:eastAsia="ko-KR"/>
    </w:rPr>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lang w:val="en-GB" w:eastAsia="ko-KR"/>
    </w:rPr>
  </w:style>
  <w:style w:type="paragraph" w:customStyle="1" w:styleId="CitaviBibliographySubheading6">
    <w:name w:val="Citavi Bibliography Subheading 6"/>
    <w:basedOn w:val="Heading7"/>
    <w:link w:val="CitaviBibliographySubheading6Zchn"/>
    <w:uiPriority w:val="99"/>
    <w:pPr>
      <w:outlineLvl w:val="9"/>
    </w:pPr>
  </w:style>
  <w:style w:type="character" w:customStyle="1" w:styleId="CitaviBibliographySubheading6Zchn">
    <w:name w:val="Citavi Bibliography Subheading 6 Zchn"/>
    <w:basedOn w:val="TextZchn"/>
    <w:link w:val="CitaviBibliographySubheading6"/>
    <w:uiPriority w:val="99"/>
    <w:qFormat/>
    <w:rPr>
      <w:rFonts w:asciiTheme="majorHAnsi" w:eastAsiaTheme="majorEastAsia" w:hAnsiTheme="majorHAnsi" w:cstheme="majorBidi"/>
      <w:i/>
      <w:iCs/>
      <w:color w:val="1F3864" w:themeColor="accent1" w:themeShade="80"/>
      <w:lang w:val="en-US" w:eastAsia="ko-KR"/>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3864" w:themeColor="accent1" w:themeShade="80"/>
      <w:lang w:val="en-GB" w:eastAsia="ko-KR"/>
    </w:rPr>
  </w:style>
  <w:style w:type="paragraph" w:customStyle="1" w:styleId="CitaviBibliographySubheading7">
    <w:name w:val="Citavi Bibliography Subheading 7"/>
    <w:basedOn w:val="Heading8"/>
    <w:link w:val="CitaviBibliographySubheading7Zchn"/>
    <w:uiPriority w:val="99"/>
    <w:qFormat/>
    <w:pPr>
      <w:outlineLvl w:val="9"/>
    </w:pPr>
  </w:style>
  <w:style w:type="character" w:customStyle="1" w:styleId="CitaviBibliographySubheading7Zchn">
    <w:name w:val="Citavi Bibliography Subheading 7 Zchn"/>
    <w:basedOn w:val="TextZchn"/>
    <w:link w:val="CitaviBibliographySubheading7"/>
    <w:uiPriority w:val="99"/>
    <w:rPr>
      <w:rFonts w:asciiTheme="majorHAnsi" w:eastAsiaTheme="majorEastAsia" w:hAnsiTheme="majorHAnsi" w:cstheme="majorBidi"/>
      <w:color w:val="262626" w:themeColor="text1" w:themeTint="D9"/>
      <w:sz w:val="21"/>
      <w:szCs w:val="21"/>
      <w:lang w:val="en-US" w:eastAsia="ko-KR"/>
    </w:rPr>
  </w:style>
  <w:style w:type="character" w:customStyle="1" w:styleId="Heading8Char">
    <w:name w:val="Heading 8 Char"/>
    <w:basedOn w:val="DefaultParagraphFont"/>
    <w:link w:val="Heading8"/>
    <w:uiPriority w:val="9"/>
    <w:qFormat/>
    <w:rPr>
      <w:rFonts w:asciiTheme="majorHAnsi" w:eastAsiaTheme="majorEastAsia" w:hAnsiTheme="majorHAnsi" w:cstheme="majorBidi"/>
      <w:color w:val="262626" w:themeColor="text1" w:themeTint="D9"/>
      <w:sz w:val="21"/>
      <w:szCs w:val="21"/>
      <w:lang w:val="en-GB" w:eastAsia="ko-KR"/>
    </w:rPr>
  </w:style>
  <w:style w:type="paragraph" w:customStyle="1" w:styleId="CitaviBibliographySubheading8">
    <w:name w:val="Citavi Bibliography Subheading 8"/>
    <w:basedOn w:val="Heading9"/>
    <w:link w:val="CitaviBibliographySubheading8Zchn"/>
    <w:uiPriority w:val="99"/>
    <w:pPr>
      <w:outlineLvl w:val="9"/>
    </w:pPr>
  </w:style>
  <w:style w:type="character" w:customStyle="1" w:styleId="CitaviBibliographySubheading8Zchn">
    <w:name w:val="Citavi Bibliography Subheading 8 Zchn"/>
    <w:basedOn w:val="TextZchn"/>
    <w:link w:val="CitaviBibliographySubheading8"/>
    <w:uiPriority w:val="99"/>
    <w:qFormat/>
    <w:rPr>
      <w:rFonts w:asciiTheme="majorHAnsi" w:eastAsiaTheme="majorEastAsia" w:hAnsiTheme="majorHAnsi" w:cstheme="majorBidi"/>
      <w:i/>
      <w:iCs/>
      <w:color w:val="262626" w:themeColor="text1" w:themeTint="D9"/>
      <w:sz w:val="21"/>
      <w:szCs w:val="21"/>
      <w:lang w:val="en-US" w:eastAsia="ko-KR"/>
    </w:rPr>
  </w:style>
  <w:style w:type="character" w:customStyle="1" w:styleId="Heading9Char">
    <w:name w:val="Heading 9 Char"/>
    <w:basedOn w:val="DefaultParagraphFont"/>
    <w:link w:val="Heading9"/>
    <w:uiPriority w:val="9"/>
    <w:qFormat/>
    <w:rPr>
      <w:rFonts w:asciiTheme="majorHAnsi" w:eastAsiaTheme="majorEastAsia" w:hAnsiTheme="majorHAnsi" w:cstheme="majorBidi"/>
      <w:i/>
      <w:iCs/>
      <w:color w:val="262626" w:themeColor="text1" w:themeTint="D9"/>
      <w:sz w:val="21"/>
      <w:szCs w:val="21"/>
      <w:lang w:val="en-GB" w:eastAsia="ko-KR"/>
    </w:rPr>
  </w:style>
  <w:style w:type="character" w:styleId="PlaceholderText">
    <w:name w:val="Placeholder Text"/>
    <w:basedOn w:val="DefaultParagraphFont"/>
    <w:uiPriority w:val="99"/>
    <w:qFormat/>
    <w:rPr>
      <w:color w:val="808080"/>
    </w:rPr>
  </w:style>
  <w:style w:type="character" w:customStyle="1" w:styleId="CaptionChar">
    <w:name w:val="Caption Char"/>
    <w:link w:val="Caption"/>
    <w:uiPriority w:val="1"/>
    <w:rPr>
      <w:i/>
      <w:color w:val="000000"/>
      <w:sz w:val="22"/>
      <w:szCs w:val="15"/>
      <w:lang w:val="en-GB" w:eastAsia="en-US"/>
    </w:rPr>
  </w:style>
  <w:style w:type="paragraph" w:customStyle="1" w:styleId="Tabellen">
    <w:name w:val="Tabellen"/>
    <w:basedOn w:val="Normal"/>
    <w:link w:val="TabellenZchn"/>
    <w:qFormat/>
    <w:pPr>
      <w:spacing w:after="0" w:line="240" w:lineRule="auto"/>
      <w:jc w:val="both"/>
    </w:pPr>
    <w:rPr>
      <w:rFonts w:cs="Arial"/>
      <w:color w:val="000000"/>
      <w:sz w:val="22"/>
      <w:szCs w:val="15"/>
      <w:lang w:eastAsia="en-US"/>
    </w:rPr>
  </w:style>
  <w:style w:type="character" w:customStyle="1" w:styleId="TabellenZchn">
    <w:name w:val="Tabellen Zchn"/>
    <w:basedOn w:val="DefaultParagraphFont"/>
    <w:link w:val="Tabellen"/>
    <w:qFormat/>
    <w:rPr>
      <w:rFonts w:cs="Arial"/>
      <w:color w:val="000000"/>
      <w:sz w:val="22"/>
      <w:szCs w:val="15"/>
      <w:lang w:val="en-US" w:eastAsia="en-US"/>
    </w:rPr>
  </w:style>
  <w:style w:type="paragraph" w:customStyle="1" w:styleId="TableText">
    <w:name w:val="Table_Text"/>
    <w:basedOn w:val="Normal"/>
    <w:link w:val="TableTextChar"/>
    <w:qFormat/>
    <w:pPr>
      <w:spacing w:after="60" w:line="240" w:lineRule="auto"/>
    </w:pPr>
    <w:rPr>
      <w:rFonts w:cs="Arial"/>
      <w:color w:val="000000"/>
      <w:lang w:eastAsia="en-US"/>
    </w:rPr>
  </w:style>
  <w:style w:type="character" w:customStyle="1" w:styleId="TableTextChar">
    <w:name w:val="Table_Text Char"/>
    <w:link w:val="TableText"/>
    <w:qFormat/>
    <w:rPr>
      <w:rFonts w:cs="Arial"/>
      <w:color w:val="000000"/>
      <w:lang w:val="en-GB" w:eastAsia="en-US"/>
    </w:rPr>
  </w:style>
  <w:style w:type="paragraph" w:customStyle="1" w:styleId="Abbildung">
    <w:name w:val="Abbildung"/>
    <w:basedOn w:val="Normal"/>
    <w:next w:val="Caption"/>
    <w:link w:val="AbbildungZchn"/>
    <w:uiPriority w:val="2"/>
    <w:qFormat/>
    <w:pPr>
      <w:keepNext/>
      <w:spacing w:before="240" w:after="60" w:line="240" w:lineRule="auto"/>
      <w:jc w:val="center"/>
    </w:pPr>
    <w:rPr>
      <w:sz w:val="24"/>
      <w:szCs w:val="24"/>
      <w:lang w:val="de-DE" w:eastAsia="de-DE"/>
    </w:rPr>
  </w:style>
  <w:style w:type="character" w:customStyle="1" w:styleId="AbbildungZchn">
    <w:name w:val="Abbildung Zchn"/>
    <w:link w:val="Abbildung"/>
    <w:uiPriority w:val="2"/>
    <w:qFormat/>
    <w:rPr>
      <w:sz w:val="24"/>
      <w:szCs w:val="24"/>
    </w:rPr>
  </w:style>
  <w:style w:type="paragraph" w:customStyle="1" w:styleId="Basictext">
    <w:name w:val="Basic text"/>
    <w:link w:val="BasictextZchn"/>
    <w:qFormat/>
    <w:pPr>
      <w:spacing w:after="60"/>
      <w:jc w:val="both"/>
    </w:pPr>
    <w:rPr>
      <w:color w:val="000000"/>
      <w:sz w:val="22"/>
      <w:szCs w:val="15"/>
      <w:lang w:val="en-GB" w:eastAsia="en-US"/>
    </w:rPr>
  </w:style>
  <w:style w:type="character" w:customStyle="1" w:styleId="BasictextZchn">
    <w:name w:val="Basic text Zchn"/>
    <w:link w:val="Basictext"/>
    <w:qFormat/>
    <w:rPr>
      <w:color w:val="000000"/>
      <w:sz w:val="22"/>
      <w:szCs w:val="15"/>
      <w:lang w:val="en-GB" w:eastAsia="en-US"/>
    </w:rPr>
  </w:style>
  <w:style w:type="paragraph" w:customStyle="1" w:styleId="Formatvorlage1ZustzeamEndedesPapers">
    <w:name w:val="Formatvorlage1_Zusätze am Ende des Papers"/>
    <w:basedOn w:val="Heading1"/>
    <w:link w:val="Formatvorlage1ZustzeamEndedesPapersZchn"/>
    <w:qFormat/>
    <w:pPr>
      <w:keepNext/>
      <w:keepLines/>
      <w:tabs>
        <w:tab w:val="left" w:pos="851"/>
      </w:tabs>
      <w:spacing w:line="240" w:lineRule="auto"/>
    </w:pPr>
    <w:rPr>
      <w:rFonts w:cs="Arial"/>
      <w:color w:val="1F1F1F"/>
      <w:kern w:val="28"/>
      <w:sz w:val="24"/>
      <w:szCs w:val="30"/>
      <w:shd w:val="clear" w:color="auto" w:fill="FFFFFF"/>
      <w:lang w:eastAsia="en-US"/>
    </w:rPr>
  </w:style>
  <w:style w:type="character" w:customStyle="1" w:styleId="Formatvorlage1ZustzeamEndedesPapersZchn">
    <w:name w:val="Formatvorlage1_Zusätze am Ende des Papers Zchn"/>
    <w:basedOn w:val="DefaultParagraphFont"/>
    <w:link w:val="Formatvorlage1ZustzeamEndedesPapers"/>
    <w:rPr>
      <w:rFonts w:cs="Arial"/>
      <w:b/>
      <w:color w:val="1F1F1F"/>
      <w:kern w:val="28"/>
      <w:sz w:val="24"/>
      <w:szCs w:val="30"/>
      <w:lang w:val="en-GB" w:eastAsia="en-US"/>
    </w:rPr>
  </w:style>
  <w:style w:type="character" w:customStyle="1" w:styleId="CommentSubjectChar">
    <w:name w:val="Comment Subject Char"/>
    <w:basedOn w:val="CommentTextChar"/>
    <w:link w:val="CommentSubject"/>
    <w:rPr>
      <w:b/>
      <w:bCs/>
      <w:color w:val="000000"/>
      <w:lang w:val="en-GB" w:eastAsia="ko-KR"/>
    </w:rPr>
  </w:style>
  <w:style w:type="paragraph" w:customStyle="1" w:styleId="berarbeitung1">
    <w:name w:val="Überarbeitung1"/>
    <w:hidden/>
    <w:uiPriority w:val="99"/>
    <w:semiHidden/>
    <w:rPr>
      <w:lang w:val="en-GB" w:eastAsia="ko-KR"/>
    </w:rPr>
  </w:style>
  <w:style w:type="character" w:customStyle="1" w:styleId="NichtaufgelsteErwhnung1">
    <w:name w:val="Nicht aufgelöste Erwähnung1"/>
    <w:basedOn w:val="DefaultParagraphFont"/>
    <w:uiPriority w:val="99"/>
    <w:unhideWhenUsed/>
    <w:qFormat/>
    <w:rPr>
      <w:color w:val="605E5C"/>
      <w:shd w:val="clear" w:color="auto" w:fill="E1DFDD"/>
    </w:rPr>
  </w:style>
  <w:style w:type="character" w:customStyle="1" w:styleId="ui-provider">
    <w:name w:val="ui-provider"/>
    <w:basedOn w:val="DefaultParagraphFont"/>
    <w:qFormat/>
  </w:style>
  <w:style w:type="character" w:customStyle="1" w:styleId="Heading1Char">
    <w:name w:val="Heading 1 Char"/>
    <w:basedOn w:val="DefaultParagraphFont"/>
    <w:link w:val="Heading1"/>
    <w:uiPriority w:val="9"/>
    <w:qFormat/>
    <w:rsid w:val="00CA51CE"/>
    <w:rPr>
      <w:rFonts w:ascii="Arial" w:hAnsi="Arial"/>
      <w:b/>
      <w:sz w:val="28"/>
      <w:lang w:val="en-US" w:eastAsia="ko-KR"/>
    </w:rPr>
  </w:style>
  <w:style w:type="character" w:customStyle="1" w:styleId="Heading2Char">
    <w:name w:val="Heading 2 Char"/>
    <w:basedOn w:val="DefaultParagraphFont"/>
    <w:link w:val="Heading2"/>
    <w:uiPriority w:val="9"/>
    <w:qFormat/>
    <w:rPr>
      <w:b/>
      <w:sz w:val="28"/>
      <w:lang w:val="en-GB" w:eastAsia="ko-KR"/>
    </w:rPr>
  </w:style>
  <w:style w:type="character" w:customStyle="1" w:styleId="Heading3Char">
    <w:name w:val="Heading 3 Char"/>
    <w:basedOn w:val="DefaultParagraphFont"/>
    <w:link w:val="Heading3"/>
    <w:uiPriority w:val="9"/>
    <w:qFormat/>
    <w:rPr>
      <w:b/>
      <w:sz w:val="22"/>
      <w:lang w:val="en-GB" w:eastAsia="ko-KR"/>
    </w:rPr>
  </w:style>
  <w:style w:type="character" w:customStyle="1" w:styleId="TitleChar">
    <w:name w:val="Title Char"/>
    <w:basedOn w:val="DefaultParagraphFont"/>
    <w:link w:val="Title"/>
    <w:uiPriority w:val="10"/>
    <w:qFormat/>
    <w:rPr>
      <w:rFonts w:ascii="Georgia" w:hAnsi="Georgia" w:cs="Georgia"/>
      <w:b/>
      <w:kern w:val="28"/>
      <w:sz w:val="40"/>
      <w:szCs w:val="40"/>
      <w:lang w:val="en-US" w:eastAsia="en-US"/>
    </w:rPr>
  </w:style>
  <w:style w:type="character" w:customStyle="1" w:styleId="FooterChar">
    <w:name w:val="Footer Char"/>
    <w:basedOn w:val="DefaultParagraphFont"/>
    <w:link w:val="Footer"/>
    <w:qFormat/>
    <w:rPr>
      <w:lang w:val="en-GB" w:eastAsia="ko-KR"/>
    </w:rPr>
  </w:style>
  <w:style w:type="character" w:customStyle="1" w:styleId="HeaderChar">
    <w:name w:val="Header Char"/>
    <w:basedOn w:val="DefaultParagraphFont"/>
    <w:link w:val="Header"/>
    <w:qFormat/>
    <w:rPr>
      <w:lang w:val="en-GB" w:eastAsia="ko-KR"/>
    </w:rPr>
  </w:style>
  <w:style w:type="paragraph" w:customStyle="1" w:styleId="Author">
    <w:name w:val="Author"/>
    <w:basedOn w:val="Normal"/>
    <w:next w:val="Affiliation"/>
    <w:qFormat/>
    <w:pPr>
      <w:spacing w:after="0" w:line="240" w:lineRule="auto"/>
      <w:jc w:val="center"/>
    </w:pPr>
    <w:rPr>
      <w:rFonts w:ascii="Georgia" w:hAnsi="Georgia" w:cs="Georgia"/>
      <w:b/>
      <w:color w:val="000000"/>
      <w:sz w:val="26"/>
      <w:lang w:eastAsia="en-US"/>
    </w:rPr>
  </w:style>
  <w:style w:type="paragraph" w:customStyle="1" w:styleId="Affiliation">
    <w:name w:val="Affiliation"/>
    <w:basedOn w:val="Normal"/>
    <w:next w:val="Email"/>
    <w:qFormat/>
    <w:pPr>
      <w:spacing w:after="0" w:line="240" w:lineRule="auto"/>
      <w:jc w:val="center"/>
    </w:pPr>
    <w:rPr>
      <w:rFonts w:ascii="Georgia" w:hAnsi="Georgia" w:cs="Georgia"/>
      <w:sz w:val="26"/>
      <w:lang w:eastAsia="en-US"/>
    </w:rPr>
  </w:style>
  <w:style w:type="paragraph" w:customStyle="1" w:styleId="Email">
    <w:name w:val="Email"/>
    <w:basedOn w:val="Affiliation"/>
    <w:qFormat/>
  </w:style>
  <w:style w:type="character" w:customStyle="1" w:styleId="DateChar">
    <w:name w:val="Date Char"/>
    <w:basedOn w:val="DefaultParagraphFont"/>
    <w:link w:val="Date"/>
    <w:qFormat/>
    <w:rPr>
      <w:rFonts w:ascii="Georgia" w:hAnsi="Georgia" w:cs="Georgia"/>
      <w:lang w:val="en-US" w:eastAsia="en-US"/>
    </w:rPr>
  </w:style>
  <w:style w:type="character" w:customStyle="1" w:styleId="DocumentMapChar">
    <w:name w:val="Document Map Char"/>
    <w:basedOn w:val="DefaultParagraphFont"/>
    <w:link w:val="DocumentMap"/>
    <w:qFormat/>
    <w:rPr>
      <w:rFonts w:ascii="Tahoma" w:hAnsi="Tahoma" w:cs="Georgia"/>
      <w:shd w:val="clear" w:color="auto" w:fill="000080"/>
      <w:lang w:val="en-US" w:eastAsia="en-US"/>
    </w:rPr>
  </w:style>
  <w:style w:type="character" w:customStyle="1" w:styleId="MacroTextChar">
    <w:name w:val="Macro Text Char"/>
    <w:basedOn w:val="DefaultParagraphFont"/>
    <w:link w:val="MacroText"/>
    <w:qFormat/>
    <w:rPr>
      <w:rFonts w:ascii="Courier New" w:hAnsi="Courier New" w:cs="Georgia"/>
      <w:lang w:val="en-US" w:eastAsia="en-US"/>
    </w:rPr>
  </w:style>
  <w:style w:type="character" w:customStyle="1" w:styleId="NoteHeadingChar">
    <w:name w:val="Note Heading Char"/>
    <w:basedOn w:val="DefaultParagraphFont"/>
    <w:link w:val="NoteHeading"/>
    <w:qFormat/>
    <w:rPr>
      <w:rFonts w:ascii="Georgia" w:hAnsi="Georgia" w:cs="Georgia"/>
      <w:lang w:val="en-US" w:eastAsia="en-US"/>
    </w:rPr>
  </w:style>
  <w:style w:type="paragraph" w:customStyle="1" w:styleId="References">
    <w:name w:val="References"/>
    <w:basedOn w:val="Normal"/>
    <w:autoRedefine/>
    <w:qFormat/>
    <w:pPr>
      <w:overflowPunct w:val="0"/>
      <w:autoSpaceDE w:val="0"/>
      <w:autoSpaceDN w:val="0"/>
      <w:adjustRightInd w:val="0"/>
      <w:spacing w:after="0" w:line="240" w:lineRule="auto"/>
      <w:ind w:left="360" w:hanging="360"/>
      <w:jc w:val="both"/>
      <w:textAlignment w:val="baseline"/>
    </w:pPr>
    <w:rPr>
      <w:rFonts w:ascii="Georgia" w:hAnsi="Georgia" w:cs="Georgia"/>
      <w:lang w:eastAsia="en-US"/>
    </w:rPr>
  </w:style>
  <w:style w:type="paragraph" w:customStyle="1" w:styleId="AbstractHeader">
    <w:name w:val="AbstractHeader"/>
    <w:basedOn w:val="Normal"/>
    <w:next w:val="AbstractText"/>
    <w:qFormat/>
    <w:pPr>
      <w:spacing w:before="200" w:after="200" w:line="240" w:lineRule="auto"/>
      <w:jc w:val="center"/>
    </w:pPr>
    <w:rPr>
      <w:rFonts w:ascii="Georgia" w:hAnsi="Georgia" w:cs="Georgia"/>
      <w:b/>
      <w:kern w:val="28"/>
      <w:sz w:val="26"/>
      <w:szCs w:val="26"/>
      <w:lang w:eastAsia="en-US"/>
    </w:rPr>
  </w:style>
  <w:style w:type="paragraph" w:customStyle="1" w:styleId="AbstractText">
    <w:name w:val="AbstractText"/>
    <w:basedOn w:val="Normal"/>
    <w:next w:val="Keyword"/>
    <w:qFormat/>
    <w:pPr>
      <w:spacing w:after="200" w:line="240" w:lineRule="auto"/>
      <w:ind w:left="720" w:right="720"/>
      <w:jc w:val="both"/>
    </w:pPr>
    <w:rPr>
      <w:rFonts w:ascii="Georgia" w:hAnsi="Georgia" w:cs="Georgia"/>
      <w:i/>
      <w:lang w:eastAsia="en-US"/>
    </w:rPr>
  </w:style>
  <w:style w:type="paragraph" w:customStyle="1" w:styleId="Keyword">
    <w:name w:val="Keyword"/>
    <w:basedOn w:val="Normal"/>
    <w:next w:val="Heading1"/>
    <w:link w:val="KeywordChar"/>
    <w:qFormat/>
    <w:pPr>
      <w:spacing w:after="0" w:line="240" w:lineRule="auto"/>
      <w:ind w:firstLine="720"/>
      <w:jc w:val="both"/>
    </w:pPr>
    <w:rPr>
      <w:rFonts w:ascii="Arial" w:eastAsia="SimSun" w:hAnsi="Arial" w:cs="Georgia"/>
      <w:lang w:eastAsia="en-US"/>
    </w:rPr>
  </w:style>
  <w:style w:type="character" w:customStyle="1" w:styleId="KeywordChar">
    <w:name w:val="Keyword Char"/>
    <w:link w:val="Keyword"/>
    <w:qFormat/>
    <w:rPr>
      <w:rFonts w:ascii="Arial" w:eastAsia="SimSun" w:hAnsi="Arial" w:cs="Georgia"/>
      <w:lang w:val="en-US" w:eastAsia="en-US"/>
    </w:rPr>
  </w:style>
  <w:style w:type="paragraph" w:customStyle="1" w:styleId="Figure">
    <w:name w:val="Figure"/>
    <w:basedOn w:val="Normal"/>
    <w:qFormat/>
    <w:pPr>
      <w:spacing w:after="0" w:line="240" w:lineRule="auto"/>
      <w:jc w:val="both"/>
    </w:pPr>
    <w:rPr>
      <w:rFonts w:ascii="Georgia" w:hAnsi="Georgia" w:cs="Georgia"/>
      <w:lang w:eastAsia="en-US"/>
    </w:rPr>
  </w:style>
  <w:style w:type="paragraph" w:customStyle="1" w:styleId="Copyright">
    <w:name w:val="Copyright"/>
    <w:basedOn w:val="Normal"/>
    <w:qFormat/>
    <w:pPr>
      <w:framePr w:w="4680" w:h="1977" w:hRule="exact" w:hSpace="187" w:wrap="auto" w:vAnchor="page" w:hAnchor="page" w:x="1155" w:y="12605"/>
      <w:spacing w:after="0" w:line="240" w:lineRule="auto"/>
      <w:jc w:val="both"/>
    </w:pPr>
    <w:rPr>
      <w:rFonts w:ascii="Georgia" w:hAnsi="Georgia" w:cs="Georgia"/>
      <w:sz w:val="16"/>
      <w:lang w:eastAsia="en-US"/>
    </w:rPr>
  </w:style>
  <w:style w:type="paragraph" w:customStyle="1" w:styleId="TableText0">
    <w:name w:val="Table Text"/>
    <w:basedOn w:val="Normal"/>
    <w:qFormat/>
    <w:pPr>
      <w:keepLines/>
      <w:spacing w:before="40" w:after="40" w:line="240" w:lineRule="auto"/>
    </w:pPr>
    <w:rPr>
      <w:rFonts w:ascii="Georgia" w:hAnsi="Georgia" w:cs="Georgia"/>
      <w:lang w:eastAsia="en-US"/>
    </w:rPr>
  </w:style>
  <w:style w:type="paragraph" w:customStyle="1" w:styleId="SpecialStyle">
    <w:name w:val="SpecialStyle"/>
    <w:basedOn w:val="Normal"/>
    <w:link w:val="SpecialStyleChar"/>
    <w:qFormat/>
    <w:pPr>
      <w:spacing w:line="240" w:lineRule="auto"/>
      <w:jc w:val="both"/>
    </w:pPr>
    <w:rPr>
      <w:rFonts w:ascii="Courier New" w:eastAsia="SimSun" w:hAnsi="Courier New" w:cs="Georgia"/>
      <w:lang w:eastAsia="en-US"/>
    </w:rPr>
  </w:style>
  <w:style w:type="character" w:customStyle="1" w:styleId="SpecialStyleChar">
    <w:name w:val="SpecialStyle Char"/>
    <w:link w:val="SpecialStyle"/>
    <w:qFormat/>
    <w:rPr>
      <w:rFonts w:ascii="Courier New" w:eastAsia="SimSun" w:hAnsi="Courier New" w:cs="Georgia"/>
      <w:lang w:val="en-US" w:eastAsia="en-US"/>
    </w:rPr>
  </w:style>
  <w:style w:type="paragraph" w:customStyle="1" w:styleId="FigureCaption">
    <w:name w:val="FigureCaption"/>
    <w:autoRedefine/>
    <w:qFormat/>
    <w:pPr>
      <w:spacing w:before="120" w:after="120"/>
      <w:jc w:val="center"/>
    </w:pPr>
    <w:rPr>
      <w:rFonts w:cs="Georgia"/>
      <w:b/>
      <w:lang w:val="en-US" w:eastAsia="en-US"/>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styleId="ListParagraph">
    <w:name w:val="List Paragraph"/>
    <w:basedOn w:val="Normal"/>
    <w:uiPriority w:val="34"/>
    <w:qFormat/>
    <w:pPr>
      <w:spacing w:line="240" w:lineRule="auto"/>
      <w:ind w:left="720"/>
      <w:contextualSpacing/>
      <w:jc w:val="both"/>
    </w:pPr>
    <w:rPr>
      <w:rFonts w:ascii="Georgia" w:hAnsi="Georgia" w:cs="Georgia"/>
      <w:lang w:eastAsia="en-US"/>
    </w:rPr>
  </w:style>
  <w:style w:type="character" w:customStyle="1" w:styleId="SubtitleChar">
    <w:name w:val="Subtitle Char"/>
    <w:basedOn w:val="DefaultParagraphFont"/>
    <w:link w:val="Subtitle"/>
    <w:uiPriority w:val="11"/>
    <w:qFormat/>
    <w:rPr>
      <w:rFonts w:ascii="Georgia" w:eastAsia="Georgia" w:hAnsi="Georgia" w:cs="Georgia"/>
      <w:i/>
      <w:color w:val="666666"/>
      <w:sz w:val="48"/>
      <w:szCs w:val="48"/>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Inhaltsverzeichnisberschrift1">
    <w:name w:val="Inhaltsverzeichnisüberschrift1"/>
    <w:basedOn w:val="Heading1"/>
    <w:next w:val="Normal"/>
    <w:uiPriority w:val="39"/>
    <w:semiHidden/>
    <w:unhideWhenUsed/>
    <w:qFormat/>
    <w:pPr>
      <w:keepNext/>
      <w:keepLines/>
      <w:spacing w:after="0" w:line="240" w:lineRule="auto"/>
      <w:jc w:val="both"/>
      <w:outlineLvl w:val="9"/>
    </w:pPr>
    <w:rPr>
      <w:rFonts w:asciiTheme="majorHAnsi" w:eastAsiaTheme="majorEastAsia" w:hAnsiTheme="majorHAnsi" w:cstheme="majorBidi"/>
      <w:b w:val="0"/>
      <w:color w:val="2F5496" w:themeColor="accent1" w:themeShade="BF"/>
      <w:sz w:val="32"/>
      <w:szCs w:val="32"/>
      <w:lang w:eastAsia="en-US"/>
    </w:rPr>
  </w:style>
  <w:style w:type="paragraph" w:customStyle="1" w:styleId="Literaturverzeichnis1">
    <w:name w:val="Literaturverzeichnis1"/>
    <w:basedOn w:val="Normal"/>
    <w:next w:val="Normal"/>
    <w:uiPriority w:val="37"/>
    <w:semiHidden/>
    <w:unhideWhenUsed/>
    <w:qFormat/>
    <w:pPr>
      <w:spacing w:line="240" w:lineRule="auto"/>
      <w:jc w:val="both"/>
    </w:pPr>
    <w:rPr>
      <w:rFonts w:ascii="Georgia" w:hAnsi="Georgia" w:cs="Georgia"/>
      <w:lang w:eastAsia="en-US"/>
    </w:rPr>
  </w:style>
  <w:style w:type="character" w:customStyle="1" w:styleId="Buchtitel1">
    <w:name w:val="Buchtitel1"/>
    <w:basedOn w:val="DefaultParagraphFont"/>
    <w:uiPriority w:val="33"/>
    <w:qFormat/>
    <w:rPr>
      <w:b/>
      <w:bCs/>
      <w:i/>
      <w:iCs/>
      <w:spacing w:val="5"/>
    </w:rPr>
  </w:style>
  <w:style w:type="character" w:customStyle="1" w:styleId="IntensiverVerweis1">
    <w:name w:val="Intensiver Verweis1"/>
    <w:basedOn w:val="DefaultParagraphFont"/>
    <w:uiPriority w:val="32"/>
    <w:qFormat/>
    <w:rPr>
      <w:b/>
      <w:bCs/>
      <w:smallCaps/>
      <w:color w:val="4472C4" w:themeColor="accent1"/>
      <w:spacing w:val="5"/>
    </w:rPr>
  </w:style>
  <w:style w:type="character" w:customStyle="1" w:styleId="SchwacherVerweis1">
    <w:name w:val="Schwacher Verweis1"/>
    <w:basedOn w:val="DefaultParagraphFont"/>
    <w:uiPriority w:val="31"/>
    <w:qFormat/>
    <w:rPr>
      <w:smallCaps/>
      <w:color w:val="595959" w:themeColor="text1" w:themeTint="A6"/>
    </w:rPr>
  </w:style>
  <w:style w:type="character" w:customStyle="1" w:styleId="IntensiveHervorhebung1">
    <w:name w:val="Intensive Hervorhebung1"/>
    <w:basedOn w:val="DefaultParagraphFont"/>
    <w:uiPriority w:val="21"/>
    <w:qFormat/>
    <w:rPr>
      <w:i/>
      <w:iCs/>
      <w:color w:val="4472C4" w:themeColor="accent1"/>
    </w:rPr>
  </w:style>
  <w:style w:type="character" w:customStyle="1" w:styleId="SchwacheHervorhebung1">
    <w:name w:val="Schwache Hervorhebung1"/>
    <w:basedOn w:val="DefaultParagraphFont"/>
    <w:uiPriority w:val="19"/>
    <w:qFormat/>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4472C4" w:themeColor="accent1"/>
        <w:bottom w:val="single" w:sz="4" w:space="10" w:color="4472C4" w:themeColor="accent1"/>
      </w:pBdr>
      <w:spacing w:before="360" w:after="360" w:line="240" w:lineRule="auto"/>
      <w:ind w:left="864" w:right="864"/>
      <w:jc w:val="center"/>
    </w:pPr>
    <w:rPr>
      <w:rFonts w:ascii="Georgia" w:hAnsi="Georgia" w:cs="Georgia"/>
      <w:i/>
      <w:iCs/>
      <w:color w:val="4472C4" w:themeColor="accent1"/>
      <w:lang w:eastAsia="en-US"/>
    </w:rPr>
  </w:style>
  <w:style w:type="character" w:customStyle="1" w:styleId="IntenseQuoteChar">
    <w:name w:val="Intense Quote Char"/>
    <w:basedOn w:val="DefaultParagraphFont"/>
    <w:link w:val="IntenseQuote"/>
    <w:uiPriority w:val="30"/>
    <w:qFormat/>
    <w:rPr>
      <w:rFonts w:ascii="Georgia" w:hAnsi="Georgia" w:cs="Georgia"/>
      <w:i/>
      <w:iCs/>
      <w:color w:val="4472C4" w:themeColor="accent1"/>
      <w:lang w:val="en-US" w:eastAsia="en-US"/>
    </w:rPr>
  </w:style>
  <w:style w:type="paragraph" w:styleId="Quote">
    <w:name w:val="Quote"/>
    <w:basedOn w:val="Normal"/>
    <w:next w:val="Normal"/>
    <w:link w:val="QuoteChar"/>
    <w:uiPriority w:val="29"/>
    <w:qFormat/>
    <w:pPr>
      <w:spacing w:before="200" w:after="160" w:line="240" w:lineRule="auto"/>
      <w:ind w:left="864" w:right="864"/>
      <w:jc w:val="center"/>
    </w:pPr>
    <w:rPr>
      <w:rFonts w:ascii="Georgia" w:hAnsi="Georgia" w:cs="Georgia"/>
      <w:i/>
      <w:iCs/>
      <w:color w:val="404040" w:themeColor="text1" w:themeTint="BF"/>
      <w:lang w:eastAsia="en-US"/>
    </w:rPr>
  </w:style>
  <w:style w:type="character" w:customStyle="1" w:styleId="QuoteChar">
    <w:name w:val="Quote Char"/>
    <w:basedOn w:val="DefaultParagraphFont"/>
    <w:link w:val="Quote"/>
    <w:uiPriority w:val="29"/>
    <w:qFormat/>
    <w:rPr>
      <w:rFonts w:ascii="Georgia" w:hAnsi="Georgia" w:cs="Georgia"/>
      <w:i/>
      <w:iCs/>
      <w:color w:val="404040" w:themeColor="text1" w:themeTint="BF"/>
      <w:lang w:val="en-US" w:eastAsia="en-US"/>
    </w:rPr>
  </w:style>
  <w:style w:type="paragraph" w:styleId="NoSpacing">
    <w:name w:val="No Spacing"/>
    <w:uiPriority w:val="1"/>
    <w:qFormat/>
    <w:pPr>
      <w:jc w:val="both"/>
    </w:pPr>
    <w:rPr>
      <w:rFonts w:ascii="Georgia" w:hAnsi="Georgia" w:cs="Georgia"/>
      <w:lang w:val="en-US" w:eastAsia="en-US"/>
    </w:rPr>
  </w:style>
  <w:style w:type="character" w:customStyle="1" w:styleId="HTMLPreformattedChar">
    <w:name w:val="HTML Preformatted Char"/>
    <w:basedOn w:val="DefaultParagraphFont"/>
    <w:link w:val="HTMLPreformatted"/>
    <w:uiPriority w:val="99"/>
    <w:semiHidden/>
    <w:qFormat/>
    <w:rPr>
      <w:rFonts w:ascii="Consolas" w:hAnsi="Consolas" w:cs="Georgia"/>
      <w:lang w:val="en-US" w:eastAsia="en-US"/>
    </w:rPr>
  </w:style>
  <w:style w:type="character" w:customStyle="1" w:styleId="HTMLAddressChar">
    <w:name w:val="HTML Address Char"/>
    <w:basedOn w:val="DefaultParagraphFont"/>
    <w:link w:val="HTMLAddress"/>
    <w:uiPriority w:val="99"/>
    <w:qFormat/>
    <w:rPr>
      <w:rFonts w:ascii="Georgia" w:hAnsi="Georgia" w:cs="Georgia"/>
      <w:i/>
      <w:iCs/>
      <w:lang w:val="en-US" w:eastAsia="en-US"/>
    </w:rPr>
  </w:style>
  <w:style w:type="character" w:customStyle="1" w:styleId="PlainTextChar">
    <w:name w:val="Plain Text Char"/>
    <w:basedOn w:val="DefaultParagraphFont"/>
    <w:link w:val="PlainText"/>
    <w:uiPriority w:val="99"/>
    <w:qFormat/>
    <w:rPr>
      <w:rFonts w:ascii="Consolas" w:hAnsi="Consolas" w:cs="Georgia"/>
      <w:sz w:val="21"/>
      <w:szCs w:val="21"/>
      <w:lang w:val="en-US" w:eastAsia="en-US"/>
    </w:rPr>
  </w:style>
  <w:style w:type="character" w:customStyle="1" w:styleId="BodyTextIndent3Char">
    <w:name w:val="Body Text Indent 3 Char"/>
    <w:basedOn w:val="DefaultParagraphFont"/>
    <w:link w:val="BodyTextIndent3"/>
    <w:uiPriority w:val="99"/>
    <w:qFormat/>
    <w:rPr>
      <w:rFonts w:ascii="Georgia" w:hAnsi="Georgia" w:cs="Georgia"/>
      <w:sz w:val="16"/>
      <w:szCs w:val="16"/>
      <w:lang w:val="en-US" w:eastAsia="en-US"/>
    </w:rPr>
  </w:style>
  <w:style w:type="character" w:customStyle="1" w:styleId="BodyTextIndent2Char">
    <w:name w:val="Body Text Indent 2 Char"/>
    <w:basedOn w:val="DefaultParagraphFont"/>
    <w:link w:val="BodyTextIndent2"/>
    <w:uiPriority w:val="99"/>
    <w:qFormat/>
    <w:rPr>
      <w:rFonts w:ascii="Georgia" w:hAnsi="Georgia" w:cs="Georgia"/>
      <w:lang w:val="en-US" w:eastAsia="en-US"/>
    </w:rPr>
  </w:style>
  <w:style w:type="character" w:customStyle="1" w:styleId="BodyText3Char">
    <w:name w:val="Body Text 3 Char"/>
    <w:basedOn w:val="DefaultParagraphFont"/>
    <w:link w:val="BodyText3"/>
    <w:uiPriority w:val="99"/>
    <w:qFormat/>
    <w:rPr>
      <w:rFonts w:ascii="Georgia" w:hAnsi="Georgia" w:cs="Georgia"/>
      <w:sz w:val="16"/>
      <w:szCs w:val="16"/>
      <w:lang w:val="en-US" w:eastAsia="en-US"/>
    </w:rPr>
  </w:style>
  <w:style w:type="character" w:customStyle="1" w:styleId="BodyText2Char">
    <w:name w:val="Body Text 2 Char"/>
    <w:basedOn w:val="DefaultParagraphFont"/>
    <w:link w:val="BodyText2"/>
    <w:uiPriority w:val="99"/>
    <w:qFormat/>
    <w:rPr>
      <w:rFonts w:ascii="Georgia" w:hAnsi="Georgia" w:cs="Georgia"/>
      <w:lang w:val="en-US" w:eastAsia="en-US"/>
    </w:rPr>
  </w:style>
  <w:style w:type="character" w:customStyle="1" w:styleId="BodyTextIndentChar">
    <w:name w:val="Body Text Indent Char"/>
    <w:basedOn w:val="DefaultParagraphFont"/>
    <w:link w:val="BodyTextIndent"/>
    <w:uiPriority w:val="99"/>
    <w:qFormat/>
    <w:rPr>
      <w:rFonts w:ascii="Georgia" w:hAnsi="Georgia" w:cs="Georgia"/>
      <w:lang w:val="en-US" w:eastAsia="en-US"/>
    </w:rPr>
  </w:style>
  <w:style w:type="character" w:customStyle="1" w:styleId="BodyTextFirstIndent2Char">
    <w:name w:val="Body Text First Indent 2 Char"/>
    <w:basedOn w:val="BodyTextIndentChar"/>
    <w:link w:val="BodyTextFirstIndent2"/>
    <w:uiPriority w:val="99"/>
    <w:qFormat/>
    <w:rPr>
      <w:rFonts w:ascii="Georgia" w:hAnsi="Georgia" w:cs="Georgia"/>
      <w:lang w:val="en-US" w:eastAsia="en-US"/>
    </w:rPr>
  </w:style>
  <w:style w:type="character" w:customStyle="1" w:styleId="BodyTextChar">
    <w:name w:val="Body Text Char"/>
    <w:basedOn w:val="DefaultParagraphFont"/>
    <w:link w:val="BodyText"/>
    <w:uiPriority w:val="99"/>
    <w:qFormat/>
    <w:rPr>
      <w:rFonts w:ascii="Georgia" w:hAnsi="Georgia" w:cs="Georgia"/>
      <w:lang w:val="en-US" w:eastAsia="en-US"/>
    </w:rPr>
  </w:style>
  <w:style w:type="character" w:customStyle="1" w:styleId="BodyTextFirstIndentChar">
    <w:name w:val="Body Text First Indent Char"/>
    <w:basedOn w:val="BodyTextChar"/>
    <w:link w:val="BodyTextFirstIndent"/>
    <w:uiPriority w:val="99"/>
    <w:qFormat/>
    <w:rPr>
      <w:rFonts w:ascii="Georgia" w:hAnsi="Georgia" w:cs="Georgia"/>
      <w:lang w:val="en-US" w:eastAsia="en-US"/>
    </w:rPr>
  </w:style>
  <w:style w:type="character" w:customStyle="1" w:styleId="SalutationChar">
    <w:name w:val="Salutation Char"/>
    <w:basedOn w:val="DefaultParagraphFont"/>
    <w:link w:val="Salutation"/>
    <w:uiPriority w:val="99"/>
    <w:qFormat/>
    <w:rPr>
      <w:rFonts w:ascii="Georgia" w:hAnsi="Georgia" w:cs="Georgia"/>
      <w:lang w:val="en-US" w:eastAsia="en-US"/>
    </w:rPr>
  </w:style>
  <w:style w:type="character" w:customStyle="1" w:styleId="MessageHeaderChar">
    <w:name w:val="Message Header Char"/>
    <w:basedOn w:val="DefaultParagraphFont"/>
    <w:link w:val="MessageHeader"/>
    <w:uiPriority w:val="99"/>
    <w:qFormat/>
    <w:rPr>
      <w:rFonts w:asciiTheme="majorHAnsi" w:eastAsiaTheme="majorEastAsia" w:hAnsiTheme="majorHAnsi" w:cstheme="majorBidi"/>
      <w:sz w:val="24"/>
      <w:szCs w:val="24"/>
      <w:shd w:val="pct20" w:color="auto" w:fill="auto"/>
      <w:lang w:val="en-US" w:eastAsia="en-US"/>
    </w:rPr>
  </w:style>
  <w:style w:type="character" w:customStyle="1" w:styleId="SignatureChar">
    <w:name w:val="Signature Char"/>
    <w:basedOn w:val="DefaultParagraphFont"/>
    <w:link w:val="Signature"/>
    <w:uiPriority w:val="99"/>
    <w:qFormat/>
    <w:rPr>
      <w:rFonts w:ascii="Georgia" w:hAnsi="Georgia" w:cs="Georgia"/>
      <w:lang w:val="en-US" w:eastAsia="en-US"/>
    </w:rPr>
  </w:style>
  <w:style w:type="character" w:customStyle="1" w:styleId="ClosingChar">
    <w:name w:val="Closing Char"/>
    <w:basedOn w:val="DefaultParagraphFont"/>
    <w:link w:val="Closing"/>
    <w:uiPriority w:val="99"/>
    <w:qFormat/>
    <w:rPr>
      <w:rFonts w:ascii="Georgia" w:hAnsi="Georgia" w:cs="Georgia"/>
      <w:lang w:val="en-US" w:eastAsia="en-US"/>
    </w:rPr>
  </w:style>
  <w:style w:type="character" w:customStyle="1" w:styleId="EndnoteTextChar">
    <w:name w:val="Endnote Text Char"/>
    <w:basedOn w:val="DefaultParagraphFont"/>
    <w:link w:val="EndnoteText"/>
    <w:uiPriority w:val="99"/>
    <w:qFormat/>
    <w:rPr>
      <w:rFonts w:ascii="Georgia" w:hAnsi="Georgia" w:cs="Georgia"/>
      <w:lang w:val="en-US" w:eastAsia="en-US"/>
    </w:rPr>
  </w:style>
  <w:style w:type="character" w:customStyle="1" w:styleId="cf01">
    <w:name w:val="cf01"/>
    <w:basedOn w:val="DefaultParagraphFont"/>
    <w:qFormat/>
    <w:rPr>
      <w:rFonts w:ascii="Segoe UI" w:hAnsi="Segoe UI" w:cs="Segoe UI" w:hint="default"/>
      <w:color w:val="70AD47"/>
      <w:sz w:val="18"/>
      <w:szCs w:val="18"/>
    </w:rPr>
  </w:style>
  <w:style w:type="character" w:customStyle="1" w:styleId="cf11">
    <w:name w:val="cf11"/>
    <w:basedOn w:val="DefaultParagraphFont"/>
    <w:qFormat/>
    <w:rPr>
      <w:rFonts w:ascii="Segoe UI" w:hAnsi="Segoe UI" w:cs="Segoe UI" w:hint="default"/>
      <w:i/>
      <w:iCs/>
      <w:color w:val="70AD47"/>
      <w:sz w:val="18"/>
      <w:szCs w:val="18"/>
    </w:rPr>
  </w:style>
  <w:style w:type="paragraph" w:styleId="TOCHeading">
    <w:name w:val="TOC Heading"/>
    <w:basedOn w:val="Heading1"/>
    <w:next w:val="Normal"/>
    <w:uiPriority w:val="39"/>
    <w:semiHidden/>
    <w:unhideWhenUsed/>
    <w:qFormat/>
    <w:rsid w:val="00560364"/>
    <w:pPr>
      <w:keepNext/>
      <w:keepLines/>
      <w:spacing w:after="0"/>
      <w:outlineLvl w:val="9"/>
    </w:pPr>
    <w:rPr>
      <w:rFonts w:asciiTheme="majorHAnsi" w:eastAsiaTheme="majorEastAsia" w:hAnsiTheme="majorHAnsi" w:cstheme="majorBidi"/>
      <w:b w:val="0"/>
      <w:color w:val="2F5496" w:themeColor="accent1" w:themeShade="BF"/>
      <w:sz w:val="32"/>
      <w:szCs w:val="32"/>
    </w:rPr>
  </w:style>
  <w:style w:type="paragraph" w:styleId="Bibliography">
    <w:name w:val="Bibliography"/>
    <w:basedOn w:val="Normal"/>
    <w:next w:val="Normal"/>
    <w:uiPriority w:val="37"/>
    <w:semiHidden/>
    <w:unhideWhenUsed/>
    <w:rsid w:val="00560364"/>
  </w:style>
  <w:style w:type="character" w:styleId="BookTitle">
    <w:name w:val="Book Title"/>
    <w:basedOn w:val="DefaultParagraphFont"/>
    <w:uiPriority w:val="33"/>
    <w:qFormat/>
    <w:rsid w:val="00560364"/>
    <w:rPr>
      <w:b/>
      <w:bCs/>
      <w:i/>
      <w:iCs/>
      <w:spacing w:val="5"/>
    </w:rPr>
  </w:style>
  <w:style w:type="character" w:styleId="IntenseReference">
    <w:name w:val="Intense Reference"/>
    <w:basedOn w:val="DefaultParagraphFont"/>
    <w:uiPriority w:val="32"/>
    <w:qFormat/>
    <w:rsid w:val="00560364"/>
    <w:rPr>
      <w:b/>
      <w:bCs/>
      <w:smallCaps/>
      <w:color w:val="4472C4" w:themeColor="accent1"/>
      <w:spacing w:val="5"/>
    </w:rPr>
  </w:style>
  <w:style w:type="character" w:styleId="SubtleReference">
    <w:name w:val="Subtle Reference"/>
    <w:basedOn w:val="DefaultParagraphFont"/>
    <w:uiPriority w:val="31"/>
    <w:qFormat/>
    <w:rsid w:val="00560364"/>
    <w:rPr>
      <w:smallCaps/>
      <w:color w:val="5A5A5A" w:themeColor="text1" w:themeTint="A5"/>
    </w:rPr>
  </w:style>
  <w:style w:type="character" w:styleId="IntenseEmphasis">
    <w:name w:val="Intense Emphasis"/>
    <w:basedOn w:val="DefaultParagraphFont"/>
    <w:uiPriority w:val="21"/>
    <w:qFormat/>
    <w:rsid w:val="00560364"/>
    <w:rPr>
      <w:i/>
      <w:iCs/>
      <w:color w:val="4472C4" w:themeColor="accent1"/>
    </w:rPr>
  </w:style>
  <w:style w:type="character" w:styleId="SubtleEmphasis">
    <w:name w:val="Subtle Emphasis"/>
    <w:basedOn w:val="DefaultParagraphFont"/>
    <w:uiPriority w:val="19"/>
    <w:qFormat/>
    <w:rsid w:val="0056036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71F47021C3E4D9982BF504AA3D7D5BA"/>
        <w:category>
          <w:name w:val="Allgemein"/>
          <w:gallery w:val="placeholder"/>
        </w:category>
        <w:types>
          <w:type w:val="bbPlcHdr"/>
        </w:types>
        <w:behaviors>
          <w:behavior w:val="content"/>
        </w:behaviors>
        <w:guid w:val="{BD74E8ED-C8E2-4CC5-80F1-6C4DAAD11A3F}"/>
      </w:docPartPr>
      <w:docPartBody>
        <w:p w:rsidR="00863A93" w:rsidRDefault="00863A93">
          <w:pPr>
            <w:pStyle w:val="A71F47021C3E4D9982BF504AA3D7D5BA"/>
          </w:pPr>
          <w:r>
            <w:rPr>
              <w:rStyle w:val="PlaceholderText"/>
            </w:rPr>
            <w:t>Klicken oder tippen Sie hier, um Text einzugeben.</w:t>
          </w:r>
        </w:p>
      </w:docPartBody>
    </w:docPart>
    <w:docPart>
      <w:docPartPr>
        <w:name w:val="7045EF01962A40D48C702622FA5F4C6A"/>
        <w:category>
          <w:name w:val="Allgemein"/>
          <w:gallery w:val="placeholder"/>
        </w:category>
        <w:types>
          <w:type w:val="bbPlcHdr"/>
        </w:types>
        <w:behaviors>
          <w:behavior w:val="content"/>
        </w:behaviors>
        <w:guid w:val="{B1DDAB96-E7BC-4209-B8DF-6AE1C6644BB2}"/>
      </w:docPartPr>
      <w:docPartBody>
        <w:p w:rsidR="00863A93" w:rsidRDefault="00863A93">
          <w:pPr>
            <w:pStyle w:val="7045EF01962A40D48C702622FA5F4C6A"/>
          </w:pPr>
          <w:r>
            <w:rPr>
              <w:rStyle w:val="PlaceholderText"/>
            </w:rPr>
            <w:t>Klicken oder tippen Sie hier, um Text einzugeben.</w:t>
          </w:r>
        </w:p>
      </w:docPartBody>
    </w:docPart>
    <w:docPart>
      <w:docPartPr>
        <w:name w:val="CD55F0400E4E46269D43A36593F8A841"/>
        <w:category>
          <w:name w:val="Allgemein"/>
          <w:gallery w:val="placeholder"/>
        </w:category>
        <w:types>
          <w:type w:val="bbPlcHdr"/>
        </w:types>
        <w:behaviors>
          <w:behavior w:val="content"/>
        </w:behaviors>
        <w:guid w:val="{7F38925C-009A-422E-9CC8-C27FB8981A6C}"/>
      </w:docPartPr>
      <w:docPartBody>
        <w:p w:rsidR="00863A93" w:rsidRDefault="00863A93">
          <w:pPr>
            <w:pStyle w:val="CD55F0400E4E46269D43A36593F8A841"/>
          </w:pPr>
          <w:r>
            <w:rPr>
              <w:rStyle w:val="PlaceholderText"/>
            </w:rPr>
            <w:t>Klicken oder tippen Sie hier, um Text einzugeben.</w:t>
          </w:r>
        </w:p>
      </w:docPartBody>
    </w:docPart>
    <w:docPart>
      <w:docPartPr>
        <w:name w:val="F80DC968F06A43DEBC76E6B7D7ACE0EB"/>
        <w:category>
          <w:name w:val="Allgemein"/>
          <w:gallery w:val="placeholder"/>
        </w:category>
        <w:types>
          <w:type w:val="bbPlcHdr"/>
        </w:types>
        <w:behaviors>
          <w:behavior w:val="content"/>
        </w:behaviors>
        <w:guid w:val="{F622B57D-2DA1-4509-A72E-E57ECFDB0748}"/>
      </w:docPartPr>
      <w:docPartBody>
        <w:p w:rsidR="00863A93" w:rsidRDefault="00863A93">
          <w:pPr>
            <w:pStyle w:val="F80DC968F06A43DEBC76E6B7D7ACE0EB"/>
          </w:pPr>
          <w:r>
            <w:rPr>
              <w:rStyle w:val="PlaceholderText"/>
            </w:rPr>
            <w:t>Klicken oder tippen Sie hier, um Text einzugeben.</w:t>
          </w:r>
        </w:p>
      </w:docPartBody>
    </w:docPart>
    <w:docPart>
      <w:docPartPr>
        <w:name w:val="70FB82799F9C4AB9A6EF7490B06B17BB"/>
        <w:category>
          <w:name w:val="Allgemein"/>
          <w:gallery w:val="placeholder"/>
        </w:category>
        <w:types>
          <w:type w:val="bbPlcHdr"/>
        </w:types>
        <w:behaviors>
          <w:behavior w:val="content"/>
        </w:behaviors>
        <w:guid w:val="{BCC20016-3377-41E3-A014-56D4732AC061}"/>
      </w:docPartPr>
      <w:docPartBody>
        <w:p w:rsidR="00863A93" w:rsidRDefault="00863A93">
          <w:pPr>
            <w:pStyle w:val="70FB82799F9C4AB9A6EF7490B06B17BB"/>
          </w:pPr>
          <w:r>
            <w:rPr>
              <w:rStyle w:val="PlaceholderText"/>
            </w:rPr>
            <w:t>Klicken oder tippen Sie hier, um Text einzugeben.</w:t>
          </w:r>
        </w:p>
      </w:docPartBody>
    </w:docPart>
    <w:docPart>
      <w:docPartPr>
        <w:name w:val="F26F249BB2C24DC7926BA9705EA4846F"/>
        <w:category>
          <w:name w:val="Allgemein"/>
          <w:gallery w:val="placeholder"/>
        </w:category>
        <w:types>
          <w:type w:val="bbPlcHdr"/>
        </w:types>
        <w:behaviors>
          <w:behavior w:val="content"/>
        </w:behaviors>
        <w:guid w:val="{7E83AED1-F5CB-4E37-A1CB-0B61655233B5}"/>
      </w:docPartPr>
      <w:docPartBody>
        <w:p w:rsidR="00863A93" w:rsidRDefault="00863A93">
          <w:pPr>
            <w:pStyle w:val="F26F249BB2C24DC7926BA9705EA4846F"/>
          </w:pPr>
          <w:r>
            <w:rPr>
              <w:rStyle w:val="PlaceholderText"/>
            </w:rPr>
            <w:t>Klicken oder tippen Sie hier, um Text einzugeben.</w:t>
          </w:r>
        </w:p>
      </w:docPartBody>
    </w:docPart>
    <w:docPart>
      <w:docPartPr>
        <w:name w:val="53FA405EBCC047188E2119401C52F90D"/>
        <w:category>
          <w:name w:val="Allgemein"/>
          <w:gallery w:val="placeholder"/>
        </w:category>
        <w:types>
          <w:type w:val="bbPlcHdr"/>
        </w:types>
        <w:behaviors>
          <w:behavior w:val="content"/>
        </w:behaviors>
        <w:guid w:val="{DCD53E90-7034-49AF-984E-1CC9D4799C7B}"/>
      </w:docPartPr>
      <w:docPartBody>
        <w:p w:rsidR="00863A93" w:rsidRDefault="00863A93">
          <w:pPr>
            <w:pStyle w:val="53FA405EBCC047188E2119401C52F90D"/>
          </w:pPr>
          <w:r>
            <w:rPr>
              <w:rStyle w:val="PlaceholderText"/>
            </w:rPr>
            <w:t>Klicken oder tippen Sie hier, um Text einzugeben.</w:t>
          </w:r>
        </w:p>
      </w:docPartBody>
    </w:docPart>
    <w:docPart>
      <w:docPartPr>
        <w:name w:val="9470459FB1224FBDAC6FAAC2CF6F6968"/>
        <w:category>
          <w:name w:val="Allgemein"/>
          <w:gallery w:val="placeholder"/>
        </w:category>
        <w:types>
          <w:type w:val="bbPlcHdr"/>
        </w:types>
        <w:behaviors>
          <w:behavior w:val="content"/>
        </w:behaviors>
        <w:guid w:val="{7E825D9C-8D11-41AE-8E6B-7AB01CA82DFA}"/>
      </w:docPartPr>
      <w:docPartBody>
        <w:p w:rsidR="00863A93" w:rsidRDefault="00863A93">
          <w:pPr>
            <w:pStyle w:val="9470459FB1224FBDAC6FAAC2CF6F6968"/>
          </w:pPr>
          <w:r>
            <w:rPr>
              <w:rStyle w:val="PlaceholderText"/>
            </w:rPr>
            <w:t>Klicken oder tippen Sie hier, um Text einzugeben.</w:t>
          </w:r>
        </w:p>
      </w:docPartBody>
    </w:docPart>
    <w:docPart>
      <w:docPartPr>
        <w:name w:val="236D0326E4674F428BF4F6DB2CD72717"/>
        <w:category>
          <w:name w:val="Allgemein"/>
          <w:gallery w:val="placeholder"/>
        </w:category>
        <w:types>
          <w:type w:val="bbPlcHdr"/>
        </w:types>
        <w:behaviors>
          <w:behavior w:val="content"/>
        </w:behaviors>
        <w:guid w:val="{EBAE243C-4F31-45B5-94D1-736B52AADF76}"/>
      </w:docPartPr>
      <w:docPartBody>
        <w:p w:rsidR="00863A93" w:rsidRDefault="00863A93">
          <w:pPr>
            <w:pStyle w:val="236D0326E4674F428BF4F6DB2CD72717"/>
          </w:pPr>
          <w:r>
            <w:rPr>
              <w:rStyle w:val="PlaceholderText"/>
            </w:rPr>
            <w:t>Klicken oder tippen Sie hier, um Text einzugeben.</w:t>
          </w:r>
        </w:p>
      </w:docPartBody>
    </w:docPart>
    <w:docPart>
      <w:docPartPr>
        <w:name w:val="FD7EBBE07DDA44249B52AABC63D8AD29"/>
        <w:category>
          <w:name w:val="Allgemein"/>
          <w:gallery w:val="placeholder"/>
        </w:category>
        <w:types>
          <w:type w:val="bbPlcHdr"/>
        </w:types>
        <w:behaviors>
          <w:behavior w:val="content"/>
        </w:behaviors>
        <w:guid w:val="{1D47F0DA-E820-4F96-BFFD-590B703C8B56}"/>
      </w:docPartPr>
      <w:docPartBody>
        <w:p w:rsidR="00863A93" w:rsidRDefault="00863A93">
          <w:pPr>
            <w:pStyle w:val="FD7EBBE07DDA44249B52AABC63D8AD29"/>
          </w:pPr>
          <w:r>
            <w:rPr>
              <w:rStyle w:val="PlaceholderText"/>
            </w:rPr>
            <w:t>Klicken oder tippen Sie hier, um Text einzugeben.</w:t>
          </w:r>
        </w:p>
      </w:docPartBody>
    </w:docPart>
    <w:docPart>
      <w:docPartPr>
        <w:name w:val="CD57BECDCF39462C857B788FB02E96C1"/>
        <w:category>
          <w:name w:val="Allgemein"/>
          <w:gallery w:val="placeholder"/>
        </w:category>
        <w:types>
          <w:type w:val="bbPlcHdr"/>
        </w:types>
        <w:behaviors>
          <w:behavior w:val="content"/>
        </w:behaviors>
        <w:guid w:val="{E0C7E936-58A4-475E-BA3F-86402BA8F51F}"/>
      </w:docPartPr>
      <w:docPartBody>
        <w:p w:rsidR="00863A93" w:rsidRDefault="00863A93">
          <w:pPr>
            <w:pStyle w:val="CD57BECDCF39462C857B788FB02E96C1"/>
          </w:pPr>
          <w:r>
            <w:rPr>
              <w:rStyle w:val="PlaceholderText"/>
            </w:rPr>
            <w:t>Klicken oder tippen Sie hier, um Text einzugeben.</w:t>
          </w:r>
        </w:p>
      </w:docPartBody>
    </w:docPart>
    <w:docPart>
      <w:docPartPr>
        <w:name w:val="66E321A5E65E4E78805EE863D8B1E4F2"/>
        <w:category>
          <w:name w:val="Allgemein"/>
          <w:gallery w:val="placeholder"/>
        </w:category>
        <w:types>
          <w:type w:val="bbPlcHdr"/>
        </w:types>
        <w:behaviors>
          <w:behavior w:val="content"/>
        </w:behaviors>
        <w:guid w:val="{7F2D2E30-A157-45CB-9586-F8D125A18427}"/>
      </w:docPartPr>
      <w:docPartBody>
        <w:p w:rsidR="00863A93" w:rsidRDefault="00863A93">
          <w:pPr>
            <w:pStyle w:val="66E321A5E65E4E78805EE863D8B1E4F2"/>
          </w:pPr>
          <w:r>
            <w:rPr>
              <w:rStyle w:val="PlaceholderText"/>
            </w:rPr>
            <w:t>Klicken oder tippen Sie hier, um Text einzugeben.</w:t>
          </w:r>
        </w:p>
      </w:docPartBody>
    </w:docPart>
    <w:docPart>
      <w:docPartPr>
        <w:name w:val="3701BAD2E6024DB3815A644C406C3CA4"/>
        <w:category>
          <w:name w:val="Allgemein"/>
          <w:gallery w:val="placeholder"/>
        </w:category>
        <w:types>
          <w:type w:val="bbPlcHdr"/>
        </w:types>
        <w:behaviors>
          <w:behavior w:val="content"/>
        </w:behaviors>
        <w:guid w:val="{90D4A876-0472-4A8A-954B-8524DBBFBED5}"/>
      </w:docPartPr>
      <w:docPartBody>
        <w:p w:rsidR="00863A93" w:rsidRDefault="00863A93">
          <w:pPr>
            <w:pStyle w:val="3701BAD2E6024DB3815A644C406C3CA4"/>
          </w:pPr>
          <w:r>
            <w:rPr>
              <w:rStyle w:val="PlaceholderText"/>
            </w:rPr>
            <w:t>Klicken oder tippen Sie hier, um Text einzugeben.</w:t>
          </w:r>
        </w:p>
      </w:docPartBody>
    </w:docPart>
    <w:docPart>
      <w:docPartPr>
        <w:name w:val="3F7338E93C7147B58A4C3103D186F005"/>
        <w:category>
          <w:name w:val="Allgemein"/>
          <w:gallery w:val="placeholder"/>
        </w:category>
        <w:types>
          <w:type w:val="bbPlcHdr"/>
        </w:types>
        <w:behaviors>
          <w:behavior w:val="content"/>
        </w:behaviors>
        <w:guid w:val="{4C611DFF-2D91-4DEB-9665-E33E5A348DD1}"/>
      </w:docPartPr>
      <w:docPartBody>
        <w:p w:rsidR="00863A93" w:rsidRDefault="00863A93">
          <w:pPr>
            <w:pStyle w:val="3F7338E93C7147B58A4C3103D186F005"/>
          </w:pPr>
          <w:r>
            <w:rPr>
              <w:rStyle w:val="PlaceholderText"/>
            </w:rPr>
            <w:t>Klicken oder tippen Sie hier, um Text einzugeben.</w:t>
          </w:r>
        </w:p>
      </w:docPartBody>
    </w:docPart>
    <w:docPart>
      <w:docPartPr>
        <w:name w:val="27051CEF0FAE4575878F04D087021B82"/>
        <w:category>
          <w:name w:val="Allgemein"/>
          <w:gallery w:val="placeholder"/>
        </w:category>
        <w:types>
          <w:type w:val="bbPlcHdr"/>
        </w:types>
        <w:behaviors>
          <w:behavior w:val="content"/>
        </w:behaviors>
        <w:guid w:val="{06105614-A3F5-4057-BDBA-FD8F30EA288C}"/>
      </w:docPartPr>
      <w:docPartBody>
        <w:p w:rsidR="00863A93" w:rsidRDefault="00863A93">
          <w:pPr>
            <w:pStyle w:val="27051CEF0FAE4575878F04D087021B82"/>
          </w:pPr>
          <w:r>
            <w:rPr>
              <w:rStyle w:val="PlaceholderText"/>
            </w:rPr>
            <w:t>Klicken oder tippen Sie hier, um Text einzugeben.</w:t>
          </w:r>
        </w:p>
      </w:docPartBody>
    </w:docPart>
    <w:docPart>
      <w:docPartPr>
        <w:name w:val="58A8DF44AB2840D49AAFF561C986E79F"/>
        <w:category>
          <w:name w:val="Allgemein"/>
          <w:gallery w:val="placeholder"/>
        </w:category>
        <w:types>
          <w:type w:val="bbPlcHdr"/>
        </w:types>
        <w:behaviors>
          <w:behavior w:val="content"/>
        </w:behaviors>
        <w:guid w:val="{F1EC8B87-656B-4227-942F-C41C0ED5B9D2}"/>
      </w:docPartPr>
      <w:docPartBody>
        <w:p w:rsidR="00863A93" w:rsidRDefault="00863A93">
          <w:pPr>
            <w:pStyle w:val="58A8DF44AB2840D49AAFF561C986E79F"/>
          </w:pPr>
          <w:r>
            <w:rPr>
              <w:rStyle w:val="PlaceholderText"/>
            </w:rPr>
            <w:t>Klicken oder tippen Sie hier, um Text einzugeben.</w:t>
          </w:r>
        </w:p>
      </w:docPartBody>
    </w:docPart>
    <w:docPart>
      <w:docPartPr>
        <w:name w:val="4124D66643C543128CD6EFBC92DFB8C2"/>
        <w:category>
          <w:name w:val="Allgemein"/>
          <w:gallery w:val="placeholder"/>
        </w:category>
        <w:types>
          <w:type w:val="bbPlcHdr"/>
        </w:types>
        <w:behaviors>
          <w:behavior w:val="content"/>
        </w:behaviors>
        <w:guid w:val="{F5D2D294-35C8-4192-8A18-A9CB0F0A7CB8}"/>
      </w:docPartPr>
      <w:docPartBody>
        <w:p w:rsidR="00863A93" w:rsidRDefault="00863A93">
          <w:pPr>
            <w:pStyle w:val="4124D66643C543128CD6EFBC92DFB8C2"/>
          </w:pPr>
          <w:r>
            <w:rPr>
              <w:rStyle w:val="PlaceholderText"/>
            </w:rPr>
            <w:t>Klicken oder tippen Sie hier, um Text einzugeben.</w:t>
          </w:r>
        </w:p>
      </w:docPartBody>
    </w:docPart>
    <w:docPart>
      <w:docPartPr>
        <w:name w:val="18BBDA2AC07D46A3ABFEBDB8C5F5A0D0"/>
        <w:category>
          <w:name w:val="Allgemein"/>
          <w:gallery w:val="placeholder"/>
        </w:category>
        <w:types>
          <w:type w:val="bbPlcHdr"/>
        </w:types>
        <w:behaviors>
          <w:behavior w:val="content"/>
        </w:behaviors>
        <w:guid w:val="{0522FD36-6329-4285-8457-9B5747AF7E8D}"/>
      </w:docPartPr>
      <w:docPartBody>
        <w:p w:rsidR="00863A93" w:rsidRDefault="00863A93">
          <w:pPr>
            <w:pStyle w:val="18BBDA2AC07D46A3ABFEBDB8C5F5A0D0"/>
          </w:pPr>
          <w:r>
            <w:rPr>
              <w:rStyle w:val="PlaceholderText"/>
            </w:rPr>
            <w:t>Klicken oder tippen Sie hier, um Text einzugeben.</w:t>
          </w:r>
        </w:p>
      </w:docPartBody>
    </w:docPart>
    <w:docPart>
      <w:docPartPr>
        <w:name w:val="E4E6A5FBB15D4A7E902A98D148B0980F"/>
        <w:category>
          <w:name w:val="Allgemein"/>
          <w:gallery w:val="placeholder"/>
        </w:category>
        <w:types>
          <w:type w:val="bbPlcHdr"/>
        </w:types>
        <w:behaviors>
          <w:behavior w:val="content"/>
        </w:behaviors>
        <w:guid w:val="{B354FF41-8399-49A0-9149-5BEEDD50188D}"/>
      </w:docPartPr>
      <w:docPartBody>
        <w:p w:rsidR="00863A93" w:rsidRDefault="00863A93">
          <w:pPr>
            <w:pStyle w:val="E4E6A5FBB15D4A7E902A98D148B0980F"/>
          </w:pPr>
          <w:r>
            <w:rPr>
              <w:rStyle w:val="PlaceholderText"/>
            </w:rPr>
            <w:t>Klicken oder tippen Sie hier, um Text einzugeben.</w:t>
          </w:r>
        </w:p>
      </w:docPartBody>
    </w:docPart>
    <w:docPart>
      <w:docPartPr>
        <w:name w:val="931808ACA77A4DA584F8C932176BBC1D"/>
        <w:category>
          <w:name w:val="Allgemein"/>
          <w:gallery w:val="placeholder"/>
        </w:category>
        <w:types>
          <w:type w:val="bbPlcHdr"/>
        </w:types>
        <w:behaviors>
          <w:behavior w:val="content"/>
        </w:behaviors>
        <w:guid w:val="{DCFF8C41-EC3A-4204-B2A4-AD6CF5D1D396}"/>
      </w:docPartPr>
      <w:docPartBody>
        <w:p w:rsidR="00863A93" w:rsidRDefault="00863A93">
          <w:pPr>
            <w:pStyle w:val="931808ACA77A4DA584F8C932176BBC1D"/>
          </w:pPr>
          <w:r>
            <w:rPr>
              <w:rStyle w:val="PlaceholderText"/>
            </w:rPr>
            <w:t>Klicken oder tippen Sie hier, um Text einzugeben.</w:t>
          </w:r>
        </w:p>
      </w:docPartBody>
    </w:docPart>
    <w:docPart>
      <w:docPartPr>
        <w:name w:val="2CCBA06746324AA19A90BA8788764D09"/>
        <w:category>
          <w:name w:val="Allgemein"/>
          <w:gallery w:val="placeholder"/>
        </w:category>
        <w:types>
          <w:type w:val="bbPlcHdr"/>
        </w:types>
        <w:behaviors>
          <w:behavior w:val="content"/>
        </w:behaviors>
        <w:guid w:val="{4297B50F-3883-4860-8ED2-4B87EEBAD621}"/>
      </w:docPartPr>
      <w:docPartBody>
        <w:p w:rsidR="00863A93" w:rsidRDefault="00863A93">
          <w:pPr>
            <w:pStyle w:val="2CCBA06746324AA19A90BA8788764D09"/>
          </w:pPr>
          <w:r>
            <w:rPr>
              <w:rStyle w:val="PlaceholderText"/>
            </w:rPr>
            <w:t>Klicken oder tippen Sie hier, um Text einzugeben.</w:t>
          </w:r>
        </w:p>
      </w:docPartBody>
    </w:docPart>
    <w:docPart>
      <w:docPartPr>
        <w:name w:val="671DF8AC32074B59B74D953DB7E209D2"/>
        <w:category>
          <w:name w:val="Allgemein"/>
          <w:gallery w:val="placeholder"/>
        </w:category>
        <w:types>
          <w:type w:val="bbPlcHdr"/>
        </w:types>
        <w:behaviors>
          <w:behavior w:val="content"/>
        </w:behaviors>
        <w:guid w:val="{71BAB605-0E06-4F12-9408-F7117FDD0354}"/>
      </w:docPartPr>
      <w:docPartBody>
        <w:p w:rsidR="00863A93" w:rsidRDefault="00863A93">
          <w:pPr>
            <w:pStyle w:val="671DF8AC32074B59B74D953DB7E209D2"/>
          </w:pPr>
          <w:r>
            <w:rPr>
              <w:rStyle w:val="PlaceholderText"/>
            </w:rPr>
            <w:t>Klicken oder tippen Sie hier, um Text einzugeben.</w:t>
          </w:r>
        </w:p>
      </w:docPartBody>
    </w:docPart>
    <w:docPart>
      <w:docPartPr>
        <w:name w:val="7CB2C560ABE54C5C9D0E0425D3A95079"/>
        <w:category>
          <w:name w:val="Allgemein"/>
          <w:gallery w:val="placeholder"/>
        </w:category>
        <w:types>
          <w:type w:val="bbPlcHdr"/>
        </w:types>
        <w:behaviors>
          <w:behavior w:val="content"/>
        </w:behaviors>
        <w:guid w:val="{4B573ED3-2FB6-43F2-B505-71ACADF52614}"/>
      </w:docPartPr>
      <w:docPartBody>
        <w:p w:rsidR="00863A93" w:rsidRDefault="00863A93">
          <w:pPr>
            <w:pStyle w:val="7CB2C560ABE54C5C9D0E0425D3A95079"/>
          </w:pPr>
          <w:r>
            <w:rPr>
              <w:rStyle w:val="PlaceholderText"/>
            </w:rPr>
            <w:t>Klicken oder tippen Sie hier, um Text einzugeben.</w:t>
          </w:r>
        </w:p>
      </w:docPartBody>
    </w:docPart>
    <w:docPart>
      <w:docPartPr>
        <w:name w:val="F8C50C277A6B4BD49CC705487C556CDB"/>
        <w:category>
          <w:name w:val="Allgemein"/>
          <w:gallery w:val="placeholder"/>
        </w:category>
        <w:types>
          <w:type w:val="bbPlcHdr"/>
        </w:types>
        <w:behaviors>
          <w:behavior w:val="content"/>
        </w:behaviors>
        <w:guid w:val="{6822CF8F-7F68-472A-84B9-84A625F6BB91}"/>
      </w:docPartPr>
      <w:docPartBody>
        <w:p w:rsidR="00863A93" w:rsidRDefault="00863A93">
          <w:pPr>
            <w:pStyle w:val="F8C50C277A6B4BD49CC705487C556CDB"/>
          </w:pPr>
          <w:r>
            <w:rPr>
              <w:rStyle w:val="PlaceholderText"/>
            </w:rPr>
            <w:t>Klicken oder tippen Sie hier, um Text einzugeben.</w:t>
          </w:r>
        </w:p>
      </w:docPartBody>
    </w:docPart>
    <w:docPart>
      <w:docPartPr>
        <w:name w:val="E39DE934EDA442C188842B6707E0E205"/>
        <w:category>
          <w:name w:val="Allgemein"/>
          <w:gallery w:val="placeholder"/>
        </w:category>
        <w:types>
          <w:type w:val="bbPlcHdr"/>
        </w:types>
        <w:behaviors>
          <w:behavior w:val="content"/>
        </w:behaviors>
        <w:guid w:val="{96212D06-55E5-4998-878C-71D4DF1E3EED}"/>
      </w:docPartPr>
      <w:docPartBody>
        <w:p w:rsidR="00863A93" w:rsidRDefault="00863A93">
          <w:pPr>
            <w:pStyle w:val="E39DE934EDA442C188842B6707E0E205"/>
          </w:pPr>
          <w:r>
            <w:rPr>
              <w:rStyle w:val="PlaceholderText"/>
            </w:rPr>
            <w:t>Klicken oder tippen Sie hier, um Text einzugeben.</w:t>
          </w:r>
        </w:p>
      </w:docPartBody>
    </w:docPart>
    <w:docPart>
      <w:docPartPr>
        <w:name w:val="B3B034EFB88E4219B17B66C4F00EC43C"/>
        <w:category>
          <w:name w:val="Allgemein"/>
          <w:gallery w:val="placeholder"/>
        </w:category>
        <w:types>
          <w:type w:val="bbPlcHdr"/>
        </w:types>
        <w:behaviors>
          <w:behavior w:val="content"/>
        </w:behaviors>
        <w:guid w:val="{6EA3A74C-019E-4BAA-B16A-2252604922BF}"/>
      </w:docPartPr>
      <w:docPartBody>
        <w:p w:rsidR="00863A93" w:rsidRDefault="00863A93">
          <w:pPr>
            <w:pStyle w:val="B3B034EFB88E4219B17B66C4F00EC43C"/>
          </w:pPr>
          <w:r>
            <w:rPr>
              <w:rStyle w:val="PlaceholderText"/>
            </w:rPr>
            <w:t>Klicken oder tippen Sie hier, um Text einzugeben.</w:t>
          </w:r>
        </w:p>
      </w:docPartBody>
    </w:docPart>
    <w:docPart>
      <w:docPartPr>
        <w:name w:val="BCA63E04D5064344BB3559ED7BBFEAC7"/>
        <w:category>
          <w:name w:val="Allgemein"/>
          <w:gallery w:val="placeholder"/>
        </w:category>
        <w:types>
          <w:type w:val="bbPlcHdr"/>
        </w:types>
        <w:behaviors>
          <w:behavior w:val="content"/>
        </w:behaviors>
        <w:guid w:val="{2CAC3D04-6B80-4356-AC57-3DD5496ED2B2}"/>
      </w:docPartPr>
      <w:docPartBody>
        <w:p w:rsidR="00863A93" w:rsidRDefault="00863A93">
          <w:pPr>
            <w:pStyle w:val="BCA63E04D5064344BB3559ED7BBFEAC7"/>
          </w:pPr>
          <w:r>
            <w:rPr>
              <w:rStyle w:val="PlaceholderText"/>
            </w:rPr>
            <w:t>Klicken oder tippen Sie hier, um Text einzugeben.</w:t>
          </w:r>
        </w:p>
      </w:docPartBody>
    </w:docPart>
    <w:docPart>
      <w:docPartPr>
        <w:name w:val="8DE0640217C540FBBFB6659160FDA5BF"/>
        <w:category>
          <w:name w:val="Allgemein"/>
          <w:gallery w:val="placeholder"/>
        </w:category>
        <w:types>
          <w:type w:val="bbPlcHdr"/>
        </w:types>
        <w:behaviors>
          <w:behavior w:val="content"/>
        </w:behaviors>
        <w:guid w:val="{9B6DC6CB-7CA1-4276-AAF8-55431D1FA8AB}"/>
      </w:docPartPr>
      <w:docPartBody>
        <w:p w:rsidR="00863A93" w:rsidRDefault="00863A93">
          <w:pPr>
            <w:pStyle w:val="8DE0640217C540FBBFB6659160FDA5BF"/>
          </w:pPr>
          <w:r>
            <w:rPr>
              <w:rStyle w:val="PlaceholderText"/>
            </w:rPr>
            <w:t>Klicken oder tippen Sie hier, um Text einzugeben.</w:t>
          </w:r>
        </w:p>
      </w:docPartBody>
    </w:docPart>
    <w:docPart>
      <w:docPartPr>
        <w:name w:val="2143D02DC0C24B34B9959098DA1B4D5E"/>
        <w:category>
          <w:name w:val="Allgemein"/>
          <w:gallery w:val="placeholder"/>
        </w:category>
        <w:types>
          <w:type w:val="bbPlcHdr"/>
        </w:types>
        <w:behaviors>
          <w:behavior w:val="content"/>
        </w:behaviors>
        <w:guid w:val="{90B3D4B1-2C78-415B-9B8A-792123EAA6F0}"/>
      </w:docPartPr>
      <w:docPartBody>
        <w:p w:rsidR="00863A93" w:rsidRDefault="00863A93">
          <w:pPr>
            <w:pStyle w:val="2143D02DC0C24B34B9959098DA1B4D5E"/>
          </w:pPr>
          <w:r>
            <w:rPr>
              <w:rStyle w:val="PlaceholderText"/>
            </w:rPr>
            <w:t>Klicken oder tippen Sie hier, um Text einzugeben.</w:t>
          </w:r>
        </w:p>
      </w:docPartBody>
    </w:docPart>
    <w:docPart>
      <w:docPartPr>
        <w:name w:val="E3C7A2980D304A8F8CA690410ADFB1CC"/>
        <w:category>
          <w:name w:val="Allgemein"/>
          <w:gallery w:val="placeholder"/>
        </w:category>
        <w:types>
          <w:type w:val="bbPlcHdr"/>
        </w:types>
        <w:behaviors>
          <w:behavior w:val="content"/>
        </w:behaviors>
        <w:guid w:val="{8342C655-A515-471B-B0CE-3D639EA73972}"/>
      </w:docPartPr>
      <w:docPartBody>
        <w:p w:rsidR="00863A93" w:rsidRDefault="00863A93">
          <w:pPr>
            <w:pStyle w:val="E3C7A2980D304A8F8CA690410ADFB1CC"/>
          </w:pPr>
          <w:r>
            <w:rPr>
              <w:rStyle w:val="PlaceholderText"/>
            </w:rPr>
            <w:t>Klicken oder tippen Sie hier, um Text einzugeben.</w:t>
          </w:r>
        </w:p>
      </w:docPartBody>
    </w:docPart>
    <w:docPart>
      <w:docPartPr>
        <w:name w:val="DBD6AC869EDE42FC9C1F5CEA25F9D595"/>
        <w:category>
          <w:name w:val="Allgemein"/>
          <w:gallery w:val="placeholder"/>
        </w:category>
        <w:types>
          <w:type w:val="bbPlcHdr"/>
        </w:types>
        <w:behaviors>
          <w:behavior w:val="content"/>
        </w:behaviors>
        <w:guid w:val="{623A73B6-0EC0-4DD0-A018-26CADA03F500}"/>
      </w:docPartPr>
      <w:docPartBody>
        <w:p w:rsidR="00863A93" w:rsidRDefault="00863A93">
          <w:pPr>
            <w:pStyle w:val="DBD6AC869EDE42FC9C1F5CEA25F9D595"/>
          </w:pPr>
          <w:r>
            <w:rPr>
              <w:rStyle w:val="PlaceholderText"/>
            </w:rPr>
            <w:t>Klicken oder tippen Sie hier, um Text einzugeben.</w:t>
          </w:r>
        </w:p>
      </w:docPartBody>
    </w:docPart>
    <w:docPart>
      <w:docPartPr>
        <w:name w:val="730F1E1F9BDE4582BE090DDC87A28949"/>
        <w:category>
          <w:name w:val="Allgemein"/>
          <w:gallery w:val="placeholder"/>
        </w:category>
        <w:types>
          <w:type w:val="bbPlcHdr"/>
        </w:types>
        <w:behaviors>
          <w:behavior w:val="content"/>
        </w:behaviors>
        <w:guid w:val="{64EC8155-33A4-48F6-9D5C-BB6297C545D5}"/>
      </w:docPartPr>
      <w:docPartBody>
        <w:p w:rsidR="00863A93" w:rsidRDefault="00863A93">
          <w:pPr>
            <w:pStyle w:val="730F1E1F9BDE4582BE090DDC87A28949"/>
          </w:pPr>
          <w:r>
            <w:rPr>
              <w:rStyle w:val="PlaceholderText"/>
            </w:rPr>
            <w:t>Klicken oder tippen Sie hier, um Text einzugeben.</w:t>
          </w:r>
        </w:p>
      </w:docPartBody>
    </w:docPart>
    <w:docPart>
      <w:docPartPr>
        <w:name w:val="F8F2B49C02474E1BBDC2BDB196CA5FDF"/>
        <w:category>
          <w:name w:val="Allgemein"/>
          <w:gallery w:val="placeholder"/>
        </w:category>
        <w:types>
          <w:type w:val="bbPlcHdr"/>
        </w:types>
        <w:behaviors>
          <w:behavior w:val="content"/>
        </w:behaviors>
        <w:guid w:val="{3A7F7550-48B9-4FB5-A47A-34D774245C96}"/>
      </w:docPartPr>
      <w:docPartBody>
        <w:p w:rsidR="00863A93" w:rsidRDefault="00863A93">
          <w:pPr>
            <w:pStyle w:val="F8F2B49C02474E1BBDC2BDB196CA5FDF"/>
          </w:pPr>
          <w:r>
            <w:rPr>
              <w:rStyle w:val="PlaceholderText"/>
            </w:rPr>
            <w:t>Klicken oder tippen Sie hier, um Text einzugeben.</w:t>
          </w:r>
        </w:p>
      </w:docPartBody>
    </w:docPart>
    <w:docPart>
      <w:docPartPr>
        <w:name w:val="B55407053FFE4FAA841375F1DB093BC2"/>
        <w:category>
          <w:name w:val="Allgemein"/>
          <w:gallery w:val="placeholder"/>
        </w:category>
        <w:types>
          <w:type w:val="bbPlcHdr"/>
        </w:types>
        <w:behaviors>
          <w:behavior w:val="content"/>
        </w:behaviors>
        <w:guid w:val="{FAA78815-7451-4C1B-89D0-A0986EEDAB39}"/>
      </w:docPartPr>
      <w:docPartBody>
        <w:p w:rsidR="00863A93" w:rsidRDefault="00863A93">
          <w:pPr>
            <w:pStyle w:val="B55407053FFE4FAA841375F1DB093BC2"/>
          </w:pPr>
          <w:r>
            <w:rPr>
              <w:rStyle w:val="PlaceholderText"/>
            </w:rPr>
            <w:t>Klicken oder tippen Sie hier, um Text einzugeben.</w:t>
          </w:r>
        </w:p>
      </w:docPartBody>
    </w:docPart>
    <w:docPart>
      <w:docPartPr>
        <w:name w:val="AFEF3D965F8443D1A8BF4EB734405056"/>
        <w:category>
          <w:name w:val="Allgemein"/>
          <w:gallery w:val="placeholder"/>
        </w:category>
        <w:types>
          <w:type w:val="bbPlcHdr"/>
        </w:types>
        <w:behaviors>
          <w:behavior w:val="content"/>
        </w:behaviors>
        <w:guid w:val="{369DF238-4D45-4446-BFEE-6D6A2F468B21}"/>
      </w:docPartPr>
      <w:docPartBody>
        <w:p w:rsidR="00863A93" w:rsidRDefault="00863A93">
          <w:pPr>
            <w:pStyle w:val="AFEF3D965F8443D1A8BF4EB734405056"/>
          </w:pPr>
          <w:r>
            <w:rPr>
              <w:rStyle w:val="PlaceholderText"/>
            </w:rPr>
            <w:t>Klicken oder tippen Sie hier, um Text einzugeben.</w:t>
          </w:r>
        </w:p>
      </w:docPartBody>
    </w:docPart>
    <w:docPart>
      <w:docPartPr>
        <w:name w:val="E89968E0578B4DAEBB673CCDEDE6CD16"/>
        <w:category>
          <w:name w:val="Allgemein"/>
          <w:gallery w:val="placeholder"/>
        </w:category>
        <w:types>
          <w:type w:val="bbPlcHdr"/>
        </w:types>
        <w:behaviors>
          <w:behavior w:val="content"/>
        </w:behaviors>
        <w:guid w:val="{E14916EE-91FB-4CBD-A861-FA2816D80931}"/>
      </w:docPartPr>
      <w:docPartBody>
        <w:p w:rsidR="00863A93" w:rsidRDefault="00863A93">
          <w:pPr>
            <w:pStyle w:val="E89968E0578B4DAEBB673CCDEDE6CD16"/>
          </w:pPr>
          <w:r>
            <w:rPr>
              <w:rStyle w:val="PlaceholderText"/>
            </w:rPr>
            <w:t>Klicken oder tippen Sie hier, um Text einzugeben.</w:t>
          </w:r>
        </w:p>
      </w:docPartBody>
    </w:docPart>
    <w:docPart>
      <w:docPartPr>
        <w:name w:val="7BD714E255F44A53B7A5FAC106A7C106"/>
        <w:category>
          <w:name w:val="Allgemein"/>
          <w:gallery w:val="placeholder"/>
        </w:category>
        <w:types>
          <w:type w:val="bbPlcHdr"/>
        </w:types>
        <w:behaviors>
          <w:behavior w:val="content"/>
        </w:behaviors>
        <w:guid w:val="{4B14023D-C207-487C-B4C8-269ECE3AC39B}"/>
      </w:docPartPr>
      <w:docPartBody>
        <w:p w:rsidR="00863A93" w:rsidRDefault="00863A93">
          <w:pPr>
            <w:pStyle w:val="7BD714E255F44A53B7A5FAC106A7C106"/>
          </w:pPr>
          <w:r>
            <w:rPr>
              <w:rStyle w:val="PlaceholderText"/>
            </w:rPr>
            <w:t>Klicken oder tippen Sie hier, um Text einzugeben.</w:t>
          </w:r>
        </w:p>
      </w:docPartBody>
    </w:docPart>
    <w:docPart>
      <w:docPartPr>
        <w:name w:val="A2DD20BF5E4E4D8294164F7282D93BF7"/>
        <w:category>
          <w:name w:val="Allgemein"/>
          <w:gallery w:val="placeholder"/>
        </w:category>
        <w:types>
          <w:type w:val="bbPlcHdr"/>
        </w:types>
        <w:behaviors>
          <w:behavior w:val="content"/>
        </w:behaviors>
        <w:guid w:val="{88EA3487-27C5-4740-AAFF-3A47BE497B85}"/>
      </w:docPartPr>
      <w:docPartBody>
        <w:p w:rsidR="00863A93" w:rsidRDefault="00863A93">
          <w:pPr>
            <w:pStyle w:val="A2DD20BF5E4E4D8294164F7282D93BF7"/>
          </w:pPr>
          <w:r>
            <w:rPr>
              <w:rStyle w:val="PlaceholderText"/>
            </w:rPr>
            <w:t>Klicken oder tippen Sie hier, um Text einzugeben.</w:t>
          </w:r>
        </w:p>
      </w:docPartBody>
    </w:docPart>
    <w:docPart>
      <w:docPartPr>
        <w:name w:val="38930F63A3DA4D55935B94BA95690E77"/>
        <w:category>
          <w:name w:val="Allgemein"/>
          <w:gallery w:val="placeholder"/>
        </w:category>
        <w:types>
          <w:type w:val="bbPlcHdr"/>
        </w:types>
        <w:behaviors>
          <w:behavior w:val="content"/>
        </w:behaviors>
        <w:guid w:val="{4FAE7DDC-993E-40C7-BF7B-05FF37BCF19E}"/>
      </w:docPartPr>
      <w:docPartBody>
        <w:p w:rsidR="00863A93" w:rsidRDefault="00863A93">
          <w:pPr>
            <w:pStyle w:val="38930F63A3DA4D55935B94BA95690E77"/>
          </w:pPr>
          <w:r>
            <w:rPr>
              <w:rStyle w:val="PlaceholderText"/>
            </w:rPr>
            <w:t>Klicken oder tippen Sie hier, um Text einzugeben.</w:t>
          </w:r>
        </w:p>
      </w:docPartBody>
    </w:docPart>
    <w:docPart>
      <w:docPartPr>
        <w:name w:val="51B93F453D6B431FBE042A1A6AC67174"/>
        <w:category>
          <w:name w:val="Allgemein"/>
          <w:gallery w:val="placeholder"/>
        </w:category>
        <w:types>
          <w:type w:val="bbPlcHdr"/>
        </w:types>
        <w:behaviors>
          <w:behavior w:val="content"/>
        </w:behaviors>
        <w:guid w:val="{62D1A001-CEB3-4BA1-95AF-598BCF30DD34}"/>
      </w:docPartPr>
      <w:docPartBody>
        <w:p w:rsidR="00863A93" w:rsidRDefault="00863A93">
          <w:pPr>
            <w:pStyle w:val="51B93F453D6B431FBE042A1A6AC67174"/>
          </w:pPr>
          <w:r>
            <w:rPr>
              <w:rStyle w:val="PlaceholderText"/>
            </w:rPr>
            <w:t>Klicken oder tippen Sie hier, um Text einzugeben.</w:t>
          </w:r>
        </w:p>
      </w:docPartBody>
    </w:docPart>
    <w:docPart>
      <w:docPartPr>
        <w:name w:val="E999371CE64B4F0FA39470F1DC29B331"/>
        <w:category>
          <w:name w:val="Allgemein"/>
          <w:gallery w:val="placeholder"/>
        </w:category>
        <w:types>
          <w:type w:val="bbPlcHdr"/>
        </w:types>
        <w:behaviors>
          <w:behavior w:val="content"/>
        </w:behaviors>
        <w:guid w:val="{2CE1915A-4396-4AC8-B21C-5E6DD0A5B9F7}"/>
      </w:docPartPr>
      <w:docPartBody>
        <w:p w:rsidR="00863A93" w:rsidRDefault="00863A93">
          <w:pPr>
            <w:pStyle w:val="E999371CE64B4F0FA39470F1DC29B331"/>
          </w:pPr>
          <w:r>
            <w:rPr>
              <w:rStyle w:val="PlaceholderText"/>
            </w:rPr>
            <w:t>Klicken oder tippen Sie hier, um Text einzugeben.</w:t>
          </w:r>
        </w:p>
      </w:docPartBody>
    </w:docPart>
    <w:docPart>
      <w:docPartPr>
        <w:name w:val="33890DE291F54FF997D016B8D93E2F97"/>
        <w:category>
          <w:name w:val="Allgemein"/>
          <w:gallery w:val="placeholder"/>
        </w:category>
        <w:types>
          <w:type w:val="bbPlcHdr"/>
        </w:types>
        <w:behaviors>
          <w:behavior w:val="content"/>
        </w:behaviors>
        <w:guid w:val="{78A0C1C9-79F4-4055-A71C-E89EE32F34DB}"/>
      </w:docPartPr>
      <w:docPartBody>
        <w:p w:rsidR="00863A93" w:rsidRDefault="00863A93">
          <w:pPr>
            <w:pStyle w:val="33890DE291F54FF997D016B8D93E2F97"/>
          </w:pPr>
          <w:r>
            <w:rPr>
              <w:rStyle w:val="PlaceholderText"/>
            </w:rPr>
            <w:t>Klicken oder tippen Sie hier, um Text einzugeben.</w:t>
          </w:r>
        </w:p>
      </w:docPartBody>
    </w:docPart>
    <w:docPart>
      <w:docPartPr>
        <w:name w:val="FD207382223A429BA5D12EB4053628F3"/>
        <w:category>
          <w:name w:val="Allgemein"/>
          <w:gallery w:val="placeholder"/>
        </w:category>
        <w:types>
          <w:type w:val="bbPlcHdr"/>
        </w:types>
        <w:behaviors>
          <w:behavior w:val="content"/>
        </w:behaviors>
        <w:guid w:val="{AC10108C-B044-4066-B647-EABAF86A21D3}"/>
      </w:docPartPr>
      <w:docPartBody>
        <w:p w:rsidR="00863A93" w:rsidRDefault="00863A93">
          <w:pPr>
            <w:pStyle w:val="FD207382223A429BA5D12EB4053628F3"/>
          </w:pPr>
          <w:r>
            <w:rPr>
              <w:rStyle w:val="PlaceholderText"/>
            </w:rPr>
            <w:t>Klicken oder tippen Sie hier, um Text einzugeben.</w:t>
          </w:r>
        </w:p>
      </w:docPartBody>
    </w:docPart>
    <w:docPart>
      <w:docPartPr>
        <w:name w:val="BFF31D0674B845E28CD7F6A43435ED31"/>
        <w:category>
          <w:name w:val="Allgemein"/>
          <w:gallery w:val="placeholder"/>
        </w:category>
        <w:types>
          <w:type w:val="bbPlcHdr"/>
        </w:types>
        <w:behaviors>
          <w:behavior w:val="content"/>
        </w:behaviors>
        <w:guid w:val="{0B208D82-A0FA-4248-B0BB-9724BDF6237A}"/>
      </w:docPartPr>
      <w:docPartBody>
        <w:p w:rsidR="00863A93" w:rsidRDefault="00863A93">
          <w:pPr>
            <w:pStyle w:val="BFF31D0674B845E28CD7F6A43435ED31"/>
          </w:pPr>
          <w:r>
            <w:rPr>
              <w:rStyle w:val="PlaceholderText"/>
            </w:rPr>
            <w:t>Klicken oder tippen Sie hier, um Text einzugeben.</w:t>
          </w:r>
        </w:p>
      </w:docPartBody>
    </w:docPart>
    <w:docPart>
      <w:docPartPr>
        <w:name w:val="2AD473D71E9540C0ABC94BFC42D97E6A"/>
        <w:category>
          <w:name w:val="Allgemein"/>
          <w:gallery w:val="placeholder"/>
        </w:category>
        <w:types>
          <w:type w:val="bbPlcHdr"/>
        </w:types>
        <w:behaviors>
          <w:behavior w:val="content"/>
        </w:behaviors>
        <w:guid w:val="{98B80526-CB93-489A-BC7C-CDC101AD0B73}"/>
      </w:docPartPr>
      <w:docPartBody>
        <w:p w:rsidR="00863A93" w:rsidRDefault="00863A93">
          <w:pPr>
            <w:pStyle w:val="2AD473D71E9540C0ABC94BFC42D97E6A"/>
          </w:pPr>
          <w:r>
            <w:rPr>
              <w:rStyle w:val="PlaceholderText"/>
            </w:rPr>
            <w:t>Klicken oder tippen Sie hier, um Text einzugeben.</w:t>
          </w:r>
        </w:p>
      </w:docPartBody>
    </w:docPart>
    <w:docPart>
      <w:docPartPr>
        <w:name w:val="3931EEFC73ED47E986DDB2790E215FCC"/>
        <w:category>
          <w:name w:val="Allgemein"/>
          <w:gallery w:val="placeholder"/>
        </w:category>
        <w:types>
          <w:type w:val="bbPlcHdr"/>
        </w:types>
        <w:behaviors>
          <w:behavior w:val="content"/>
        </w:behaviors>
        <w:guid w:val="{B0EC167F-8167-407C-B30A-E79D490F809A}"/>
      </w:docPartPr>
      <w:docPartBody>
        <w:p w:rsidR="00863A93" w:rsidRDefault="00863A93">
          <w:pPr>
            <w:pStyle w:val="3931EEFC73ED47E986DDB2790E215FCC"/>
          </w:pPr>
          <w:r>
            <w:rPr>
              <w:rStyle w:val="PlaceholderText"/>
            </w:rPr>
            <w:t>Klicken oder tippen Sie hier, um Text einzugeben.</w:t>
          </w:r>
        </w:p>
      </w:docPartBody>
    </w:docPart>
    <w:docPart>
      <w:docPartPr>
        <w:name w:val="C115CCA410FE49449F02E9B943137A67"/>
        <w:category>
          <w:name w:val="Allgemein"/>
          <w:gallery w:val="placeholder"/>
        </w:category>
        <w:types>
          <w:type w:val="bbPlcHdr"/>
        </w:types>
        <w:behaviors>
          <w:behavior w:val="content"/>
        </w:behaviors>
        <w:guid w:val="{AF65B031-0E3B-44C9-8077-037592609E4D}"/>
      </w:docPartPr>
      <w:docPartBody>
        <w:p w:rsidR="00863A93" w:rsidRDefault="00863A93">
          <w:pPr>
            <w:pStyle w:val="C115CCA410FE49449F02E9B943137A67"/>
          </w:pPr>
          <w:r>
            <w:rPr>
              <w:rStyle w:val="PlaceholderText"/>
            </w:rPr>
            <w:t>Klicken oder tippen Sie hier, um Text einzugeben.</w:t>
          </w:r>
        </w:p>
      </w:docPartBody>
    </w:docPart>
    <w:docPart>
      <w:docPartPr>
        <w:name w:val="4ABB10C62EC74471A4BDC562C2B0F2E6"/>
        <w:category>
          <w:name w:val="Allgemein"/>
          <w:gallery w:val="placeholder"/>
        </w:category>
        <w:types>
          <w:type w:val="bbPlcHdr"/>
        </w:types>
        <w:behaviors>
          <w:behavior w:val="content"/>
        </w:behaviors>
        <w:guid w:val="{A83CC3D0-7208-4AE3-9ECF-163761201B51}"/>
      </w:docPartPr>
      <w:docPartBody>
        <w:p w:rsidR="00863A93" w:rsidRDefault="00863A93">
          <w:pPr>
            <w:pStyle w:val="4ABB10C62EC74471A4BDC562C2B0F2E6"/>
          </w:pPr>
          <w:r>
            <w:rPr>
              <w:rStyle w:val="PlaceholderText"/>
            </w:rPr>
            <w:t>Klicken oder tippen Sie hier, um Text einzugeben.</w:t>
          </w:r>
        </w:p>
      </w:docPartBody>
    </w:docPart>
    <w:docPart>
      <w:docPartPr>
        <w:name w:val="1D49383112414804BEC0CD1836A2C080"/>
        <w:category>
          <w:name w:val="Allgemein"/>
          <w:gallery w:val="placeholder"/>
        </w:category>
        <w:types>
          <w:type w:val="bbPlcHdr"/>
        </w:types>
        <w:behaviors>
          <w:behavior w:val="content"/>
        </w:behaviors>
        <w:guid w:val="{C4B499DB-E920-432B-958E-20E77748BD20}"/>
      </w:docPartPr>
      <w:docPartBody>
        <w:p w:rsidR="00863A93" w:rsidRDefault="00863A93">
          <w:pPr>
            <w:pStyle w:val="1D49383112414804BEC0CD1836A2C080"/>
          </w:pPr>
          <w:r>
            <w:rPr>
              <w:rStyle w:val="PlaceholderText"/>
            </w:rPr>
            <w:t>Klicken oder tippen Sie hier, um Text einzugeben.</w:t>
          </w:r>
        </w:p>
      </w:docPartBody>
    </w:docPart>
    <w:docPart>
      <w:docPartPr>
        <w:name w:val="6A75F86885B446079900D4A5CF848E58"/>
        <w:category>
          <w:name w:val="Allgemein"/>
          <w:gallery w:val="placeholder"/>
        </w:category>
        <w:types>
          <w:type w:val="bbPlcHdr"/>
        </w:types>
        <w:behaviors>
          <w:behavior w:val="content"/>
        </w:behaviors>
        <w:guid w:val="{BC454B2C-510A-40EE-AC37-C61567F1E61E}"/>
      </w:docPartPr>
      <w:docPartBody>
        <w:p w:rsidR="00863A93" w:rsidRDefault="00863A93">
          <w:pPr>
            <w:pStyle w:val="6A75F86885B446079900D4A5CF848E58"/>
          </w:pPr>
          <w:r>
            <w:rPr>
              <w:rStyle w:val="PlaceholderText"/>
            </w:rPr>
            <w:t>Klicken oder tippen Sie hier, um Text einzugeben.</w:t>
          </w:r>
        </w:p>
      </w:docPartBody>
    </w:docPart>
    <w:docPart>
      <w:docPartPr>
        <w:name w:val="B0CD756CD74D41D0A0ECB02AE6ED4867"/>
        <w:category>
          <w:name w:val="Allgemein"/>
          <w:gallery w:val="placeholder"/>
        </w:category>
        <w:types>
          <w:type w:val="bbPlcHdr"/>
        </w:types>
        <w:behaviors>
          <w:behavior w:val="content"/>
        </w:behaviors>
        <w:guid w:val="{C1079DCD-60E5-42E8-A7B4-F657B0F32E3E}"/>
      </w:docPartPr>
      <w:docPartBody>
        <w:p w:rsidR="00863A93" w:rsidRDefault="00863A93">
          <w:pPr>
            <w:pStyle w:val="B0CD756CD74D41D0A0ECB02AE6ED4867"/>
          </w:pPr>
          <w:r>
            <w:rPr>
              <w:rStyle w:val="PlaceholderText"/>
            </w:rPr>
            <w:t>Klicken oder tippen Sie hier, um Text einzugeben.</w:t>
          </w:r>
        </w:p>
      </w:docPartBody>
    </w:docPart>
    <w:docPart>
      <w:docPartPr>
        <w:name w:val="892CD63DEC8D42E78266E371524B13B8"/>
        <w:category>
          <w:name w:val="Allgemein"/>
          <w:gallery w:val="placeholder"/>
        </w:category>
        <w:types>
          <w:type w:val="bbPlcHdr"/>
        </w:types>
        <w:behaviors>
          <w:behavior w:val="content"/>
        </w:behaviors>
        <w:guid w:val="{6EB9B8DE-3E89-43B5-8BA8-2CAA76B5AF18}"/>
      </w:docPartPr>
      <w:docPartBody>
        <w:p w:rsidR="00863A93" w:rsidRDefault="00863A93">
          <w:pPr>
            <w:pStyle w:val="892CD63DEC8D42E78266E371524B13B8"/>
          </w:pPr>
          <w:r>
            <w:rPr>
              <w:rStyle w:val="PlaceholderText"/>
            </w:rPr>
            <w:t>Klicken oder tippen Sie hier, um Text einzugeben.</w:t>
          </w:r>
        </w:p>
      </w:docPartBody>
    </w:docPart>
    <w:docPart>
      <w:docPartPr>
        <w:name w:val="99B93A7F1A244E248E7742C87B9C2603"/>
        <w:category>
          <w:name w:val="Allgemein"/>
          <w:gallery w:val="placeholder"/>
        </w:category>
        <w:types>
          <w:type w:val="bbPlcHdr"/>
        </w:types>
        <w:behaviors>
          <w:behavior w:val="content"/>
        </w:behaviors>
        <w:guid w:val="{37A5040F-04FC-41C6-865F-76DB0E770BF6}"/>
      </w:docPartPr>
      <w:docPartBody>
        <w:p w:rsidR="00863A93" w:rsidRDefault="00863A93">
          <w:pPr>
            <w:pStyle w:val="99B93A7F1A244E248E7742C87B9C2603"/>
          </w:pPr>
          <w:r>
            <w:rPr>
              <w:rStyle w:val="PlaceholderText"/>
            </w:rPr>
            <w:t>Klicken oder tippen Sie hier, um Text einzugeben.</w:t>
          </w:r>
        </w:p>
      </w:docPartBody>
    </w:docPart>
    <w:docPart>
      <w:docPartPr>
        <w:name w:val="D8DEF1BE90D044009A74F01BA8CE48ED"/>
        <w:category>
          <w:name w:val="Allgemein"/>
          <w:gallery w:val="placeholder"/>
        </w:category>
        <w:types>
          <w:type w:val="bbPlcHdr"/>
        </w:types>
        <w:behaviors>
          <w:behavior w:val="content"/>
        </w:behaviors>
        <w:guid w:val="{A0032FFF-1303-4753-8CA2-5177D0246873}"/>
      </w:docPartPr>
      <w:docPartBody>
        <w:p w:rsidR="00863A93" w:rsidRDefault="00863A93">
          <w:pPr>
            <w:pStyle w:val="D8DEF1BE90D044009A74F01BA8CE48ED"/>
          </w:pPr>
          <w:r>
            <w:rPr>
              <w:rStyle w:val="PlaceholderText"/>
            </w:rPr>
            <w:t>Klicken oder tippen Sie hier, um Text einzugeben.</w:t>
          </w:r>
        </w:p>
      </w:docPartBody>
    </w:docPart>
    <w:docPart>
      <w:docPartPr>
        <w:name w:val="E4A605BD6D18460DA2F0C3E15D8B810B"/>
        <w:category>
          <w:name w:val="Allgemein"/>
          <w:gallery w:val="placeholder"/>
        </w:category>
        <w:types>
          <w:type w:val="bbPlcHdr"/>
        </w:types>
        <w:behaviors>
          <w:behavior w:val="content"/>
        </w:behaviors>
        <w:guid w:val="{42573A0F-453C-4701-A34C-49B32ACF5112}"/>
      </w:docPartPr>
      <w:docPartBody>
        <w:p w:rsidR="00863A93" w:rsidRDefault="00863A93">
          <w:pPr>
            <w:pStyle w:val="E4A605BD6D18460DA2F0C3E15D8B810B"/>
          </w:pPr>
          <w:r>
            <w:rPr>
              <w:rStyle w:val="PlaceholderText"/>
            </w:rPr>
            <w:t>Klicken oder tippen Sie hier, um Text einzugeben.</w:t>
          </w:r>
        </w:p>
      </w:docPartBody>
    </w:docPart>
    <w:docPart>
      <w:docPartPr>
        <w:name w:val="06880831FB434A47A21712EBCA7063B7"/>
        <w:category>
          <w:name w:val="Allgemein"/>
          <w:gallery w:val="placeholder"/>
        </w:category>
        <w:types>
          <w:type w:val="bbPlcHdr"/>
        </w:types>
        <w:behaviors>
          <w:behavior w:val="content"/>
        </w:behaviors>
        <w:guid w:val="{83C7EA63-A0FA-46EB-BA55-8C66C086A30D}"/>
      </w:docPartPr>
      <w:docPartBody>
        <w:p w:rsidR="00863A93" w:rsidRDefault="00863A93">
          <w:pPr>
            <w:pStyle w:val="06880831FB434A47A21712EBCA7063B7"/>
          </w:pPr>
          <w:r>
            <w:rPr>
              <w:rStyle w:val="PlaceholderText"/>
            </w:rPr>
            <w:t>Klicken oder tippen Sie hier, um Text einzugeben.</w:t>
          </w:r>
        </w:p>
      </w:docPartBody>
    </w:docPart>
    <w:docPart>
      <w:docPartPr>
        <w:name w:val="C9946508BCF7431490A057B3E4E843C5"/>
        <w:category>
          <w:name w:val="Allgemein"/>
          <w:gallery w:val="placeholder"/>
        </w:category>
        <w:types>
          <w:type w:val="bbPlcHdr"/>
        </w:types>
        <w:behaviors>
          <w:behavior w:val="content"/>
        </w:behaviors>
        <w:guid w:val="{A565A3E6-ED65-46FD-B380-BBEA330508C1}"/>
      </w:docPartPr>
      <w:docPartBody>
        <w:p w:rsidR="00863A93" w:rsidRDefault="00863A93">
          <w:pPr>
            <w:pStyle w:val="C9946508BCF7431490A057B3E4E843C5"/>
          </w:pPr>
          <w:r>
            <w:rPr>
              <w:rStyle w:val="PlaceholderText"/>
            </w:rPr>
            <w:t>Klicken oder tippen Sie hier, um Text einzugeben.</w:t>
          </w:r>
        </w:p>
      </w:docPartBody>
    </w:docPart>
    <w:docPart>
      <w:docPartPr>
        <w:name w:val="7C3076F7C65C465EAEBF1BCE10E592C5"/>
        <w:category>
          <w:name w:val="Allgemein"/>
          <w:gallery w:val="placeholder"/>
        </w:category>
        <w:types>
          <w:type w:val="bbPlcHdr"/>
        </w:types>
        <w:behaviors>
          <w:behavior w:val="content"/>
        </w:behaviors>
        <w:guid w:val="{1E23BAF7-97F4-4741-961D-33E880AC8B53}"/>
      </w:docPartPr>
      <w:docPartBody>
        <w:p w:rsidR="00863A93" w:rsidRDefault="00863A93">
          <w:pPr>
            <w:pStyle w:val="7C3076F7C65C465EAEBF1BCE10E592C5"/>
          </w:pPr>
          <w:r>
            <w:rPr>
              <w:rStyle w:val="PlaceholderText"/>
            </w:rPr>
            <w:t>Klicken oder tippen Sie hier, um Text einzugeben.</w:t>
          </w:r>
        </w:p>
      </w:docPartBody>
    </w:docPart>
    <w:docPart>
      <w:docPartPr>
        <w:name w:val="C27570D283CB4643B4C6EFC8E787EA78"/>
        <w:category>
          <w:name w:val="Allgemein"/>
          <w:gallery w:val="placeholder"/>
        </w:category>
        <w:types>
          <w:type w:val="bbPlcHdr"/>
        </w:types>
        <w:behaviors>
          <w:behavior w:val="content"/>
        </w:behaviors>
        <w:guid w:val="{7B2D550B-7735-45CE-9FB4-F37AFB753017}"/>
      </w:docPartPr>
      <w:docPartBody>
        <w:p w:rsidR="00863A93" w:rsidRDefault="00863A93">
          <w:pPr>
            <w:pStyle w:val="C27570D283CB4643B4C6EFC8E787EA78"/>
          </w:pPr>
          <w:r>
            <w:rPr>
              <w:rStyle w:val="PlaceholderText"/>
            </w:rPr>
            <w:t>Klicken oder tippen Sie hier, um Text einzugeben.</w:t>
          </w:r>
        </w:p>
      </w:docPartBody>
    </w:docPart>
    <w:docPart>
      <w:docPartPr>
        <w:name w:val="C2C66319FFAA442DA5F681B6A9C5524B"/>
        <w:category>
          <w:name w:val="Allgemein"/>
          <w:gallery w:val="placeholder"/>
        </w:category>
        <w:types>
          <w:type w:val="bbPlcHdr"/>
        </w:types>
        <w:behaviors>
          <w:behavior w:val="content"/>
        </w:behaviors>
        <w:guid w:val="{AB5BA023-8608-4BBE-903E-360F91C83BE9}"/>
      </w:docPartPr>
      <w:docPartBody>
        <w:p w:rsidR="00863A93" w:rsidRDefault="00863A93">
          <w:pPr>
            <w:pStyle w:val="C2C66319FFAA442DA5F681B6A9C5524B"/>
          </w:pPr>
          <w:r>
            <w:rPr>
              <w:rStyle w:val="PlaceholderText"/>
            </w:rPr>
            <w:t>Klicken oder tippen Sie hier, um Text einzugeben.</w:t>
          </w:r>
        </w:p>
      </w:docPartBody>
    </w:docPart>
    <w:docPart>
      <w:docPartPr>
        <w:name w:val="0AC48550B3914C8EB31F8C24D8EF6CDA"/>
        <w:category>
          <w:name w:val="Allgemein"/>
          <w:gallery w:val="placeholder"/>
        </w:category>
        <w:types>
          <w:type w:val="bbPlcHdr"/>
        </w:types>
        <w:behaviors>
          <w:behavior w:val="content"/>
        </w:behaviors>
        <w:guid w:val="{388C156E-E8CE-468D-B38E-0C2171D96539}"/>
      </w:docPartPr>
      <w:docPartBody>
        <w:p w:rsidR="00863A93" w:rsidRDefault="00863A93">
          <w:pPr>
            <w:pStyle w:val="0AC48550B3914C8EB31F8C24D8EF6CDA"/>
          </w:pPr>
          <w:r>
            <w:rPr>
              <w:rStyle w:val="PlaceholderText"/>
            </w:rPr>
            <w:t>Klicken oder tippen Sie hier, um Text einzugeben.</w:t>
          </w:r>
        </w:p>
      </w:docPartBody>
    </w:docPart>
    <w:docPart>
      <w:docPartPr>
        <w:name w:val="70DB839EF0B641E0AF2C4F0C84DE7E45"/>
        <w:category>
          <w:name w:val="Allgemein"/>
          <w:gallery w:val="placeholder"/>
        </w:category>
        <w:types>
          <w:type w:val="bbPlcHdr"/>
        </w:types>
        <w:behaviors>
          <w:behavior w:val="content"/>
        </w:behaviors>
        <w:guid w:val="{79BB4638-5428-4883-A4E7-8C05A635B5AA}"/>
      </w:docPartPr>
      <w:docPartBody>
        <w:p w:rsidR="00863A93" w:rsidRDefault="00863A93">
          <w:pPr>
            <w:pStyle w:val="70DB839EF0B641E0AF2C4F0C84DE7E45"/>
          </w:pPr>
          <w:r>
            <w:rPr>
              <w:rStyle w:val="PlaceholderText"/>
            </w:rPr>
            <w:t>Klicken oder tippen Sie hier, um Text einzugeben.</w:t>
          </w:r>
        </w:p>
      </w:docPartBody>
    </w:docPart>
    <w:docPart>
      <w:docPartPr>
        <w:name w:val="00D8423132E5436F911B8D8522247ECD"/>
        <w:category>
          <w:name w:val="Allgemein"/>
          <w:gallery w:val="placeholder"/>
        </w:category>
        <w:types>
          <w:type w:val="bbPlcHdr"/>
        </w:types>
        <w:behaviors>
          <w:behavior w:val="content"/>
        </w:behaviors>
        <w:guid w:val="{7DDB75DD-62FC-4067-9D82-CE002FB15CD2}"/>
      </w:docPartPr>
      <w:docPartBody>
        <w:p w:rsidR="00863A93" w:rsidRDefault="00863A93">
          <w:pPr>
            <w:pStyle w:val="00D8423132E5436F911B8D8522247ECD"/>
          </w:pPr>
          <w:r>
            <w:rPr>
              <w:rStyle w:val="PlaceholderText"/>
            </w:rPr>
            <w:t>Klicken oder tippen Sie hier, um Text einzugeben.</w:t>
          </w:r>
        </w:p>
      </w:docPartBody>
    </w:docPart>
    <w:docPart>
      <w:docPartPr>
        <w:name w:val="4E330B4715904CA783F69E59067428C6"/>
        <w:category>
          <w:name w:val="Allgemein"/>
          <w:gallery w:val="placeholder"/>
        </w:category>
        <w:types>
          <w:type w:val="bbPlcHdr"/>
        </w:types>
        <w:behaviors>
          <w:behavior w:val="content"/>
        </w:behaviors>
        <w:guid w:val="{EB35AA1A-2FD7-4A4B-8D5B-E30E72B8ACFC}"/>
      </w:docPartPr>
      <w:docPartBody>
        <w:p w:rsidR="00863A93" w:rsidRDefault="00863A93">
          <w:pPr>
            <w:pStyle w:val="4E330B4715904CA783F69E59067428C6"/>
          </w:pPr>
          <w:r>
            <w:rPr>
              <w:rStyle w:val="PlaceholderText"/>
            </w:rPr>
            <w:t>Klicken oder tippen Sie hier, um Text einzugeben.</w:t>
          </w:r>
        </w:p>
      </w:docPartBody>
    </w:docPart>
    <w:docPart>
      <w:docPartPr>
        <w:name w:val="8E68BC62E5244C6A9A60FD809D90BE15"/>
        <w:category>
          <w:name w:val="Allgemein"/>
          <w:gallery w:val="placeholder"/>
        </w:category>
        <w:types>
          <w:type w:val="bbPlcHdr"/>
        </w:types>
        <w:behaviors>
          <w:behavior w:val="content"/>
        </w:behaviors>
        <w:guid w:val="{FF2DBBF5-12D5-4C60-A4CF-0783FDAF61BD}"/>
      </w:docPartPr>
      <w:docPartBody>
        <w:p w:rsidR="00863A93" w:rsidRDefault="00863A93">
          <w:pPr>
            <w:pStyle w:val="8E68BC62E5244C6A9A60FD809D90BE15"/>
          </w:pPr>
          <w:r>
            <w:rPr>
              <w:rStyle w:val="PlaceholderText"/>
            </w:rPr>
            <w:t>Klicken oder tippen Sie hier, um Text einzugeben.</w:t>
          </w:r>
        </w:p>
      </w:docPartBody>
    </w:docPart>
    <w:docPart>
      <w:docPartPr>
        <w:name w:val="90BE9EF9D2674E2385DE63663AEBD901"/>
        <w:category>
          <w:name w:val="Allgemein"/>
          <w:gallery w:val="placeholder"/>
        </w:category>
        <w:types>
          <w:type w:val="bbPlcHdr"/>
        </w:types>
        <w:behaviors>
          <w:behavior w:val="content"/>
        </w:behaviors>
        <w:guid w:val="{05FA0BC4-6AFA-4D3D-8B3A-D12240683BED}"/>
      </w:docPartPr>
      <w:docPartBody>
        <w:p w:rsidR="00863A93" w:rsidRDefault="00863A93">
          <w:pPr>
            <w:pStyle w:val="90BE9EF9D2674E2385DE63663AEBD901"/>
          </w:pPr>
          <w:r>
            <w:rPr>
              <w:rStyle w:val="PlaceholderText"/>
            </w:rPr>
            <w:t>Klicken oder tippen Sie hier, um Text einzugeben.</w:t>
          </w:r>
        </w:p>
      </w:docPartBody>
    </w:docPart>
    <w:docPart>
      <w:docPartPr>
        <w:name w:val="239BC5E75E48409D8081E22400485D06"/>
        <w:category>
          <w:name w:val="Allgemein"/>
          <w:gallery w:val="placeholder"/>
        </w:category>
        <w:types>
          <w:type w:val="bbPlcHdr"/>
        </w:types>
        <w:behaviors>
          <w:behavior w:val="content"/>
        </w:behaviors>
        <w:guid w:val="{C4A78E24-BD9C-45FF-98DE-1DA311ECCEA1}"/>
      </w:docPartPr>
      <w:docPartBody>
        <w:p w:rsidR="00863A93" w:rsidRDefault="00863A93">
          <w:pPr>
            <w:pStyle w:val="239BC5E75E48409D8081E22400485D06"/>
          </w:pPr>
          <w:r>
            <w:rPr>
              <w:rStyle w:val="PlaceholderText"/>
            </w:rPr>
            <w:t>Klicken oder tippen Sie hier, um Text einzugeben.</w:t>
          </w:r>
        </w:p>
      </w:docPartBody>
    </w:docPart>
    <w:docPart>
      <w:docPartPr>
        <w:name w:val="20D44FD84CCE4BA182B7E6CF669A5518"/>
        <w:category>
          <w:name w:val="Allgemein"/>
          <w:gallery w:val="placeholder"/>
        </w:category>
        <w:types>
          <w:type w:val="bbPlcHdr"/>
        </w:types>
        <w:behaviors>
          <w:behavior w:val="content"/>
        </w:behaviors>
        <w:guid w:val="{2DFCF352-E4D8-4957-AFA2-87E81BCA6960}"/>
      </w:docPartPr>
      <w:docPartBody>
        <w:p w:rsidR="00863A93" w:rsidRDefault="00863A93">
          <w:pPr>
            <w:pStyle w:val="20D44FD84CCE4BA182B7E6CF669A5518"/>
          </w:pPr>
          <w:r>
            <w:rPr>
              <w:rStyle w:val="PlaceholderText"/>
            </w:rPr>
            <w:t>Klicken oder tippen Sie hier, um Text einzugeben.</w:t>
          </w:r>
        </w:p>
      </w:docPartBody>
    </w:docPart>
    <w:docPart>
      <w:docPartPr>
        <w:name w:val="DAB64BFAEA294105BAE1E0999A1B4EBC"/>
        <w:category>
          <w:name w:val="Allgemein"/>
          <w:gallery w:val="placeholder"/>
        </w:category>
        <w:types>
          <w:type w:val="bbPlcHdr"/>
        </w:types>
        <w:behaviors>
          <w:behavior w:val="content"/>
        </w:behaviors>
        <w:guid w:val="{1D4D24F9-71D4-4E38-8EB6-4948456DBEA9}"/>
      </w:docPartPr>
      <w:docPartBody>
        <w:p w:rsidR="00863A93" w:rsidRDefault="00863A93">
          <w:pPr>
            <w:pStyle w:val="DAB64BFAEA294105BAE1E0999A1B4EBC"/>
          </w:pPr>
          <w:r>
            <w:rPr>
              <w:rStyle w:val="PlaceholderText"/>
            </w:rPr>
            <w:t>Klicken oder tippen Sie hier, um Text einzugeben.</w:t>
          </w:r>
        </w:p>
      </w:docPartBody>
    </w:docPart>
    <w:docPart>
      <w:docPartPr>
        <w:name w:val="804B8E3478454E9D9003DFCC0B80BDA5"/>
        <w:category>
          <w:name w:val="Allgemein"/>
          <w:gallery w:val="placeholder"/>
        </w:category>
        <w:types>
          <w:type w:val="bbPlcHdr"/>
        </w:types>
        <w:behaviors>
          <w:behavior w:val="content"/>
        </w:behaviors>
        <w:guid w:val="{64C07AC5-0C18-4BB1-AA38-963D2BC1D3D0}"/>
      </w:docPartPr>
      <w:docPartBody>
        <w:p w:rsidR="00863A93" w:rsidRDefault="00863A93">
          <w:pPr>
            <w:pStyle w:val="804B8E3478454E9D9003DFCC0B80BDA5"/>
          </w:pPr>
          <w:r>
            <w:rPr>
              <w:rStyle w:val="PlaceholderText"/>
            </w:rPr>
            <w:t>Klicken oder tippen Sie hier, um Text einzugeben.</w:t>
          </w:r>
        </w:p>
      </w:docPartBody>
    </w:docPart>
    <w:docPart>
      <w:docPartPr>
        <w:name w:val="207AFB7DC3884590B8038F29E2D217FB"/>
        <w:category>
          <w:name w:val="Allgemein"/>
          <w:gallery w:val="placeholder"/>
        </w:category>
        <w:types>
          <w:type w:val="bbPlcHdr"/>
        </w:types>
        <w:behaviors>
          <w:behavior w:val="content"/>
        </w:behaviors>
        <w:guid w:val="{841E4CD0-160F-4AFC-92F8-E569F9B12FE2}"/>
      </w:docPartPr>
      <w:docPartBody>
        <w:p w:rsidR="00863A93" w:rsidRDefault="00863A93">
          <w:pPr>
            <w:pStyle w:val="207AFB7DC3884590B8038F29E2D217FB"/>
          </w:pPr>
          <w:r>
            <w:rPr>
              <w:rStyle w:val="PlaceholderText"/>
            </w:rPr>
            <w:t>Klicken oder tippen Sie hier, um Text einzugeben.</w:t>
          </w:r>
        </w:p>
      </w:docPartBody>
    </w:docPart>
    <w:docPart>
      <w:docPartPr>
        <w:name w:val="B29A2EAF584B49B2ABE2EDAD8B535D2C"/>
        <w:category>
          <w:name w:val="Allgemein"/>
          <w:gallery w:val="placeholder"/>
        </w:category>
        <w:types>
          <w:type w:val="bbPlcHdr"/>
        </w:types>
        <w:behaviors>
          <w:behavior w:val="content"/>
        </w:behaviors>
        <w:guid w:val="{E304E8B9-75B2-4F08-B698-7BCF938790FE}"/>
      </w:docPartPr>
      <w:docPartBody>
        <w:p w:rsidR="00863A93" w:rsidRDefault="00863A93">
          <w:pPr>
            <w:pStyle w:val="B29A2EAF584B49B2ABE2EDAD8B535D2C"/>
          </w:pPr>
          <w:r>
            <w:rPr>
              <w:rStyle w:val="PlaceholderText"/>
            </w:rPr>
            <w:t>Klicken oder tippen Sie hier, um Text einzugeben.</w:t>
          </w:r>
        </w:p>
      </w:docPartBody>
    </w:docPart>
    <w:docPart>
      <w:docPartPr>
        <w:name w:val="4726DFAB553B4E4BBAC4CF7CA5C9CB72"/>
        <w:category>
          <w:name w:val="Allgemein"/>
          <w:gallery w:val="placeholder"/>
        </w:category>
        <w:types>
          <w:type w:val="bbPlcHdr"/>
        </w:types>
        <w:behaviors>
          <w:behavior w:val="content"/>
        </w:behaviors>
        <w:guid w:val="{7055656A-AF92-4006-9BAC-1CC5BE28AAB6}"/>
      </w:docPartPr>
      <w:docPartBody>
        <w:p w:rsidR="00863A93" w:rsidRDefault="00863A93">
          <w:pPr>
            <w:pStyle w:val="4726DFAB553B4E4BBAC4CF7CA5C9CB72"/>
          </w:pPr>
          <w:r>
            <w:rPr>
              <w:rStyle w:val="PlaceholderText"/>
            </w:rPr>
            <w:t>Klicken oder tippen Sie hier, um Text einzugeben.</w:t>
          </w:r>
        </w:p>
      </w:docPartBody>
    </w:docPart>
    <w:docPart>
      <w:docPartPr>
        <w:name w:val="92775A93DDFA43ECBDDE3CF16B1B9D2D"/>
        <w:category>
          <w:name w:val="Allgemein"/>
          <w:gallery w:val="placeholder"/>
        </w:category>
        <w:types>
          <w:type w:val="bbPlcHdr"/>
        </w:types>
        <w:behaviors>
          <w:behavior w:val="content"/>
        </w:behaviors>
        <w:guid w:val="{A3294C2F-F176-4284-AC2B-64EF1D5E1681}"/>
      </w:docPartPr>
      <w:docPartBody>
        <w:p w:rsidR="00863A93" w:rsidRDefault="00863A93">
          <w:pPr>
            <w:pStyle w:val="92775A93DDFA43ECBDDE3CF16B1B9D2D"/>
          </w:pPr>
          <w:r>
            <w:rPr>
              <w:rStyle w:val="PlaceholderText"/>
            </w:rPr>
            <w:t>Klicken oder tippen Sie hier, um Text einzugeben.</w:t>
          </w:r>
        </w:p>
      </w:docPartBody>
    </w:docPart>
    <w:docPart>
      <w:docPartPr>
        <w:name w:val="B8640905BC46437EBF7E149A987E0A2A"/>
        <w:category>
          <w:name w:val="Allgemein"/>
          <w:gallery w:val="placeholder"/>
        </w:category>
        <w:types>
          <w:type w:val="bbPlcHdr"/>
        </w:types>
        <w:behaviors>
          <w:behavior w:val="content"/>
        </w:behaviors>
        <w:guid w:val="{36F20D60-82C7-43F1-8A68-E238C1BD6E7D}"/>
      </w:docPartPr>
      <w:docPartBody>
        <w:p w:rsidR="00863A93" w:rsidRDefault="00863A93">
          <w:pPr>
            <w:pStyle w:val="B8640905BC46437EBF7E149A987E0A2A"/>
          </w:pPr>
          <w:r>
            <w:rPr>
              <w:rStyle w:val="PlaceholderText"/>
            </w:rPr>
            <w:t>Klicken oder tippen Sie hier, um Text einzugeben.</w:t>
          </w:r>
        </w:p>
      </w:docPartBody>
    </w:docPart>
    <w:docPart>
      <w:docPartPr>
        <w:name w:val="A793BDA726F94560A909C524C5852790"/>
        <w:category>
          <w:name w:val="Allgemein"/>
          <w:gallery w:val="placeholder"/>
        </w:category>
        <w:types>
          <w:type w:val="bbPlcHdr"/>
        </w:types>
        <w:behaviors>
          <w:behavior w:val="content"/>
        </w:behaviors>
        <w:guid w:val="{969C38B1-BA8D-4E7E-BF25-9757CDBD8C79}"/>
      </w:docPartPr>
      <w:docPartBody>
        <w:p w:rsidR="00863A93" w:rsidRDefault="00863A93">
          <w:pPr>
            <w:pStyle w:val="A793BDA726F94560A909C524C5852790"/>
          </w:pPr>
          <w:r>
            <w:rPr>
              <w:rStyle w:val="PlaceholderText"/>
            </w:rPr>
            <w:t>Klicken oder tippen Sie hier, um Text einzugeben.</w:t>
          </w:r>
        </w:p>
      </w:docPartBody>
    </w:docPart>
    <w:docPart>
      <w:docPartPr>
        <w:name w:val="C42CFBA9E7DB4E9F94DE23AE95A8D1B5"/>
        <w:category>
          <w:name w:val="Allgemein"/>
          <w:gallery w:val="placeholder"/>
        </w:category>
        <w:types>
          <w:type w:val="bbPlcHdr"/>
        </w:types>
        <w:behaviors>
          <w:behavior w:val="content"/>
        </w:behaviors>
        <w:guid w:val="{31ABBD55-61D1-40A3-8170-E1409A8D0D95}"/>
      </w:docPartPr>
      <w:docPartBody>
        <w:p w:rsidR="00863A93" w:rsidRDefault="00863A93">
          <w:pPr>
            <w:pStyle w:val="C42CFBA9E7DB4E9F94DE23AE95A8D1B5"/>
          </w:pPr>
          <w:r>
            <w:rPr>
              <w:rStyle w:val="PlaceholderText"/>
            </w:rPr>
            <w:t>Klicken oder tippen Sie hier, um Text einzugeben.</w:t>
          </w:r>
        </w:p>
      </w:docPartBody>
    </w:docPart>
    <w:docPart>
      <w:docPartPr>
        <w:name w:val="563973F3D99343F2BD2EDCD1D98A8217"/>
        <w:category>
          <w:name w:val="Allgemein"/>
          <w:gallery w:val="placeholder"/>
        </w:category>
        <w:types>
          <w:type w:val="bbPlcHdr"/>
        </w:types>
        <w:behaviors>
          <w:behavior w:val="content"/>
        </w:behaviors>
        <w:guid w:val="{8D3B41A2-6B85-43EF-BA38-85EAD000269A}"/>
      </w:docPartPr>
      <w:docPartBody>
        <w:p w:rsidR="00863A93" w:rsidRDefault="00863A93">
          <w:pPr>
            <w:pStyle w:val="563973F3D99343F2BD2EDCD1D98A8217"/>
          </w:pPr>
          <w:r>
            <w:rPr>
              <w:rStyle w:val="PlaceholderText"/>
            </w:rPr>
            <w:t>Klicken oder tippen Sie hier, um Text einzugeben.</w:t>
          </w:r>
        </w:p>
      </w:docPartBody>
    </w:docPart>
    <w:docPart>
      <w:docPartPr>
        <w:name w:val="0FA9B0F2E2924049AC35E6513AC13F72"/>
        <w:category>
          <w:name w:val="Allgemein"/>
          <w:gallery w:val="placeholder"/>
        </w:category>
        <w:types>
          <w:type w:val="bbPlcHdr"/>
        </w:types>
        <w:behaviors>
          <w:behavior w:val="content"/>
        </w:behaviors>
        <w:guid w:val="{35C7589E-8A1B-463B-A939-54420CBABFE6}"/>
      </w:docPartPr>
      <w:docPartBody>
        <w:p w:rsidR="00863A93" w:rsidRDefault="00863A93">
          <w:pPr>
            <w:pStyle w:val="0FA9B0F2E2924049AC35E6513AC13F72"/>
          </w:pPr>
          <w:r>
            <w:rPr>
              <w:rStyle w:val="PlaceholderText"/>
            </w:rPr>
            <w:t>Klicken oder tippen Sie hier, um Text einzugeben.</w:t>
          </w:r>
        </w:p>
      </w:docPartBody>
    </w:docPart>
    <w:docPart>
      <w:docPartPr>
        <w:name w:val="41F39BD7443545FC82509E007DE6C5ED"/>
        <w:category>
          <w:name w:val="Allgemein"/>
          <w:gallery w:val="placeholder"/>
        </w:category>
        <w:types>
          <w:type w:val="bbPlcHdr"/>
        </w:types>
        <w:behaviors>
          <w:behavior w:val="content"/>
        </w:behaviors>
        <w:guid w:val="{37E56153-E79E-40CC-8EA0-D0A9743DCDC9}"/>
      </w:docPartPr>
      <w:docPartBody>
        <w:p w:rsidR="00863A93" w:rsidRDefault="00863A93">
          <w:pPr>
            <w:pStyle w:val="41F39BD7443545FC82509E007DE6C5ED"/>
          </w:pPr>
          <w:r>
            <w:rPr>
              <w:rStyle w:val="PlaceholderText"/>
            </w:rPr>
            <w:t>Klicken oder tippen Sie hier, um Text einzugeben.</w:t>
          </w:r>
        </w:p>
      </w:docPartBody>
    </w:docPart>
    <w:docPart>
      <w:docPartPr>
        <w:name w:val="39E1CFA2EDD141D9A21D5DC9726B41BD"/>
        <w:category>
          <w:name w:val="Allgemein"/>
          <w:gallery w:val="placeholder"/>
        </w:category>
        <w:types>
          <w:type w:val="bbPlcHdr"/>
        </w:types>
        <w:behaviors>
          <w:behavior w:val="content"/>
        </w:behaviors>
        <w:guid w:val="{9BF41298-FF4F-4D1F-A667-7B168DC89560}"/>
      </w:docPartPr>
      <w:docPartBody>
        <w:p w:rsidR="00863A93" w:rsidRDefault="00863A93">
          <w:pPr>
            <w:pStyle w:val="39E1CFA2EDD141D9A21D5DC9726B41BD"/>
          </w:pPr>
          <w:r>
            <w:rPr>
              <w:rStyle w:val="PlaceholderText"/>
            </w:rPr>
            <w:t>Klicken oder tippen Sie hier, um Text einzugeben.</w:t>
          </w:r>
        </w:p>
      </w:docPartBody>
    </w:docPart>
    <w:docPart>
      <w:docPartPr>
        <w:name w:val="511B84D0E57F4D449E505A7EB66A5F47"/>
        <w:category>
          <w:name w:val="Allgemein"/>
          <w:gallery w:val="placeholder"/>
        </w:category>
        <w:types>
          <w:type w:val="bbPlcHdr"/>
        </w:types>
        <w:behaviors>
          <w:behavior w:val="content"/>
        </w:behaviors>
        <w:guid w:val="{0376975C-F5E6-4061-9BDD-8B136B11D6B0}"/>
      </w:docPartPr>
      <w:docPartBody>
        <w:p w:rsidR="00863A93" w:rsidRDefault="00863A93">
          <w:pPr>
            <w:pStyle w:val="511B84D0E57F4D449E505A7EB66A5F47"/>
          </w:pPr>
          <w:r>
            <w:rPr>
              <w:rStyle w:val="PlaceholderText"/>
            </w:rPr>
            <w:t>Klicken oder tippen Sie hier, um Text einzugeben.</w:t>
          </w:r>
        </w:p>
      </w:docPartBody>
    </w:docPart>
    <w:docPart>
      <w:docPartPr>
        <w:name w:val="EAD8C7D5CEA34E6FA0F4A34885B4221E"/>
        <w:category>
          <w:name w:val="Allgemein"/>
          <w:gallery w:val="placeholder"/>
        </w:category>
        <w:types>
          <w:type w:val="bbPlcHdr"/>
        </w:types>
        <w:behaviors>
          <w:behavior w:val="content"/>
        </w:behaviors>
        <w:guid w:val="{7DBD83D7-D832-47C6-B397-92AD6A0F40B2}"/>
      </w:docPartPr>
      <w:docPartBody>
        <w:p w:rsidR="00863A93" w:rsidRDefault="00863A93">
          <w:pPr>
            <w:pStyle w:val="EAD8C7D5CEA34E6FA0F4A34885B4221E"/>
          </w:pPr>
          <w:r>
            <w:rPr>
              <w:rStyle w:val="PlaceholderText"/>
            </w:rPr>
            <w:t>Klicken oder tippen Sie hier, um Text einzugeben.</w:t>
          </w:r>
        </w:p>
      </w:docPartBody>
    </w:docPart>
    <w:docPart>
      <w:docPartPr>
        <w:name w:val="E720952B95604179952AB6EF328C8001"/>
        <w:category>
          <w:name w:val="Allgemein"/>
          <w:gallery w:val="placeholder"/>
        </w:category>
        <w:types>
          <w:type w:val="bbPlcHdr"/>
        </w:types>
        <w:behaviors>
          <w:behavior w:val="content"/>
        </w:behaviors>
        <w:guid w:val="{414BB8C5-F001-4AB5-9F58-77451B9D0635}"/>
      </w:docPartPr>
      <w:docPartBody>
        <w:p w:rsidR="00863A93" w:rsidRDefault="00863A93">
          <w:pPr>
            <w:pStyle w:val="E720952B95604179952AB6EF328C8001"/>
          </w:pPr>
          <w:r>
            <w:rPr>
              <w:rStyle w:val="PlaceholderText"/>
            </w:rPr>
            <w:t>Klicken oder tippen Sie hier, um Text einzugeben.</w:t>
          </w:r>
        </w:p>
      </w:docPartBody>
    </w:docPart>
    <w:docPart>
      <w:docPartPr>
        <w:name w:val="97A65905274C4A85888387D40BCB84B4"/>
        <w:category>
          <w:name w:val="Allgemein"/>
          <w:gallery w:val="placeholder"/>
        </w:category>
        <w:types>
          <w:type w:val="bbPlcHdr"/>
        </w:types>
        <w:behaviors>
          <w:behavior w:val="content"/>
        </w:behaviors>
        <w:guid w:val="{E7BDD365-AD51-4608-9DBB-D08036967F50}"/>
      </w:docPartPr>
      <w:docPartBody>
        <w:p w:rsidR="00863A93" w:rsidRDefault="00863A93">
          <w:pPr>
            <w:pStyle w:val="97A65905274C4A85888387D40BCB84B4"/>
          </w:pPr>
          <w:r>
            <w:rPr>
              <w:rStyle w:val="PlaceholderText"/>
            </w:rPr>
            <w:t>Klicken oder tippen Sie hier, um Text einzugeben.</w:t>
          </w:r>
        </w:p>
      </w:docPartBody>
    </w:docPart>
    <w:docPart>
      <w:docPartPr>
        <w:name w:val="6E266084466149D18FA4474846A5B273"/>
        <w:category>
          <w:name w:val="Allgemein"/>
          <w:gallery w:val="placeholder"/>
        </w:category>
        <w:types>
          <w:type w:val="bbPlcHdr"/>
        </w:types>
        <w:behaviors>
          <w:behavior w:val="content"/>
        </w:behaviors>
        <w:guid w:val="{E78A3DFE-10D8-4FAF-A522-D5CDFB3C5851}"/>
      </w:docPartPr>
      <w:docPartBody>
        <w:p w:rsidR="00863A93" w:rsidRDefault="00863A93">
          <w:pPr>
            <w:pStyle w:val="6E266084466149D18FA4474846A5B273"/>
          </w:pPr>
          <w:r>
            <w:rPr>
              <w:rStyle w:val="PlaceholderText"/>
            </w:rPr>
            <w:t>Klicken oder tippen Sie hier, um Text einzugeben.</w:t>
          </w:r>
        </w:p>
      </w:docPartBody>
    </w:docPart>
    <w:docPart>
      <w:docPartPr>
        <w:name w:val="5C12913152434556BD6D3A9613397E96"/>
        <w:category>
          <w:name w:val="Allgemein"/>
          <w:gallery w:val="placeholder"/>
        </w:category>
        <w:types>
          <w:type w:val="bbPlcHdr"/>
        </w:types>
        <w:behaviors>
          <w:behavior w:val="content"/>
        </w:behaviors>
        <w:guid w:val="{A8BE4BD7-0142-412E-83D4-051452F6677C}"/>
      </w:docPartPr>
      <w:docPartBody>
        <w:p w:rsidR="00863A93" w:rsidRDefault="00863A93">
          <w:pPr>
            <w:pStyle w:val="5C12913152434556BD6D3A9613397E96"/>
          </w:pPr>
          <w:r>
            <w:rPr>
              <w:rStyle w:val="PlaceholderText"/>
            </w:rPr>
            <w:t>Klicken oder tippen Sie hier, um Text einzugeben.</w:t>
          </w:r>
        </w:p>
      </w:docPartBody>
    </w:docPart>
    <w:docPart>
      <w:docPartPr>
        <w:name w:val="D57CD3726E9F496880DA7BF1C412AB39"/>
        <w:category>
          <w:name w:val="Allgemein"/>
          <w:gallery w:val="placeholder"/>
        </w:category>
        <w:types>
          <w:type w:val="bbPlcHdr"/>
        </w:types>
        <w:behaviors>
          <w:behavior w:val="content"/>
        </w:behaviors>
        <w:guid w:val="{58055448-AA18-446A-A9E5-41DC60F05AC4}"/>
      </w:docPartPr>
      <w:docPartBody>
        <w:p w:rsidR="00863A93" w:rsidRDefault="00863A93">
          <w:pPr>
            <w:pStyle w:val="D57CD3726E9F496880DA7BF1C412AB39"/>
          </w:pPr>
          <w:r>
            <w:rPr>
              <w:rStyle w:val="PlaceholderText"/>
            </w:rPr>
            <w:t>Klicken oder tippen Sie hier, um Text einzugeben.</w:t>
          </w:r>
        </w:p>
      </w:docPartBody>
    </w:docPart>
    <w:docPart>
      <w:docPartPr>
        <w:name w:val="160544010E7C46FE9DB86E7F8E4B31F4"/>
        <w:category>
          <w:name w:val="Allgemein"/>
          <w:gallery w:val="placeholder"/>
        </w:category>
        <w:types>
          <w:type w:val="bbPlcHdr"/>
        </w:types>
        <w:behaviors>
          <w:behavior w:val="content"/>
        </w:behaviors>
        <w:guid w:val="{F0611EB6-AA89-4FA5-8514-C0624127ADA0}"/>
      </w:docPartPr>
      <w:docPartBody>
        <w:p w:rsidR="00863A93" w:rsidRDefault="00863A93">
          <w:pPr>
            <w:pStyle w:val="160544010E7C46FE9DB86E7F8E4B31F4"/>
          </w:pPr>
          <w:r>
            <w:rPr>
              <w:rStyle w:val="PlaceholderText"/>
            </w:rPr>
            <w:t>Klicken oder tippen Sie hier, um Text einzugeben.</w:t>
          </w:r>
        </w:p>
      </w:docPartBody>
    </w:docPart>
    <w:docPart>
      <w:docPartPr>
        <w:name w:val="C4D9E6DFA3BE41E8A5D650A4679F451E"/>
        <w:category>
          <w:name w:val="Allgemein"/>
          <w:gallery w:val="placeholder"/>
        </w:category>
        <w:types>
          <w:type w:val="bbPlcHdr"/>
        </w:types>
        <w:behaviors>
          <w:behavior w:val="content"/>
        </w:behaviors>
        <w:guid w:val="{8DE9DC08-5CF3-4D81-8945-FA6CC56594C7}"/>
      </w:docPartPr>
      <w:docPartBody>
        <w:p w:rsidR="00863A93" w:rsidRDefault="00863A93">
          <w:pPr>
            <w:pStyle w:val="C4D9E6DFA3BE41E8A5D650A4679F451E"/>
          </w:pPr>
          <w:r>
            <w:rPr>
              <w:rStyle w:val="PlaceholderText"/>
            </w:rPr>
            <w:t>Klicken oder tippen Sie hier, um Text einzugeben.</w:t>
          </w:r>
        </w:p>
      </w:docPartBody>
    </w:docPart>
    <w:docPart>
      <w:docPartPr>
        <w:name w:val="0419CC1C0C8846E89602EC271FDFC683"/>
        <w:category>
          <w:name w:val="Allgemein"/>
          <w:gallery w:val="placeholder"/>
        </w:category>
        <w:types>
          <w:type w:val="bbPlcHdr"/>
        </w:types>
        <w:behaviors>
          <w:behavior w:val="content"/>
        </w:behaviors>
        <w:guid w:val="{76E2821B-88ED-404E-8521-E08E0C669B7F}"/>
      </w:docPartPr>
      <w:docPartBody>
        <w:p w:rsidR="00863A93" w:rsidRDefault="00863A93">
          <w:pPr>
            <w:pStyle w:val="0419CC1C0C8846E89602EC271FDFC683"/>
          </w:pPr>
          <w:r>
            <w:rPr>
              <w:rStyle w:val="PlaceholderText"/>
            </w:rPr>
            <w:t>Klicken oder tippen Sie hier, um Text einzugeben.</w:t>
          </w:r>
        </w:p>
      </w:docPartBody>
    </w:docPart>
    <w:docPart>
      <w:docPartPr>
        <w:name w:val="6DB87584D692470D86B6986B48C343F4"/>
        <w:category>
          <w:name w:val="Allgemein"/>
          <w:gallery w:val="placeholder"/>
        </w:category>
        <w:types>
          <w:type w:val="bbPlcHdr"/>
        </w:types>
        <w:behaviors>
          <w:behavior w:val="content"/>
        </w:behaviors>
        <w:guid w:val="{A4DEB733-862B-44DC-BDD1-BABE14BC6793}"/>
      </w:docPartPr>
      <w:docPartBody>
        <w:p w:rsidR="00863A93" w:rsidRDefault="00863A93">
          <w:pPr>
            <w:pStyle w:val="6DB87584D692470D86B6986B48C343F4"/>
          </w:pPr>
          <w:r>
            <w:rPr>
              <w:rStyle w:val="PlaceholderText"/>
            </w:rPr>
            <w:t>Klicken oder tippen Sie hier, um Text einzugeben.</w:t>
          </w:r>
        </w:p>
      </w:docPartBody>
    </w:docPart>
    <w:docPart>
      <w:docPartPr>
        <w:name w:val="3BF48095F96E4C9BA0364AC2F6CF6982"/>
        <w:category>
          <w:name w:val="Allgemein"/>
          <w:gallery w:val="placeholder"/>
        </w:category>
        <w:types>
          <w:type w:val="bbPlcHdr"/>
        </w:types>
        <w:behaviors>
          <w:behavior w:val="content"/>
        </w:behaviors>
        <w:guid w:val="{E87337CD-FFA4-40DF-97ED-57024C9E9CF9}"/>
      </w:docPartPr>
      <w:docPartBody>
        <w:p w:rsidR="00863A93" w:rsidRDefault="00863A93">
          <w:pPr>
            <w:pStyle w:val="3BF48095F96E4C9BA0364AC2F6CF6982"/>
          </w:pPr>
          <w:r>
            <w:rPr>
              <w:rStyle w:val="PlaceholderText"/>
            </w:rPr>
            <w:t>Klicken oder tippen Sie hier, um Text einzugeben.</w:t>
          </w:r>
        </w:p>
      </w:docPartBody>
    </w:docPart>
    <w:docPart>
      <w:docPartPr>
        <w:name w:val="3F88EF22CF924D858CFF7233CB3EC357"/>
        <w:category>
          <w:name w:val="Allgemein"/>
          <w:gallery w:val="placeholder"/>
        </w:category>
        <w:types>
          <w:type w:val="bbPlcHdr"/>
        </w:types>
        <w:behaviors>
          <w:behavior w:val="content"/>
        </w:behaviors>
        <w:guid w:val="{815F2145-6EFF-4A6F-8D27-ECD16D9B3994}"/>
      </w:docPartPr>
      <w:docPartBody>
        <w:p w:rsidR="00863A93" w:rsidRDefault="00863A93">
          <w:pPr>
            <w:pStyle w:val="3F88EF22CF924D858CFF7233CB3EC357"/>
          </w:pPr>
          <w:r>
            <w:rPr>
              <w:rStyle w:val="PlaceholderText"/>
            </w:rPr>
            <w:t>Klicken oder tippen Sie hier, um Text einzugeben.</w:t>
          </w:r>
        </w:p>
      </w:docPartBody>
    </w:docPart>
    <w:docPart>
      <w:docPartPr>
        <w:name w:val="D60D5EE7235C437583E0379CAB28BC93"/>
        <w:category>
          <w:name w:val="Allgemein"/>
          <w:gallery w:val="placeholder"/>
        </w:category>
        <w:types>
          <w:type w:val="bbPlcHdr"/>
        </w:types>
        <w:behaviors>
          <w:behavior w:val="content"/>
        </w:behaviors>
        <w:guid w:val="{86AB0535-8066-43BE-9AC3-8B9F86C478AA}"/>
      </w:docPartPr>
      <w:docPartBody>
        <w:p w:rsidR="00863A93" w:rsidRDefault="00863A93">
          <w:pPr>
            <w:pStyle w:val="D60D5EE7235C437583E0379CAB28BC93"/>
          </w:pPr>
          <w:r>
            <w:rPr>
              <w:rStyle w:val="PlaceholderText"/>
            </w:rPr>
            <w:t>Klicken oder tippen Sie hier, um Text einzugeben.</w:t>
          </w:r>
        </w:p>
      </w:docPartBody>
    </w:docPart>
    <w:docPart>
      <w:docPartPr>
        <w:name w:val="1F264991E80944D49F9A71F041006665"/>
        <w:category>
          <w:name w:val="Allgemein"/>
          <w:gallery w:val="placeholder"/>
        </w:category>
        <w:types>
          <w:type w:val="bbPlcHdr"/>
        </w:types>
        <w:behaviors>
          <w:behavior w:val="content"/>
        </w:behaviors>
        <w:guid w:val="{2094A1E0-022C-4E90-8CDC-C5F36E6EE2E4}"/>
      </w:docPartPr>
      <w:docPartBody>
        <w:p w:rsidR="00863A93" w:rsidRDefault="00863A93">
          <w:pPr>
            <w:pStyle w:val="1F264991E80944D49F9A71F041006665"/>
          </w:pPr>
          <w:r>
            <w:rPr>
              <w:rStyle w:val="PlaceholderText"/>
            </w:rPr>
            <w:t>Klicken oder tippen Sie hier, um Text einzugeben.</w:t>
          </w:r>
        </w:p>
      </w:docPartBody>
    </w:docPart>
    <w:docPart>
      <w:docPartPr>
        <w:name w:val="B088934B3435447CB4DF6C4876DC779E"/>
        <w:category>
          <w:name w:val="Allgemein"/>
          <w:gallery w:val="placeholder"/>
        </w:category>
        <w:types>
          <w:type w:val="bbPlcHdr"/>
        </w:types>
        <w:behaviors>
          <w:behavior w:val="content"/>
        </w:behaviors>
        <w:guid w:val="{1B419EB4-11E6-42E7-A6D1-FAF7D8DF9E3C}"/>
      </w:docPartPr>
      <w:docPartBody>
        <w:p w:rsidR="00863A93" w:rsidRDefault="00863A93">
          <w:pPr>
            <w:pStyle w:val="B088934B3435447CB4DF6C4876DC779E"/>
          </w:pPr>
          <w:r>
            <w:rPr>
              <w:rStyle w:val="PlaceholderText"/>
            </w:rPr>
            <w:t>Klicken oder tippen Sie hier, um Text einzugeben.</w:t>
          </w:r>
        </w:p>
      </w:docPartBody>
    </w:docPart>
    <w:docPart>
      <w:docPartPr>
        <w:name w:val="8888FA2A0A3D4E41880077843BC8A31E"/>
        <w:category>
          <w:name w:val="Allgemein"/>
          <w:gallery w:val="placeholder"/>
        </w:category>
        <w:types>
          <w:type w:val="bbPlcHdr"/>
        </w:types>
        <w:behaviors>
          <w:behavior w:val="content"/>
        </w:behaviors>
        <w:guid w:val="{FCC6B963-5A9D-4B44-89D0-FC32099F593D}"/>
      </w:docPartPr>
      <w:docPartBody>
        <w:p w:rsidR="00863A93" w:rsidRDefault="00863A93">
          <w:pPr>
            <w:pStyle w:val="8888FA2A0A3D4E41880077843BC8A31E"/>
          </w:pPr>
          <w:r>
            <w:rPr>
              <w:rStyle w:val="PlaceholderText"/>
            </w:rPr>
            <w:t>Klicken oder tippen Sie hier, um Text einzugeben.</w:t>
          </w:r>
        </w:p>
      </w:docPartBody>
    </w:docPart>
    <w:docPart>
      <w:docPartPr>
        <w:name w:val="A4D91FA3B7E54EA997F8CF27087CC957"/>
        <w:category>
          <w:name w:val="Allgemein"/>
          <w:gallery w:val="placeholder"/>
        </w:category>
        <w:types>
          <w:type w:val="bbPlcHdr"/>
        </w:types>
        <w:behaviors>
          <w:behavior w:val="content"/>
        </w:behaviors>
        <w:guid w:val="{0F2EB3AC-635D-4A77-B2A1-D59BDD6A05CE}"/>
      </w:docPartPr>
      <w:docPartBody>
        <w:p w:rsidR="00863A93" w:rsidRDefault="00863A93">
          <w:pPr>
            <w:pStyle w:val="A4D91FA3B7E54EA997F8CF27087CC957"/>
          </w:pPr>
          <w:r>
            <w:rPr>
              <w:rStyle w:val="PlaceholderText"/>
            </w:rPr>
            <w:t>Klicken oder tippen Sie hier, um Text einzugeben.</w:t>
          </w:r>
        </w:p>
      </w:docPartBody>
    </w:docPart>
    <w:docPart>
      <w:docPartPr>
        <w:name w:val="2B09F20FA4C94D4D9C28F96567521056"/>
        <w:category>
          <w:name w:val="Allgemein"/>
          <w:gallery w:val="placeholder"/>
        </w:category>
        <w:types>
          <w:type w:val="bbPlcHdr"/>
        </w:types>
        <w:behaviors>
          <w:behavior w:val="content"/>
        </w:behaviors>
        <w:guid w:val="{AFA60E4E-5DB4-46C3-9753-68E39C0BCB4B}"/>
      </w:docPartPr>
      <w:docPartBody>
        <w:p w:rsidR="00863A93" w:rsidRDefault="00863A93">
          <w:pPr>
            <w:pStyle w:val="2B09F20FA4C94D4D9C28F96567521056"/>
          </w:pPr>
          <w:r>
            <w:rPr>
              <w:rStyle w:val="PlaceholderText"/>
            </w:rPr>
            <w:t>Klicken oder tippen Sie hier, um Text einzugeben.</w:t>
          </w:r>
        </w:p>
      </w:docPartBody>
    </w:docPart>
    <w:docPart>
      <w:docPartPr>
        <w:name w:val="B655EADFF9F44EE887C00CCF31334FFA"/>
        <w:category>
          <w:name w:val="Allgemein"/>
          <w:gallery w:val="placeholder"/>
        </w:category>
        <w:types>
          <w:type w:val="bbPlcHdr"/>
        </w:types>
        <w:behaviors>
          <w:behavior w:val="content"/>
        </w:behaviors>
        <w:guid w:val="{CDB7CA22-3AB5-46A4-AC53-F39F24079695}"/>
      </w:docPartPr>
      <w:docPartBody>
        <w:p w:rsidR="00863A93" w:rsidRDefault="00863A93">
          <w:pPr>
            <w:pStyle w:val="B655EADFF9F44EE887C00CCF31334FFA"/>
          </w:pPr>
          <w:r>
            <w:rPr>
              <w:rStyle w:val="PlaceholderText"/>
            </w:rPr>
            <w:t>Klicken oder tippen Sie hier, um Text einzugeben.</w:t>
          </w:r>
        </w:p>
      </w:docPartBody>
    </w:docPart>
    <w:docPart>
      <w:docPartPr>
        <w:name w:val="D31A72AB97E746048F18E6F4E709875A"/>
        <w:category>
          <w:name w:val="Allgemein"/>
          <w:gallery w:val="placeholder"/>
        </w:category>
        <w:types>
          <w:type w:val="bbPlcHdr"/>
        </w:types>
        <w:behaviors>
          <w:behavior w:val="content"/>
        </w:behaviors>
        <w:guid w:val="{82A8D46C-4DE5-446B-AEDE-1DF4B5D5A19B}"/>
      </w:docPartPr>
      <w:docPartBody>
        <w:p w:rsidR="00863A93" w:rsidRDefault="00863A93">
          <w:pPr>
            <w:pStyle w:val="D31A72AB97E746048F18E6F4E709875A"/>
          </w:pPr>
          <w:r>
            <w:rPr>
              <w:rStyle w:val="PlaceholderText"/>
            </w:rPr>
            <w:t>Klicken oder tippen Sie hier, um Text einzugeben.</w:t>
          </w:r>
        </w:p>
      </w:docPartBody>
    </w:docPart>
    <w:docPart>
      <w:docPartPr>
        <w:name w:val="685A7D14AB4843F2B01A0923BF881B40"/>
        <w:category>
          <w:name w:val="Allgemein"/>
          <w:gallery w:val="placeholder"/>
        </w:category>
        <w:types>
          <w:type w:val="bbPlcHdr"/>
        </w:types>
        <w:behaviors>
          <w:behavior w:val="content"/>
        </w:behaviors>
        <w:guid w:val="{ED9A3CDB-4715-4CD1-874B-168EF7A187C9}"/>
      </w:docPartPr>
      <w:docPartBody>
        <w:p w:rsidR="00863A93" w:rsidRDefault="00863A93">
          <w:pPr>
            <w:pStyle w:val="685A7D14AB4843F2B01A0923BF881B40"/>
          </w:pPr>
          <w:r>
            <w:rPr>
              <w:rStyle w:val="PlaceholderText"/>
            </w:rPr>
            <w:t>Klicken oder tippen Sie hier, um Text einzugeben.</w:t>
          </w:r>
        </w:p>
      </w:docPartBody>
    </w:docPart>
    <w:docPart>
      <w:docPartPr>
        <w:name w:val="D84FEE9365694DE98927FC13C4817854"/>
        <w:category>
          <w:name w:val="Allgemein"/>
          <w:gallery w:val="placeholder"/>
        </w:category>
        <w:types>
          <w:type w:val="bbPlcHdr"/>
        </w:types>
        <w:behaviors>
          <w:behavior w:val="content"/>
        </w:behaviors>
        <w:guid w:val="{7216B710-7F44-4E7D-88E0-23634FF27E15}"/>
      </w:docPartPr>
      <w:docPartBody>
        <w:p w:rsidR="00863A93" w:rsidRDefault="00863A93">
          <w:pPr>
            <w:pStyle w:val="D84FEE9365694DE98927FC13C4817854"/>
          </w:pPr>
          <w:r>
            <w:rPr>
              <w:rStyle w:val="PlaceholderText"/>
            </w:rPr>
            <w:t>Klicken oder tippen Sie hier, um Text einzugeben.</w:t>
          </w:r>
        </w:p>
      </w:docPartBody>
    </w:docPart>
    <w:docPart>
      <w:docPartPr>
        <w:name w:val="4AF1043AEA5A4E89A9E712A17CEF6E5A"/>
        <w:category>
          <w:name w:val="Allgemein"/>
          <w:gallery w:val="placeholder"/>
        </w:category>
        <w:types>
          <w:type w:val="bbPlcHdr"/>
        </w:types>
        <w:behaviors>
          <w:behavior w:val="content"/>
        </w:behaviors>
        <w:guid w:val="{6201F6AB-1FBE-4E4A-B2E2-2615F9C210AD}"/>
      </w:docPartPr>
      <w:docPartBody>
        <w:p w:rsidR="00863A93" w:rsidRDefault="00863A93">
          <w:pPr>
            <w:pStyle w:val="4AF1043AEA5A4E89A9E712A17CEF6E5A"/>
          </w:pPr>
          <w:r>
            <w:rPr>
              <w:rStyle w:val="PlaceholderText"/>
            </w:rPr>
            <w:t>Klicken oder tippen Sie hier, um Text einzugeben.</w:t>
          </w:r>
        </w:p>
      </w:docPartBody>
    </w:docPart>
    <w:docPart>
      <w:docPartPr>
        <w:name w:val="965D3D0D677648F4AA71A6F274430F87"/>
        <w:category>
          <w:name w:val="Allgemein"/>
          <w:gallery w:val="placeholder"/>
        </w:category>
        <w:types>
          <w:type w:val="bbPlcHdr"/>
        </w:types>
        <w:behaviors>
          <w:behavior w:val="content"/>
        </w:behaviors>
        <w:guid w:val="{216E06AD-5203-4654-994B-001269D6D4FE}"/>
      </w:docPartPr>
      <w:docPartBody>
        <w:p w:rsidR="00863A93" w:rsidRDefault="00863A93">
          <w:pPr>
            <w:pStyle w:val="965D3D0D677648F4AA71A6F274430F87"/>
          </w:pPr>
          <w:r>
            <w:rPr>
              <w:rStyle w:val="PlaceholderText"/>
            </w:rPr>
            <w:t>Klicken oder tippen Sie hier, um Text einzugeben.</w:t>
          </w:r>
        </w:p>
      </w:docPartBody>
    </w:docPart>
    <w:docPart>
      <w:docPartPr>
        <w:name w:val="E3E85814973B4BB8831A8144205617B2"/>
        <w:category>
          <w:name w:val="Allgemein"/>
          <w:gallery w:val="placeholder"/>
        </w:category>
        <w:types>
          <w:type w:val="bbPlcHdr"/>
        </w:types>
        <w:behaviors>
          <w:behavior w:val="content"/>
        </w:behaviors>
        <w:guid w:val="{E19FB098-3F7C-46E8-8EB0-991B37CE5FFC}"/>
      </w:docPartPr>
      <w:docPartBody>
        <w:p w:rsidR="00863A93" w:rsidRDefault="00863A93">
          <w:pPr>
            <w:pStyle w:val="E3E85814973B4BB8831A8144205617B2"/>
          </w:pPr>
          <w:r>
            <w:rPr>
              <w:rStyle w:val="PlaceholderText"/>
            </w:rPr>
            <w:t>Klicken oder tippen Sie hier, um Text einzugeben.</w:t>
          </w:r>
        </w:p>
      </w:docPartBody>
    </w:docPart>
    <w:docPart>
      <w:docPartPr>
        <w:name w:val="822160A40F8044FF93D1A497BB6C1F72"/>
        <w:category>
          <w:name w:val="Allgemein"/>
          <w:gallery w:val="placeholder"/>
        </w:category>
        <w:types>
          <w:type w:val="bbPlcHdr"/>
        </w:types>
        <w:behaviors>
          <w:behavior w:val="content"/>
        </w:behaviors>
        <w:guid w:val="{9D4682A6-DFA9-450D-86BA-2BFED248E4F0}"/>
      </w:docPartPr>
      <w:docPartBody>
        <w:p w:rsidR="00863A93" w:rsidRDefault="00863A93">
          <w:pPr>
            <w:pStyle w:val="822160A40F8044FF93D1A497BB6C1F72"/>
          </w:pPr>
          <w:r>
            <w:rPr>
              <w:rStyle w:val="PlaceholderText"/>
            </w:rPr>
            <w:t>Klicken oder tippen Sie hier, um Text einzugeben.</w:t>
          </w:r>
        </w:p>
      </w:docPartBody>
    </w:docPart>
    <w:docPart>
      <w:docPartPr>
        <w:name w:val="9E1DE73395004F3D96638EA5ADBB1840"/>
        <w:category>
          <w:name w:val="Allgemein"/>
          <w:gallery w:val="placeholder"/>
        </w:category>
        <w:types>
          <w:type w:val="bbPlcHdr"/>
        </w:types>
        <w:behaviors>
          <w:behavior w:val="content"/>
        </w:behaviors>
        <w:guid w:val="{7D8CA5F7-42A6-4D68-8772-618A9441E1D6}"/>
      </w:docPartPr>
      <w:docPartBody>
        <w:p w:rsidR="00863A93" w:rsidRDefault="00863A93">
          <w:pPr>
            <w:pStyle w:val="9E1DE73395004F3D96638EA5ADBB1840"/>
          </w:pPr>
          <w:r>
            <w:rPr>
              <w:rStyle w:val="PlaceholderText"/>
            </w:rPr>
            <w:t>Klicken oder tippen Sie hier, um Text einzugeben.</w:t>
          </w:r>
        </w:p>
      </w:docPartBody>
    </w:docPart>
    <w:docPart>
      <w:docPartPr>
        <w:name w:val="0A1A6A25FA5A4F53BCA07771C16A8285"/>
        <w:category>
          <w:name w:val="Allgemein"/>
          <w:gallery w:val="placeholder"/>
        </w:category>
        <w:types>
          <w:type w:val="bbPlcHdr"/>
        </w:types>
        <w:behaviors>
          <w:behavior w:val="content"/>
        </w:behaviors>
        <w:guid w:val="{C74961B8-2F70-48EB-B60E-4E24366EA269}"/>
      </w:docPartPr>
      <w:docPartBody>
        <w:p w:rsidR="00863A93" w:rsidRDefault="00863A93">
          <w:pPr>
            <w:pStyle w:val="0A1A6A25FA5A4F53BCA07771C16A8285"/>
          </w:pPr>
          <w:r>
            <w:rPr>
              <w:rStyle w:val="PlaceholderText"/>
            </w:rPr>
            <w:t>Klicken oder tippen Sie hier, um Text einzugeben.</w:t>
          </w:r>
        </w:p>
      </w:docPartBody>
    </w:docPart>
    <w:docPart>
      <w:docPartPr>
        <w:name w:val="8977D000F67141D3A825B114C7D1A3D7"/>
        <w:category>
          <w:name w:val="Allgemein"/>
          <w:gallery w:val="placeholder"/>
        </w:category>
        <w:types>
          <w:type w:val="bbPlcHdr"/>
        </w:types>
        <w:behaviors>
          <w:behavior w:val="content"/>
        </w:behaviors>
        <w:guid w:val="{7E3886A9-281D-47E1-8CFF-A6DCCD17D16F}"/>
      </w:docPartPr>
      <w:docPartBody>
        <w:p w:rsidR="00863A93" w:rsidRDefault="00863A93">
          <w:pPr>
            <w:pStyle w:val="8977D000F67141D3A825B114C7D1A3D7"/>
          </w:pPr>
          <w:r>
            <w:rPr>
              <w:rStyle w:val="PlaceholderText"/>
            </w:rPr>
            <w:t>Klicken oder tippen Sie hier, um Text einzugeben.</w:t>
          </w:r>
        </w:p>
      </w:docPartBody>
    </w:docPart>
    <w:docPart>
      <w:docPartPr>
        <w:name w:val="DA404040C0BC4A9EAC7B9851E7C941E3"/>
        <w:category>
          <w:name w:val="Allgemein"/>
          <w:gallery w:val="placeholder"/>
        </w:category>
        <w:types>
          <w:type w:val="bbPlcHdr"/>
        </w:types>
        <w:behaviors>
          <w:behavior w:val="content"/>
        </w:behaviors>
        <w:guid w:val="{6FEA55B9-9578-4155-B22B-AEEA671EABBF}"/>
      </w:docPartPr>
      <w:docPartBody>
        <w:p w:rsidR="00863A93" w:rsidRDefault="00863A93">
          <w:pPr>
            <w:pStyle w:val="DA404040C0BC4A9EAC7B9851E7C941E3"/>
          </w:pPr>
          <w:r>
            <w:rPr>
              <w:rStyle w:val="PlaceholderText"/>
            </w:rPr>
            <w:t>Klicken oder tippen Sie hier, um Text einzugeben.</w:t>
          </w:r>
        </w:p>
      </w:docPartBody>
    </w:docPart>
    <w:docPart>
      <w:docPartPr>
        <w:name w:val="0D5D4DD802FC4A83B5619D1DFC56814B"/>
        <w:category>
          <w:name w:val="Allgemein"/>
          <w:gallery w:val="placeholder"/>
        </w:category>
        <w:types>
          <w:type w:val="bbPlcHdr"/>
        </w:types>
        <w:behaviors>
          <w:behavior w:val="content"/>
        </w:behaviors>
        <w:guid w:val="{B8A47ABC-8B37-452E-95A4-E88E4C6A809C}"/>
      </w:docPartPr>
      <w:docPartBody>
        <w:p w:rsidR="00863A93" w:rsidRDefault="00863A93">
          <w:pPr>
            <w:pStyle w:val="0D5D4DD802FC4A83B5619D1DFC56814B"/>
          </w:pPr>
          <w:r>
            <w:rPr>
              <w:rStyle w:val="PlaceholderText"/>
            </w:rPr>
            <w:t>Klicken oder tippen Sie hier, um Text einzugeben.</w:t>
          </w:r>
        </w:p>
      </w:docPartBody>
    </w:docPart>
    <w:docPart>
      <w:docPartPr>
        <w:name w:val="C19ED8EB9D2B4AD6BBD309EB457214D6"/>
        <w:category>
          <w:name w:val="Allgemein"/>
          <w:gallery w:val="placeholder"/>
        </w:category>
        <w:types>
          <w:type w:val="bbPlcHdr"/>
        </w:types>
        <w:behaviors>
          <w:behavior w:val="content"/>
        </w:behaviors>
        <w:guid w:val="{B0DB454F-671E-44CC-86A6-A81E24F10C1D}"/>
      </w:docPartPr>
      <w:docPartBody>
        <w:p w:rsidR="00863A93" w:rsidRDefault="00863A93">
          <w:pPr>
            <w:pStyle w:val="C19ED8EB9D2B4AD6BBD309EB457214D6"/>
          </w:pPr>
          <w:r>
            <w:rPr>
              <w:rStyle w:val="PlaceholderText"/>
            </w:rPr>
            <w:t>Klicken oder tippen Sie hier, um Text einzugeben.</w:t>
          </w:r>
        </w:p>
      </w:docPartBody>
    </w:docPart>
    <w:docPart>
      <w:docPartPr>
        <w:name w:val="60614FD4CE074DF5AB03518409EE7858"/>
        <w:category>
          <w:name w:val="Allgemein"/>
          <w:gallery w:val="placeholder"/>
        </w:category>
        <w:types>
          <w:type w:val="bbPlcHdr"/>
        </w:types>
        <w:behaviors>
          <w:behavior w:val="content"/>
        </w:behaviors>
        <w:guid w:val="{2D3316EE-45F9-4CDB-9DCE-A16B44DEAD5D}"/>
      </w:docPartPr>
      <w:docPartBody>
        <w:p w:rsidR="00863A93" w:rsidRDefault="00863A93">
          <w:pPr>
            <w:pStyle w:val="60614FD4CE074DF5AB03518409EE7858"/>
          </w:pPr>
          <w:r>
            <w:rPr>
              <w:rStyle w:val="PlaceholderText"/>
            </w:rPr>
            <w:t>Klicken oder tippen Sie hier, um Text einzugeben.</w:t>
          </w:r>
        </w:p>
      </w:docPartBody>
    </w:docPart>
    <w:docPart>
      <w:docPartPr>
        <w:name w:val="596F0149394D45B3A02F59C303FF05A4"/>
        <w:category>
          <w:name w:val="Allgemein"/>
          <w:gallery w:val="placeholder"/>
        </w:category>
        <w:types>
          <w:type w:val="bbPlcHdr"/>
        </w:types>
        <w:behaviors>
          <w:behavior w:val="content"/>
        </w:behaviors>
        <w:guid w:val="{37075238-83DD-405C-9977-D6587AFACDF5}"/>
      </w:docPartPr>
      <w:docPartBody>
        <w:p w:rsidR="00863A93" w:rsidRDefault="00863A93">
          <w:pPr>
            <w:pStyle w:val="596F0149394D45B3A02F59C303FF05A4"/>
          </w:pPr>
          <w:r>
            <w:rPr>
              <w:rStyle w:val="PlaceholderText"/>
            </w:rPr>
            <w:t>Klicken oder tippen Sie hier, um Text einzugeben.</w:t>
          </w:r>
        </w:p>
      </w:docPartBody>
    </w:docPart>
    <w:docPart>
      <w:docPartPr>
        <w:name w:val="2C042B2062484B1EBF96E3A84A93AC72"/>
        <w:category>
          <w:name w:val="Allgemein"/>
          <w:gallery w:val="placeholder"/>
        </w:category>
        <w:types>
          <w:type w:val="bbPlcHdr"/>
        </w:types>
        <w:behaviors>
          <w:behavior w:val="content"/>
        </w:behaviors>
        <w:guid w:val="{5A858745-A06B-4AF8-9003-1FE017BD4E13}"/>
      </w:docPartPr>
      <w:docPartBody>
        <w:p w:rsidR="00863A93" w:rsidRDefault="00863A93">
          <w:pPr>
            <w:pStyle w:val="2C042B2062484B1EBF96E3A84A93AC72"/>
          </w:pPr>
          <w:r>
            <w:rPr>
              <w:rStyle w:val="PlaceholderText"/>
            </w:rPr>
            <w:t>Klicken oder tippen Sie hier, um Text einzugeben.</w:t>
          </w:r>
        </w:p>
      </w:docPartBody>
    </w:docPart>
    <w:docPart>
      <w:docPartPr>
        <w:name w:val="0750ACEA54924319AEDBC88DDBD1D8F8"/>
        <w:category>
          <w:name w:val="Allgemein"/>
          <w:gallery w:val="placeholder"/>
        </w:category>
        <w:types>
          <w:type w:val="bbPlcHdr"/>
        </w:types>
        <w:behaviors>
          <w:behavior w:val="content"/>
        </w:behaviors>
        <w:guid w:val="{6D2BEF8B-934D-45B1-8BF9-167AF8322B98}"/>
      </w:docPartPr>
      <w:docPartBody>
        <w:p w:rsidR="00863A93" w:rsidRDefault="00863A93">
          <w:pPr>
            <w:pStyle w:val="0750ACEA54924319AEDBC88DDBD1D8F8"/>
          </w:pPr>
          <w:r>
            <w:rPr>
              <w:rStyle w:val="PlaceholderText"/>
            </w:rPr>
            <w:t>Klicken oder tippen Sie hier, um Text einzugeben.</w:t>
          </w:r>
        </w:p>
      </w:docPartBody>
    </w:docPart>
    <w:docPart>
      <w:docPartPr>
        <w:name w:val="C769735145E44FCC9407117624590BE3"/>
        <w:category>
          <w:name w:val="Allgemein"/>
          <w:gallery w:val="placeholder"/>
        </w:category>
        <w:types>
          <w:type w:val="bbPlcHdr"/>
        </w:types>
        <w:behaviors>
          <w:behavior w:val="content"/>
        </w:behaviors>
        <w:guid w:val="{9F85FB05-0BB4-412C-8F9E-E0FA5DC0ECD8}"/>
      </w:docPartPr>
      <w:docPartBody>
        <w:p w:rsidR="00863A93" w:rsidRDefault="00863A93">
          <w:pPr>
            <w:pStyle w:val="C769735145E44FCC9407117624590BE3"/>
          </w:pPr>
          <w:r>
            <w:rPr>
              <w:rStyle w:val="PlaceholderText"/>
            </w:rPr>
            <w:t>Klicken oder tippen Sie hier, um Text einzugeben.</w:t>
          </w:r>
        </w:p>
      </w:docPartBody>
    </w:docPart>
    <w:docPart>
      <w:docPartPr>
        <w:name w:val="3E5376EA035A416188777141F15FB704"/>
        <w:category>
          <w:name w:val="Allgemein"/>
          <w:gallery w:val="placeholder"/>
        </w:category>
        <w:types>
          <w:type w:val="bbPlcHdr"/>
        </w:types>
        <w:behaviors>
          <w:behavior w:val="content"/>
        </w:behaviors>
        <w:guid w:val="{FE1BFB39-30F4-4A7A-8B11-AF7F7F134AD2}"/>
      </w:docPartPr>
      <w:docPartBody>
        <w:p w:rsidR="00863A93" w:rsidRDefault="00863A93">
          <w:pPr>
            <w:pStyle w:val="3E5376EA035A416188777141F15FB704"/>
          </w:pPr>
          <w:r>
            <w:rPr>
              <w:rStyle w:val="PlaceholderText"/>
            </w:rPr>
            <w:t>Klicken oder tippen Sie hier, um Text einzugeben.</w:t>
          </w:r>
        </w:p>
      </w:docPartBody>
    </w:docPart>
    <w:docPart>
      <w:docPartPr>
        <w:name w:val="F8A57791EA164873A0EC673F2315B115"/>
        <w:category>
          <w:name w:val="Allgemein"/>
          <w:gallery w:val="placeholder"/>
        </w:category>
        <w:types>
          <w:type w:val="bbPlcHdr"/>
        </w:types>
        <w:behaviors>
          <w:behavior w:val="content"/>
        </w:behaviors>
        <w:guid w:val="{76E23D11-0C93-4BF2-A906-4100BE4D825D}"/>
      </w:docPartPr>
      <w:docPartBody>
        <w:p w:rsidR="00863A93" w:rsidRDefault="00863A93">
          <w:pPr>
            <w:pStyle w:val="F8A57791EA164873A0EC673F2315B115"/>
          </w:pPr>
          <w:r>
            <w:rPr>
              <w:rStyle w:val="PlaceholderText"/>
            </w:rPr>
            <w:t>Klicken oder tippen Sie hier, um Text einzugeben.</w:t>
          </w:r>
        </w:p>
      </w:docPartBody>
    </w:docPart>
    <w:docPart>
      <w:docPartPr>
        <w:name w:val="F72D40CEAC08417A888C72C6236519FE"/>
        <w:category>
          <w:name w:val="Allgemein"/>
          <w:gallery w:val="placeholder"/>
        </w:category>
        <w:types>
          <w:type w:val="bbPlcHdr"/>
        </w:types>
        <w:behaviors>
          <w:behavior w:val="content"/>
        </w:behaviors>
        <w:guid w:val="{476F55C2-3F94-47BA-8A96-253212F3495A}"/>
      </w:docPartPr>
      <w:docPartBody>
        <w:p w:rsidR="00863A93" w:rsidRDefault="00863A93">
          <w:pPr>
            <w:pStyle w:val="F72D40CEAC08417A888C72C6236519FE"/>
          </w:pPr>
          <w:r>
            <w:rPr>
              <w:rStyle w:val="PlaceholderText"/>
            </w:rPr>
            <w:t>Klicken oder tippen Sie hier, um Text einzugeben.</w:t>
          </w:r>
        </w:p>
      </w:docPartBody>
    </w:docPart>
    <w:docPart>
      <w:docPartPr>
        <w:name w:val="4F1660E134164F77A25AA2F2C4E6D157"/>
        <w:category>
          <w:name w:val="Allgemein"/>
          <w:gallery w:val="placeholder"/>
        </w:category>
        <w:types>
          <w:type w:val="bbPlcHdr"/>
        </w:types>
        <w:behaviors>
          <w:behavior w:val="content"/>
        </w:behaviors>
        <w:guid w:val="{6C9FC6FA-45AE-4FAD-ADD3-34FDC838BA63}"/>
      </w:docPartPr>
      <w:docPartBody>
        <w:p w:rsidR="00863A93" w:rsidRDefault="00863A93">
          <w:pPr>
            <w:pStyle w:val="4F1660E134164F77A25AA2F2C4E6D157"/>
          </w:pPr>
          <w:r>
            <w:rPr>
              <w:rStyle w:val="PlaceholderText"/>
            </w:rPr>
            <w:t>Klicken oder tippen Sie hier, um Text einzugeben.</w:t>
          </w:r>
        </w:p>
      </w:docPartBody>
    </w:docPart>
    <w:docPart>
      <w:docPartPr>
        <w:name w:val="1306093CB8EF4707BEFF7EE8D8AA06BB"/>
        <w:category>
          <w:name w:val="Allgemein"/>
          <w:gallery w:val="placeholder"/>
        </w:category>
        <w:types>
          <w:type w:val="bbPlcHdr"/>
        </w:types>
        <w:behaviors>
          <w:behavior w:val="content"/>
        </w:behaviors>
        <w:guid w:val="{DC0908B5-3FDF-41C0-9C0F-F541F61CAE67}"/>
      </w:docPartPr>
      <w:docPartBody>
        <w:p w:rsidR="00863A93" w:rsidRDefault="00863A93">
          <w:pPr>
            <w:pStyle w:val="1306093CB8EF4707BEFF7EE8D8AA06BB"/>
          </w:pPr>
          <w:r>
            <w:rPr>
              <w:rStyle w:val="PlaceholderText"/>
            </w:rPr>
            <w:t>Klicken oder tippen Sie hier, um Text einzugeben.</w:t>
          </w:r>
        </w:p>
      </w:docPartBody>
    </w:docPart>
    <w:docPart>
      <w:docPartPr>
        <w:name w:val="66C3DD6EF73445B09BA54C9388295C23"/>
        <w:category>
          <w:name w:val="Allgemein"/>
          <w:gallery w:val="placeholder"/>
        </w:category>
        <w:types>
          <w:type w:val="bbPlcHdr"/>
        </w:types>
        <w:behaviors>
          <w:behavior w:val="content"/>
        </w:behaviors>
        <w:guid w:val="{0D33326B-5F76-4DDE-9F04-8AF0E952D21C}"/>
      </w:docPartPr>
      <w:docPartBody>
        <w:p w:rsidR="00863A93" w:rsidRDefault="00863A93">
          <w:pPr>
            <w:pStyle w:val="66C3DD6EF73445B09BA54C9388295C23"/>
          </w:pPr>
          <w:r>
            <w:rPr>
              <w:rStyle w:val="PlaceholderText"/>
            </w:rPr>
            <w:t>Klicken oder tippen Sie hier, um Text einzugeben.</w:t>
          </w:r>
        </w:p>
      </w:docPartBody>
    </w:docPart>
    <w:docPart>
      <w:docPartPr>
        <w:name w:val="4EDCDE722D6845A3B4D8AF642D8B014F"/>
        <w:category>
          <w:name w:val="Allgemein"/>
          <w:gallery w:val="placeholder"/>
        </w:category>
        <w:types>
          <w:type w:val="bbPlcHdr"/>
        </w:types>
        <w:behaviors>
          <w:behavior w:val="content"/>
        </w:behaviors>
        <w:guid w:val="{3610FDC2-651D-4A11-8E4A-00A536949D4E}"/>
      </w:docPartPr>
      <w:docPartBody>
        <w:p w:rsidR="00863A93" w:rsidRDefault="00863A93">
          <w:pPr>
            <w:pStyle w:val="4EDCDE722D6845A3B4D8AF642D8B014F"/>
          </w:pPr>
          <w:r>
            <w:rPr>
              <w:rStyle w:val="PlaceholderText"/>
            </w:rPr>
            <w:t>Klicken oder tippen Sie hier, um Text einzugeben.</w:t>
          </w:r>
        </w:p>
      </w:docPartBody>
    </w:docPart>
    <w:docPart>
      <w:docPartPr>
        <w:name w:val="E3CB61D6EEF846C4AF4ACB151D0A2B2C"/>
        <w:category>
          <w:name w:val="Allgemein"/>
          <w:gallery w:val="placeholder"/>
        </w:category>
        <w:types>
          <w:type w:val="bbPlcHdr"/>
        </w:types>
        <w:behaviors>
          <w:behavior w:val="content"/>
        </w:behaviors>
        <w:guid w:val="{EB79DBF1-7A5A-4F2F-B8CF-965B8A5CB343}"/>
      </w:docPartPr>
      <w:docPartBody>
        <w:p w:rsidR="00863A93" w:rsidRDefault="00863A93">
          <w:pPr>
            <w:pStyle w:val="E3CB61D6EEF846C4AF4ACB151D0A2B2C"/>
          </w:pPr>
          <w:r>
            <w:rPr>
              <w:rStyle w:val="PlaceholderText"/>
            </w:rPr>
            <w:t>Klicken oder tippen Sie hier, um Text einzugeben.</w:t>
          </w:r>
        </w:p>
      </w:docPartBody>
    </w:docPart>
    <w:docPart>
      <w:docPartPr>
        <w:name w:val="9F04604C701C4A8089FA536BB6A4F923"/>
        <w:category>
          <w:name w:val="Allgemein"/>
          <w:gallery w:val="placeholder"/>
        </w:category>
        <w:types>
          <w:type w:val="bbPlcHdr"/>
        </w:types>
        <w:behaviors>
          <w:behavior w:val="content"/>
        </w:behaviors>
        <w:guid w:val="{93ED3811-AA8C-466C-AF19-2A6010772290}"/>
      </w:docPartPr>
      <w:docPartBody>
        <w:p w:rsidR="00863A93" w:rsidRDefault="00863A93">
          <w:pPr>
            <w:pStyle w:val="9F04604C701C4A8089FA536BB6A4F923"/>
          </w:pPr>
          <w:r>
            <w:rPr>
              <w:rStyle w:val="PlaceholderText"/>
            </w:rPr>
            <w:t>Klicken oder tippen Sie hier, um Text einzugeben.</w:t>
          </w:r>
        </w:p>
      </w:docPartBody>
    </w:docPart>
    <w:docPart>
      <w:docPartPr>
        <w:name w:val="071A3B04F1C5409C808962889EC1D105"/>
        <w:category>
          <w:name w:val="Allgemein"/>
          <w:gallery w:val="placeholder"/>
        </w:category>
        <w:types>
          <w:type w:val="bbPlcHdr"/>
        </w:types>
        <w:behaviors>
          <w:behavior w:val="content"/>
        </w:behaviors>
        <w:guid w:val="{F80D7498-62F8-44EA-98A5-27BE6C3CD58E}"/>
      </w:docPartPr>
      <w:docPartBody>
        <w:p w:rsidR="00863A93" w:rsidRDefault="00863A93">
          <w:pPr>
            <w:pStyle w:val="071A3B04F1C5409C808962889EC1D105"/>
          </w:pPr>
          <w:r>
            <w:rPr>
              <w:rStyle w:val="PlaceholderText"/>
            </w:rPr>
            <w:t>Klicken oder tippen Sie hier, um Text einzugeben.</w:t>
          </w:r>
        </w:p>
      </w:docPartBody>
    </w:docPart>
    <w:docPart>
      <w:docPartPr>
        <w:name w:val="3EBBF59E9CC04B64963315D81FFE9B7A"/>
        <w:category>
          <w:name w:val="Allgemein"/>
          <w:gallery w:val="placeholder"/>
        </w:category>
        <w:types>
          <w:type w:val="bbPlcHdr"/>
        </w:types>
        <w:behaviors>
          <w:behavior w:val="content"/>
        </w:behaviors>
        <w:guid w:val="{71AC5A36-7B66-4FDA-9074-9C12688B0A06}"/>
      </w:docPartPr>
      <w:docPartBody>
        <w:p w:rsidR="00863A93" w:rsidRDefault="00863A93">
          <w:pPr>
            <w:pStyle w:val="3EBBF59E9CC04B64963315D81FFE9B7A"/>
          </w:pPr>
          <w:r>
            <w:rPr>
              <w:rStyle w:val="PlaceholderText"/>
            </w:rPr>
            <w:t>Klicken oder tippen Sie hier, um Text einzugeben.</w:t>
          </w:r>
        </w:p>
      </w:docPartBody>
    </w:docPart>
    <w:docPart>
      <w:docPartPr>
        <w:name w:val="DF2E788AF5B04E1B8E7A8D1C6204B222"/>
        <w:category>
          <w:name w:val="Allgemein"/>
          <w:gallery w:val="placeholder"/>
        </w:category>
        <w:types>
          <w:type w:val="bbPlcHdr"/>
        </w:types>
        <w:behaviors>
          <w:behavior w:val="content"/>
        </w:behaviors>
        <w:guid w:val="{1FEC0C0B-6238-4185-9BE9-13966044BAAB}"/>
      </w:docPartPr>
      <w:docPartBody>
        <w:p w:rsidR="00863A93" w:rsidRDefault="00863A93">
          <w:pPr>
            <w:pStyle w:val="DF2E788AF5B04E1B8E7A8D1C6204B222"/>
          </w:pPr>
          <w:r>
            <w:rPr>
              <w:rStyle w:val="PlaceholderText"/>
            </w:rPr>
            <w:t>Klicken oder tippen Sie hier, um Text einzugeben.</w:t>
          </w:r>
        </w:p>
      </w:docPartBody>
    </w:docPart>
    <w:docPart>
      <w:docPartPr>
        <w:name w:val="7E51D806A5B9405D8165A923A1B4AE1F"/>
        <w:category>
          <w:name w:val="Allgemein"/>
          <w:gallery w:val="placeholder"/>
        </w:category>
        <w:types>
          <w:type w:val="bbPlcHdr"/>
        </w:types>
        <w:behaviors>
          <w:behavior w:val="content"/>
        </w:behaviors>
        <w:guid w:val="{9B4AE3B9-DCC0-414A-A9F0-4CC3E8BA6E82}"/>
      </w:docPartPr>
      <w:docPartBody>
        <w:p w:rsidR="00863A93" w:rsidRDefault="00863A93">
          <w:pPr>
            <w:pStyle w:val="7E51D806A5B9405D8165A923A1B4AE1F"/>
          </w:pPr>
          <w:r>
            <w:rPr>
              <w:rStyle w:val="PlaceholderText"/>
            </w:rPr>
            <w:t>Klicken oder tippen Sie hier, um Text einzugeben.</w:t>
          </w:r>
        </w:p>
      </w:docPartBody>
    </w:docPart>
    <w:docPart>
      <w:docPartPr>
        <w:name w:val="B38DF1708D9E4E318B769453CB1B9D19"/>
        <w:category>
          <w:name w:val="Allgemein"/>
          <w:gallery w:val="placeholder"/>
        </w:category>
        <w:types>
          <w:type w:val="bbPlcHdr"/>
        </w:types>
        <w:behaviors>
          <w:behavior w:val="content"/>
        </w:behaviors>
        <w:guid w:val="{C96B902D-266C-4D28-9C39-38E9D48D2B47}"/>
      </w:docPartPr>
      <w:docPartBody>
        <w:p w:rsidR="00863A93" w:rsidRDefault="00863A93">
          <w:pPr>
            <w:pStyle w:val="B38DF1708D9E4E318B769453CB1B9D19"/>
          </w:pPr>
          <w:r>
            <w:rPr>
              <w:rStyle w:val="PlaceholderText"/>
            </w:rPr>
            <w:t>Klicken oder tippen Sie hier, um Text einzugeben.</w:t>
          </w:r>
        </w:p>
      </w:docPartBody>
    </w:docPart>
    <w:docPart>
      <w:docPartPr>
        <w:name w:val="BB0ADAA0D52E4ABAA7C690739AD37878"/>
        <w:category>
          <w:name w:val="Allgemein"/>
          <w:gallery w:val="placeholder"/>
        </w:category>
        <w:types>
          <w:type w:val="bbPlcHdr"/>
        </w:types>
        <w:behaviors>
          <w:behavior w:val="content"/>
        </w:behaviors>
        <w:guid w:val="{EA487C61-31B4-4C00-BD38-EE1915061659}"/>
      </w:docPartPr>
      <w:docPartBody>
        <w:p w:rsidR="00863A93" w:rsidRDefault="00863A93">
          <w:pPr>
            <w:pStyle w:val="BB0ADAA0D52E4ABAA7C690739AD37878"/>
          </w:pPr>
          <w:r>
            <w:rPr>
              <w:rStyle w:val="PlaceholderText"/>
            </w:rPr>
            <w:t>Klicken oder tippen Sie hier, um Text einzugeben.</w:t>
          </w:r>
        </w:p>
      </w:docPartBody>
    </w:docPart>
    <w:docPart>
      <w:docPartPr>
        <w:name w:val="1F7F5516A0424645BB0044A2CCDFE29C"/>
        <w:category>
          <w:name w:val="Allgemein"/>
          <w:gallery w:val="placeholder"/>
        </w:category>
        <w:types>
          <w:type w:val="bbPlcHdr"/>
        </w:types>
        <w:behaviors>
          <w:behavior w:val="content"/>
        </w:behaviors>
        <w:guid w:val="{67A7358A-C20A-43AE-8221-7CB1F7F7527E}"/>
      </w:docPartPr>
      <w:docPartBody>
        <w:p w:rsidR="00863A93" w:rsidRDefault="00863A93">
          <w:pPr>
            <w:pStyle w:val="1F7F5516A0424645BB0044A2CCDFE29C"/>
          </w:pPr>
          <w:r>
            <w:rPr>
              <w:rStyle w:val="PlaceholderText"/>
            </w:rPr>
            <w:t>Klicken oder tippen Sie hier, um Text einzugeben.</w:t>
          </w:r>
        </w:p>
      </w:docPartBody>
    </w:docPart>
    <w:docPart>
      <w:docPartPr>
        <w:name w:val="4AF90B4AD75E49FFAC6D8549313BEBFC"/>
        <w:category>
          <w:name w:val="Allgemein"/>
          <w:gallery w:val="placeholder"/>
        </w:category>
        <w:types>
          <w:type w:val="bbPlcHdr"/>
        </w:types>
        <w:behaviors>
          <w:behavior w:val="content"/>
        </w:behaviors>
        <w:guid w:val="{68CDA6E9-7B93-4A56-9BF1-7F3CD8844CA7}"/>
      </w:docPartPr>
      <w:docPartBody>
        <w:p w:rsidR="00863A93" w:rsidRDefault="00863A93">
          <w:pPr>
            <w:pStyle w:val="4AF90B4AD75E49FFAC6D8549313BEBFC"/>
          </w:pPr>
          <w:r>
            <w:rPr>
              <w:rStyle w:val="PlaceholderText"/>
            </w:rPr>
            <w:t>Klicken oder tippen Sie hier, um Text einzugeben.</w:t>
          </w:r>
        </w:p>
      </w:docPartBody>
    </w:docPart>
    <w:docPart>
      <w:docPartPr>
        <w:name w:val="C163E1374F9C43D0A02601CE5D154809"/>
        <w:category>
          <w:name w:val="Allgemein"/>
          <w:gallery w:val="placeholder"/>
        </w:category>
        <w:types>
          <w:type w:val="bbPlcHdr"/>
        </w:types>
        <w:behaviors>
          <w:behavior w:val="content"/>
        </w:behaviors>
        <w:guid w:val="{A36F1E6B-AD01-4113-BB77-43769CC90DFA}"/>
      </w:docPartPr>
      <w:docPartBody>
        <w:p w:rsidR="00863A93" w:rsidRDefault="00863A93">
          <w:pPr>
            <w:pStyle w:val="C163E1374F9C43D0A02601CE5D154809"/>
          </w:pPr>
          <w:r>
            <w:rPr>
              <w:rStyle w:val="PlaceholderText"/>
            </w:rPr>
            <w:t>Klicken oder tippen Sie hier, um Text einzugeben.</w:t>
          </w:r>
        </w:p>
      </w:docPartBody>
    </w:docPart>
    <w:docPart>
      <w:docPartPr>
        <w:name w:val="3946CE8A83E24103B5B011801C88B0C1"/>
        <w:category>
          <w:name w:val="Allgemein"/>
          <w:gallery w:val="placeholder"/>
        </w:category>
        <w:types>
          <w:type w:val="bbPlcHdr"/>
        </w:types>
        <w:behaviors>
          <w:behavior w:val="content"/>
        </w:behaviors>
        <w:guid w:val="{B52493B0-DA63-4231-8104-A26CF8CB284C}"/>
      </w:docPartPr>
      <w:docPartBody>
        <w:p w:rsidR="00863A93" w:rsidRDefault="00863A93">
          <w:pPr>
            <w:pStyle w:val="3946CE8A83E24103B5B011801C88B0C1"/>
          </w:pPr>
          <w:r>
            <w:rPr>
              <w:rStyle w:val="PlaceholderText"/>
            </w:rPr>
            <w:t>Klicken oder tippen Sie hier, um Text einzugeben.</w:t>
          </w:r>
        </w:p>
      </w:docPartBody>
    </w:docPart>
    <w:docPart>
      <w:docPartPr>
        <w:name w:val="26C61BBF9FC2434A9F74835AE54B86CD"/>
        <w:category>
          <w:name w:val="Allgemein"/>
          <w:gallery w:val="placeholder"/>
        </w:category>
        <w:types>
          <w:type w:val="bbPlcHdr"/>
        </w:types>
        <w:behaviors>
          <w:behavior w:val="content"/>
        </w:behaviors>
        <w:guid w:val="{B6494055-85CC-4BA3-ADF4-6B25ACD84DC4}"/>
      </w:docPartPr>
      <w:docPartBody>
        <w:p w:rsidR="00863A93" w:rsidRDefault="00863A93">
          <w:pPr>
            <w:pStyle w:val="26C61BBF9FC2434A9F74835AE54B86CD"/>
          </w:pPr>
          <w:r>
            <w:rPr>
              <w:rStyle w:val="PlaceholderText"/>
            </w:rPr>
            <w:t>Klicken oder tippen Sie hier, um Text einzugeben.</w:t>
          </w:r>
        </w:p>
      </w:docPartBody>
    </w:docPart>
    <w:docPart>
      <w:docPartPr>
        <w:name w:val="F01260F22CC04CD5A06731F2E9FFE1A9"/>
        <w:category>
          <w:name w:val="Allgemein"/>
          <w:gallery w:val="placeholder"/>
        </w:category>
        <w:types>
          <w:type w:val="bbPlcHdr"/>
        </w:types>
        <w:behaviors>
          <w:behavior w:val="content"/>
        </w:behaviors>
        <w:guid w:val="{5BEBB4F9-6F23-4D14-B44B-00EB2A8E2D7E}"/>
      </w:docPartPr>
      <w:docPartBody>
        <w:p w:rsidR="00863A93" w:rsidRDefault="00863A93">
          <w:pPr>
            <w:pStyle w:val="F01260F22CC04CD5A06731F2E9FFE1A9"/>
          </w:pPr>
          <w:r>
            <w:rPr>
              <w:rStyle w:val="PlaceholderText"/>
            </w:rPr>
            <w:t>Klicken oder tippen Sie hier, um Text einzugeben.</w:t>
          </w:r>
        </w:p>
      </w:docPartBody>
    </w:docPart>
    <w:docPart>
      <w:docPartPr>
        <w:name w:val="366A537B317A4E2581B135C0CC6AB5CD"/>
        <w:category>
          <w:name w:val="Allgemein"/>
          <w:gallery w:val="placeholder"/>
        </w:category>
        <w:types>
          <w:type w:val="bbPlcHdr"/>
        </w:types>
        <w:behaviors>
          <w:behavior w:val="content"/>
        </w:behaviors>
        <w:guid w:val="{C377E1B0-839E-45FE-9292-393E3000EEEB}"/>
      </w:docPartPr>
      <w:docPartBody>
        <w:p w:rsidR="00863A93" w:rsidRDefault="00863A93">
          <w:pPr>
            <w:pStyle w:val="366A537B317A4E2581B135C0CC6AB5CD"/>
          </w:pPr>
          <w:r>
            <w:rPr>
              <w:rStyle w:val="PlaceholderText"/>
            </w:rPr>
            <w:t>Klicken oder tippen Sie hier, um Text einzugeben.</w:t>
          </w:r>
        </w:p>
      </w:docPartBody>
    </w:docPart>
    <w:docPart>
      <w:docPartPr>
        <w:name w:val="6FBA5408567B4D3FB06E0F36BBBF1FD1"/>
        <w:category>
          <w:name w:val="Allgemein"/>
          <w:gallery w:val="placeholder"/>
        </w:category>
        <w:types>
          <w:type w:val="bbPlcHdr"/>
        </w:types>
        <w:behaviors>
          <w:behavior w:val="content"/>
        </w:behaviors>
        <w:guid w:val="{711B2914-AF6C-403C-9ADF-A637F6F24975}"/>
      </w:docPartPr>
      <w:docPartBody>
        <w:p w:rsidR="00863A93" w:rsidRDefault="00863A93">
          <w:pPr>
            <w:pStyle w:val="6FBA5408567B4D3FB06E0F36BBBF1FD1"/>
          </w:pPr>
          <w:r>
            <w:rPr>
              <w:rStyle w:val="PlaceholderText"/>
            </w:rPr>
            <w:t>Klicken oder tippen Sie hier, um Text einzugeben.</w:t>
          </w:r>
        </w:p>
      </w:docPartBody>
    </w:docPart>
    <w:docPart>
      <w:docPartPr>
        <w:name w:val="C33AF1B5D8CC406AB4D367AAFD85C336"/>
        <w:category>
          <w:name w:val="Allgemein"/>
          <w:gallery w:val="placeholder"/>
        </w:category>
        <w:types>
          <w:type w:val="bbPlcHdr"/>
        </w:types>
        <w:behaviors>
          <w:behavior w:val="content"/>
        </w:behaviors>
        <w:guid w:val="{6526C823-3D01-4891-9BD4-31EFAF8EF01C}"/>
      </w:docPartPr>
      <w:docPartBody>
        <w:p w:rsidR="00863A93" w:rsidRDefault="00863A93">
          <w:pPr>
            <w:pStyle w:val="C33AF1B5D8CC406AB4D367AAFD85C336"/>
          </w:pPr>
          <w:r>
            <w:rPr>
              <w:rStyle w:val="PlaceholderText"/>
            </w:rPr>
            <w:t>Klicken oder tippen Sie hier, um Text einzugeben.</w:t>
          </w:r>
        </w:p>
      </w:docPartBody>
    </w:docPart>
    <w:docPart>
      <w:docPartPr>
        <w:name w:val="34FA648585114AF28A59F3C5268E26B4"/>
        <w:category>
          <w:name w:val="Allgemein"/>
          <w:gallery w:val="placeholder"/>
        </w:category>
        <w:types>
          <w:type w:val="bbPlcHdr"/>
        </w:types>
        <w:behaviors>
          <w:behavior w:val="content"/>
        </w:behaviors>
        <w:guid w:val="{F4EC54AC-5FC8-452E-9013-42145995B977}"/>
      </w:docPartPr>
      <w:docPartBody>
        <w:p w:rsidR="00863A93" w:rsidRDefault="00863A93">
          <w:pPr>
            <w:pStyle w:val="34FA648585114AF28A59F3C5268E26B4"/>
          </w:pPr>
          <w:r>
            <w:rPr>
              <w:rStyle w:val="PlaceholderText"/>
            </w:rPr>
            <w:t>Klicken oder tippen Sie hier, um Text einzugeben.</w:t>
          </w:r>
        </w:p>
      </w:docPartBody>
    </w:docPart>
    <w:docPart>
      <w:docPartPr>
        <w:name w:val="349B36BB95714BD79FF2C1CBCCBB6694"/>
        <w:category>
          <w:name w:val="Allgemein"/>
          <w:gallery w:val="placeholder"/>
        </w:category>
        <w:types>
          <w:type w:val="bbPlcHdr"/>
        </w:types>
        <w:behaviors>
          <w:behavior w:val="content"/>
        </w:behaviors>
        <w:guid w:val="{1413B004-E9D0-4BD6-A28D-D5E79ACB67FB}"/>
      </w:docPartPr>
      <w:docPartBody>
        <w:p w:rsidR="00863A93" w:rsidRDefault="00863A93">
          <w:pPr>
            <w:pStyle w:val="349B36BB95714BD79FF2C1CBCCBB6694"/>
          </w:pPr>
          <w:r>
            <w:rPr>
              <w:rStyle w:val="PlaceholderText"/>
            </w:rPr>
            <w:t>Klicken oder tippen Sie hier, um Text einzugeben.</w:t>
          </w:r>
        </w:p>
      </w:docPartBody>
    </w:docPart>
    <w:docPart>
      <w:docPartPr>
        <w:name w:val="DEE7BD1021E14357A4D64322C3F49830"/>
        <w:category>
          <w:name w:val="Allgemein"/>
          <w:gallery w:val="placeholder"/>
        </w:category>
        <w:types>
          <w:type w:val="bbPlcHdr"/>
        </w:types>
        <w:behaviors>
          <w:behavior w:val="content"/>
        </w:behaviors>
        <w:guid w:val="{6B7BA478-09DD-47CB-AF87-97E1929C9AFC}"/>
      </w:docPartPr>
      <w:docPartBody>
        <w:p w:rsidR="00863A93" w:rsidRDefault="00863A93">
          <w:pPr>
            <w:pStyle w:val="DEE7BD1021E14357A4D64322C3F49830"/>
          </w:pPr>
          <w:r>
            <w:rPr>
              <w:rStyle w:val="PlaceholderText"/>
            </w:rPr>
            <w:t>Klicken oder tippen Sie hier, um Text einzugeben.</w:t>
          </w:r>
        </w:p>
      </w:docPartBody>
    </w:docPart>
    <w:docPart>
      <w:docPartPr>
        <w:name w:val="D347CD090E094EE793DFA370CE78514E"/>
        <w:category>
          <w:name w:val="Allgemein"/>
          <w:gallery w:val="placeholder"/>
        </w:category>
        <w:types>
          <w:type w:val="bbPlcHdr"/>
        </w:types>
        <w:behaviors>
          <w:behavior w:val="content"/>
        </w:behaviors>
        <w:guid w:val="{F6C6B2EC-A032-40DF-B360-B7B92D57937E}"/>
      </w:docPartPr>
      <w:docPartBody>
        <w:p w:rsidR="00863A93" w:rsidRDefault="00863A93">
          <w:pPr>
            <w:pStyle w:val="D347CD090E094EE793DFA370CE78514E"/>
          </w:pPr>
          <w:r>
            <w:rPr>
              <w:rStyle w:val="PlaceholderText"/>
            </w:rPr>
            <w:t>Klicken oder tippen Sie hier, um Text einzugeben.</w:t>
          </w:r>
        </w:p>
      </w:docPartBody>
    </w:docPart>
    <w:docPart>
      <w:docPartPr>
        <w:name w:val="62E3400E7D73458781DCA8E0FF399981"/>
        <w:category>
          <w:name w:val="Allgemein"/>
          <w:gallery w:val="placeholder"/>
        </w:category>
        <w:types>
          <w:type w:val="bbPlcHdr"/>
        </w:types>
        <w:behaviors>
          <w:behavior w:val="content"/>
        </w:behaviors>
        <w:guid w:val="{87C2D441-59F8-4B99-BC2F-B7F0C3C0A26F}"/>
      </w:docPartPr>
      <w:docPartBody>
        <w:p w:rsidR="00863A93" w:rsidRDefault="00863A93">
          <w:pPr>
            <w:pStyle w:val="62E3400E7D73458781DCA8E0FF399981"/>
          </w:pPr>
          <w:r>
            <w:rPr>
              <w:rStyle w:val="PlaceholderText"/>
            </w:rPr>
            <w:t>Klicken oder tippen Sie hier, um Text einzugeben.</w:t>
          </w:r>
        </w:p>
      </w:docPartBody>
    </w:docPart>
    <w:docPart>
      <w:docPartPr>
        <w:name w:val="CFB4650F394A4EB19790BDCB8F163814"/>
        <w:category>
          <w:name w:val="Allgemein"/>
          <w:gallery w:val="placeholder"/>
        </w:category>
        <w:types>
          <w:type w:val="bbPlcHdr"/>
        </w:types>
        <w:behaviors>
          <w:behavior w:val="content"/>
        </w:behaviors>
        <w:guid w:val="{E2009BB0-A8C5-4142-A1DB-9EADECB15BA5}"/>
      </w:docPartPr>
      <w:docPartBody>
        <w:p w:rsidR="00863A93" w:rsidRDefault="00863A93">
          <w:pPr>
            <w:pStyle w:val="CFB4650F394A4EB19790BDCB8F163814"/>
          </w:pPr>
          <w:r>
            <w:rPr>
              <w:rStyle w:val="PlaceholderText"/>
            </w:rPr>
            <w:t>Klicken oder tippen Sie hier, um Text einzugeben.</w:t>
          </w:r>
        </w:p>
      </w:docPartBody>
    </w:docPart>
    <w:docPart>
      <w:docPartPr>
        <w:name w:val="D2B4A7823118417990EC341B88C526A5"/>
        <w:category>
          <w:name w:val="Allgemein"/>
          <w:gallery w:val="placeholder"/>
        </w:category>
        <w:types>
          <w:type w:val="bbPlcHdr"/>
        </w:types>
        <w:behaviors>
          <w:behavior w:val="content"/>
        </w:behaviors>
        <w:guid w:val="{47A7F4E8-1E44-4DDB-82C3-4747ED1458C7}"/>
      </w:docPartPr>
      <w:docPartBody>
        <w:p w:rsidR="00863A93" w:rsidRDefault="00863A93">
          <w:pPr>
            <w:pStyle w:val="D2B4A7823118417990EC341B88C526A5"/>
          </w:pPr>
          <w:r>
            <w:rPr>
              <w:rStyle w:val="PlaceholderText"/>
            </w:rPr>
            <w:t>Klicken oder tippen Sie hier, um Text einzugeben.</w:t>
          </w:r>
        </w:p>
      </w:docPartBody>
    </w:docPart>
    <w:docPart>
      <w:docPartPr>
        <w:name w:val="91684A749DBA480CAF008CF1819842D0"/>
        <w:category>
          <w:name w:val="Allgemein"/>
          <w:gallery w:val="placeholder"/>
        </w:category>
        <w:types>
          <w:type w:val="bbPlcHdr"/>
        </w:types>
        <w:behaviors>
          <w:behavior w:val="content"/>
        </w:behaviors>
        <w:guid w:val="{3F0D4B63-0325-429E-A540-5775686D8000}"/>
      </w:docPartPr>
      <w:docPartBody>
        <w:p w:rsidR="00863A93" w:rsidRDefault="00863A93">
          <w:pPr>
            <w:pStyle w:val="91684A749DBA480CAF008CF1819842D0"/>
          </w:pPr>
          <w:r>
            <w:rPr>
              <w:rStyle w:val="PlaceholderText"/>
            </w:rPr>
            <w:t>Klicken oder tippen Sie hier, um Text einzugeben.</w:t>
          </w:r>
        </w:p>
      </w:docPartBody>
    </w:docPart>
    <w:docPart>
      <w:docPartPr>
        <w:name w:val="9188F93D6ED54DF5B1351FE632187D0C"/>
        <w:category>
          <w:name w:val="Allgemein"/>
          <w:gallery w:val="placeholder"/>
        </w:category>
        <w:types>
          <w:type w:val="bbPlcHdr"/>
        </w:types>
        <w:behaviors>
          <w:behavior w:val="content"/>
        </w:behaviors>
        <w:guid w:val="{24CE403C-9946-4316-9801-A888B0D24C30}"/>
      </w:docPartPr>
      <w:docPartBody>
        <w:p w:rsidR="00863A93" w:rsidRDefault="00863A93">
          <w:pPr>
            <w:pStyle w:val="9188F93D6ED54DF5B1351FE632187D0C"/>
          </w:pPr>
          <w:r>
            <w:rPr>
              <w:rStyle w:val="PlaceholderText"/>
            </w:rPr>
            <w:t>Klicken oder tippen Sie hier, um Text einzugeben.</w:t>
          </w:r>
        </w:p>
      </w:docPartBody>
    </w:docPart>
    <w:docPart>
      <w:docPartPr>
        <w:name w:val="5DEA53B3B03A490E9BABEABAC30FF0FE"/>
        <w:category>
          <w:name w:val="Allgemein"/>
          <w:gallery w:val="placeholder"/>
        </w:category>
        <w:types>
          <w:type w:val="bbPlcHdr"/>
        </w:types>
        <w:behaviors>
          <w:behavior w:val="content"/>
        </w:behaviors>
        <w:guid w:val="{B4BDC12F-9730-4FE7-923E-F1C52C04779F}"/>
      </w:docPartPr>
      <w:docPartBody>
        <w:p w:rsidR="00863A93" w:rsidRDefault="00863A93">
          <w:pPr>
            <w:pStyle w:val="5DEA53B3B03A490E9BABEABAC30FF0FE"/>
          </w:pPr>
          <w:r>
            <w:rPr>
              <w:rStyle w:val="PlaceholderText"/>
            </w:rPr>
            <w:t>Klicken oder tippen Sie hier, um Text einzugeben.</w:t>
          </w:r>
        </w:p>
      </w:docPartBody>
    </w:docPart>
    <w:docPart>
      <w:docPartPr>
        <w:name w:val="2BC5EC5C141D45929C6ACBB89D0C3F26"/>
        <w:category>
          <w:name w:val="Allgemein"/>
          <w:gallery w:val="placeholder"/>
        </w:category>
        <w:types>
          <w:type w:val="bbPlcHdr"/>
        </w:types>
        <w:behaviors>
          <w:behavior w:val="content"/>
        </w:behaviors>
        <w:guid w:val="{AB59F344-DCB8-45C6-83AC-EB33AC01EAB3}"/>
      </w:docPartPr>
      <w:docPartBody>
        <w:p w:rsidR="00863A93" w:rsidRDefault="00863A93">
          <w:pPr>
            <w:pStyle w:val="2BC5EC5C141D45929C6ACBB89D0C3F26"/>
          </w:pPr>
          <w:r>
            <w:rPr>
              <w:rStyle w:val="PlaceholderText"/>
            </w:rPr>
            <w:t>Klicken oder tippen Sie hier, um Text einzugeben.</w:t>
          </w:r>
        </w:p>
      </w:docPartBody>
    </w:docPart>
    <w:docPart>
      <w:docPartPr>
        <w:name w:val="4BDB8CE0F9C24EE38D0A942E50747853"/>
        <w:category>
          <w:name w:val="Allgemein"/>
          <w:gallery w:val="placeholder"/>
        </w:category>
        <w:types>
          <w:type w:val="bbPlcHdr"/>
        </w:types>
        <w:behaviors>
          <w:behavior w:val="content"/>
        </w:behaviors>
        <w:guid w:val="{0DBA1D3B-8A42-43CB-A241-423CDA9E40AC}"/>
      </w:docPartPr>
      <w:docPartBody>
        <w:p w:rsidR="00863A93" w:rsidRDefault="00863A93">
          <w:pPr>
            <w:pStyle w:val="4BDB8CE0F9C24EE38D0A942E50747853"/>
          </w:pPr>
          <w:r>
            <w:rPr>
              <w:rStyle w:val="PlaceholderText"/>
            </w:rPr>
            <w:t>Klicken oder tippen Sie hier, um Text einzugeben.</w:t>
          </w:r>
        </w:p>
      </w:docPartBody>
    </w:docPart>
    <w:docPart>
      <w:docPartPr>
        <w:name w:val="9F7124D5342F443A88BDFDA709BD2E66"/>
        <w:category>
          <w:name w:val="Allgemein"/>
          <w:gallery w:val="placeholder"/>
        </w:category>
        <w:types>
          <w:type w:val="bbPlcHdr"/>
        </w:types>
        <w:behaviors>
          <w:behavior w:val="content"/>
        </w:behaviors>
        <w:guid w:val="{029670DF-BB07-4EE8-82F4-87D0461B8059}"/>
      </w:docPartPr>
      <w:docPartBody>
        <w:p w:rsidR="00863A93" w:rsidRDefault="00863A93">
          <w:pPr>
            <w:pStyle w:val="9F7124D5342F443A88BDFDA709BD2E66"/>
          </w:pPr>
          <w:r>
            <w:rPr>
              <w:rStyle w:val="PlaceholderText"/>
            </w:rPr>
            <w:t>Klicken oder tippen Sie hier, um Text einzugeben.</w:t>
          </w:r>
        </w:p>
      </w:docPartBody>
    </w:docPart>
    <w:docPart>
      <w:docPartPr>
        <w:name w:val="72C5FFE16ACB41B9AF713C957C85733A"/>
        <w:category>
          <w:name w:val="Allgemein"/>
          <w:gallery w:val="placeholder"/>
        </w:category>
        <w:types>
          <w:type w:val="bbPlcHdr"/>
        </w:types>
        <w:behaviors>
          <w:behavior w:val="content"/>
        </w:behaviors>
        <w:guid w:val="{9328B527-2A95-4E62-9869-FF9A1F216E73}"/>
      </w:docPartPr>
      <w:docPartBody>
        <w:p w:rsidR="00863A93" w:rsidRDefault="00863A93">
          <w:pPr>
            <w:pStyle w:val="72C5FFE16ACB41B9AF713C957C85733A"/>
          </w:pPr>
          <w:r>
            <w:rPr>
              <w:rStyle w:val="PlaceholderText"/>
            </w:rPr>
            <w:t>Klicken oder tippen Sie hier, um Text einzugeben.</w:t>
          </w:r>
        </w:p>
      </w:docPartBody>
    </w:docPart>
    <w:docPart>
      <w:docPartPr>
        <w:name w:val="D7F8397495B84F149F76FF81D9CBEB49"/>
        <w:category>
          <w:name w:val="Allgemein"/>
          <w:gallery w:val="placeholder"/>
        </w:category>
        <w:types>
          <w:type w:val="bbPlcHdr"/>
        </w:types>
        <w:behaviors>
          <w:behavior w:val="content"/>
        </w:behaviors>
        <w:guid w:val="{EE0D3E1C-B7FD-40F0-97C9-FC39DB3FE0A6}"/>
      </w:docPartPr>
      <w:docPartBody>
        <w:p w:rsidR="00863A93" w:rsidRDefault="00863A93">
          <w:pPr>
            <w:pStyle w:val="D7F8397495B84F149F76FF81D9CBEB49"/>
          </w:pPr>
          <w:r>
            <w:rPr>
              <w:rStyle w:val="PlaceholderText"/>
            </w:rPr>
            <w:t>Klicken oder tippen Sie hier, um Text einzugeben.</w:t>
          </w:r>
        </w:p>
      </w:docPartBody>
    </w:docPart>
    <w:docPart>
      <w:docPartPr>
        <w:name w:val="8BAE234D7E9A4D90BB6F4BFF3B3E772B"/>
        <w:category>
          <w:name w:val="Allgemein"/>
          <w:gallery w:val="placeholder"/>
        </w:category>
        <w:types>
          <w:type w:val="bbPlcHdr"/>
        </w:types>
        <w:behaviors>
          <w:behavior w:val="content"/>
        </w:behaviors>
        <w:guid w:val="{180F6E50-0B50-43B9-8558-E6F599C22600}"/>
      </w:docPartPr>
      <w:docPartBody>
        <w:p w:rsidR="00863A93" w:rsidRDefault="00863A93">
          <w:pPr>
            <w:pStyle w:val="8BAE234D7E9A4D90BB6F4BFF3B3E772B"/>
          </w:pPr>
          <w:r>
            <w:rPr>
              <w:rStyle w:val="PlaceholderText"/>
            </w:rPr>
            <w:t>Klicken oder tippen Sie hier, um Text einzugeben.</w:t>
          </w:r>
        </w:p>
      </w:docPartBody>
    </w:docPart>
    <w:docPart>
      <w:docPartPr>
        <w:name w:val="E7A1A3D5618C4336BE801EAB4758E4F1"/>
        <w:category>
          <w:name w:val="Allgemein"/>
          <w:gallery w:val="placeholder"/>
        </w:category>
        <w:types>
          <w:type w:val="bbPlcHdr"/>
        </w:types>
        <w:behaviors>
          <w:behavior w:val="content"/>
        </w:behaviors>
        <w:guid w:val="{810D2636-69F2-44EB-88FE-4F2756FA07F7}"/>
      </w:docPartPr>
      <w:docPartBody>
        <w:p w:rsidR="00863A93" w:rsidRDefault="00863A93">
          <w:pPr>
            <w:pStyle w:val="E7A1A3D5618C4336BE801EAB4758E4F1"/>
          </w:pPr>
          <w:r>
            <w:rPr>
              <w:rStyle w:val="PlaceholderText"/>
            </w:rPr>
            <w:t>Klicken oder tippen Sie hier, um Text einzugeben.</w:t>
          </w:r>
        </w:p>
      </w:docPartBody>
    </w:docPart>
    <w:docPart>
      <w:docPartPr>
        <w:name w:val="E9C82053C5834D32B19C162CF73126E3"/>
        <w:category>
          <w:name w:val="Allgemein"/>
          <w:gallery w:val="placeholder"/>
        </w:category>
        <w:types>
          <w:type w:val="bbPlcHdr"/>
        </w:types>
        <w:behaviors>
          <w:behavior w:val="content"/>
        </w:behaviors>
        <w:guid w:val="{D07372D1-1989-4B57-9A33-441A596DD19C}"/>
      </w:docPartPr>
      <w:docPartBody>
        <w:p w:rsidR="00863A93" w:rsidRDefault="00863A93">
          <w:pPr>
            <w:pStyle w:val="E9C82053C5834D32B19C162CF73126E3"/>
          </w:pPr>
          <w:r>
            <w:rPr>
              <w:rStyle w:val="PlaceholderText"/>
            </w:rPr>
            <w:t>Klicken oder tippen Sie hier, um Text einzugeben.</w:t>
          </w:r>
        </w:p>
      </w:docPartBody>
    </w:docPart>
    <w:docPart>
      <w:docPartPr>
        <w:name w:val="E833D25AF9014A67B55811751E0266F8"/>
        <w:category>
          <w:name w:val="Allgemein"/>
          <w:gallery w:val="placeholder"/>
        </w:category>
        <w:types>
          <w:type w:val="bbPlcHdr"/>
        </w:types>
        <w:behaviors>
          <w:behavior w:val="content"/>
        </w:behaviors>
        <w:guid w:val="{A51C9911-578D-4331-B59E-5291B06ED9B4}"/>
      </w:docPartPr>
      <w:docPartBody>
        <w:p w:rsidR="00863A93" w:rsidRDefault="00863A93">
          <w:pPr>
            <w:pStyle w:val="E833D25AF9014A67B55811751E0266F8"/>
          </w:pPr>
          <w:r>
            <w:rPr>
              <w:rStyle w:val="PlaceholderText"/>
            </w:rPr>
            <w:t>Klicken oder tippen Sie hier, um Text einzugeben.</w:t>
          </w:r>
        </w:p>
      </w:docPartBody>
    </w:docPart>
    <w:docPart>
      <w:docPartPr>
        <w:name w:val="E70FF99F958D4C20B861230D770525D3"/>
        <w:category>
          <w:name w:val="Allgemein"/>
          <w:gallery w:val="placeholder"/>
        </w:category>
        <w:types>
          <w:type w:val="bbPlcHdr"/>
        </w:types>
        <w:behaviors>
          <w:behavior w:val="content"/>
        </w:behaviors>
        <w:guid w:val="{ECB8579C-237F-4290-AEFC-72ABC1335F55}"/>
      </w:docPartPr>
      <w:docPartBody>
        <w:p w:rsidR="00863A93" w:rsidRDefault="00863A93">
          <w:pPr>
            <w:pStyle w:val="E70FF99F958D4C20B861230D770525D3"/>
          </w:pPr>
          <w:r>
            <w:rPr>
              <w:rStyle w:val="PlaceholderText"/>
            </w:rPr>
            <w:t>Klicken oder tippen Sie hier, um Text einzugeben.</w:t>
          </w:r>
        </w:p>
      </w:docPartBody>
    </w:docPart>
    <w:docPart>
      <w:docPartPr>
        <w:name w:val="69FB282A5A0F4C609D36D68E2FB096B3"/>
        <w:category>
          <w:name w:val="Allgemein"/>
          <w:gallery w:val="placeholder"/>
        </w:category>
        <w:types>
          <w:type w:val="bbPlcHdr"/>
        </w:types>
        <w:behaviors>
          <w:behavior w:val="content"/>
        </w:behaviors>
        <w:guid w:val="{4C49D1E8-9DF3-4890-B799-A569F0520709}"/>
      </w:docPartPr>
      <w:docPartBody>
        <w:p w:rsidR="00863A93" w:rsidRDefault="00863A93">
          <w:pPr>
            <w:pStyle w:val="69FB282A5A0F4C609D36D68E2FB096B3"/>
          </w:pPr>
          <w:r>
            <w:rPr>
              <w:rStyle w:val="PlaceholderText"/>
            </w:rPr>
            <w:t>Klicken oder tippen Sie hier, um Text einzugeben.</w:t>
          </w:r>
        </w:p>
      </w:docPartBody>
    </w:docPart>
    <w:docPart>
      <w:docPartPr>
        <w:name w:val="D777F1097E94481AB889BF490F1D2ABA"/>
        <w:category>
          <w:name w:val="Allgemein"/>
          <w:gallery w:val="placeholder"/>
        </w:category>
        <w:types>
          <w:type w:val="bbPlcHdr"/>
        </w:types>
        <w:behaviors>
          <w:behavior w:val="content"/>
        </w:behaviors>
        <w:guid w:val="{C7FCB57B-DA7F-47B3-895F-2AE0D192849D}"/>
      </w:docPartPr>
      <w:docPartBody>
        <w:p w:rsidR="00863A93" w:rsidRDefault="00863A93">
          <w:pPr>
            <w:pStyle w:val="D777F1097E94481AB889BF490F1D2ABA"/>
          </w:pPr>
          <w:r>
            <w:rPr>
              <w:rStyle w:val="PlaceholderText"/>
            </w:rPr>
            <w:t>Klicken oder tippen Sie hier, um Text einzugeben.</w:t>
          </w:r>
        </w:p>
      </w:docPartBody>
    </w:docPart>
    <w:docPart>
      <w:docPartPr>
        <w:name w:val="4EC904A253EC4C35A2002C11AC304B53"/>
        <w:category>
          <w:name w:val="Allgemein"/>
          <w:gallery w:val="placeholder"/>
        </w:category>
        <w:types>
          <w:type w:val="bbPlcHdr"/>
        </w:types>
        <w:behaviors>
          <w:behavior w:val="content"/>
        </w:behaviors>
        <w:guid w:val="{4FEEA706-A769-4325-AF17-9229D0375812}"/>
      </w:docPartPr>
      <w:docPartBody>
        <w:p w:rsidR="00863A93" w:rsidRDefault="00863A93">
          <w:pPr>
            <w:pStyle w:val="4EC904A253EC4C35A2002C11AC304B53"/>
          </w:pPr>
          <w:r>
            <w:rPr>
              <w:rStyle w:val="PlaceholderText"/>
            </w:rPr>
            <w:t>Klicken oder tippen Sie hier, um Text einzugeben.</w:t>
          </w:r>
        </w:p>
      </w:docPartBody>
    </w:docPart>
    <w:docPart>
      <w:docPartPr>
        <w:name w:val="36A2CA1D83884FC6BE9F52C2378F7B21"/>
        <w:category>
          <w:name w:val="Allgemein"/>
          <w:gallery w:val="placeholder"/>
        </w:category>
        <w:types>
          <w:type w:val="bbPlcHdr"/>
        </w:types>
        <w:behaviors>
          <w:behavior w:val="content"/>
        </w:behaviors>
        <w:guid w:val="{BCD029AB-508C-4F47-AFE1-5748049B657F}"/>
      </w:docPartPr>
      <w:docPartBody>
        <w:p w:rsidR="00863A93" w:rsidRDefault="00863A93">
          <w:pPr>
            <w:pStyle w:val="36A2CA1D83884FC6BE9F52C2378F7B21"/>
          </w:pPr>
          <w:r>
            <w:rPr>
              <w:rStyle w:val="PlaceholderText"/>
            </w:rPr>
            <w:t>Klicken oder tippen Sie hier, um Text einzugeben.</w:t>
          </w:r>
        </w:p>
      </w:docPartBody>
    </w:docPart>
    <w:docPart>
      <w:docPartPr>
        <w:name w:val="3DBB7CCD137C49BB847E10D610DAA35A"/>
        <w:category>
          <w:name w:val="Allgemein"/>
          <w:gallery w:val="placeholder"/>
        </w:category>
        <w:types>
          <w:type w:val="bbPlcHdr"/>
        </w:types>
        <w:behaviors>
          <w:behavior w:val="content"/>
        </w:behaviors>
        <w:guid w:val="{3BC6CCE6-0EC8-4BFF-981F-32D7D0D54D55}"/>
      </w:docPartPr>
      <w:docPartBody>
        <w:p w:rsidR="00863A93" w:rsidRDefault="00863A93">
          <w:pPr>
            <w:pStyle w:val="3DBB7CCD137C49BB847E10D610DAA35A"/>
          </w:pPr>
          <w:r>
            <w:rPr>
              <w:rStyle w:val="PlaceholderText"/>
            </w:rPr>
            <w:t>Klicken oder tippen Sie hier, um Text einzugeben.</w:t>
          </w:r>
        </w:p>
      </w:docPartBody>
    </w:docPart>
    <w:docPart>
      <w:docPartPr>
        <w:name w:val="ED0395B55B574E858154176819DD0CE3"/>
        <w:category>
          <w:name w:val="Allgemein"/>
          <w:gallery w:val="placeholder"/>
        </w:category>
        <w:types>
          <w:type w:val="bbPlcHdr"/>
        </w:types>
        <w:behaviors>
          <w:behavior w:val="content"/>
        </w:behaviors>
        <w:guid w:val="{5C86431A-B4BF-46C7-B7E5-495ACCF91B67}"/>
      </w:docPartPr>
      <w:docPartBody>
        <w:p w:rsidR="00863A93" w:rsidRDefault="00863A93">
          <w:pPr>
            <w:pStyle w:val="ED0395B55B574E858154176819DD0CE3"/>
          </w:pPr>
          <w:r>
            <w:rPr>
              <w:rStyle w:val="PlaceholderText"/>
            </w:rPr>
            <w:t>Klicken oder tippen Sie hier, um Text einzugeben.</w:t>
          </w:r>
        </w:p>
      </w:docPartBody>
    </w:docPart>
    <w:docPart>
      <w:docPartPr>
        <w:name w:val="D112DF3AB83D4BA981B9CA5386911841"/>
        <w:category>
          <w:name w:val="Allgemein"/>
          <w:gallery w:val="placeholder"/>
        </w:category>
        <w:types>
          <w:type w:val="bbPlcHdr"/>
        </w:types>
        <w:behaviors>
          <w:behavior w:val="content"/>
        </w:behaviors>
        <w:guid w:val="{AE3A756D-E455-4C45-8D48-54EBF73B9F12}"/>
      </w:docPartPr>
      <w:docPartBody>
        <w:p w:rsidR="00863A93" w:rsidRDefault="00863A93">
          <w:pPr>
            <w:pStyle w:val="D112DF3AB83D4BA981B9CA5386911841"/>
          </w:pPr>
          <w:r>
            <w:rPr>
              <w:rStyle w:val="PlaceholderText"/>
            </w:rPr>
            <w:t>Klicken oder tippen Sie hier, um Text einzugeben.</w:t>
          </w:r>
        </w:p>
      </w:docPartBody>
    </w:docPart>
    <w:docPart>
      <w:docPartPr>
        <w:name w:val="7B5CE82F6F484057A3348647BCE1BC72"/>
        <w:category>
          <w:name w:val="Allgemein"/>
          <w:gallery w:val="placeholder"/>
        </w:category>
        <w:types>
          <w:type w:val="bbPlcHdr"/>
        </w:types>
        <w:behaviors>
          <w:behavior w:val="content"/>
        </w:behaviors>
        <w:guid w:val="{1D540D1B-59DB-4C9C-8C96-D38FFDE7FB54}"/>
      </w:docPartPr>
      <w:docPartBody>
        <w:p w:rsidR="00863A93" w:rsidRDefault="00863A93">
          <w:pPr>
            <w:pStyle w:val="7B5CE82F6F484057A3348647BCE1BC72"/>
          </w:pPr>
          <w:r>
            <w:rPr>
              <w:rStyle w:val="PlaceholderText"/>
            </w:rPr>
            <w:t>Klicken oder tippen Sie hier, um Text einzugeben.</w:t>
          </w:r>
        </w:p>
      </w:docPartBody>
    </w:docPart>
    <w:docPart>
      <w:docPartPr>
        <w:name w:val="E0A6C97E417A4925B8ABC9F626461D4A"/>
        <w:category>
          <w:name w:val="Allgemein"/>
          <w:gallery w:val="placeholder"/>
        </w:category>
        <w:types>
          <w:type w:val="bbPlcHdr"/>
        </w:types>
        <w:behaviors>
          <w:behavior w:val="content"/>
        </w:behaviors>
        <w:guid w:val="{B73268BD-09AD-456A-A99F-5D12F0EDA6ED}"/>
      </w:docPartPr>
      <w:docPartBody>
        <w:p w:rsidR="00863A93" w:rsidRDefault="00863A93">
          <w:pPr>
            <w:pStyle w:val="E0A6C97E417A4925B8ABC9F626461D4A"/>
          </w:pPr>
          <w:r>
            <w:rPr>
              <w:rStyle w:val="PlaceholderText"/>
            </w:rPr>
            <w:t>Klicken oder tippen Sie hier, um Text einzugeben.</w:t>
          </w:r>
        </w:p>
      </w:docPartBody>
    </w:docPart>
    <w:docPart>
      <w:docPartPr>
        <w:name w:val="464E5D117A1F426B895A3CF6B0F18FC1"/>
        <w:category>
          <w:name w:val="Allgemein"/>
          <w:gallery w:val="placeholder"/>
        </w:category>
        <w:types>
          <w:type w:val="bbPlcHdr"/>
        </w:types>
        <w:behaviors>
          <w:behavior w:val="content"/>
        </w:behaviors>
        <w:guid w:val="{CD51F886-82D7-4B64-AFC6-74F5B998F5D0}"/>
      </w:docPartPr>
      <w:docPartBody>
        <w:p w:rsidR="00863A93" w:rsidRDefault="00863A93">
          <w:pPr>
            <w:pStyle w:val="464E5D117A1F426B895A3CF6B0F18FC1"/>
          </w:pPr>
          <w:r>
            <w:rPr>
              <w:rStyle w:val="PlaceholderText"/>
            </w:rPr>
            <w:t>Klicken oder tippen Sie hier, um Text einzugeben.</w:t>
          </w:r>
        </w:p>
      </w:docPartBody>
    </w:docPart>
    <w:docPart>
      <w:docPartPr>
        <w:name w:val="C43A6397BDAB49FEBD3961537A6294BD"/>
        <w:category>
          <w:name w:val="Allgemein"/>
          <w:gallery w:val="placeholder"/>
        </w:category>
        <w:types>
          <w:type w:val="bbPlcHdr"/>
        </w:types>
        <w:behaviors>
          <w:behavior w:val="content"/>
        </w:behaviors>
        <w:guid w:val="{D186A7CE-3E99-4EAF-8103-4B9B239CE90B}"/>
      </w:docPartPr>
      <w:docPartBody>
        <w:p w:rsidR="00863A93" w:rsidRDefault="00863A93">
          <w:pPr>
            <w:pStyle w:val="C43A6397BDAB49FEBD3961537A6294BD"/>
          </w:pPr>
          <w:r>
            <w:rPr>
              <w:rStyle w:val="PlaceholderText"/>
            </w:rPr>
            <w:t>Klicken oder tippen Sie hier, um Text einzugeben.</w:t>
          </w:r>
        </w:p>
      </w:docPartBody>
    </w:docPart>
    <w:docPart>
      <w:docPartPr>
        <w:name w:val="88D8C8EE33314EF9B0463C63D5FF8E59"/>
        <w:category>
          <w:name w:val="Allgemein"/>
          <w:gallery w:val="placeholder"/>
        </w:category>
        <w:types>
          <w:type w:val="bbPlcHdr"/>
        </w:types>
        <w:behaviors>
          <w:behavior w:val="content"/>
        </w:behaviors>
        <w:guid w:val="{051CCF76-EF7D-4076-BC2B-55D4005B4843}"/>
      </w:docPartPr>
      <w:docPartBody>
        <w:p w:rsidR="00863A93" w:rsidRDefault="00863A93">
          <w:pPr>
            <w:pStyle w:val="88D8C8EE33314EF9B0463C63D5FF8E59"/>
          </w:pPr>
          <w:r>
            <w:rPr>
              <w:rStyle w:val="PlaceholderText"/>
            </w:rPr>
            <w:t>Klicken oder tippen Sie hier, um Text einzugeben.</w:t>
          </w:r>
        </w:p>
      </w:docPartBody>
    </w:docPart>
    <w:docPart>
      <w:docPartPr>
        <w:name w:val="00B16FA7FD224EB8AB6629B24061E76D"/>
        <w:category>
          <w:name w:val="Allgemein"/>
          <w:gallery w:val="placeholder"/>
        </w:category>
        <w:types>
          <w:type w:val="bbPlcHdr"/>
        </w:types>
        <w:behaviors>
          <w:behavior w:val="content"/>
        </w:behaviors>
        <w:guid w:val="{92C9996A-8C16-46A4-8559-EC7C2C3FB6DC}"/>
      </w:docPartPr>
      <w:docPartBody>
        <w:p w:rsidR="00863A93" w:rsidRDefault="00863A93">
          <w:pPr>
            <w:pStyle w:val="00B16FA7FD224EB8AB6629B24061E76D"/>
          </w:pPr>
          <w:r>
            <w:rPr>
              <w:rStyle w:val="PlaceholderText"/>
            </w:rPr>
            <w:t>Klicken oder tippen Sie hier, um Text einzugeben.</w:t>
          </w:r>
        </w:p>
      </w:docPartBody>
    </w:docPart>
    <w:docPart>
      <w:docPartPr>
        <w:name w:val="A2710736F695446197A1573AEF393B7A"/>
        <w:category>
          <w:name w:val="Allgemein"/>
          <w:gallery w:val="placeholder"/>
        </w:category>
        <w:types>
          <w:type w:val="bbPlcHdr"/>
        </w:types>
        <w:behaviors>
          <w:behavior w:val="content"/>
        </w:behaviors>
        <w:guid w:val="{B5DC0896-0124-4EF5-A51A-3F4E4A299D0D}"/>
      </w:docPartPr>
      <w:docPartBody>
        <w:p w:rsidR="00863A93" w:rsidRDefault="00863A93">
          <w:pPr>
            <w:pStyle w:val="A2710736F695446197A1573AEF393B7A"/>
          </w:pPr>
          <w:r>
            <w:rPr>
              <w:rStyle w:val="PlaceholderText"/>
            </w:rPr>
            <w:t>Klicken oder tippen Sie hier, um Text einzugeben.</w:t>
          </w:r>
        </w:p>
      </w:docPartBody>
    </w:docPart>
    <w:docPart>
      <w:docPartPr>
        <w:name w:val="D9288A4CE15B43789E85ADE98EB8D741"/>
        <w:category>
          <w:name w:val="Allgemein"/>
          <w:gallery w:val="placeholder"/>
        </w:category>
        <w:types>
          <w:type w:val="bbPlcHdr"/>
        </w:types>
        <w:behaviors>
          <w:behavior w:val="content"/>
        </w:behaviors>
        <w:guid w:val="{D4A321AF-3E80-4E4B-A029-FA4F94E53F65}"/>
      </w:docPartPr>
      <w:docPartBody>
        <w:p w:rsidR="00863A93" w:rsidRDefault="00863A93">
          <w:pPr>
            <w:pStyle w:val="D9288A4CE15B43789E85ADE98EB8D741"/>
          </w:pPr>
          <w:r>
            <w:rPr>
              <w:rStyle w:val="PlaceholderText"/>
            </w:rPr>
            <w:t>Klicken oder tippen Sie hier, um Text einzugeben.</w:t>
          </w:r>
        </w:p>
      </w:docPartBody>
    </w:docPart>
    <w:docPart>
      <w:docPartPr>
        <w:name w:val="09D2587DE7514F0A98BAD32109517EFD"/>
        <w:category>
          <w:name w:val="Allgemein"/>
          <w:gallery w:val="placeholder"/>
        </w:category>
        <w:types>
          <w:type w:val="bbPlcHdr"/>
        </w:types>
        <w:behaviors>
          <w:behavior w:val="content"/>
        </w:behaviors>
        <w:guid w:val="{5C52F4E0-58D3-4EE8-9655-E73940513720}"/>
      </w:docPartPr>
      <w:docPartBody>
        <w:p w:rsidR="00863A93" w:rsidRDefault="00863A93">
          <w:pPr>
            <w:pStyle w:val="09D2587DE7514F0A98BAD32109517EFD"/>
          </w:pPr>
          <w:r>
            <w:rPr>
              <w:rStyle w:val="PlaceholderText"/>
            </w:rPr>
            <w:t>Klicken oder tippen Sie hier, um Text einzugeben.</w:t>
          </w:r>
        </w:p>
      </w:docPartBody>
    </w:docPart>
    <w:docPart>
      <w:docPartPr>
        <w:name w:val="CEC72BAA4C5F405EA36DB9EBE5216826"/>
        <w:category>
          <w:name w:val="Allgemein"/>
          <w:gallery w:val="placeholder"/>
        </w:category>
        <w:types>
          <w:type w:val="bbPlcHdr"/>
        </w:types>
        <w:behaviors>
          <w:behavior w:val="content"/>
        </w:behaviors>
        <w:guid w:val="{C6D3F4D3-92D1-4337-BE8E-A56B124C2F6F}"/>
      </w:docPartPr>
      <w:docPartBody>
        <w:p w:rsidR="00863A93" w:rsidRDefault="00863A93">
          <w:pPr>
            <w:pStyle w:val="CEC72BAA4C5F405EA36DB9EBE5216826"/>
          </w:pPr>
          <w:r>
            <w:rPr>
              <w:rStyle w:val="PlaceholderText"/>
            </w:rPr>
            <w:t>Klicken oder tippen Sie hier, um Text einzugeben.</w:t>
          </w:r>
        </w:p>
      </w:docPartBody>
    </w:docPart>
    <w:docPart>
      <w:docPartPr>
        <w:name w:val="0AA3DB5881614BABA5CA3797445949F1"/>
        <w:category>
          <w:name w:val="Allgemein"/>
          <w:gallery w:val="placeholder"/>
        </w:category>
        <w:types>
          <w:type w:val="bbPlcHdr"/>
        </w:types>
        <w:behaviors>
          <w:behavior w:val="content"/>
        </w:behaviors>
        <w:guid w:val="{BF404EFB-5B10-4DA2-A9BB-7573D2B4A757}"/>
      </w:docPartPr>
      <w:docPartBody>
        <w:p w:rsidR="00863A93" w:rsidRDefault="00863A93">
          <w:pPr>
            <w:pStyle w:val="0AA3DB5881614BABA5CA3797445949F1"/>
          </w:pPr>
          <w:r>
            <w:rPr>
              <w:rStyle w:val="PlaceholderText"/>
            </w:rPr>
            <w:t>Klicken oder tippen Sie hier, um Text einzugeben.</w:t>
          </w:r>
        </w:p>
      </w:docPartBody>
    </w:docPart>
    <w:docPart>
      <w:docPartPr>
        <w:name w:val="9A97F1059796496FAA3BEBABFB72DB7A"/>
        <w:category>
          <w:name w:val="Allgemein"/>
          <w:gallery w:val="placeholder"/>
        </w:category>
        <w:types>
          <w:type w:val="bbPlcHdr"/>
        </w:types>
        <w:behaviors>
          <w:behavior w:val="content"/>
        </w:behaviors>
        <w:guid w:val="{2C1AB489-F873-4460-BD95-8B4675480C85}"/>
      </w:docPartPr>
      <w:docPartBody>
        <w:p w:rsidR="00863A93" w:rsidRDefault="00863A93">
          <w:pPr>
            <w:pStyle w:val="9A97F1059796496FAA3BEBABFB72DB7A"/>
          </w:pPr>
          <w:r>
            <w:rPr>
              <w:rStyle w:val="PlaceholderText"/>
            </w:rPr>
            <w:t>Klicken oder tippen Sie hier, um Text einzugeben.</w:t>
          </w:r>
        </w:p>
      </w:docPartBody>
    </w:docPart>
    <w:docPart>
      <w:docPartPr>
        <w:name w:val="901C983B5D774505922B48FE993402D4"/>
        <w:category>
          <w:name w:val="Allgemein"/>
          <w:gallery w:val="placeholder"/>
        </w:category>
        <w:types>
          <w:type w:val="bbPlcHdr"/>
        </w:types>
        <w:behaviors>
          <w:behavior w:val="content"/>
        </w:behaviors>
        <w:guid w:val="{F702F88B-A535-454B-B04B-8B484B424256}"/>
      </w:docPartPr>
      <w:docPartBody>
        <w:p w:rsidR="00863A93" w:rsidRDefault="00863A93">
          <w:pPr>
            <w:pStyle w:val="901C983B5D774505922B48FE993402D4"/>
          </w:pPr>
          <w:r>
            <w:rPr>
              <w:rStyle w:val="PlaceholderText"/>
            </w:rPr>
            <w:t>Klicken oder tippen Sie hier, um Text einzugeben.</w:t>
          </w:r>
        </w:p>
      </w:docPartBody>
    </w:docPart>
    <w:docPart>
      <w:docPartPr>
        <w:name w:val="21070208659E4C8791B9ABB440739BA9"/>
        <w:category>
          <w:name w:val="Allgemein"/>
          <w:gallery w:val="placeholder"/>
        </w:category>
        <w:types>
          <w:type w:val="bbPlcHdr"/>
        </w:types>
        <w:behaviors>
          <w:behavior w:val="content"/>
        </w:behaviors>
        <w:guid w:val="{13BA2902-1D61-4BA9-B76D-CE675FD66719}"/>
      </w:docPartPr>
      <w:docPartBody>
        <w:p w:rsidR="00863A93" w:rsidRDefault="00863A93">
          <w:pPr>
            <w:pStyle w:val="21070208659E4C8791B9ABB440739BA9"/>
          </w:pPr>
          <w:r>
            <w:rPr>
              <w:rStyle w:val="PlaceholderText"/>
            </w:rPr>
            <w:t>Klicken oder tippen Sie hier, um Text einzugeben.</w:t>
          </w:r>
        </w:p>
      </w:docPartBody>
    </w:docPart>
    <w:docPart>
      <w:docPartPr>
        <w:name w:val="F7D19F93823A4D16840A26DF155F7039"/>
        <w:category>
          <w:name w:val="Allgemein"/>
          <w:gallery w:val="placeholder"/>
        </w:category>
        <w:types>
          <w:type w:val="bbPlcHdr"/>
        </w:types>
        <w:behaviors>
          <w:behavior w:val="content"/>
        </w:behaviors>
        <w:guid w:val="{340A4A7E-46F2-4416-AF9E-528039BA5E58}"/>
      </w:docPartPr>
      <w:docPartBody>
        <w:p w:rsidR="00863A93" w:rsidRDefault="00863A93">
          <w:pPr>
            <w:pStyle w:val="F7D19F93823A4D16840A26DF155F7039"/>
          </w:pPr>
          <w:r>
            <w:rPr>
              <w:rStyle w:val="PlaceholderText"/>
            </w:rPr>
            <w:t>Klicken oder tippen Sie hier, um Text einzugeben.</w:t>
          </w:r>
        </w:p>
      </w:docPartBody>
    </w:docPart>
    <w:docPart>
      <w:docPartPr>
        <w:name w:val="A86F9DE883874EDD863C63A877633352"/>
        <w:category>
          <w:name w:val="Allgemein"/>
          <w:gallery w:val="placeholder"/>
        </w:category>
        <w:types>
          <w:type w:val="bbPlcHdr"/>
        </w:types>
        <w:behaviors>
          <w:behavior w:val="content"/>
        </w:behaviors>
        <w:guid w:val="{BC1F4F1F-9A0E-4F68-A0DC-11ABC822030A}"/>
      </w:docPartPr>
      <w:docPartBody>
        <w:p w:rsidR="00863A93" w:rsidRDefault="00863A93">
          <w:pPr>
            <w:pStyle w:val="A86F9DE883874EDD863C63A877633352"/>
          </w:pPr>
          <w:r>
            <w:rPr>
              <w:rStyle w:val="PlaceholderText"/>
            </w:rPr>
            <w:t>Klicken oder tippen Sie hier, um Text einzugeben.</w:t>
          </w:r>
        </w:p>
      </w:docPartBody>
    </w:docPart>
    <w:docPart>
      <w:docPartPr>
        <w:name w:val="1FF8588A44CA4F439DE826D743288F46"/>
        <w:category>
          <w:name w:val="Allgemein"/>
          <w:gallery w:val="placeholder"/>
        </w:category>
        <w:types>
          <w:type w:val="bbPlcHdr"/>
        </w:types>
        <w:behaviors>
          <w:behavior w:val="content"/>
        </w:behaviors>
        <w:guid w:val="{E37110BA-FDBF-4CDF-8F24-BC8A81B11EB9}"/>
      </w:docPartPr>
      <w:docPartBody>
        <w:p w:rsidR="00863A93" w:rsidRDefault="00863A93">
          <w:pPr>
            <w:pStyle w:val="1FF8588A44CA4F439DE826D743288F46"/>
          </w:pPr>
          <w:r>
            <w:rPr>
              <w:rStyle w:val="PlaceholderText"/>
            </w:rPr>
            <w:t>Klicken oder tippen Sie hier, um Text einzugeben.</w:t>
          </w:r>
        </w:p>
      </w:docPartBody>
    </w:docPart>
    <w:docPart>
      <w:docPartPr>
        <w:name w:val="D200588AE22D4D5FB0FEE95B73405C52"/>
        <w:category>
          <w:name w:val="Allgemein"/>
          <w:gallery w:val="placeholder"/>
        </w:category>
        <w:types>
          <w:type w:val="bbPlcHdr"/>
        </w:types>
        <w:behaviors>
          <w:behavior w:val="content"/>
        </w:behaviors>
        <w:guid w:val="{8B68DD0F-2D27-48FD-8EB2-DF5331CB2799}"/>
      </w:docPartPr>
      <w:docPartBody>
        <w:p w:rsidR="00863A93" w:rsidRDefault="00863A93">
          <w:pPr>
            <w:pStyle w:val="D200588AE22D4D5FB0FEE95B73405C52"/>
          </w:pPr>
          <w:r>
            <w:rPr>
              <w:rStyle w:val="PlaceholderText"/>
            </w:rPr>
            <w:t>Klicken oder tippen Sie hier, um Text einzugeben.</w:t>
          </w:r>
        </w:p>
      </w:docPartBody>
    </w:docPart>
    <w:docPart>
      <w:docPartPr>
        <w:name w:val="7465CE18D06D44338C9BC1B21635C6F7"/>
        <w:category>
          <w:name w:val="Allgemein"/>
          <w:gallery w:val="placeholder"/>
        </w:category>
        <w:types>
          <w:type w:val="bbPlcHdr"/>
        </w:types>
        <w:behaviors>
          <w:behavior w:val="content"/>
        </w:behaviors>
        <w:guid w:val="{ABE86D82-01C3-49BB-823A-FF45F459CD61}"/>
      </w:docPartPr>
      <w:docPartBody>
        <w:p w:rsidR="00863A93" w:rsidRDefault="00863A93">
          <w:pPr>
            <w:pStyle w:val="7465CE18D06D44338C9BC1B21635C6F7"/>
          </w:pPr>
          <w:r>
            <w:rPr>
              <w:rStyle w:val="PlaceholderText"/>
            </w:rPr>
            <w:t>Klicken oder tippen Sie hier, um Text einzugeben.</w:t>
          </w:r>
        </w:p>
      </w:docPartBody>
    </w:docPart>
    <w:docPart>
      <w:docPartPr>
        <w:name w:val="F744052D3B674F938D702705D0842170"/>
        <w:category>
          <w:name w:val="Allgemein"/>
          <w:gallery w:val="placeholder"/>
        </w:category>
        <w:types>
          <w:type w:val="bbPlcHdr"/>
        </w:types>
        <w:behaviors>
          <w:behavior w:val="content"/>
        </w:behaviors>
        <w:guid w:val="{EA0E2033-D957-4EF1-BB69-348F5B049D07}"/>
      </w:docPartPr>
      <w:docPartBody>
        <w:p w:rsidR="00863A93" w:rsidRDefault="00863A93">
          <w:pPr>
            <w:pStyle w:val="F744052D3B674F938D702705D0842170"/>
          </w:pPr>
          <w:r>
            <w:rPr>
              <w:rStyle w:val="PlaceholderText"/>
            </w:rPr>
            <w:t>Klicken oder tippen Sie hier, um Text einzugeben.</w:t>
          </w:r>
        </w:p>
      </w:docPartBody>
    </w:docPart>
    <w:docPart>
      <w:docPartPr>
        <w:name w:val="095C3319BAC3459DA5BFC6402300A523"/>
        <w:category>
          <w:name w:val="Allgemein"/>
          <w:gallery w:val="placeholder"/>
        </w:category>
        <w:types>
          <w:type w:val="bbPlcHdr"/>
        </w:types>
        <w:behaviors>
          <w:behavior w:val="content"/>
        </w:behaviors>
        <w:guid w:val="{5D4789AE-3DC8-4FC3-83B7-80B2A4BEB149}"/>
      </w:docPartPr>
      <w:docPartBody>
        <w:p w:rsidR="00863A93" w:rsidRDefault="00863A93">
          <w:pPr>
            <w:pStyle w:val="095C3319BAC3459DA5BFC6402300A523"/>
          </w:pPr>
          <w:r>
            <w:rPr>
              <w:rStyle w:val="PlaceholderText"/>
            </w:rPr>
            <w:t>Klicken oder tippen Sie hier, um Text einzugeben.</w:t>
          </w:r>
        </w:p>
      </w:docPartBody>
    </w:docPart>
    <w:docPart>
      <w:docPartPr>
        <w:name w:val="A8556DF4D62F43CDB851BE2F27420BF1"/>
        <w:category>
          <w:name w:val="Allgemein"/>
          <w:gallery w:val="placeholder"/>
        </w:category>
        <w:types>
          <w:type w:val="bbPlcHdr"/>
        </w:types>
        <w:behaviors>
          <w:behavior w:val="content"/>
        </w:behaviors>
        <w:guid w:val="{26A4CBED-83A5-4869-A16D-8B167E6EF2DF}"/>
      </w:docPartPr>
      <w:docPartBody>
        <w:p w:rsidR="00863A93" w:rsidRDefault="00863A93">
          <w:pPr>
            <w:pStyle w:val="A8556DF4D62F43CDB851BE2F27420BF1"/>
          </w:pPr>
          <w:r>
            <w:rPr>
              <w:rStyle w:val="PlaceholderText"/>
            </w:rPr>
            <w:t>Klicken oder tippen Sie hier, um Text einzugeben.</w:t>
          </w:r>
        </w:p>
      </w:docPartBody>
    </w:docPart>
    <w:docPart>
      <w:docPartPr>
        <w:name w:val="63597B4BF0E746D092DF968FDD39A2BC"/>
        <w:category>
          <w:name w:val="Allgemein"/>
          <w:gallery w:val="placeholder"/>
        </w:category>
        <w:types>
          <w:type w:val="bbPlcHdr"/>
        </w:types>
        <w:behaviors>
          <w:behavior w:val="content"/>
        </w:behaviors>
        <w:guid w:val="{CC271E89-ADB3-4058-A3DA-C0F5EF0F2105}"/>
      </w:docPartPr>
      <w:docPartBody>
        <w:p w:rsidR="00863A93" w:rsidRDefault="00863A93">
          <w:pPr>
            <w:pStyle w:val="63597B4BF0E746D092DF968FDD39A2BC"/>
          </w:pPr>
          <w:r>
            <w:rPr>
              <w:rStyle w:val="PlaceholderText"/>
            </w:rPr>
            <w:t>Klicken oder tippen Sie hier, um Text einzugeben.</w:t>
          </w:r>
        </w:p>
      </w:docPartBody>
    </w:docPart>
    <w:docPart>
      <w:docPartPr>
        <w:name w:val="D55F31BF0B434B03B5E569F3595FCF06"/>
        <w:category>
          <w:name w:val="Allgemein"/>
          <w:gallery w:val="placeholder"/>
        </w:category>
        <w:types>
          <w:type w:val="bbPlcHdr"/>
        </w:types>
        <w:behaviors>
          <w:behavior w:val="content"/>
        </w:behaviors>
        <w:guid w:val="{C494304C-6F09-45E8-B3B0-07F244B33555}"/>
      </w:docPartPr>
      <w:docPartBody>
        <w:p w:rsidR="00863A93" w:rsidRDefault="00863A93">
          <w:pPr>
            <w:pStyle w:val="D55F31BF0B434B03B5E569F3595FCF06"/>
          </w:pPr>
          <w:r>
            <w:rPr>
              <w:rStyle w:val="PlaceholderText"/>
            </w:rPr>
            <w:t>Klicken oder tippen Sie hier, um Text einzugeben.</w:t>
          </w:r>
        </w:p>
      </w:docPartBody>
    </w:docPart>
    <w:docPart>
      <w:docPartPr>
        <w:name w:val="E0128F922B394EC5965975885F2B32E6"/>
        <w:category>
          <w:name w:val="Allgemein"/>
          <w:gallery w:val="placeholder"/>
        </w:category>
        <w:types>
          <w:type w:val="bbPlcHdr"/>
        </w:types>
        <w:behaviors>
          <w:behavior w:val="content"/>
        </w:behaviors>
        <w:guid w:val="{DD0FC638-B3AB-4F7A-928F-B835FD6DD5E9}"/>
      </w:docPartPr>
      <w:docPartBody>
        <w:p w:rsidR="00863A93" w:rsidRDefault="00863A93">
          <w:pPr>
            <w:pStyle w:val="E0128F922B394EC5965975885F2B32E6"/>
          </w:pPr>
          <w:r>
            <w:rPr>
              <w:rStyle w:val="PlaceholderText"/>
            </w:rPr>
            <w:t>Klicken oder tippen Sie hier, um Text einzugeben.</w:t>
          </w:r>
        </w:p>
      </w:docPartBody>
    </w:docPart>
    <w:docPart>
      <w:docPartPr>
        <w:name w:val="B56186193F9442329E422EBD360658DA"/>
        <w:category>
          <w:name w:val="Allgemein"/>
          <w:gallery w:val="placeholder"/>
        </w:category>
        <w:types>
          <w:type w:val="bbPlcHdr"/>
        </w:types>
        <w:behaviors>
          <w:behavior w:val="content"/>
        </w:behaviors>
        <w:guid w:val="{1874A60F-CE3E-4C76-A8EA-FC10E380433B}"/>
      </w:docPartPr>
      <w:docPartBody>
        <w:p w:rsidR="00863A93" w:rsidRDefault="00863A93">
          <w:pPr>
            <w:pStyle w:val="B56186193F9442329E422EBD360658DA"/>
          </w:pPr>
          <w:r>
            <w:rPr>
              <w:rStyle w:val="PlaceholderText"/>
            </w:rPr>
            <w:t>Klicken oder tippen Sie hier, um Text einzugeben.</w:t>
          </w:r>
        </w:p>
      </w:docPartBody>
    </w:docPart>
    <w:docPart>
      <w:docPartPr>
        <w:name w:val="446D2D60A77F488C95787642E40F744A"/>
        <w:category>
          <w:name w:val="Allgemein"/>
          <w:gallery w:val="placeholder"/>
        </w:category>
        <w:types>
          <w:type w:val="bbPlcHdr"/>
        </w:types>
        <w:behaviors>
          <w:behavior w:val="content"/>
        </w:behaviors>
        <w:guid w:val="{066302D4-5218-4B6D-9299-C1D9FF24F96C}"/>
      </w:docPartPr>
      <w:docPartBody>
        <w:p w:rsidR="00863A93" w:rsidRDefault="00863A93">
          <w:pPr>
            <w:pStyle w:val="446D2D60A77F488C95787642E40F744A"/>
          </w:pPr>
          <w:r>
            <w:rPr>
              <w:rStyle w:val="PlaceholderText"/>
            </w:rPr>
            <w:t>Klicken oder tippen Sie hier, um Text einzugeben.</w:t>
          </w:r>
        </w:p>
      </w:docPartBody>
    </w:docPart>
    <w:docPart>
      <w:docPartPr>
        <w:name w:val="5F644E943BCD4627B1BD3B4D0ACE7CAD"/>
        <w:category>
          <w:name w:val="Allgemein"/>
          <w:gallery w:val="placeholder"/>
        </w:category>
        <w:types>
          <w:type w:val="bbPlcHdr"/>
        </w:types>
        <w:behaviors>
          <w:behavior w:val="content"/>
        </w:behaviors>
        <w:guid w:val="{1FE7F7D3-2BB4-4372-8688-E11FDCDB04BC}"/>
      </w:docPartPr>
      <w:docPartBody>
        <w:p w:rsidR="00863A93" w:rsidRDefault="00863A93">
          <w:pPr>
            <w:pStyle w:val="5F644E943BCD4627B1BD3B4D0ACE7CAD"/>
          </w:pPr>
          <w:r>
            <w:rPr>
              <w:rStyle w:val="PlaceholderText"/>
            </w:rPr>
            <w:t>Klicken oder tippen Sie hier, um Text einzugeben.</w:t>
          </w:r>
        </w:p>
      </w:docPartBody>
    </w:docPart>
    <w:docPart>
      <w:docPartPr>
        <w:name w:val="C9E7E35EDDD742F8AAB1380D9F3F0576"/>
        <w:category>
          <w:name w:val="Allgemein"/>
          <w:gallery w:val="placeholder"/>
        </w:category>
        <w:types>
          <w:type w:val="bbPlcHdr"/>
        </w:types>
        <w:behaviors>
          <w:behavior w:val="content"/>
        </w:behaviors>
        <w:guid w:val="{514D91CD-3312-43B8-9BA0-AC9B90373BB8}"/>
      </w:docPartPr>
      <w:docPartBody>
        <w:p w:rsidR="00863A93" w:rsidRDefault="00863A93">
          <w:pPr>
            <w:pStyle w:val="C9E7E35EDDD742F8AAB1380D9F3F0576"/>
          </w:pPr>
          <w:r>
            <w:rPr>
              <w:rStyle w:val="PlaceholderText"/>
            </w:rPr>
            <w:t>Klicken oder tippen Sie hier, um Text einzugeben.</w:t>
          </w:r>
        </w:p>
      </w:docPartBody>
    </w:docPart>
    <w:docPart>
      <w:docPartPr>
        <w:name w:val="A4A9E0A72F774AC2B929243E2C6D7835"/>
        <w:category>
          <w:name w:val="Allgemein"/>
          <w:gallery w:val="placeholder"/>
        </w:category>
        <w:types>
          <w:type w:val="bbPlcHdr"/>
        </w:types>
        <w:behaviors>
          <w:behavior w:val="content"/>
        </w:behaviors>
        <w:guid w:val="{ACCE433F-95AC-4D06-9906-DDC6EDC5334C}"/>
      </w:docPartPr>
      <w:docPartBody>
        <w:p w:rsidR="00863A93" w:rsidRDefault="00863A93">
          <w:pPr>
            <w:pStyle w:val="A4A9E0A72F774AC2B929243E2C6D7835"/>
          </w:pPr>
          <w:r>
            <w:rPr>
              <w:rStyle w:val="PlaceholderText"/>
            </w:rPr>
            <w:t>Klicken oder tippen Sie hier, um Text einzugeben.</w:t>
          </w:r>
        </w:p>
      </w:docPartBody>
    </w:docPart>
    <w:docPart>
      <w:docPartPr>
        <w:name w:val="5D65E2CFBBB94BB283C84B81A93FA928"/>
        <w:category>
          <w:name w:val="Allgemein"/>
          <w:gallery w:val="placeholder"/>
        </w:category>
        <w:types>
          <w:type w:val="bbPlcHdr"/>
        </w:types>
        <w:behaviors>
          <w:behavior w:val="content"/>
        </w:behaviors>
        <w:guid w:val="{77D60BB9-8170-4715-985A-ACF355EDC51E}"/>
      </w:docPartPr>
      <w:docPartBody>
        <w:p w:rsidR="00863A93" w:rsidRDefault="00863A93">
          <w:pPr>
            <w:pStyle w:val="5D65E2CFBBB94BB283C84B81A93FA928"/>
          </w:pPr>
          <w:r>
            <w:rPr>
              <w:rStyle w:val="PlaceholderText"/>
            </w:rPr>
            <w:t>Klicken oder tippen Sie hier, um Text einzugeben.</w:t>
          </w:r>
        </w:p>
      </w:docPartBody>
    </w:docPart>
    <w:docPart>
      <w:docPartPr>
        <w:name w:val="9ABF42105AF3418AA480398B379E2844"/>
        <w:category>
          <w:name w:val="Allgemein"/>
          <w:gallery w:val="placeholder"/>
        </w:category>
        <w:types>
          <w:type w:val="bbPlcHdr"/>
        </w:types>
        <w:behaviors>
          <w:behavior w:val="content"/>
        </w:behaviors>
        <w:guid w:val="{2EF5523B-517A-432D-995B-86C19A560DD1}"/>
      </w:docPartPr>
      <w:docPartBody>
        <w:p w:rsidR="00863A93" w:rsidRDefault="00863A93">
          <w:pPr>
            <w:pStyle w:val="9ABF42105AF3418AA480398B379E2844"/>
          </w:pPr>
          <w:r>
            <w:rPr>
              <w:rStyle w:val="PlaceholderText"/>
            </w:rPr>
            <w:t>Klicken oder tippen Sie hier, um Text einzugeben.</w:t>
          </w:r>
        </w:p>
      </w:docPartBody>
    </w:docPart>
    <w:docPart>
      <w:docPartPr>
        <w:name w:val="13B540E00139415F90E3620A86FE8002"/>
        <w:category>
          <w:name w:val="Allgemein"/>
          <w:gallery w:val="placeholder"/>
        </w:category>
        <w:types>
          <w:type w:val="bbPlcHdr"/>
        </w:types>
        <w:behaviors>
          <w:behavior w:val="content"/>
        </w:behaviors>
        <w:guid w:val="{61B1B306-06B0-4D2A-AB73-54CCB2973B10}"/>
      </w:docPartPr>
      <w:docPartBody>
        <w:p w:rsidR="00863A93" w:rsidRDefault="00863A93">
          <w:pPr>
            <w:pStyle w:val="13B540E00139415F90E3620A86FE8002"/>
          </w:pPr>
          <w:r>
            <w:rPr>
              <w:rStyle w:val="PlaceholderText"/>
            </w:rPr>
            <w:t>Klicken oder tippen Sie hier, um Text einzugeben.</w:t>
          </w:r>
        </w:p>
      </w:docPartBody>
    </w:docPart>
    <w:docPart>
      <w:docPartPr>
        <w:name w:val="FD7C30D5D48F48A6B57B075E3913D458"/>
        <w:category>
          <w:name w:val="Allgemein"/>
          <w:gallery w:val="placeholder"/>
        </w:category>
        <w:types>
          <w:type w:val="bbPlcHdr"/>
        </w:types>
        <w:behaviors>
          <w:behavior w:val="content"/>
        </w:behaviors>
        <w:guid w:val="{50DA3710-9847-4728-BE4F-58865668BC85}"/>
      </w:docPartPr>
      <w:docPartBody>
        <w:p w:rsidR="00863A93" w:rsidRDefault="00863A93">
          <w:pPr>
            <w:pStyle w:val="FD7C30D5D48F48A6B57B075E3913D458"/>
          </w:pPr>
          <w:r>
            <w:rPr>
              <w:rStyle w:val="PlaceholderText"/>
            </w:rPr>
            <w:t>Klicken oder tippen Sie hier, um Text einzugeben.</w:t>
          </w:r>
        </w:p>
      </w:docPartBody>
    </w:docPart>
    <w:docPart>
      <w:docPartPr>
        <w:name w:val="991B378811B446688EBB3E2FBC669E45"/>
        <w:category>
          <w:name w:val="Allgemein"/>
          <w:gallery w:val="placeholder"/>
        </w:category>
        <w:types>
          <w:type w:val="bbPlcHdr"/>
        </w:types>
        <w:behaviors>
          <w:behavior w:val="content"/>
        </w:behaviors>
        <w:guid w:val="{F538A7CF-E6F9-48AC-95F1-48EE7E34954E}"/>
      </w:docPartPr>
      <w:docPartBody>
        <w:p w:rsidR="00863A93" w:rsidRDefault="00863A93">
          <w:pPr>
            <w:pStyle w:val="991B378811B446688EBB3E2FBC669E45"/>
          </w:pPr>
          <w:r>
            <w:rPr>
              <w:rStyle w:val="PlaceholderText"/>
            </w:rPr>
            <w:t>Klicken oder tippen Sie hier, um Text einzugeben.</w:t>
          </w:r>
        </w:p>
      </w:docPartBody>
    </w:docPart>
    <w:docPart>
      <w:docPartPr>
        <w:name w:val="E10E5AE971534E1283AAAE7A852F54CC"/>
        <w:category>
          <w:name w:val="Allgemein"/>
          <w:gallery w:val="placeholder"/>
        </w:category>
        <w:types>
          <w:type w:val="bbPlcHdr"/>
        </w:types>
        <w:behaviors>
          <w:behavior w:val="content"/>
        </w:behaviors>
        <w:guid w:val="{295C309C-3A81-421B-A57C-995273DC78CC}"/>
      </w:docPartPr>
      <w:docPartBody>
        <w:p w:rsidR="00863A93" w:rsidRDefault="00863A93">
          <w:pPr>
            <w:pStyle w:val="E10E5AE971534E1283AAAE7A852F54CC"/>
          </w:pPr>
          <w:r>
            <w:rPr>
              <w:rStyle w:val="PlaceholderText"/>
            </w:rPr>
            <w:t>Klicken oder tippen Sie hier, um Text einzugeben.</w:t>
          </w:r>
        </w:p>
      </w:docPartBody>
    </w:docPart>
    <w:docPart>
      <w:docPartPr>
        <w:name w:val="701F6031137C49F2993D643EEAC0D671"/>
        <w:category>
          <w:name w:val="Allgemein"/>
          <w:gallery w:val="placeholder"/>
        </w:category>
        <w:types>
          <w:type w:val="bbPlcHdr"/>
        </w:types>
        <w:behaviors>
          <w:behavior w:val="content"/>
        </w:behaviors>
        <w:guid w:val="{59C0D605-A286-4E43-BE07-7AC4A156E774}"/>
      </w:docPartPr>
      <w:docPartBody>
        <w:p w:rsidR="00863A93" w:rsidRDefault="00863A93">
          <w:pPr>
            <w:pStyle w:val="701F6031137C49F2993D643EEAC0D671"/>
          </w:pPr>
          <w:r>
            <w:rPr>
              <w:rStyle w:val="PlaceholderText"/>
            </w:rPr>
            <w:t>Klicken oder tippen Sie hier, um Text einzugeben.</w:t>
          </w:r>
        </w:p>
      </w:docPartBody>
    </w:docPart>
    <w:docPart>
      <w:docPartPr>
        <w:name w:val="049515A9606D41DAAEC8323DCC788217"/>
        <w:category>
          <w:name w:val="Allgemein"/>
          <w:gallery w:val="placeholder"/>
        </w:category>
        <w:types>
          <w:type w:val="bbPlcHdr"/>
        </w:types>
        <w:behaviors>
          <w:behavior w:val="content"/>
        </w:behaviors>
        <w:guid w:val="{C44A3C60-946D-4E46-94A3-947AD998998C}"/>
      </w:docPartPr>
      <w:docPartBody>
        <w:p w:rsidR="00863A93" w:rsidRDefault="00863A93">
          <w:pPr>
            <w:pStyle w:val="049515A9606D41DAAEC8323DCC788217"/>
          </w:pPr>
          <w:r>
            <w:rPr>
              <w:rStyle w:val="PlaceholderText"/>
            </w:rPr>
            <w:t>Klicken oder tippen Sie hier, um Text einzugeben.</w:t>
          </w:r>
        </w:p>
      </w:docPartBody>
    </w:docPart>
    <w:docPart>
      <w:docPartPr>
        <w:name w:val="84DED3684C6A4516902D95A0A674A90E"/>
        <w:category>
          <w:name w:val="Allgemein"/>
          <w:gallery w:val="placeholder"/>
        </w:category>
        <w:types>
          <w:type w:val="bbPlcHdr"/>
        </w:types>
        <w:behaviors>
          <w:behavior w:val="content"/>
        </w:behaviors>
        <w:guid w:val="{930F6A7A-EBC8-466B-8644-33D18C832FA0}"/>
      </w:docPartPr>
      <w:docPartBody>
        <w:p w:rsidR="00863A93" w:rsidRDefault="00863A93">
          <w:pPr>
            <w:pStyle w:val="84DED3684C6A4516902D95A0A674A90E"/>
          </w:pPr>
          <w:r>
            <w:rPr>
              <w:rStyle w:val="PlaceholderText"/>
            </w:rPr>
            <w:t>Klicken oder tippen Sie hier, um Text einzugeben.</w:t>
          </w:r>
        </w:p>
      </w:docPartBody>
    </w:docPart>
    <w:docPart>
      <w:docPartPr>
        <w:name w:val="F89A3D1667484509BDF6D6548C9D8D4E"/>
        <w:category>
          <w:name w:val="Allgemein"/>
          <w:gallery w:val="placeholder"/>
        </w:category>
        <w:types>
          <w:type w:val="bbPlcHdr"/>
        </w:types>
        <w:behaviors>
          <w:behavior w:val="content"/>
        </w:behaviors>
        <w:guid w:val="{1E2269D6-082B-442A-9D3D-F5EE8B387015}"/>
      </w:docPartPr>
      <w:docPartBody>
        <w:p w:rsidR="00863A93" w:rsidRDefault="00863A93">
          <w:pPr>
            <w:pStyle w:val="F89A3D1667484509BDF6D6548C9D8D4E"/>
          </w:pPr>
          <w:r>
            <w:rPr>
              <w:rStyle w:val="PlaceholderText"/>
            </w:rPr>
            <w:t>Klicken oder tippen Sie hier, um Text einzugeben.</w:t>
          </w:r>
        </w:p>
      </w:docPartBody>
    </w:docPart>
    <w:docPart>
      <w:docPartPr>
        <w:name w:val="E88C214B483241FF81BED1FEAD4AAF25"/>
        <w:category>
          <w:name w:val="Allgemein"/>
          <w:gallery w:val="placeholder"/>
        </w:category>
        <w:types>
          <w:type w:val="bbPlcHdr"/>
        </w:types>
        <w:behaviors>
          <w:behavior w:val="content"/>
        </w:behaviors>
        <w:guid w:val="{149D94C3-6D12-4FDE-9097-9001DB1DB431}"/>
      </w:docPartPr>
      <w:docPartBody>
        <w:p w:rsidR="00863A93" w:rsidRDefault="00863A93">
          <w:pPr>
            <w:pStyle w:val="E88C214B483241FF81BED1FEAD4AAF25"/>
          </w:pPr>
          <w:r>
            <w:rPr>
              <w:rStyle w:val="PlaceholderText"/>
            </w:rPr>
            <w:t>Klicken oder tippen Sie hier, um Text einzugeben.</w:t>
          </w:r>
        </w:p>
      </w:docPartBody>
    </w:docPart>
    <w:docPart>
      <w:docPartPr>
        <w:name w:val="44F1358FA16C453695F606A91B6F883C"/>
        <w:category>
          <w:name w:val="Allgemein"/>
          <w:gallery w:val="placeholder"/>
        </w:category>
        <w:types>
          <w:type w:val="bbPlcHdr"/>
        </w:types>
        <w:behaviors>
          <w:behavior w:val="content"/>
        </w:behaviors>
        <w:guid w:val="{A7BCBE39-724A-4E6F-B00C-44D5CB823127}"/>
      </w:docPartPr>
      <w:docPartBody>
        <w:p w:rsidR="00863A93" w:rsidRDefault="00863A93">
          <w:pPr>
            <w:pStyle w:val="44F1358FA16C453695F606A91B6F883C"/>
          </w:pPr>
          <w:r>
            <w:rPr>
              <w:rStyle w:val="PlaceholderText"/>
            </w:rPr>
            <w:t>Klicken oder tippen Sie hier, um Text einzugeben.</w:t>
          </w:r>
        </w:p>
      </w:docPartBody>
    </w:docPart>
    <w:docPart>
      <w:docPartPr>
        <w:name w:val="DF59D618AA18490DA0934F7600A09178"/>
        <w:category>
          <w:name w:val="Allgemein"/>
          <w:gallery w:val="placeholder"/>
        </w:category>
        <w:types>
          <w:type w:val="bbPlcHdr"/>
        </w:types>
        <w:behaviors>
          <w:behavior w:val="content"/>
        </w:behaviors>
        <w:guid w:val="{EC710CB8-8BEB-4874-947E-E7ED5A14B93A}"/>
      </w:docPartPr>
      <w:docPartBody>
        <w:p w:rsidR="00863A93" w:rsidRDefault="00863A93">
          <w:pPr>
            <w:pStyle w:val="DF59D618AA18490DA0934F7600A09178"/>
          </w:pPr>
          <w:r>
            <w:rPr>
              <w:rStyle w:val="PlaceholderText"/>
            </w:rPr>
            <w:t>Klicken oder tippen Sie hier, um Text einzugeben.</w:t>
          </w:r>
        </w:p>
      </w:docPartBody>
    </w:docPart>
    <w:docPart>
      <w:docPartPr>
        <w:name w:val="E99E3CC1C61F4331984952D25D3D89F1"/>
        <w:category>
          <w:name w:val="Allgemein"/>
          <w:gallery w:val="placeholder"/>
        </w:category>
        <w:types>
          <w:type w:val="bbPlcHdr"/>
        </w:types>
        <w:behaviors>
          <w:behavior w:val="content"/>
        </w:behaviors>
        <w:guid w:val="{B4AC82ED-F9B1-4B6E-BC2C-4189C41A8E21}"/>
      </w:docPartPr>
      <w:docPartBody>
        <w:p w:rsidR="00863A93" w:rsidRDefault="00863A93">
          <w:pPr>
            <w:pStyle w:val="E99E3CC1C61F4331984952D25D3D89F1"/>
          </w:pPr>
          <w:r>
            <w:rPr>
              <w:rStyle w:val="PlaceholderText"/>
            </w:rPr>
            <w:t>Klicken oder tippen Sie hier, um Text einzugeben.</w:t>
          </w:r>
        </w:p>
      </w:docPartBody>
    </w:docPart>
    <w:docPart>
      <w:docPartPr>
        <w:name w:val="2232C2D5179840C9B0CB359078CBDA12"/>
        <w:category>
          <w:name w:val="Allgemein"/>
          <w:gallery w:val="placeholder"/>
        </w:category>
        <w:types>
          <w:type w:val="bbPlcHdr"/>
        </w:types>
        <w:behaviors>
          <w:behavior w:val="content"/>
        </w:behaviors>
        <w:guid w:val="{626175AE-A693-4B8E-8A03-FFD83E8CB312}"/>
      </w:docPartPr>
      <w:docPartBody>
        <w:p w:rsidR="00863A93" w:rsidRDefault="00863A93">
          <w:pPr>
            <w:pStyle w:val="2232C2D5179840C9B0CB359078CBDA12"/>
          </w:pPr>
          <w:r>
            <w:rPr>
              <w:rStyle w:val="PlaceholderText"/>
            </w:rPr>
            <w:t>Klicken oder tippen Sie hier, um Text einzugeben.</w:t>
          </w:r>
        </w:p>
      </w:docPartBody>
    </w:docPart>
    <w:docPart>
      <w:docPartPr>
        <w:name w:val="E72686E073D84768B03A6D8067445BA4"/>
        <w:category>
          <w:name w:val="Allgemein"/>
          <w:gallery w:val="placeholder"/>
        </w:category>
        <w:types>
          <w:type w:val="bbPlcHdr"/>
        </w:types>
        <w:behaviors>
          <w:behavior w:val="content"/>
        </w:behaviors>
        <w:guid w:val="{6EDDC3D6-306A-4A23-AED2-E0923F1F1233}"/>
      </w:docPartPr>
      <w:docPartBody>
        <w:p w:rsidR="00863A93" w:rsidRDefault="00863A93">
          <w:pPr>
            <w:pStyle w:val="E72686E073D84768B03A6D8067445BA4"/>
          </w:pPr>
          <w:r>
            <w:rPr>
              <w:rStyle w:val="PlaceholderText"/>
            </w:rPr>
            <w:t>Klicken oder tippen Sie hier, um Text einzugeben.</w:t>
          </w:r>
        </w:p>
      </w:docPartBody>
    </w:docPart>
    <w:docPart>
      <w:docPartPr>
        <w:name w:val="E40CCBE0B3694DA5BB2B8D4543C0F86A"/>
        <w:category>
          <w:name w:val="Allgemein"/>
          <w:gallery w:val="placeholder"/>
        </w:category>
        <w:types>
          <w:type w:val="bbPlcHdr"/>
        </w:types>
        <w:behaviors>
          <w:behavior w:val="content"/>
        </w:behaviors>
        <w:guid w:val="{3C3F6C48-EB9C-49C2-87D3-AB1A3A4FB191}"/>
      </w:docPartPr>
      <w:docPartBody>
        <w:p w:rsidR="00863A93" w:rsidRDefault="00863A93">
          <w:pPr>
            <w:pStyle w:val="E40CCBE0B3694DA5BB2B8D4543C0F86A"/>
          </w:pPr>
          <w:r>
            <w:rPr>
              <w:rStyle w:val="PlaceholderText"/>
            </w:rPr>
            <w:t>Klicken oder tippen Sie hier, um Text einzugeben.</w:t>
          </w:r>
        </w:p>
      </w:docPartBody>
    </w:docPart>
    <w:docPart>
      <w:docPartPr>
        <w:name w:val="A4CCF1C6F5D544FDBE3432D7FEFA125A"/>
        <w:category>
          <w:name w:val="Allgemein"/>
          <w:gallery w:val="placeholder"/>
        </w:category>
        <w:types>
          <w:type w:val="bbPlcHdr"/>
        </w:types>
        <w:behaviors>
          <w:behavior w:val="content"/>
        </w:behaviors>
        <w:guid w:val="{4FF7DDF4-3C25-4E94-90E6-101CB6E3E3A1}"/>
      </w:docPartPr>
      <w:docPartBody>
        <w:p w:rsidR="00863A93" w:rsidRDefault="00863A93">
          <w:pPr>
            <w:pStyle w:val="A4CCF1C6F5D544FDBE3432D7FEFA125A"/>
          </w:pPr>
          <w:r>
            <w:rPr>
              <w:rStyle w:val="PlaceholderText"/>
            </w:rPr>
            <w:t>Klicken oder tippen Sie hier, um Text einzugeben.</w:t>
          </w:r>
        </w:p>
      </w:docPartBody>
    </w:docPart>
    <w:docPart>
      <w:docPartPr>
        <w:name w:val="04226B1D8AA64811994C337E62EA0602"/>
        <w:category>
          <w:name w:val="Allgemein"/>
          <w:gallery w:val="placeholder"/>
        </w:category>
        <w:types>
          <w:type w:val="bbPlcHdr"/>
        </w:types>
        <w:behaviors>
          <w:behavior w:val="content"/>
        </w:behaviors>
        <w:guid w:val="{6CB6D658-4D73-4301-9E98-D676757349EB}"/>
      </w:docPartPr>
      <w:docPartBody>
        <w:p w:rsidR="00863A93" w:rsidRDefault="00863A93">
          <w:pPr>
            <w:pStyle w:val="04226B1D8AA64811994C337E62EA0602"/>
          </w:pPr>
          <w:r>
            <w:rPr>
              <w:rStyle w:val="PlaceholderText"/>
            </w:rPr>
            <w:t>Klicken oder tippen Sie hier, um Text einzugeben.</w:t>
          </w:r>
        </w:p>
      </w:docPartBody>
    </w:docPart>
    <w:docPart>
      <w:docPartPr>
        <w:name w:val="0AE44548360E49F3AB50044F3EBFD66B"/>
        <w:category>
          <w:name w:val="Allgemein"/>
          <w:gallery w:val="placeholder"/>
        </w:category>
        <w:types>
          <w:type w:val="bbPlcHdr"/>
        </w:types>
        <w:behaviors>
          <w:behavior w:val="content"/>
        </w:behaviors>
        <w:guid w:val="{5E9CE073-5A05-48DF-9A5D-E84A4DDD0756}"/>
      </w:docPartPr>
      <w:docPartBody>
        <w:p w:rsidR="00863A93" w:rsidRDefault="00863A93">
          <w:pPr>
            <w:pStyle w:val="0AE44548360E49F3AB50044F3EBFD66B"/>
          </w:pPr>
          <w:r>
            <w:rPr>
              <w:rStyle w:val="PlaceholderText"/>
            </w:rPr>
            <w:t>Klicken oder tippen Sie hier, um Text einzugeben.</w:t>
          </w:r>
        </w:p>
      </w:docPartBody>
    </w:docPart>
    <w:docPart>
      <w:docPartPr>
        <w:name w:val="793E1823895D4463929A803402CDDF2B"/>
        <w:category>
          <w:name w:val="Allgemein"/>
          <w:gallery w:val="placeholder"/>
        </w:category>
        <w:types>
          <w:type w:val="bbPlcHdr"/>
        </w:types>
        <w:behaviors>
          <w:behavior w:val="content"/>
        </w:behaviors>
        <w:guid w:val="{4FDD645F-EE3D-4CDB-81DB-A8FA4BE75EF9}"/>
      </w:docPartPr>
      <w:docPartBody>
        <w:p w:rsidR="00863A93" w:rsidRDefault="00863A93">
          <w:pPr>
            <w:pStyle w:val="793E1823895D4463929A803402CDDF2B"/>
          </w:pPr>
          <w:r>
            <w:rPr>
              <w:rStyle w:val="PlaceholderText"/>
            </w:rPr>
            <w:t>Klicken oder tippen Sie hier, um Text einzugeben.</w:t>
          </w:r>
        </w:p>
      </w:docPartBody>
    </w:docPart>
    <w:docPart>
      <w:docPartPr>
        <w:name w:val="A34FAB755081458985C00FF1055B72F3"/>
        <w:category>
          <w:name w:val="Allgemein"/>
          <w:gallery w:val="placeholder"/>
        </w:category>
        <w:types>
          <w:type w:val="bbPlcHdr"/>
        </w:types>
        <w:behaviors>
          <w:behavior w:val="content"/>
        </w:behaviors>
        <w:guid w:val="{9721B299-47B3-4BDA-9FCC-97EB7113E4F2}"/>
      </w:docPartPr>
      <w:docPartBody>
        <w:p w:rsidR="00863A93" w:rsidRDefault="00863A93">
          <w:pPr>
            <w:pStyle w:val="A34FAB755081458985C00FF1055B72F3"/>
          </w:pPr>
          <w:r>
            <w:rPr>
              <w:rStyle w:val="PlaceholderText"/>
            </w:rPr>
            <w:t>Klicken oder tippen Sie hier, um Text einzugeben.</w:t>
          </w:r>
        </w:p>
      </w:docPartBody>
    </w:docPart>
    <w:docPart>
      <w:docPartPr>
        <w:name w:val="3EAD632D379D4DA088C435271DDF52D6"/>
        <w:category>
          <w:name w:val="Allgemein"/>
          <w:gallery w:val="placeholder"/>
        </w:category>
        <w:types>
          <w:type w:val="bbPlcHdr"/>
        </w:types>
        <w:behaviors>
          <w:behavior w:val="content"/>
        </w:behaviors>
        <w:guid w:val="{41025822-665D-4612-A4FF-A9AC314529A0}"/>
      </w:docPartPr>
      <w:docPartBody>
        <w:p w:rsidR="00863A93" w:rsidRDefault="00863A93">
          <w:pPr>
            <w:pStyle w:val="3EAD632D379D4DA088C435271DDF52D6"/>
          </w:pPr>
          <w:r>
            <w:rPr>
              <w:rStyle w:val="PlaceholderText"/>
            </w:rPr>
            <w:t>Klicken oder tippen Sie hier, um Text einzugeben.</w:t>
          </w:r>
        </w:p>
      </w:docPartBody>
    </w:docPart>
    <w:docPart>
      <w:docPartPr>
        <w:name w:val="016F21A2DA3444BDA0A489493AC3EFD8"/>
        <w:category>
          <w:name w:val="Allgemein"/>
          <w:gallery w:val="placeholder"/>
        </w:category>
        <w:types>
          <w:type w:val="bbPlcHdr"/>
        </w:types>
        <w:behaviors>
          <w:behavior w:val="content"/>
        </w:behaviors>
        <w:guid w:val="{14AF789B-5471-4AC4-82ED-71DADBE0CE49}"/>
      </w:docPartPr>
      <w:docPartBody>
        <w:p w:rsidR="00863A93" w:rsidRDefault="00863A93">
          <w:pPr>
            <w:pStyle w:val="016F21A2DA3444BDA0A489493AC3EFD8"/>
          </w:pPr>
          <w:r>
            <w:rPr>
              <w:rStyle w:val="PlaceholderText"/>
            </w:rPr>
            <w:t>Klicken oder tippen Sie hier, um Text einzugeben.</w:t>
          </w:r>
        </w:p>
      </w:docPartBody>
    </w:docPart>
    <w:docPart>
      <w:docPartPr>
        <w:name w:val="7B436F554C6041829213A8ECAB2AC880"/>
        <w:category>
          <w:name w:val="Allgemein"/>
          <w:gallery w:val="placeholder"/>
        </w:category>
        <w:types>
          <w:type w:val="bbPlcHdr"/>
        </w:types>
        <w:behaviors>
          <w:behavior w:val="content"/>
        </w:behaviors>
        <w:guid w:val="{0F161932-FAB4-4520-A32D-FDCE6B798198}"/>
      </w:docPartPr>
      <w:docPartBody>
        <w:p w:rsidR="00863A93" w:rsidRDefault="00863A93">
          <w:pPr>
            <w:pStyle w:val="7B436F554C6041829213A8ECAB2AC880"/>
          </w:pPr>
          <w:r>
            <w:rPr>
              <w:rStyle w:val="PlaceholderText"/>
            </w:rPr>
            <w:t>Klicken oder tippen Sie hier, um Text einzugeben.</w:t>
          </w:r>
        </w:p>
      </w:docPartBody>
    </w:docPart>
    <w:docPart>
      <w:docPartPr>
        <w:name w:val="877BE908979E432A8E0AA346809A1055"/>
        <w:category>
          <w:name w:val="Allgemein"/>
          <w:gallery w:val="placeholder"/>
        </w:category>
        <w:types>
          <w:type w:val="bbPlcHdr"/>
        </w:types>
        <w:behaviors>
          <w:behavior w:val="content"/>
        </w:behaviors>
        <w:guid w:val="{95A9ECE2-82ED-4A2D-9AF8-420EE30ABCE1}"/>
      </w:docPartPr>
      <w:docPartBody>
        <w:p w:rsidR="00863A93" w:rsidRDefault="00863A93">
          <w:pPr>
            <w:pStyle w:val="877BE908979E432A8E0AA346809A1055"/>
          </w:pPr>
          <w:r>
            <w:rPr>
              <w:rStyle w:val="PlaceholderText"/>
            </w:rPr>
            <w:t>Klicken oder tippen Sie hier, um Text einzugeben.</w:t>
          </w:r>
        </w:p>
      </w:docPartBody>
    </w:docPart>
    <w:docPart>
      <w:docPartPr>
        <w:name w:val="EAB83388FCCD4C5A91E24D1E50E88E8F"/>
        <w:category>
          <w:name w:val="Allgemein"/>
          <w:gallery w:val="placeholder"/>
        </w:category>
        <w:types>
          <w:type w:val="bbPlcHdr"/>
        </w:types>
        <w:behaviors>
          <w:behavior w:val="content"/>
        </w:behaviors>
        <w:guid w:val="{9894DD56-41F1-400E-B0CC-67A4C7FE9E6C}"/>
      </w:docPartPr>
      <w:docPartBody>
        <w:p w:rsidR="00863A93" w:rsidRDefault="00863A93">
          <w:pPr>
            <w:pStyle w:val="EAB83388FCCD4C5A91E24D1E50E88E8F"/>
          </w:pPr>
          <w:r>
            <w:rPr>
              <w:rStyle w:val="PlaceholderText"/>
            </w:rPr>
            <w:t>Klicken oder tippen Sie hier, um Text einzugeben.</w:t>
          </w:r>
        </w:p>
      </w:docPartBody>
    </w:docPart>
    <w:docPart>
      <w:docPartPr>
        <w:name w:val="48B139B0454D4720A9406455A02880AD"/>
        <w:category>
          <w:name w:val="Allgemein"/>
          <w:gallery w:val="placeholder"/>
        </w:category>
        <w:types>
          <w:type w:val="bbPlcHdr"/>
        </w:types>
        <w:behaviors>
          <w:behavior w:val="content"/>
        </w:behaviors>
        <w:guid w:val="{D3D15E62-938B-4B75-9893-4F2EF8444DD5}"/>
      </w:docPartPr>
      <w:docPartBody>
        <w:p w:rsidR="00863A93" w:rsidRDefault="00863A93">
          <w:pPr>
            <w:pStyle w:val="48B139B0454D4720A9406455A02880AD"/>
          </w:pPr>
          <w:r>
            <w:rPr>
              <w:rStyle w:val="PlaceholderText"/>
            </w:rPr>
            <w:t>Klicken oder tippen Sie hier, um Text einzugeben.</w:t>
          </w:r>
        </w:p>
      </w:docPartBody>
    </w:docPart>
    <w:docPart>
      <w:docPartPr>
        <w:name w:val="A913EAAC4B0944098EEB1DCE999A77D7"/>
        <w:category>
          <w:name w:val="Allgemein"/>
          <w:gallery w:val="placeholder"/>
        </w:category>
        <w:types>
          <w:type w:val="bbPlcHdr"/>
        </w:types>
        <w:behaviors>
          <w:behavior w:val="content"/>
        </w:behaviors>
        <w:guid w:val="{DED1A1FF-039D-4171-8CDA-15A821C759AC}"/>
      </w:docPartPr>
      <w:docPartBody>
        <w:p w:rsidR="00863A93" w:rsidRDefault="00863A93">
          <w:pPr>
            <w:pStyle w:val="A913EAAC4B0944098EEB1DCE999A77D7"/>
          </w:pPr>
          <w:r>
            <w:rPr>
              <w:rStyle w:val="PlaceholderText"/>
            </w:rPr>
            <w:t>Klicken oder tippen Sie hier, um Text einzugeben.</w:t>
          </w:r>
        </w:p>
      </w:docPartBody>
    </w:docPart>
    <w:docPart>
      <w:docPartPr>
        <w:name w:val="352C17DD82D049B280414FB194983B3B"/>
        <w:category>
          <w:name w:val="Allgemein"/>
          <w:gallery w:val="placeholder"/>
        </w:category>
        <w:types>
          <w:type w:val="bbPlcHdr"/>
        </w:types>
        <w:behaviors>
          <w:behavior w:val="content"/>
        </w:behaviors>
        <w:guid w:val="{AD9025C2-A56F-44FD-BCC2-EDB8F0446B4E}"/>
      </w:docPartPr>
      <w:docPartBody>
        <w:p w:rsidR="00863A93" w:rsidRDefault="00863A93">
          <w:pPr>
            <w:pStyle w:val="352C17DD82D049B280414FB194983B3B"/>
          </w:pPr>
          <w:r>
            <w:rPr>
              <w:rStyle w:val="PlaceholderText"/>
            </w:rPr>
            <w:t>Klicken oder tippen Sie hier, um Text einzugeben.</w:t>
          </w:r>
        </w:p>
      </w:docPartBody>
    </w:docPart>
    <w:docPart>
      <w:docPartPr>
        <w:name w:val="5DD262799A07499B98997603E8783F78"/>
        <w:category>
          <w:name w:val="Allgemein"/>
          <w:gallery w:val="placeholder"/>
        </w:category>
        <w:types>
          <w:type w:val="bbPlcHdr"/>
        </w:types>
        <w:behaviors>
          <w:behavior w:val="content"/>
        </w:behaviors>
        <w:guid w:val="{FCE20AE8-713F-46EC-8225-EC977C537BC3}"/>
      </w:docPartPr>
      <w:docPartBody>
        <w:p w:rsidR="00863A93" w:rsidRDefault="00863A93">
          <w:pPr>
            <w:pStyle w:val="5DD262799A07499B98997603E8783F78"/>
          </w:pPr>
          <w:r>
            <w:rPr>
              <w:rStyle w:val="PlaceholderText"/>
            </w:rPr>
            <w:t>Klicken oder tippen Sie hier, um Text einzugeben.</w:t>
          </w:r>
        </w:p>
      </w:docPartBody>
    </w:docPart>
    <w:docPart>
      <w:docPartPr>
        <w:name w:val="96B99A251E364956ACE5F22D13D16CD2"/>
        <w:category>
          <w:name w:val="Allgemein"/>
          <w:gallery w:val="placeholder"/>
        </w:category>
        <w:types>
          <w:type w:val="bbPlcHdr"/>
        </w:types>
        <w:behaviors>
          <w:behavior w:val="content"/>
        </w:behaviors>
        <w:guid w:val="{BA32D9C5-CFF3-448D-B8B6-9B165096F023}"/>
      </w:docPartPr>
      <w:docPartBody>
        <w:p w:rsidR="00863A93" w:rsidRDefault="00863A93">
          <w:pPr>
            <w:pStyle w:val="96B99A251E364956ACE5F22D13D16CD2"/>
          </w:pPr>
          <w:r>
            <w:rPr>
              <w:rStyle w:val="PlaceholderText"/>
            </w:rPr>
            <w:t>Klicken oder tippen Sie hier, um Text einzugeben.</w:t>
          </w:r>
        </w:p>
      </w:docPartBody>
    </w:docPart>
    <w:docPart>
      <w:docPartPr>
        <w:name w:val="35D4923452CB423EB41191B269B008D0"/>
        <w:category>
          <w:name w:val="Allgemein"/>
          <w:gallery w:val="placeholder"/>
        </w:category>
        <w:types>
          <w:type w:val="bbPlcHdr"/>
        </w:types>
        <w:behaviors>
          <w:behavior w:val="content"/>
        </w:behaviors>
        <w:guid w:val="{ED47B259-8FA0-4945-9CD0-78588C5C2274}"/>
      </w:docPartPr>
      <w:docPartBody>
        <w:p w:rsidR="00863A93" w:rsidRDefault="00863A93">
          <w:pPr>
            <w:pStyle w:val="35D4923452CB423EB41191B269B008D0"/>
          </w:pPr>
          <w:r>
            <w:rPr>
              <w:rStyle w:val="PlaceholderText"/>
            </w:rPr>
            <w:t>Klicken oder tippen Sie hier, um Text einzugeben.</w:t>
          </w:r>
        </w:p>
      </w:docPartBody>
    </w:docPart>
    <w:docPart>
      <w:docPartPr>
        <w:name w:val="D9B26377E2DA4CADAF679FCC1557BB5B"/>
        <w:category>
          <w:name w:val="Allgemein"/>
          <w:gallery w:val="placeholder"/>
        </w:category>
        <w:types>
          <w:type w:val="bbPlcHdr"/>
        </w:types>
        <w:behaviors>
          <w:behavior w:val="content"/>
        </w:behaviors>
        <w:guid w:val="{B7C56F2B-FA74-4286-8B37-9FF8F889352F}"/>
      </w:docPartPr>
      <w:docPartBody>
        <w:p w:rsidR="00863A93" w:rsidRDefault="00863A93">
          <w:pPr>
            <w:pStyle w:val="D9B26377E2DA4CADAF679FCC1557BB5B"/>
          </w:pPr>
          <w:r>
            <w:rPr>
              <w:rStyle w:val="PlaceholderText"/>
            </w:rPr>
            <w:t>Klicken oder tippen Sie hier, um Text einzugeben.</w:t>
          </w:r>
        </w:p>
      </w:docPartBody>
    </w:docPart>
    <w:docPart>
      <w:docPartPr>
        <w:name w:val="3ECEE5489C7E40C6B0D483E439BBB4DF"/>
        <w:category>
          <w:name w:val="Allgemein"/>
          <w:gallery w:val="placeholder"/>
        </w:category>
        <w:types>
          <w:type w:val="bbPlcHdr"/>
        </w:types>
        <w:behaviors>
          <w:behavior w:val="content"/>
        </w:behaviors>
        <w:guid w:val="{E6837424-40F6-4E0D-A4D6-1E03EF96D86A}"/>
      </w:docPartPr>
      <w:docPartBody>
        <w:p w:rsidR="00863A93" w:rsidRDefault="00863A93">
          <w:pPr>
            <w:pStyle w:val="3ECEE5489C7E40C6B0D483E439BBB4DF"/>
          </w:pPr>
          <w:r>
            <w:rPr>
              <w:rStyle w:val="PlaceholderText"/>
            </w:rPr>
            <w:t>Klicken oder tippen Sie hier, um Text einzugeben.</w:t>
          </w:r>
        </w:p>
      </w:docPartBody>
    </w:docPart>
    <w:docPart>
      <w:docPartPr>
        <w:name w:val="18931CBE2CA84B80823772544102BED4"/>
        <w:category>
          <w:name w:val="Allgemein"/>
          <w:gallery w:val="placeholder"/>
        </w:category>
        <w:types>
          <w:type w:val="bbPlcHdr"/>
        </w:types>
        <w:behaviors>
          <w:behavior w:val="content"/>
        </w:behaviors>
        <w:guid w:val="{37BC506E-A42A-4081-BB48-B2827FD84841}"/>
      </w:docPartPr>
      <w:docPartBody>
        <w:p w:rsidR="00863A93" w:rsidRDefault="00863A93">
          <w:pPr>
            <w:pStyle w:val="18931CBE2CA84B80823772544102BED4"/>
          </w:pPr>
          <w:r>
            <w:rPr>
              <w:rStyle w:val="PlaceholderText"/>
            </w:rPr>
            <w:t>Klicken oder tippen Sie hier, um Text einzugeben.</w:t>
          </w:r>
        </w:p>
      </w:docPartBody>
    </w:docPart>
    <w:docPart>
      <w:docPartPr>
        <w:name w:val="03CC30D1B8CD48E59261D85276EB3C95"/>
        <w:category>
          <w:name w:val="Allgemein"/>
          <w:gallery w:val="placeholder"/>
        </w:category>
        <w:types>
          <w:type w:val="bbPlcHdr"/>
        </w:types>
        <w:behaviors>
          <w:behavior w:val="content"/>
        </w:behaviors>
        <w:guid w:val="{74FDB19C-0EFF-4E04-AB89-130FC6669A40}"/>
      </w:docPartPr>
      <w:docPartBody>
        <w:p w:rsidR="00863A93" w:rsidRDefault="00863A93">
          <w:pPr>
            <w:pStyle w:val="03CC30D1B8CD48E59261D85276EB3C95"/>
          </w:pPr>
          <w:r>
            <w:rPr>
              <w:rStyle w:val="PlaceholderText"/>
            </w:rPr>
            <w:t>Klicken oder tippen Sie hier, um Text einzugeben.</w:t>
          </w:r>
        </w:p>
      </w:docPartBody>
    </w:docPart>
    <w:docPart>
      <w:docPartPr>
        <w:name w:val="DD0C41F1D70A4C4D85094F9E07133E8E"/>
        <w:category>
          <w:name w:val="Allgemein"/>
          <w:gallery w:val="placeholder"/>
        </w:category>
        <w:types>
          <w:type w:val="bbPlcHdr"/>
        </w:types>
        <w:behaviors>
          <w:behavior w:val="content"/>
        </w:behaviors>
        <w:guid w:val="{04ECABBF-D307-4937-AC76-DB9927613C4E}"/>
      </w:docPartPr>
      <w:docPartBody>
        <w:p w:rsidR="00863A93" w:rsidRDefault="00863A93">
          <w:pPr>
            <w:pStyle w:val="DD0C41F1D70A4C4D85094F9E07133E8E"/>
          </w:pPr>
          <w:r>
            <w:rPr>
              <w:rStyle w:val="PlaceholderText"/>
            </w:rPr>
            <w:t>Klicken oder tippen Sie hier, um Text einzugeben.</w:t>
          </w:r>
        </w:p>
      </w:docPartBody>
    </w:docPart>
    <w:docPart>
      <w:docPartPr>
        <w:name w:val="85CFE4F6BB25470592D95EE73EC7FF7E"/>
        <w:category>
          <w:name w:val="Allgemein"/>
          <w:gallery w:val="placeholder"/>
        </w:category>
        <w:types>
          <w:type w:val="bbPlcHdr"/>
        </w:types>
        <w:behaviors>
          <w:behavior w:val="content"/>
        </w:behaviors>
        <w:guid w:val="{A283851A-0116-49B6-B726-B0D5A8E9BFCB}"/>
      </w:docPartPr>
      <w:docPartBody>
        <w:p w:rsidR="00863A93" w:rsidRDefault="00863A93">
          <w:pPr>
            <w:pStyle w:val="85CFE4F6BB25470592D95EE73EC7FF7E"/>
          </w:pPr>
          <w:r>
            <w:rPr>
              <w:rStyle w:val="PlaceholderText"/>
            </w:rPr>
            <w:t>Klicken oder tippen Sie hier, um Text einzugeben.</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0857" w:rsidRDefault="007C0857">
      <w:pPr>
        <w:spacing w:line="240" w:lineRule="auto"/>
      </w:pPr>
      <w:r>
        <w:separator/>
      </w:r>
    </w:p>
  </w:endnote>
  <w:endnote w:type="continuationSeparator" w:id="0">
    <w:p w:rsidR="007C0857" w:rsidRDefault="007C0857">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0000000000000000000"/>
    <w:charset w:val="80"/>
    <w:family w:val="roman"/>
    <w:notTrueType/>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0857" w:rsidRDefault="007C0857">
      <w:pPr>
        <w:spacing w:after="0"/>
      </w:pPr>
      <w:r>
        <w:separator/>
      </w:r>
    </w:p>
  </w:footnote>
  <w:footnote w:type="continuationSeparator" w:id="0">
    <w:p w:rsidR="007C0857" w:rsidRDefault="007C0857">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58A"/>
    <w:rsid w:val="00005691"/>
    <w:rsid w:val="0003062F"/>
    <w:rsid w:val="000341B3"/>
    <w:rsid w:val="00035F1F"/>
    <w:rsid w:val="000A15F6"/>
    <w:rsid w:val="000A1A17"/>
    <w:rsid w:val="000D76A7"/>
    <w:rsid w:val="000F4842"/>
    <w:rsid w:val="0014299E"/>
    <w:rsid w:val="00174D7D"/>
    <w:rsid w:val="00182E0E"/>
    <w:rsid w:val="001B7E07"/>
    <w:rsid w:val="001E587C"/>
    <w:rsid w:val="002003F5"/>
    <w:rsid w:val="00214545"/>
    <w:rsid w:val="00224C7C"/>
    <w:rsid w:val="00240CBB"/>
    <w:rsid w:val="00244C86"/>
    <w:rsid w:val="00282E19"/>
    <w:rsid w:val="00290F82"/>
    <w:rsid w:val="002D4C2E"/>
    <w:rsid w:val="002D5685"/>
    <w:rsid w:val="002E6A8E"/>
    <w:rsid w:val="00322C47"/>
    <w:rsid w:val="00380EB8"/>
    <w:rsid w:val="00386266"/>
    <w:rsid w:val="0039336C"/>
    <w:rsid w:val="003C050C"/>
    <w:rsid w:val="003E22D0"/>
    <w:rsid w:val="00404CB7"/>
    <w:rsid w:val="0044746D"/>
    <w:rsid w:val="004821E1"/>
    <w:rsid w:val="004A0A0B"/>
    <w:rsid w:val="004A31A8"/>
    <w:rsid w:val="004C5177"/>
    <w:rsid w:val="004E1CE0"/>
    <w:rsid w:val="004F455D"/>
    <w:rsid w:val="00513984"/>
    <w:rsid w:val="00533098"/>
    <w:rsid w:val="00577B66"/>
    <w:rsid w:val="005817C4"/>
    <w:rsid w:val="005B5E00"/>
    <w:rsid w:val="005D258A"/>
    <w:rsid w:val="005E715C"/>
    <w:rsid w:val="0061461B"/>
    <w:rsid w:val="0061726C"/>
    <w:rsid w:val="00624557"/>
    <w:rsid w:val="00630ABE"/>
    <w:rsid w:val="0063762E"/>
    <w:rsid w:val="00656AB5"/>
    <w:rsid w:val="006658E8"/>
    <w:rsid w:val="00675DD6"/>
    <w:rsid w:val="0068404B"/>
    <w:rsid w:val="006863FE"/>
    <w:rsid w:val="006A243C"/>
    <w:rsid w:val="006A3DF4"/>
    <w:rsid w:val="006A3E0C"/>
    <w:rsid w:val="006C0084"/>
    <w:rsid w:val="006C6042"/>
    <w:rsid w:val="006E6223"/>
    <w:rsid w:val="00727C7E"/>
    <w:rsid w:val="007716C0"/>
    <w:rsid w:val="00772DEB"/>
    <w:rsid w:val="0077647A"/>
    <w:rsid w:val="007915B7"/>
    <w:rsid w:val="007A60CE"/>
    <w:rsid w:val="007C0857"/>
    <w:rsid w:val="007C710B"/>
    <w:rsid w:val="008338B8"/>
    <w:rsid w:val="00851898"/>
    <w:rsid w:val="00853204"/>
    <w:rsid w:val="00863A93"/>
    <w:rsid w:val="00880983"/>
    <w:rsid w:val="008859D8"/>
    <w:rsid w:val="0088777B"/>
    <w:rsid w:val="008B00DD"/>
    <w:rsid w:val="008C19F6"/>
    <w:rsid w:val="008C2E03"/>
    <w:rsid w:val="008F73E9"/>
    <w:rsid w:val="009004A7"/>
    <w:rsid w:val="00903AAA"/>
    <w:rsid w:val="00914FA1"/>
    <w:rsid w:val="00971F25"/>
    <w:rsid w:val="0099231A"/>
    <w:rsid w:val="00994824"/>
    <w:rsid w:val="009B1042"/>
    <w:rsid w:val="009C141E"/>
    <w:rsid w:val="009D267C"/>
    <w:rsid w:val="009D5CFF"/>
    <w:rsid w:val="009F6D10"/>
    <w:rsid w:val="00A07302"/>
    <w:rsid w:val="00A205E7"/>
    <w:rsid w:val="00A214D3"/>
    <w:rsid w:val="00A25F24"/>
    <w:rsid w:val="00A331D9"/>
    <w:rsid w:val="00A439B9"/>
    <w:rsid w:val="00A6100E"/>
    <w:rsid w:val="00A70688"/>
    <w:rsid w:val="00AD6837"/>
    <w:rsid w:val="00B00AC3"/>
    <w:rsid w:val="00B64A0D"/>
    <w:rsid w:val="00B83509"/>
    <w:rsid w:val="00B84CCC"/>
    <w:rsid w:val="00B93087"/>
    <w:rsid w:val="00B95FCE"/>
    <w:rsid w:val="00BC15F0"/>
    <w:rsid w:val="00BC4DD5"/>
    <w:rsid w:val="00BC5E4B"/>
    <w:rsid w:val="00BF1425"/>
    <w:rsid w:val="00C23ADD"/>
    <w:rsid w:val="00C66235"/>
    <w:rsid w:val="00C72278"/>
    <w:rsid w:val="00C840DF"/>
    <w:rsid w:val="00CC0FD0"/>
    <w:rsid w:val="00CE6D45"/>
    <w:rsid w:val="00D014B0"/>
    <w:rsid w:val="00D460FA"/>
    <w:rsid w:val="00D728E4"/>
    <w:rsid w:val="00D743E2"/>
    <w:rsid w:val="00D82D90"/>
    <w:rsid w:val="00D91BAA"/>
    <w:rsid w:val="00DB5C09"/>
    <w:rsid w:val="00DC4A02"/>
    <w:rsid w:val="00DD3A2F"/>
    <w:rsid w:val="00DE2C37"/>
    <w:rsid w:val="00DF2264"/>
    <w:rsid w:val="00E46DAA"/>
    <w:rsid w:val="00E575E9"/>
    <w:rsid w:val="00EA4271"/>
    <w:rsid w:val="00EA692A"/>
    <w:rsid w:val="00EB503F"/>
    <w:rsid w:val="00EE3CFD"/>
    <w:rsid w:val="00F43C26"/>
    <w:rsid w:val="00F46B36"/>
    <w:rsid w:val="00F47217"/>
    <w:rsid w:val="00F54770"/>
    <w:rsid w:val="00F678E1"/>
    <w:rsid w:val="00FA35B1"/>
    <w:rsid w:val="00FC1609"/>
    <w:rsid w:val="00FD13D1"/>
    <w:rsid w:val="00FE1752"/>
    <w:rsid w:val="00FF0520"/>
    <w:rsid w:val="00FF4469"/>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Default Paragraph Font" w:uiPriority="1"/>
    <w:lsdException w:name="Table Grid" w:semiHidden="0" w:unhideWhenUsed="0"/>
    <w:lsdException w:name="Placeholder Text"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5B5E00"/>
    <w:rPr>
      <w:color w:val="808080"/>
    </w:rPr>
  </w:style>
  <w:style w:type="paragraph" w:customStyle="1" w:styleId="A71F47021C3E4D9982BF504AA3D7D5BA">
    <w:name w:val="A71F47021C3E4D9982BF504AA3D7D5BA"/>
    <w:qFormat/>
    <w:pPr>
      <w:spacing w:after="160" w:line="278" w:lineRule="auto"/>
    </w:pPr>
    <w:rPr>
      <w:kern w:val="2"/>
      <w:sz w:val="24"/>
      <w:szCs w:val="24"/>
      <w14:ligatures w14:val="standardContextual"/>
    </w:rPr>
  </w:style>
  <w:style w:type="paragraph" w:customStyle="1" w:styleId="7045EF01962A40D48C702622FA5F4C6A">
    <w:name w:val="7045EF01962A40D48C702622FA5F4C6A"/>
    <w:qFormat/>
    <w:pPr>
      <w:spacing w:after="160" w:line="278" w:lineRule="auto"/>
    </w:pPr>
    <w:rPr>
      <w:kern w:val="2"/>
      <w:sz w:val="24"/>
      <w:szCs w:val="24"/>
      <w14:ligatures w14:val="standardContextual"/>
    </w:rPr>
  </w:style>
  <w:style w:type="paragraph" w:customStyle="1" w:styleId="CD55F0400E4E46269D43A36593F8A841">
    <w:name w:val="CD55F0400E4E46269D43A36593F8A841"/>
    <w:qFormat/>
    <w:pPr>
      <w:spacing w:after="160" w:line="278" w:lineRule="auto"/>
    </w:pPr>
    <w:rPr>
      <w:kern w:val="2"/>
      <w:sz w:val="24"/>
      <w:szCs w:val="24"/>
      <w14:ligatures w14:val="standardContextual"/>
    </w:rPr>
  </w:style>
  <w:style w:type="paragraph" w:customStyle="1" w:styleId="F80DC968F06A43DEBC76E6B7D7ACE0EB">
    <w:name w:val="F80DC968F06A43DEBC76E6B7D7ACE0EB"/>
    <w:qFormat/>
    <w:pPr>
      <w:spacing w:after="160" w:line="278" w:lineRule="auto"/>
    </w:pPr>
    <w:rPr>
      <w:kern w:val="2"/>
      <w:sz w:val="24"/>
      <w:szCs w:val="24"/>
      <w14:ligatures w14:val="standardContextual"/>
    </w:rPr>
  </w:style>
  <w:style w:type="paragraph" w:customStyle="1" w:styleId="70FB82799F9C4AB9A6EF7490B06B17BB">
    <w:name w:val="70FB82799F9C4AB9A6EF7490B06B17BB"/>
    <w:qFormat/>
    <w:pPr>
      <w:spacing w:after="160" w:line="278" w:lineRule="auto"/>
    </w:pPr>
    <w:rPr>
      <w:kern w:val="2"/>
      <w:sz w:val="24"/>
      <w:szCs w:val="24"/>
      <w14:ligatures w14:val="standardContextual"/>
    </w:rPr>
  </w:style>
  <w:style w:type="paragraph" w:customStyle="1" w:styleId="F26F249BB2C24DC7926BA9705EA4846F">
    <w:name w:val="F26F249BB2C24DC7926BA9705EA4846F"/>
    <w:qFormat/>
    <w:pPr>
      <w:spacing w:after="160" w:line="278" w:lineRule="auto"/>
    </w:pPr>
    <w:rPr>
      <w:kern w:val="2"/>
      <w:sz w:val="24"/>
      <w:szCs w:val="24"/>
      <w14:ligatures w14:val="standardContextual"/>
    </w:rPr>
  </w:style>
  <w:style w:type="paragraph" w:customStyle="1" w:styleId="53FA405EBCC047188E2119401C52F90D">
    <w:name w:val="53FA405EBCC047188E2119401C52F90D"/>
    <w:qFormat/>
    <w:pPr>
      <w:spacing w:after="160" w:line="278" w:lineRule="auto"/>
    </w:pPr>
    <w:rPr>
      <w:kern w:val="2"/>
      <w:sz w:val="24"/>
      <w:szCs w:val="24"/>
      <w14:ligatures w14:val="standardContextual"/>
    </w:rPr>
  </w:style>
  <w:style w:type="paragraph" w:customStyle="1" w:styleId="9470459FB1224FBDAC6FAAC2CF6F6968">
    <w:name w:val="9470459FB1224FBDAC6FAAC2CF6F6968"/>
    <w:qFormat/>
    <w:pPr>
      <w:spacing w:after="160" w:line="278" w:lineRule="auto"/>
    </w:pPr>
    <w:rPr>
      <w:kern w:val="2"/>
      <w:sz w:val="24"/>
      <w:szCs w:val="24"/>
      <w14:ligatures w14:val="standardContextual"/>
    </w:rPr>
  </w:style>
  <w:style w:type="paragraph" w:customStyle="1" w:styleId="236D0326E4674F428BF4F6DB2CD72717">
    <w:name w:val="236D0326E4674F428BF4F6DB2CD72717"/>
    <w:qFormat/>
    <w:pPr>
      <w:spacing w:after="160" w:line="278" w:lineRule="auto"/>
    </w:pPr>
    <w:rPr>
      <w:kern w:val="2"/>
      <w:sz w:val="24"/>
      <w:szCs w:val="24"/>
      <w14:ligatures w14:val="standardContextual"/>
    </w:rPr>
  </w:style>
  <w:style w:type="paragraph" w:customStyle="1" w:styleId="FD7EBBE07DDA44249B52AABC63D8AD29">
    <w:name w:val="FD7EBBE07DDA44249B52AABC63D8AD29"/>
    <w:qFormat/>
    <w:pPr>
      <w:spacing w:after="160" w:line="278" w:lineRule="auto"/>
    </w:pPr>
    <w:rPr>
      <w:kern w:val="2"/>
      <w:sz w:val="24"/>
      <w:szCs w:val="24"/>
      <w14:ligatures w14:val="standardContextual"/>
    </w:rPr>
  </w:style>
  <w:style w:type="paragraph" w:customStyle="1" w:styleId="CD57BECDCF39462C857B788FB02E96C1">
    <w:name w:val="CD57BECDCF39462C857B788FB02E96C1"/>
    <w:qFormat/>
    <w:pPr>
      <w:spacing w:after="160" w:line="278" w:lineRule="auto"/>
    </w:pPr>
    <w:rPr>
      <w:kern w:val="2"/>
      <w:sz w:val="24"/>
      <w:szCs w:val="24"/>
      <w14:ligatures w14:val="standardContextual"/>
    </w:rPr>
  </w:style>
  <w:style w:type="paragraph" w:customStyle="1" w:styleId="66E321A5E65E4E78805EE863D8B1E4F2">
    <w:name w:val="66E321A5E65E4E78805EE863D8B1E4F2"/>
    <w:qFormat/>
    <w:pPr>
      <w:spacing w:after="160" w:line="278" w:lineRule="auto"/>
    </w:pPr>
    <w:rPr>
      <w:kern w:val="2"/>
      <w:sz w:val="24"/>
      <w:szCs w:val="24"/>
      <w14:ligatures w14:val="standardContextual"/>
    </w:rPr>
  </w:style>
  <w:style w:type="paragraph" w:customStyle="1" w:styleId="3701BAD2E6024DB3815A644C406C3CA4">
    <w:name w:val="3701BAD2E6024DB3815A644C406C3CA4"/>
    <w:qFormat/>
    <w:pPr>
      <w:spacing w:after="160" w:line="278" w:lineRule="auto"/>
    </w:pPr>
    <w:rPr>
      <w:kern w:val="2"/>
      <w:sz w:val="24"/>
      <w:szCs w:val="24"/>
      <w14:ligatures w14:val="standardContextual"/>
    </w:rPr>
  </w:style>
  <w:style w:type="paragraph" w:customStyle="1" w:styleId="3F7338E93C7147B58A4C3103D186F005">
    <w:name w:val="3F7338E93C7147B58A4C3103D186F005"/>
    <w:qFormat/>
    <w:pPr>
      <w:spacing w:after="160" w:line="278" w:lineRule="auto"/>
    </w:pPr>
    <w:rPr>
      <w:kern w:val="2"/>
      <w:sz w:val="24"/>
      <w:szCs w:val="24"/>
      <w14:ligatures w14:val="standardContextual"/>
    </w:rPr>
  </w:style>
  <w:style w:type="paragraph" w:customStyle="1" w:styleId="27051CEF0FAE4575878F04D087021B82">
    <w:name w:val="27051CEF0FAE4575878F04D087021B82"/>
    <w:qFormat/>
    <w:pPr>
      <w:spacing w:after="160" w:line="278" w:lineRule="auto"/>
    </w:pPr>
    <w:rPr>
      <w:kern w:val="2"/>
      <w:sz w:val="24"/>
      <w:szCs w:val="24"/>
      <w14:ligatures w14:val="standardContextual"/>
    </w:rPr>
  </w:style>
  <w:style w:type="paragraph" w:customStyle="1" w:styleId="58A8DF44AB2840D49AAFF561C986E79F">
    <w:name w:val="58A8DF44AB2840D49AAFF561C986E79F"/>
    <w:qFormat/>
    <w:pPr>
      <w:spacing w:after="160" w:line="278" w:lineRule="auto"/>
    </w:pPr>
    <w:rPr>
      <w:kern w:val="2"/>
      <w:sz w:val="24"/>
      <w:szCs w:val="24"/>
      <w14:ligatures w14:val="standardContextual"/>
    </w:rPr>
  </w:style>
  <w:style w:type="paragraph" w:customStyle="1" w:styleId="4124D66643C543128CD6EFBC92DFB8C2">
    <w:name w:val="4124D66643C543128CD6EFBC92DFB8C2"/>
    <w:qFormat/>
    <w:pPr>
      <w:spacing w:after="160" w:line="278" w:lineRule="auto"/>
    </w:pPr>
    <w:rPr>
      <w:kern w:val="2"/>
      <w:sz w:val="24"/>
      <w:szCs w:val="24"/>
      <w14:ligatures w14:val="standardContextual"/>
    </w:rPr>
  </w:style>
  <w:style w:type="paragraph" w:customStyle="1" w:styleId="18BBDA2AC07D46A3ABFEBDB8C5F5A0D0">
    <w:name w:val="18BBDA2AC07D46A3ABFEBDB8C5F5A0D0"/>
    <w:qFormat/>
    <w:pPr>
      <w:spacing w:after="160" w:line="278" w:lineRule="auto"/>
    </w:pPr>
    <w:rPr>
      <w:kern w:val="2"/>
      <w:sz w:val="24"/>
      <w:szCs w:val="24"/>
      <w14:ligatures w14:val="standardContextual"/>
    </w:rPr>
  </w:style>
  <w:style w:type="paragraph" w:customStyle="1" w:styleId="E4E6A5FBB15D4A7E902A98D148B0980F">
    <w:name w:val="E4E6A5FBB15D4A7E902A98D148B0980F"/>
    <w:qFormat/>
    <w:pPr>
      <w:spacing w:after="160" w:line="278" w:lineRule="auto"/>
    </w:pPr>
    <w:rPr>
      <w:kern w:val="2"/>
      <w:sz w:val="24"/>
      <w:szCs w:val="24"/>
      <w14:ligatures w14:val="standardContextual"/>
    </w:rPr>
  </w:style>
  <w:style w:type="paragraph" w:customStyle="1" w:styleId="931808ACA77A4DA584F8C932176BBC1D">
    <w:name w:val="931808ACA77A4DA584F8C932176BBC1D"/>
    <w:qFormat/>
    <w:pPr>
      <w:spacing w:after="160" w:line="278" w:lineRule="auto"/>
    </w:pPr>
    <w:rPr>
      <w:kern w:val="2"/>
      <w:sz w:val="24"/>
      <w:szCs w:val="24"/>
      <w14:ligatures w14:val="standardContextual"/>
    </w:rPr>
  </w:style>
  <w:style w:type="paragraph" w:customStyle="1" w:styleId="2CCBA06746324AA19A90BA8788764D09">
    <w:name w:val="2CCBA06746324AA19A90BA8788764D09"/>
    <w:qFormat/>
    <w:pPr>
      <w:spacing w:after="160" w:line="278" w:lineRule="auto"/>
    </w:pPr>
    <w:rPr>
      <w:kern w:val="2"/>
      <w:sz w:val="24"/>
      <w:szCs w:val="24"/>
      <w14:ligatures w14:val="standardContextual"/>
    </w:rPr>
  </w:style>
  <w:style w:type="paragraph" w:customStyle="1" w:styleId="671DF8AC32074B59B74D953DB7E209D2">
    <w:name w:val="671DF8AC32074B59B74D953DB7E209D2"/>
    <w:qFormat/>
    <w:pPr>
      <w:spacing w:after="160" w:line="278" w:lineRule="auto"/>
    </w:pPr>
    <w:rPr>
      <w:kern w:val="2"/>
      <w:sz w:val="24"/>
      <w:szCs w:val="24"/>
      <w14:ligatures w14:val="standardContextual"/>
    </w:rPr>
  </w:style>
  <w:style w:type="paragraph" w:customStyle="1" w:styleId="7CB2C560ABE54C5C9D0E0425D3A95079">
    <w:name w:val="7CB2C560ABE54C5C9D0E0425D3A95079"/>
    <w:qFormat/>
    <w:pPr>
      <w:spacing w:after="160" w:line="278" w:lineRule="auto"/>
    </w:pPr>
    <w:rPr>
      <w:kern w:val="2"/>
      <w:sz w:val="24"/>
      <w:szCs w:val="24"/>
      <w14:ligatures w14:val="standardContextual"/>
    </w:rPr>
  </w:style>
  <w:style w:type="paragraph" w:customStyle="1" w:styleId="F8C50C277A6B4BD49CC705487C556CDB">
    <w:name w:val="F8C50C277A6B4BD49CC705487C556CDB"/>
    <w:qFormat/>
    <w:pPr>
      <w:spacing w:after="160" w:line="278" w:lineRule="auto"/>
    </w:pPr>
    <w:rPr>
      <w:kern w:val="2"/>
      <w:sz w:val="24"/>
      <w:szCs w:val="24"/>
      <w14:ligatures w14:val="standardContextual"/>
    </w:rPr>
  </w:style>
  <w:style w:type="paragraph" w:customStyle="1" w:styleId="E39DE934EDA442C188842B6707E0E205">
    <w:name w:val="E39DE934EDA442C188842B6707E0E205"/>
    <w:qFormat/>
    <w:pPr>
      <w:spacing w:after="160" w:line="278" w:lineRule="auto"/>
    </w:pPr>
    <w:rPr>
      <w:kern w:val="2"/>
      <w:sz w:val="24"/>
      <w:szCs w:val="24"/>
      <w14:ligatures w14:val="standardContextual"/>
    </w:rPr>
  </w:style>
  <w:style w:type="paragraph" w:customStyle="1" w:styleId="B3B034EFB88E4219B17B66C4F00EC43C">
    <w:name w:val="B3B034EFB88E4219B17B66C4F00EC43C"/>
    <w:qFormat/>
    <w:pPr>
      <w:spacing w:after="160" w:line="278" w:lineRule="auto"/>
    </w:pPr>
    <w:rPr>
      <w:kern w:val="2"/>
      <w:sz w:val="24"/>
      <w:szCs w:val="24"/>
      <w14:ligatures w14:val="standardContextual"/>
    </w:rPr>
  </w:style>
  <w:style w:type="paragraph" w:customStyle="1" w:styleId="BCA63E04D5064344BB3559ED7BBFEAC7">
    <w:name w:val="BCA63E04D5064344BB3559ED7BBFEAC7"/>
    <w:qFormat/>
    <w:pPr>
      <w:spacing w:after="160" w:line="278" w:lineRule="auto"/>
    </w:pPr>
    <w:rPr>
      <w:kern w:val="2"/>
      <w:sz w:val="24"/>
      <w:szCs w:val="24"/>
      <w14:ligatures w14:val="standardContextual"/>
    </w:rPr>
  </w:style>
  <w:style w:type="paragraph" w:customStyle="1" w:styleId="8DE0640217C540FBBFB6659160FDA5BF">
    <w:name w:val="8DE0640217C540FBBFB6659160FDA5BF"/>
    <w:qFormat/>
    <w:pPr>
      <w:spacing w:after="160" w:line="278" w:lineRule="auto"/>
    </w:pPr>
    <w:rPr>
      <w:kern w:val="2"/>
      <w:sz w:val="24"/>
      <w:szCs w:val="24"/>
      <w14:ligatures w14:val="standardContextual"/>
    </w:rPr>
  </w:style>
  <w:style w:type="paragraph" w:customStyle="1" w:styleId="2143D02DC0C24B34B9959098DA1B4D5E">
    <w:name w:val="2143D02DC0C24B34B9959098DA1B4D5E"/>
    <w:qFormat/>
    <w:pPr>
      <w:spacing w:after="160" w:line="278" w:lineRule="auto"/>
    </w:pPr>
    <w:rPr>
      <w:kern w:val="2"/>
      <w:sz w:val="24"/>
      <w:szCs w:val="24"/>
      <w14:ligatures w14:val="standardContextual"/>
    </w:rPr>
  </w:style>
  <w:style w:type="paragraph" w:customStyle="1" w:styleId="E3C7A2980D304A8F8CA690410ADFB1CC">
    <w:name w:val="E3C7A2980D304A8F8CA690410ADFB1CC"/>
    <w:qFormat/>
    <w:pPr>
      <w:spacing w:after="160" w:line="278" w:lineRule="auto"/>
    </w:pPr>
    <w:rPr>
      <w:kern w:val="2"/>
      <w:sz w:val="24"/>
      <w:szCs w:val="24"/>
      <w14:ligatures w14:val="standardContextual"/>
    </w:rPr>
  </w:style>
  <w:style w:type="paragraph" w:customStyle="1" w:styleId="DBD6AC869EDE42FC9C1F5CEA25F9D595">
    <w:name w:val="DBD6AC869EDE42FC9C1F5CEA25F9D595"/>
    <w:qFormat/>
    <w:pPr>
      <w:spacing w:after="160" w:line="278" w:lineRule="auto"/>
    </w:pPr>
    <w:rPr>
      <w:kern w:val="2"/>
      <w:sz w:val="24"/>
      <w:szCs w:val="24"/>
      <w14:ligatures w14:val="standardContextual"/>
    </w:rPr>
  </w:style>
  <w:style w:type="paragraph" w:customStyle="1" w:styleId="730F1E1F9BDE4582BE090DDC87A28949">
    <w:name w:val="730F1E1F9BDE4582BE090DDC87A28949"/>
    <w:qFormat/>
    <w:pPr>
      <w:spacing w:after="160" w:line="278" w:lineRule="auto"/>
    </w:pPr>
    <w:rPr>
      <w:kern w:val="2"/>
      <w:sz w:val="24"/>
      <w:szCs w:val="24"/>
      <w14:ligatures w14:val="standardContextual"/>
    </w:rPr>
  </w:style>
  <w:style w:type="paragraph" w:customStyle="1" w:styleId="F8F2B49C02474E1BBDC2BDB196CA5FDF">
    <w:name w:val="F8F2B49C02474E1BBDC2BDB196CA5FDF"/>
    <w:qFormat/>
    <w:pPr>
      <w:spacing w:after="160" w:line="278" w:lineRule="auto"/>
    </w:pPr>
    <w:rPr>
      <w:kern w:val="2"/>
      <w:sz w:val="24"/>
      <w:szCs w:val="24"/>
      <w14:ligatures w14:val="standardContextual"/>
    </w:rPr>
  </w:style>
  <w:style w:type="paragraph" w:customStyle="1" w:styleId="B55407053FFE4FAA841375F1DB093BC2">
    <w:name w:val="B55407053FFE4FAA841375F1DB093BC2"/>
    <w:qFormat/>
    <w:pPr>
      <w:spacing w:after="160" w:line="278" w:lineRule="auto"/>
    </w:pPr>
    <w:rPr>
      <w:kern w:val="2"/>
      <w:sz w:val="24"/>
      <w:szCs w:val="24"/>
      <w14:ligatures w14:val="standardContextual"/>
    </w:rPr>
  </w:style>
  <w:style w:type="paragraph" w:customStyle="1" w:styleId="AFEF3D965F8443D1A8BF4EB734405056">
    <w:name w:val="AFEF3D965F8443D1A8BF4EB734405056"/>
    <w:qFormat/>
    <w:pPr>
      <w:spacing w:after="160" w:line="278" w:lineRule="auto"/>
    </w:pPr>
    <w:rPr>
      <w:kern w:val="2"/>
      <w:sz w:val="24"/>
      <w:szCs w:val="24"/>
      <w14:ligatures w14:val="standardContextual"/>
    </w:rPr>
  </w:style>
  <w:style w:type="paragraph" w:customStyle="1" w:styleId="E89968E0578B4DAEBB673CCDEDE6CD16">
    <w:name w:val="E89968E0578B4DAEBB673CCDEDE6CD16"/>
    <w:qFormat/>
    <w:pPr>
      <w:spacing w:after="160" w:line="278" w:lineRule="auto"/>
    </w:pPr>
    <w:rPr>
      <w:kern w:val="2"/>
      <w:sz w:val="24"/>
      <w:szCs w:val="24"/>
      <w14:ligatures w14:val="standardContextual"/>
    </w:rPr>
  </w:style>
  <w:style w:type="paragraph" w:customStyle="1" w:styleId="7BD714E255F44A53B7A5FAC106A7C106">
    <w:name w:val="7BD714E255F44A53B7A5FAC106A7C106"/>
    <w:qFormat/>
    <w:pPr>
      <w:spacing w:after="160" w:line="278" w:lineRule="auto"/>
    </w:pPr>
    <w:rPr>
      <w:kern w:val="2"/>
      <w:sz w:val="24"/>
      <w:szCs w:val="24"/>
      <w14:ligatures w14:val="standardContextual"/>
    </w:rPr>
  </w:style>
  <w:style w:type="paragraph" w:customStyle="1" w:styleId="A2DD20BF5E4E4D8294164F7282D93BF7">
    <w:name w:val="A2DD20BF5E4E4D8294164F7282D93BF7"/>
    <w:qFormat/>
    <w:pPr>
      <w:spacing w:after="160" w:line="278" w:lineRule="auto"/>
    </w:pPr>
    <w:rPr>
      <w:kern w:val="2"/>
      <w:sz w:val="24"/>
      <w:szCs w:val="24"/>
      <w14:ligatures w14:val="standardContextual"/>
    </w:rPr>
  </w:style>
  <w:style w:type="paragraph" w:customStyle="1" w:styleId="38930F63A3DA4D55935B94BA95690E77">
    <w:name w:val="38930F63A3DA4D55935B94BA95690E77"/>
    <w:qFormat/>
    <w:pPr>
      <w:spacing w:after="160" w:line="278" w:lineRule="auto"/>
    </w:pPr>
    <w:rPr>
      <w:kern w:val="2"/>
      <w:sz w:val="24"/>
      <w:szCs w:val="24"/>
      <w14:ligatures w14:val="standardContextual"/>
    </w:rPr>
  </w:style>
  <w:style w:type="paragraph" w:customStyle="1" w:styleId="51B93F453D6B431FBE042A1A6AC67174">
    <w:name w:val="51B93F453D6B431FBE042A1A6AC67174"/>
    <w:qFormat/>
    <w:pPr>
      <w:spacing w:after="160" w:line="278" w:lineRule="auto"/>
    </w:pPr>
    <w:rPr>
      <w:kern w:val="2"/>
      <w:sz w:val="24"/>
      <w:szCs w:val="24"/>
      <w14:ligatures w14:val="standardContextual"/>
    </w:rPr>
  </w:style>
  <w:style w:type="paragraph" w:customStyle="1" w:styleId="E999371CE64B4F0FA39470F1DC29B331">
    <w:name w:val="E999371CE64B4F0FA39470F1DC29B331"/>
    <w:qFormat/>
    <w:pPr>
      <w:spacing w:after="160" w:line="278" w:lineRule="auto"/>
    </w:pPr>
    <w:rPr>
      <w:kern w:val="2"/>
      <w:sz w:val="24"/>
      <w:szCs w:val="24"/>
      <w14:ligatures w14:val="standardContextual"/>
    </w:rPr>
  </w:style>
  <w:style w:type="paragraph" w:customStyle="1" w:styleId="33890DE291F54FF997D016B8D93E2F97">
    <w:name w:val="33890DE291F54FF997D016B8D93E2F97"/>
    <w:qFormat/>
    <w:pPr>
      <w:spacing w:after="160" w:line="278" w:lineRule="auto"/>
    </w:pPr>
    <w:rPr>
      <w:kern w:val="2"/>
      <w:sz w:val="24"/>
      <w:szCs w:val="24"/>
      <w14:ligatures w14:val="standardContextual"/>
    </w:rPr>
  </w:style>
  <w:style w:type="paragraph" w:customStyle="1" w:styleId="FD207382223A429BA5D12EB4053628F3">
    <w:name w:val="FD207382223A429BA5D12EB4053628F3"/>
    <w:qFormat/>
    <w:pPr>
      <w:spacing w:after="160" w:line="278" w:lineRule="auto"/>
    </w:pPr>
    <w:rPr>
      <w:kern w:val="2"/>
      <w:sz w:val="24"/>
      <w:szCs w:val="24"/>
      <w14:ligatures w14:val="standardContextual"/>
    </w:rPr>
  </w:style>
  <w:style w:type="paragraph" w:customStyle="1" w:styleId="BFF31D0674B845E28CD7F6A43435ED31">
    <w:name w:val="BFF31D0674B845E28CD7F6A43435ED31"/>
    <w:qFormat/>
    <w:pPr>
      <w:spacing w:after="160" w:line="278" w:lineRule="auto"/>
    </w:pPr>
    <w:rPr>
      <w:kern w:val="2"/>
      <w:sz w:val="24"/>
      <w:szCs w:val="24"/>
      <w14:ligatures w14:val="standardContextual"/>
    </w:rPr>
  </w:style>
  <w:style w:type="paragraph" w:customStyle="1" w:styleId="2AD473D71E9540C0ABC94BFC42D97E6A">
    <w:name w:val="2AD473D71E9540C0ABC94BFC42D97E6A"/>
    <w:qFormat/>
    <w:pPr>
      <w:spacing w:after="160" w:line="278" w:lineRule="auto"/>
    </w:pPr>
    <w:rPr>
      <w:kern w:val="2"/>
      <w:sz w:val="24"/>
      <w:szCs w:val="24"/>
      <w14:ligatures w14:val="standardContextual"/>
    </w:rPr>
  </w:style>
  <w:style w:type="paragraph" w:customStyle="1" w:styleId="3931EEFC73ED47E986DDB2790E215FCC">
    <w:name w:val="3931EEFC73ED47E986DDB2790E215FCC"/>
    <w:qFormat/>
    <w:pPr>
      <w:spacing w:after="160" w:line="278" w:lineRule="auto"/>
    </w:pPr>
    <w:rPr>
      <w:kern w:val="2"/>
      <w:sz w:val="24"/>
      <w:szCs w:val="24"/>
      <w14:ligatures w14:val="standardContextual"/>
    </w:rPr>
  </w:style>
  <w:style w:type="paragraph" w:customStyle="1" w:styleId="C115CCA410FE49449F02E9B943137A67">
    <w:name w:val="C115CCA410FE49449F02E9B943137A67"/>
    <w:qFormat/>
    <w:pPr>
      <w:spacing w:after="160" w:line="278" w:lineRule="auto"/>
    </w:pPr>
    <w:rPr>
      <w:kern w:val="2"/>
      <w:sz w:val="24"/>
      <w:szCs w:val="24"/>
      <w14:ligatures w14:val="standardContextual"/>
    </w:rPr>
  </w:style>
  <w:style w:type="paragraph" w:customStyle="1" w:styleId="4ABB10C62EC74471A4BDC562C2B0F2E6">
    <w:name w:val="4ABB10C62EC74471A4BDC562C2B0F2E6"/>
    <w:qFormat/>
    <w:pPr>
      <w:spacing w:after="160" w:line="278" w:lineRule="auto"/>
    </w:pPr>
    <w:rPr>
      <w:kern w:val="2"/>
      <w:sz w:val="24"/>
      <w:szCs w:val="24"/>
      <w14:ligatures w14:val="standardContextual"/>
    </w:rPr>
  </w:style>
  <w:style w:type="paragraph" w:customStyle="1" w:styleId="1D49383112414804BEC0CD1836A2C080">
    <w:name w:val="1D49383112414804BEC0CD1836A2C080"/>
    <w:qFormat/>
    <w:pPr>
      <w:spacing w:after="160" w:line="278" w:lineRule="auto"/>
    </w:pPr>
    <w:rPr>
      <w:kern w:val="2"/>
      <w:sz w:val="24"/>
      <w:szCs w:val="24"/>
      <w14:ligatures w14:val="standardContextual"/>
    </w:rPr>
  </w:style>
  <w:style w:type="paragraph" w:customStyle="1" w:styleId="6A75F86885B446079900D4A5CF848E58">
    <w:name w:val="6A75F86885B446079900D4A5CF848E58"/>
    <w:qFormat/>
    <w:pPr>
      <w:spacing w:after="160" w:line="278" w:lineRule="auto"/>
    </w:pPr>
    <w:rPr>
      <w:kern w:val="2"/>
      <w:sz w:val="24"/>
      <w:szCs w:val="24"/>
      <w14:ligatures w14:val="standardContextual"/>
    </w:rPr>
  </w:style>
  <w:style w:type="paragraph" w:customStyle="1" w:styleId="B0CD756CD74D41D0A0ECB02AE6ED4867">
    <w:name w:val="B0CD756CD74D41D0A0ECB02AE6ED4867"/>
    <w:qFormat/>
    <w:pPr>
      <w:spacing w:after="160" w:line="278" w:lineRule="auto"/>
    </w:pPr>
    <w:rPr>
      <w:kern w:val="2"/>
      <w:sz w:val="24"/>
      <w:szCs w:val="24"/>
      <w14:ligatures w14:val="standardContextual"/>
    </w:rPr>
  </w:style>
  <w:style w:type="paragraph" w:customStyle="1" w:styleId="892CD63DEC8D42E78266E371524B13B8">
    <w:name w:val="892CD63DEC8D42E78266E371524B13B8"/>
    <w:qFormat/>
    <w:pPr>
      <w:spacing w:after="160" w:line="278" w:lineRule="auto"/>
    </w:pPr>
    <w:rPr>
      <w:kern w:val="2"/>
      <w:sz w:val="24"/>
      <w:szCs w:val="24"/>
      <w14:ligatures w14:val="standardContextual"/>
    </w:rPr>
  </w:style>
  <w:style w:type="paragraph" w:customStyle="1" w:styleId="99B93A7F1A244E248E7742C87B9C2603">
    <w:name w:val="99B93A7F1A244E248E7742C87B9C2603"/>
    <w:qFormat/>
    <w:pPr>
      <w:spacing w:after="160" w:line="278" w:lineRule="auto"/>
    </w:pPr>
    <w:rPr>
      <w:kern w:val="2"/>
      <w:sz w:val="24"/>
      <w:szCs w:val="24"/>
      <w14:ligatures w14:val="standardContextual"/>
    </w:rPr>
  </w:style>
  <w:style w:type="paragraph" w:customStyle="1" w:styleId="D8DEF1BE90D044009A74F01BA8CE48ED">
    <w:name w:val="D8DEF1BE90D044009A74F01BA8CE48ED"/>
    <w:qFormat/>
    <w:pPr>
      <w:spacing w:after="160" w:line="278" w:lineRule="auto"/>
    </w:pPr>
    <w:rPr>
      <w:kern w:val="2"/>
      <w:sz w:val="24"/>
      <w:szCs w:val="24"/>
      <w14:ligatures w14:val="standardContextual"/>
    </w:rPr>
  </w:style>
  <w:style w:type="paragraph" w:customStyle="1" w:styleId="E4A605BD6D18460DA2F0C3E15D8B810B">
    <w:name w:val="E4A605BD6D18460DA2F0C3E15D8B810B"/>
    <w:qFormat/>
    <w:pPr>
      <w:spacing w:after="160" w:line="278" w:lineRule="auto"/>
    </w:pPr>
    <w:rPr>
      <w:kern w:val="2"/>
      <w:sz w:val="24"/>
      <w:szCs w:val="24"/>
      <w14:ligatures w14:val="standardContextual"/>
    </w:rPr>
  </w:style>
  <w:style w:type="paragraph" w:customStyle="1" w:styleId="06880831FB434A47A21712EBCA7063B7">
    <w:name w:val="06880831FB434A47A21712EBCA7063B7"/>
    <w:qFormat/>
    <w:pPr>
      <w:spacing w:after="160" w:line="278" w:lineRule="auto"/>
    </w:pPr>
    <w:rPr>
      <w:kern w:val="2"/>
      <w:sz w:val="24"/>
      <w:szCs w:val="24"/>
      <w14:ligatures w14:val="standardContextual"/>
    </w:rPr>
  </w:style>
  <w:style w:type="paragraph" w:customStyle="1" w:styleId="C9946508BCF7431490A057B3E4E843C5">
    <w:name w:val="C9946508BCF7431490A057B3E4E843C5"/>
    <w:qFormat/>
    <w:pPr>
      <w:spacing w:after="160" w:line="278" w:lineRule="auto"/>
    </w:pPr>
    <w:rPr>
      <w:kern w:val="2"/>
      <w:sz w:val="24"/>
      <w:szCs w:val="24"/>
      <w14:ligatures w14:val="standardContextual"/>
    </w:rPr>
  </w:style>
  <w:style w:type="paragraph" w:customStyle="1" w:styleId="7C3076F7C65C465EAEBF1BCE10E592C5">
    <w:name w:val="7C3076F7C65C465EAEBF1BCE10E592C5"/>
    <w:qFormat/>
    <w:pPr>
      <w:spacing w:after="160" w:line="278" w:lineRule="auto"/>
    </w:pPr>
    <w:rPr>
      <w:kern w:val="2"/>
      <w:sz w:val="24"/>
      <w:szCs w:val="24"/>
      <w14:ligatures w14:val="standardContextual"/>
    </w:rPr>
  </w:style>
  <w:style w:type="paragraph" w:customStyle="1" w:styleId="C27570D283CB4643B4C6EFC8E787EA78">
    <w:name w:val="C27570D283CB4643B4C6EFC8E787EA78"/>
    <w:qFormat/>
    <w:pPr>
      <w:spacing w:after="160" w:line="278" w:lineRule="auto"/>
    </w:pPr>
    <w:rPr>
      <w:kern w:val="2"/>
      <w:sz w:val="24"/>
      <w:szCs w:val="24"/>
      <w14:ligatures w14:val="standardContextual"/>
    </w:rPr>
  </w:style>
  <w:style w:type="paragraph" w:customStyle="1" w:styleId="C2C66319FFAA442DA5F681B6A9C5524B">
    <w:name w:val="C2C66319FFAA442DA5F681B6A9C5524B"/>
    <w:qFormat/>
    <w:pPr>
      <w:spacing w:after="160" w:line="278" w:lineRule="auto"/>
    </w:pPr>
    <w:rPr>
      <w:kern w:val="2"/>
      <w:sz w:val="24"/>
      <w:szCs w:val="24"/>
      <w14:ligatures w14:val="standardContextual"/>
    </w:rPr>
  </w:style>
  <w:style w:type="paragraph" w:customStyle="1" w:styleId="0AC48550B3914C8EB31F8C24D8EF6CDA">
    <w:name w:val="0AC48550B3914C8EB31F8C24D8EF6CDA"/>
    <w:qFormat/>
    <w:pPr>
      <w:spacing w:after="160" w:line="278" w:lineRule="auto"/>
    </w:pPr>
    <w:rPr>
      <w:kern w:val="2"/>
      <w:sz w:val="24"/>
      <w:szCs w:val="24"/>
      <w14:ligatures w14:val="standardContextual"/>
    </w:rPr>
  </w:style>
  <w:style w:type="paragraph" w:customStyle="1" w:styleId="70DB839EF0B641E0AF2C4F0C84DE7E45">
    <w:name w:val="70DB839EF0B641E0AF2C4F0C84DE7E45"/>
    <w:qFormat/>
    <w:pPr>
      <w:spacing w:after="160" w:line="278" w:lineRule="auto"/>
    </w:pPr>
    <w:rPr>
      <w:kern w:val="2"/>
      <w:sz w:val="24"/>
      <w:szCs w:val="24"/>
      <w14:ligatures w14:val="standardContextual"/>
    </w:rPr>
  </w:style>
  <w:style w:type="paragraph" w:customStyle="1" w:styleId="00D8423132E5436F911B8D8522247ECD">
    <w:name w:val="00D8423132E5436F911B8D8522247ECD"/>
    <w:qFormat/>
    <w:pPr>
      <w:spacing w:after="160" w:line="278" w:lineRule="auto"/>
    </w:pPr>
    <w:rPr>
      <w:kern w:val="2"/>
      <w:sz w:val="24"/>
      <w:szCs w:val="24"/>
      <w14:ligatures w14:val="standardContextual"/>
    </w:rPr>
  </w:style>
  <w:style w:type="paragraph" w:customStyle="1" w:styleId="4E330B4715904CA783F69E59067428C6">
    <w:name w:val="4E330B4715904CA783F69E59067428C6"/>
    <w:qFormat/>
    <w:pPr>
      <w:spacing w:after="160" w:line="278" w:lineRule="auto"/>
    </w:pPr>
    <w:rPr>
      <w:kern w:val="2"/>
      <w:sz w:val="24"/>
      <w:szCs w:val="24"/>
      <w14:ligatures w14:val="standardContextual"/>
    </w:rPr>
  </w:style>
  <w:style w:type="paragraph" w:customStyle="1" w:styleId="8E68BC62E5244C6A9A60FD809D90BE15">
    <w:name w:val="8E68BC62E5244C6A9A60FD809D90BE15"/>
    <w:qFormat/>
    <w:pPr>
      <w:spacing w:after="160" w:line="278" w:lineRule="auto"/>
    </w:pPr>
    <w:rPr>
      <w:kern w:val="2"/>
      <w:sz w:val="24"/>
      <w:szCs w:val="24"/>
      <w14:ligatures w14:val="standardContextual"/>
    </w:rPr>
  </w:style>
  <w:style w:type="paragraph" w:customStyle="1" w:styleId="90BE9EF9D2674E2385DE63663AEBD901">
    <w:name w:val="90BE9EF9D2674E2385DE63663AEBD901"/>
    <w:qFormat/>
    <w:pPr>
      <w:spacing w:after="160" w:line="278" w:lineRule="auto"/>
    </w:pPr>
    <w:rPr>
      <w:kern w:val="2"/>
      <w:sz w:val="24"/>
      <w:szCs w:val="24"/>
      <w14:ligatures w14:val="standardContextual"/>
    </w:rPr>
  </w:style>
  <w:style w:type="paragraph" w:customStyle="1" w:styleId="239BC5E75E48409D8081E22400485D06">
    <w:name w:val="239BC5E75E48409D8081E22400485D06"/>
    <w:qFormat/>
    <w:pPr>
      <w:spacing w:after="160" w:line="278" w:lineRule="auto"/>
    </w:pPr>
    <w:rPr>
      <w:kern w:val="2"/>
      <w:sz w:val="24"/>
      <w:szCs w:val="24"/>
      <w14:ligatures w14:val="standardContextual"/>
    </w:rPr>
  </w:style>
  <w:style w:type="paragraph" w:customStyle="1" w:styleId="20D44FD84CCE4BA182B7E6CF669A5518">
    <w:name w:val="20D44FD84CCE4BA182B7E6CF669A5518"/>
    <w:qFormat/>
    <w:pPr>
      <w:spacing w:after="160" w:line="278" w:lineRule="auto"/>
    </w:pPr>
    <w:rPr>
      <w:kern w:val="2"/>
      <w:sz w:val="24"/>
      <w:szCs w:val="24"/>
      <w14:ligatures w14:val="standardContextual"/>
    </w:rPr>
  </w:style>
  <w:style w:type="paragraph" w:customStyle="1" w:styleId="DAB64BFAEA294105BAE1E0999A1B4EBC">
    <w:name w:val="DAB64BFAEA294105BAE1E0999A1B4EBC"/>
    <w:qFormat/>
    <w:pPr>
      <w:spacing w:after="160" w:line="278" w:lineRule="auto"/>
    </w:pPr>
    <w:rPr>
      <w:kern w:val="2"/>
      <w:sz w:val="24"/>
      <w:szCs w:val="24"/>
      <w14:ligatures w14:val="standardContextual"/>
    </w:rPr>
  </w:style>
  <w:style w:type="paragraph" w:customStyle="1" w:styleId="804B8E3478454E9D9003DFCC0B80BDA5">
    <w:name w:val="804B8E3478454E9D9003DFCC0B80BDA5"/>
    <w:qFormat/>
    <w:pPr>
      <w:spacing w:after="160" w:line="278" w:lineRule="auto"/>
    </w:pPr>
    <w:rPr>
      <w:kern w:val="2"/>
      <w:sz w:val="24"/>
      <w:szCs w:val="24"/>
      <w14:ligatures w14:val="standardContextual"/>
    </w:rPr>
  </w:style>
  <w:style w:type="paragraph" w:customStyle="1" w:styleId="207AFB7DC3884590B8038F29E2D217FB">
    <w:name w:val="207AFB7DC3884590B8038F29E2D217FB"/>
    <w:qFormat/>
    <w:pPr>
      <w:spacing w:after="160" w:line="278" w:lineRule="auto"/>
    </w:pPr>
    <w:rPr>
      <w:kern w:val="2"/>
      <w:sz w:val="24"/>
      <w:szCs w:val="24"/>
      <w14:ligatures w14:val="standardContextual"/>
    </w:rPr>
  </w:style>
  <w:style w:type="paragraph" w:customStyle="1" w:styleId="B29A2EAF584B49B2ABE2EDAD8B535D2C">
    <w:name w:val="B29A2EAF584B49B2ABE2EDAD8B535D2C"/>
    <w:qFormat/>
    <w:pPr>
      <w:spacing w:after="160" w:line="278" w:lineRule="auto"/>
    </w:pPr>
    <w:rPr>
      <w:kern w:val="2"/>
      <w:sz w:val="24"/>
      <w:szCs w:val="24"/>
      <w14:ligatures w14:val="standardContextual"/>
    </w:rPr>
  </w:style>
  <w:style w:type="paragraph" w:customStyle="1" w:styleId="4726DFAB553B4E4BBAC4CF7CA5C9CB72">
    <w:name w:val="4726DFAB553B4E4BBAC4CF7CA5C9CB72"/>
    <w:qFormat/>
    <w:pPr>
      <w:spacing w:after="160" w:line="278" w:lineRule="auto"/>
    </w:pPr>
    <w:rPr>
      <w:kern w:val="2"/>
      <w:sz w:val="24"/>
      <w:szCs w:val="24"/>
      <w14:ligatures w14:val="standardContextual"/>
    </w:rPr>
  </w:style>
  <w:style w:type="paragraph" w:customStyle="1" w:styleId="92775A93DDFA43ECBDDE3CF16B1B9D2D">
    <w:name w:val="92775A93DDFA43ECBDDE3CF16B1B9D2D"/>
    <w:qFormat/>
    <w:pPr>
      <w:spacing w:after="160" w:line="278" w:lineRule="auto"/>
    </w:pPr>
    <w:rPr>
      <w:kern w:val="2"/>
      <w:sz w:val="24"/>
      <w:szCs w:val="24"/>
      <w14:ligatures w14:val="standardContextual"/>
    </w:rPr>
  </w:style>
  <w:style w:type="paragraph" w:customStyle="1" w:styleId="B8640905BC46437EBF7E149A987E0A2A">
    <w:name w:val="B8640905BC46437EBF7E149A987E0A2A"/>
    <w:qFormat/>
    <w:pPr>
      <w:spacing w:after="160" w:line="278" w:lineRule="auto"/>
    </w:pPr>
    <w:rPr>
      <w:kern w:val="2"/>
      <w:sz w:val="24"/>
      <w:szCs w:val="24"/>
      <w14:ligatures w14:val="standardContextual"/>
    </w:rPr>
  </w:style>
  <w:style w:type="paragraph" w:customStyle="1" w:styleId="A793BDA726F94560A909C524C5852790">
    <w:name w:val="A793BDA726F94560A909C524C5852790"/>
    <w:qFormat/>
    <w:pPr>
      <w:spacing w:after="160" w:line="278" w:lineRule="auto"/>
    </w:pPr>
    <w:rPr>
      <w:kern w:val="2"/>
      <w:sz w:val="24"/>
      <w:szCs w:val="24"/>
      <w14:ligatures w14:val="standardContextual"/>
    </w:rPr>
  </w:style>
  <w:style w:type="paragraph" w:customStyle="1" w:styleId="C42CFBA9E7DB4E9F94DE23AE95A8D1B5">
    <w:name w:val="C42CFBA9E7DB4E9F94DE23AE95A8D1B5"/>
    <w:qFormat/>
    <w:pPr>
      <w:spacing w:after="160" w:line="278" w:lineRule="auto"/>
    </w:pPr>
    <w:rPr>
      <w:kern w:val="2"/>
      <w:sz w:val="24"/>
      <w:szCs w:val="24"/>
      <w14:ligatures w14:val="standardContextual"/>
    </w:rPr>
  </w:style>
  <w:style w:type="paragraph" w:customStyle="1" w:styleId="563973F3D99343F2BD2EDCD1D98A8217">
    <w:name w:val="563973F3D99343F2BD2EDCD1D98A8217"/>
    <w:qFormat/>
    <w:pPr>
      <w:spacing w:after="160" w:line="278" w:lineRule="auto"/>
    </w:pPr>
    <w:rPr>
      <w:kern w:val="2"/>
      <w:sz w:val="24"/>
      <w:szCs w:val="24"/>
      <w14:ligatures w14:val="standardContextual"/>
    </w:rPr>
  </w:style>
  <w:style w:type="paragraph" w:customStyle="1" w:styleId="0FA9B0F2E2924049AC35E6513AC13F72">
    <w:name w:val="0FA9B0F2E2924049AC35E6513AC13F72"/>
    <w:qFormat/>
    <w:pPr>
      <w:spacing w:after="160" w:line="278" w:lineRule="auto"/>
    </w:pPr>
    <w:rPr>
      <w:kern w:val="2"/>
      <w:sz w:val="24"/>
      <w:szCs w:val="24"/>
      <w14:ligatures w14:val="standardContextual"/>
    </w:rPr>
  </w:style>
  <w:style w:type="paragraph" w:customStyle="1" w:styleId="41F39BD7443545FC82509E007DE6C5ED">
    <w:name w:val="41F39BD7443545FC82509E007DE6C5ED"/>
    <w:qFormat/>
    <w:pPr>
      <w:spacing w:after="160" w:line="278" w:lineRule="auto"/>
    </w:pPr>
    <w:rPr>
      <w:kern w:val="2"/>
      <w:sz w:val="24"/>
      <w:szCs w:val="24"/>
      <w14:ligatures w14:val="standardContextual"/>
    </w:rPr>
  </w:style>
  <w:style w:type="paragraph" w:customStyle="1" w:styleId="39E1CFA2EDD141D9A21D5DC9726B41BD">
    <w:name w:val="39E1CFA2EDD141D9A21D5DC9726B41BD"/>
    <w:qFormat/>
    <w:pPr>
      <w:spacing w:after="160" w:line="278" w:lineRule="auto"/>
    </w:pPr>
    <w:rPr>
      <w:kern w:val="2"/>
      <w:sz w:val="24"/>
      <w:szCs w:val="24"/>
      <w14:ligatures w14:val="standardContextual"/>
    </w:rPr>
  </w:style>
  <w:style w:type="paragraph" w:customStyle="1" w:styleId="511B84D0E57F4D449E505A7EB66A5F47">
    <w:name w:val="511B84D0E57F4D449E505A7EB66A5F47"/>
    <w:qFormat/>
    <w:pPr>
      <w:spacing w:after="160" w:line="278" w:lineRule="auto"/>
    </w:pPr>
    <w:rPr>
      <w:kern w:val="2"/>
      <w:sz w:val="24"/>
      <w:szCs w:val="24"/>
      <w14:ligatures w14:val="standardContextual"/>
    </w:rPr>
  </w:style>
  <w:style w:type="paragraph" w:customStyle="1" w:styleId="EAD8C7D5CEA34E6FA0F4A34885B4221E">
    <w:name w:val="EAD8C7D5CEA34E6FA0F4A34885B4221E"/>
    <w:qFormat/>
    <w:pPr>
      <w:spacing w:after="160" w:line="278" w:lineRule="auto"/>
    </w:pPr>
    <w:rPr>
      <w:kern w:val="2"/>
      <w:sz w:val="24"/>
      <w:szCs w:val="24"/>
      <w14:ligatures w14:val="standardContextual"/>
    </w:rPr>
  </w:style>
  <w:style w:type="paragraph" w:customStyle="1" w:styleId="E720952B95604179952AB6EF328C8001">
    <w:name w:val="E720952B95604179952AB6EF328C8001"/>
    <w:qFormat/>
    <w:pPr>
      <w:spacing w:after="160" w:line="278" w:lineRule="auto"/>
    </w:pPr>
    <w:rPr>
      <w:kern w:val="2"/>
      <w:sz w:val="24"/>
      <w:szCs w:val="24"/>
      <w14:ligatures w14:val="standardContextual"/>
    </w:rPr>
  </w:style>
  <w:style w:type="paragraph" w:customStyle="1" w:styleId="97A65905274C4A85888387D40BCB84B4">
    <w:name w:val="97A65905274C4A85888387D40BCB84B4"/>
    <w:qFormat/>
    <w:pPr>
      <w:spacing w:after="160" w:line="278" w:lineRule="auto"/>
    </w:pPr>
    <w:rPr>
      <w:kern w:val="2"/>
      <w:sz w:val="24"/>
      <w:szCs w:val="24"/>
      <w14:ligatures w14:val="standardContextual"/>
    </w:rPr>
  </w:style>
  <w:style w:type="paragraph" w:customStyle="1" w:styleId="6E266084466149D18FA4474846A5B273">
    <w:name w:val="6E266084466149D18FA4474846A5B273"/>
    <w:qFormat/>
    <w:pPr>
      <w:spacing w:after="160" w:line="278" w:lineRule="auto"/>
    </w:pPr>
    <w:rPr>
      <w:kern w:val="2"/>
      <w:sz w:val="24"/>
      <w:szCs w:val="24"/>
      <w14:ligatures w14:val="standardContextual"/>
    </w:rPr>
  </w:style>
  <w:style w:type="paragraph" w:customStyle="1" w:styleId="5C12913152434556BD6D3A9613397E96">
    <w:name w:val="5C12913152434556BD6D3A9613397E96"/>
    <w:qFormat/>
    <w:pPr>
      <w:spacing w:after="160" w:line="278" w:lineRule="auto"/>
    </w:pPr>
    <w:rPr>
      <w:kern w:val="2"/>
      <w:sz w:val="24"/>
      <w:szCs w:val="24"/>
      <w14:ligatures w14:val="standardContextual"/>
    </w:rPr>
  </w:style>
  <w:style w:type="paragraph" w:customStyle="1" w:styleId="D57CD3726E9F496880DA7BF1C412AB39">
    <w:name w:val="D57CD3726E9F496880DA7BF1C412AB39"/>
    <w:qFormat/>
    <w:pPr>
      <w:spacing w:after="160" w:line="278" w:lineRule="auto"/>
    </w:pPr>
    <w:rPr>
      <w:kern w:val="2"/>
      <w:sz w:val="24"/>
      <w:szCs w:val="24"/>
      <w14:ligatures w14:val="standardContextual"/>
    </w:rPr>
  </w:style>
  <w:style w:type="paragraph" w:customStyle="1" w:styleId="160544010E7C46FE9DB86E7F8E4B31F4">
    <w:name w:val="160544010E7C46FE9DB86E7F8E4B31F4"/>
    <w:qFormat/>
    <w:pPr>
      <w:spacing w:after="160" w:line="278" w:lineRule="auto"/>
    </w:pPr>
    <w:rPr>
      <w:kern w:val="2"/>
      <w:sz w:val="24"/>
      <w:szCs w:val="24"/>
      <w14:ligatures w14:val="standardContextual"/>
    </w:rPr>
  </w:style>
  <w:style w:type="paragraph" w:customStyle="1" w:styleId="C4D9E6DFA3BE41E8A5D650A4679F451E">
    <w:name w:val="C4D9E6DFA3BE41E8A5D650A4679F451E"/>
    <w:qFormat/>
    <w:pPr>
      <w:spacing w:after="160" w:line="278" w:lineRule="auto"/>
    </w:pPr>
    <w:rPr>
      <w:kern w:val="2"/>
      <w:sz w:val="24"/>
      <w:szCs w:val="24"/>
      <w14:ligatures w14:val="standardContextual"/>
    </w:rPr>
  </w:style>
  <w:style w:type="paragraph" w:customStyle="1" w:styleId="0419CC1C0C8846E89602EC271FDFC683">
    <w:name w:val="0419CC1C0C8846E89602EC271FDFC683"/>
    <w:qFormat/>
    <w:pPr>
      <w:spacing w:after="160" w:line="278" w:lineRule="auto"/>
    </w:pPr>
    <w:rPr>
      <w:kern w:val="2"/>
      <w:sz w:val="24"/>
      <w:szCs w:val="24"/>
      <w14:ligatures w14:val="standardContextual"/>
    </w:rPr>
  </w:style>
  <w:style w:type="paragraph" w:customStyle="1" w:styleId="6DB87584D692470D86B6986B48C343F4">
    <w:name w:val="6DB87584D692470D86B6986B48C343F4"/>
    <w:qFormat/>
    <w:pPr>
      <w:spacing w:after="160" w:line="278" w:lineRule="auto"/>
    </w:pPr>
    <w:rPr>
      <w:kern w:val="2"/>
      <w:sz w:val="24"/>
      <w:szCs w:val="24"/>
      <w14:ligatures w14:val="standardContextual"/>
    </w:rPr>
  </w:style>
  <w:style w:type="paragraph" w:customStyle="1" w:styleId="3BF48095F96E4C9BA0364AC2F6CF6982">
    <w:name w:val="3BF48095F96E4C9BA0364AC2F6CF6982"/>
    <w:qFormat/>
    <w:pPr>
      <w:spacing w:after="160" w:line="278" w:lineRule="auto"/>
    </w:pPr>
    <w:rPr>
      <w:kern w:val="2"/>
      <w:sz w:val="24"/>
      <w:szCs w:val="24"/>
      <w14:ligatures w14:val="standardContextual"/>
    </w:rPr>
  </w:style>
  <w:style w:type="paragraph" w:customStyle="1" w:styleId="3F88EF22CF924D858CFF7233CB3EC357">
    <w:name w:val="3F88EF22CF924D858CFF7233CB3EC357"/>
    <w:qFormat/>
    <w:pPr>
      <w:spacing w:after="160" w:line="278" w:lineRule="auto"/>
    </w:pPr>
    <w:rPr>
      <w:kern w:val="2"/>
      <w:sz w:val="24"/>
      <w:szCs w:val="24"/>
      <w14:ligatures w14:val="standardContextual"/>
    </w:rPr>
  </w:style>
  <w:style w:type="paragraph" w:customStyle="1" w:styleId="D60D5EE7235C437583E0379CAB28BC93">
    <w:name w:val="D60D5EE7235C437583E0379CAB28BC93"/>
    <w:qFormat/>
    <w:pPr>
      <w:spacing w:after="160" w:line="278" w:lineRule="auto"/>
    </w:pPr>
    <w:rPr>
      <w:kern w:val="2"/>
      <w:sz w:val="24"/>
      <w:szCs w:val="24"/>
      <w14:ligatures w14:val="standardContextual"/>
    </w:rPr>
  </w:style>
  <w:style w:type="paragraph" w:customStyle="1" w:styleId="1F264991E80944D49F9A71F041006665">
    <w:name w:val="1F264991E80944D49F9A71F041006665"/>
    <w:qFormat/>
    <w:pPr>
      <w:spacing w:after="160" w:line="278" w:lineRule="auto"/>
    </w:pPr>
    <w:rPr>
      <w:kern w:val="2"/>
      <w:sz w:val="24"/>
      <w:szCs w:val="24"/>
      <w14:ligatures w14:val="standardContextual"/>
    </w:rPr>
  </w:style>
  <w:style w:type="paragraph" w:customStyle="1" w:styleId="B088934B3435447CB4DF6C4876DC779E">
    <w:name w:val="B088934B3435447CB4DF6C4876DC779E"/>
    <w:qFormat/>
    <w:pPr>
      <w:spacing w:after="160" w:line="278" w:lineRule="auto"/>
    </w:pPr>
    <w:rPr>
      <w:kern w:val="2"/>
      <w:sz w:val="24"/>
      <w:szCs w:val="24"/>
      <w14:ligatures w14:val="standardContextual"/>
    </w:rPr>
  </w:style>
  <w:style w:type="paragraph" w:customStyle="1" w:styleId="8888FA2A0A3D4E41880077843BC8A31E">
    <w:name w:val="8888FA2A0A3D4E41880077843BC8A31E"/>
    <w:qFormat/>
    <w:pPr>
      <w:spacing w:after="160" w:line="278" w:lineRule="auto"/>
    </w:pPr>
    <w:rPr>
      <w:kern w:val="2"/>
      <w:sz w:val="24"/>
      <w:szCs w:val="24"/>
      <w14:ligatures w14:val="standardContextual"/>
    </w:rPr>
  </w:style>
  <w:style w:type="paragraph" w:customStyle="1" w:styleId="A4D91FA3B7E54EA997F8CF27087CC957">
    <w:name w:val="A4D91FA3B7E54EA997F8CF27087CC957"/>
    <w:qFormat/>
    <w:pPr>
      <w:spacing w:after="160" w:line="278" w:lineRule="auto"/>
    </w:pPr>
    <w:rPr>
      <w:kern w:val="2"/>
      <w:sz w:val="24"/>
      <w:szCs w:val="24"/>
      <w14:ligatures w14:val="standardContextual"/>
    </w:rPr>
  </w:style>
  <w:style w:type="paragraph" w:customStyle="1" w:styleId="2B09F20FA4C94D4D9C28F96567521056">
    <w:name w:val="2B09F20FA4C94D4D9C28F96567521056"/>
    <w:qFormat/>
    <w:pPr>
      <w:spacing w:after="160" w:line="278" w:lineRule="auto"/>
    </w:pPr>
    <w:rPr>
      <w:kern w:val="2"/>
      <w:sz w:val="24"/>
      <w:szCs w:val="24"/>
      <w14:ligatures w14:val="standardContextual"/>
    </w:rPr>
  </w:style>
  <w:style w:type="paragraph" w:customStyle="1" w:styleId="B655EADFF9F44EE887C00CCF31334FFA">
    <w:name w:val="B655EADFF9F44EE887C00CCF31334FFA"/>
    <w:qFormat/>
    <w:pPr>
      <w:spacing w:after="160" w:line="278" w:lineRule="auto"/>
    </w:pPr>
    <w:rPr>
      <w:kern w:val="2"/>
      <w:sz w:val="24"/>
      <w:szCs w:val="24"/>
      <w14:ligatures w14:val="standardContextual"/>
    </w:rPr>
  </w:style>
  <w:style w:type="paragraph" w:customStyle="1" w:styleId="D31A72AB97E746048F18E6F4E709875A">
    <w:name w:val="D31A72AB97E746048F18E6F4E709875A"/>
    <w:qFormat/>
    <w:pPr>
      <w:spacing w:after="160" w:line="278" w:lineRule="auto"/>
    </w:pPr>
    <w:rPr>
      <w:kern w:val="2"/>
      <w:sz w:val="24"/>
      <w:szCs w:val="24"/>
      <w14:ligatures w14:val="standardContextual"/>
    </w:rPr>
  </w:style>
  <w:style w:type="paragraph" w:customStyle="1" w:styleId="685A7D14AB4843F2B01A0923BF881B40">
    <w:name w:val="685A7D14AB4843F2B01A0923BF881B40"/>
    <w:qFormat/>
    <w:pPr>
      <w:spacing w:after="160" w:line="278" w:lineRule="auto"/>
    </w:pPr>
    <w:rPr>
      <w:kern w:val="2"/>
      <w:sz w:val="24"/>
      <w:szCs w:val="24"/>
      <w14:ligatures w14:val="standardContextual"/>
    </w:rPr>
  </w:style>
  <w:style w:type="paragraph" w:customStyle="1" w:styleId="D84FEE9365694DE98927FC13C4817854">
    <w:name w:val="D84FEE9365694DE98927FC13C4817854"/>
    <w:qFormat/>
    <w:pPr>
      <w:spacing w:after="160" w:line="278" w:lineRule="auto"/>
    </w:pPr>
    <w:rPr>
      <w:kern w:val="2"/>
      <w:sz w:val="24"/>
      <w:szCs w:val="24"/>
      <w14:ligatures w14:val="standardContextual"/>
    </w:rPr>
  </w:style>
  <w:style w:type="paragraph" w:customStyle="1" w:styleId="4AF1043AEA5A4E89A9E712A17CEF6E5A">
    <w:name w:val="4AF1043AEA5A4E89A9E712A17CEF6E5A"/>
    <w:qFormat/>
    <w:pPr>
      <w:spacing w:after="160" w:line="278" w:lineRule="auto"/>
    </w:pPr>
    <w:rPr>
      <w:kern w:val="2"/>
      <w:sz w:val="24"/>
      <w:szCs w:val="24"/>
      <w14:ligatures w14:val="standardContextual"/>
    </w:rPr>
  </w:style>
  <w:style w:type="paragraph" w:customStyle="1" w:styleId="965D3D0D677648F4AA71A6F274430F87">
    <w:name w:val="965D3D0D677648F4AA71A6F274430F87"/>
    <w:qFormat/>
    <w:pPr>
      <w:spacing w:after="160" w:line="278" w:lineRule="auto"/>
    </w:pPr>
    <w:rPr>
      <w:kern w:val="2"/>
      <w:sz w:val="24"/>
      <w:szCs w:val="24"/>
      <w14:ligatures w14:val="standardContextual"/>
    </w:rPr>
  </w:style>
  <w:style w:type="paragraph" w:customStyle="1" w:styleId="E3E85814973B4BB8831A8144205617B2">
    <w:name w:val="E3E85814973B4BB8831A8144205617B2"/>
    <w:qFormat/>
    <w:pPr>
      <w:spacing w:after="160" w:line="278" w:lineRule="auto"/>
    </w:pPr>
    <w:rPr>
      <w:kern w:val="2"/>
      <w:sz w:val="24"/>
      <w:szCs w:val="24"/>
      <w14:ligatures w14:val="standardContextual"/>
    </w:rPr>
  </w:style>
  <w:style w:type="paragraph" w:customStyle="1" w:styleId="822160A40F8044FF93D1A497BB6C1F72">
    <w:name w:val="822160A40F8044FF93D1A497BB6C1F72"/>
    <w:qFormat/>
    <w:pPr>
      <w:spacing w:after="160" w:line="278" w:lineRule="auto"/>
    </w:pPr>
    <w:rPr>
      <w:kern w:val="2"/>
      <w:sz w:val="24"/>
      <w:szCs w:val="24"/>
      <w14:ligatures w14:val="standardContextual"/>
    </w:rPr>
  </w:style>
  <w:style w:type="paragraph" w:customStyle="1" w:styleId="9E1DE73395004F3D96638EA5ADBB1840">
    <w:name w:val="9E1DE73395004F3D96638EA5ADBB1840"/>
    <w:qFormat/>
    <w:pPr>
      <w:spacing w:after="160" w:line="278" w:lineRule="auto"/>
    </w:pPr>
    <w:rPr>
      <w:kern w:val="2"/>
      <w:sz w:val="24"/>
      <w:szCs w:val="24"/>
      <w14:ligatures w14:val="standardContextual"/>
    </w:rPr>
  </w:style>
  <w:style w:type="paragraph" w:customStyle="1" w:styleId="0A1A6A25FA5A4F53BCA07771C16A8285">
    <w:name w:val="0A1A6A25FA5A4F53BCA07771C16A8285"/>
    <w:qFormat/>
    <w:pPr>
      <w:spacing w:after="160" w:line="278" w:lineRule="auto"/>
    </w:pPr>
    <w:rPr>
      <w:kern w:val="2"/>
      <w:sz w:val="24"/>
      <w:szCs w:val="24"/>
      <w14:ligatures w14:val="standardContextual"/>
    </w:rPr>
  </w:style>
  <w:style w:type="paragraph" w:customStyle="1" w:styleId="8977D000F67141D3A825B114C7D1A3D7">
    <w:name w:val="8977D000F67141D3A825B114C7D1A3D7"/>
    <w:qFormat/>
    <w:pPr>
      <w:spacing w:after="160" w:line="278" w:lineRule="auto"/>
    </w:pPr>
    <w:rPr>
      <w:kern w:val="2"/>
      <w:sz w:val="24"/>
      <w:szCs w:val="24"/>
      <w14:ligatures w14:val="standardContextual"/>
    </w:rPr>
  </w:style>
  <w:style w:type="paragraph" w:customStyle="1" w:styleId="DA404040C0BC4A9EAC7B9851E7C941E3">
    <w:name w:val="DA404040C0BC4A9EAC7B9851E7C941E3"/>
    <w:qFormat/>
    <w:pPr>
      <w:spacing w:after="160" w:line="278" w:lineRule="auto"/>
    </w:pPr>
    <w:rPr>
      <w:kern w:val="2"/>
      <w:sz w:val="24"/>
      <w:szCs w:val="24"/>
      <w14:ligatures w14:val="standardContextual"/>
    </w:rPr>
  </w:style>
  <w:style w:type="paragraph" w:customStyle="1" w:styleId="0D5D4DD802FC4A83B5619D1DFC56814B">
    <w:name w:val="0D5D4DD802FC4A83B5619D1DFC56814B"/>
    <w:qFormat/>
    <w:pPr>
      <w:spacing w:after="160" w:line="278" w:lineRule="auto"/>
    </w:pPr>
    <w:rPr>
      <w:kern w:val="2"/>
      <w:sz w:val="24"/>
      <w:szCs w:val="24"/>
      <w14:ligatures w14:val="standardContextual"/>
    </w:rPr>
  </w:style>
  <w:style w:type="paragraph" w:customStyle="1" w:styleId="C19ED8EB9D2B4AD6BBD309EB457214D6">
    <w:name w:val="C19ED8EB9D2B4AD6BBD309EB457214D6"/>
    <w:qFormat/>
    <w:pPr>
      <w:spacing w:after="160" w:line="278" w:lineRule="auto"/>
    </w:pPr>
    <w:rPr>
      <w:kern w:val="2"/>
      <w:sz w:val="24"/>
      <w:szCs w:val="24"/>
      <w14:ligatures w14:val="standardContextual"/>
    </w:rPr>
  </w:style>
  <w:style w:type="paragraph" w:customStyle="1" w:styleId="60614FD4CE074DF5AB03518409EE7858">
    <w:name w:val="60614FD4CE074DF5AB03518409EE7858"/>
    <w:qFormat/>
    <w:pPr>
      <w:spacing w:after="160" w:line="278" w:lineRule="auto"/>
    </w:pPr>
    <w:rPr>
      <w:kern w:val="2"/>
      <w:sz w:val="24"/>
      <w:szCs w:val="24"/>
      <w14:ligatures w14:val="standardContextual"/>
    </w:rPr>
  </w:style>
  <w:style w:type="paragraph" w:customStyle="1" w:styleId="596F0149394D45B3A02F59C303FF05A4">
    <w:name w:val="596F0149394D45B3A02F59C303FF05A4"/>
    <w:qFormat/>
    <w:pPr>
      <w:spacing w:after="160" w:line="278" w:lineRule="auto"/>
    </w:pPr>
    <w:rPr>
      <w:kern w:val="2"/>
      <w:sz w:val="24"/>
      <w:szCs w:val="24"/>
      <w14:ligatures w14:val="standardContextual"/>
    </w:rPr>
  </w:style>
  <w:style w:type="paragraph" w:customStyle="1" w:styleId="2C042B2062484B1EBF96E3A84A93AC72">
    <w:name w:val="2C042B2062484B1EBF96E3A84A93AC72"/>
    <w:qFormat/>
    <w:pPr>
      <w:spacing w:after="160" w:line="278" w:lineRule="auto"/>
    </w:pPr>
    <w:rPr>
      <w:kern w:val="2"/>
      <w:sz w:val="24"/>
      <w:szCs w:val="24"/>
      <w14:ligatures w14:val="standardContextual"/>
    </w:rPr>
  </w:style>
  <w:style w:type="paragraph" w:customStyle="1" w:styleId="0750ACEA54924319AEDBC88DDBD1D8F8">
    <w:name w:val="0750ACEA54924319AEDBC88DDBD1D8F8"/>
    <w:qFormat/>
    <w:pPr>
      <w:spacing w:after="160" w:line="278" w:lineRule="auto"/>
    </w:pPr>
    <w:rPr>
      <w:kern w:val="2"/>
      <w:sz w:val="24"/>
      <w:szCs w:val="24"/>
      <w14:ligatures w14:val="standardContextual"/>
    </w:rPr>
  </w:style>
  <w:style w:type="paragraph" w:customStyle="1" w:styleId="C769735145E44FCC9407117624590BE3">
    <w:name w:val="C769735145E44FCC9407117624590BE3"/>
    <w:qFormat/>
    <w:pPr>
      <w:spacing w:after="160" w:line="278" w:lineRule="auto"/>
    </w:pPr>
    <w:rPr>
      <w:kern w:val="2"/>
      <w:sz w:val="24"/>
      <w:szCs w:val="24"/>
      <w14:ligatures w14:val="standardContextual"/>
    </w:rPr>
  </w:style>
  <w:style w:type="paragraph" w:customStyle="1" w:styleId="3E5376EA035A416188777141F15FB704">
    <w:name w:val="3E5376EA035A416188777141F15FB704"/>
    <w:qFormat/>
    <w:pPr>
      <w:spacing w:after="160" w:line="278" w:lineRule="auto"/>
    </w:pPr>
    <w:rPr>
      <w:kern w:val="2"/>
      <w:sz w:val="24"/>
      <w:szCs w:val="24"/>
      <w14:ligatures w14:val="standardContextual"/>
    </w:rPr>
  </w:style>
  <w:style w:type="paragraph" w:customStyle="1" w:styleId="F8A57791EA164873A0EC673F2315B115">
    <w:name w:val="F8A57791EA164873A0EC673F2315B115"/>
    <w:qFormat/>
    <w:pPr>
      <w:spacing w:after="160" w:line="278" w:lineRule="auto"/>
    </w:pPr>
    <w:rPr>
      <w:kern w:val="2"/>
      <w:sz w:val="24"/>
      <w:szCs w:val="24"/>
      <w14:ligatures w14:val="standardContextual"/>
    </w:rPr>
  </w:style>
  <w:style w:type="paragraph" w:customStyle="1" w:styleId="F72D40CEAC08417A888C72C6236519FE">
    <w:name w:val="F72D40CEAC08417A888C72C6236519FE"/>
    <w:qFormat/>
    <w:pPr>
      <w:spacing w:after="160" w:line="278" w:lineRule="auto"/>
    </w:pPr>
    <w:rPr>
      <w:kern w:val="2"/>
      <w:sz w:val="24"/>
      <w:szCs w:val="24"/>
      <w14:ligatures w14:val="standardContextual"/>
    </w:rPr>
  </w:style>
  <w:style w:type="paragraph" w:customStyle="1" w:styleId="4F1660E134164F77A25AA2F2C4E6D157">
    <w:name w:val="4F1660E134164F77A25AA2F2C4E6D157"/>
    <w:qFormat/>
    <w:pPr>
      <w:spacing w:after="160" w:line="278" w:lineRule="auto"/>
    </w:pPr>
    <w:rPr>
      <w:kern w:val="2"/>
      <w:sz w:val="24"/>
      <w:szCs w:val="24"/>
      <w14:ligatures w14:val="standardContextual"/>
    </w:rPr>
  </w:style>
  <w:style w:type="paragraph" w:customStyle="1" w:styleId="1306093CB8EF4707BEFF7EE8D8AA06BB">
    <w:name w:val="1306093CB8EF4707BEFF7EE8D8AA06BB"/>
    <w:qFormat/>
    <w:pPr>
      <w:spacing w:after="160" w:line="278" w:lineRule="auto"/>
    </w:pPr>
    <w:rPr>
      <w:kern w:val="2"/>
      <w:sz w:val="24"/>
      <w:szCs w:val="24"/>
      <w14:ligatures w14:val="standardContextual"/>
    </w:rPr>
  </w:style>
  <w:style w:type="paragraph" w:customStyle="1" w:styleId="66C3DD6EF73445B09BA54C9388295C23">
    <w:name w:val="66C3DD6EF73445B09BA54C9388295C23"/>
    <w:qFormat/>
    <w:pPr>
      <w:spacing w:after="160" w:line="278" w:lineRule="auto"/>
    </w:pPr>
    <w:rPr>
      <w:kern w:val="2"/>
      <w:sz w:val="24"/>
      <w:szCs w:val="24"/>
      <w14:ligatures w14:val="standardContextual"/>
    </w:rPr>
  </w:style>
  <w:style w:type="paragraph" w:customStyle="1" w:styleId="4EDCDE722D6845A3B4D8AF642D8B014F">
    <w:name w:val="4EDCDE722D6845A3B4D8AF642D8B014F"/>
    <w:qFormat/>
    <w:pPr>
      <w:spacing w:after="160" w:line="278" w:lineRule="auto"/>
    </w:pPr>
    <w:rPr>
      <w:kern w:val="2"/>
      <w:sz w:val="24"/>
      <w:szCs w:val="24"/>
      <w14:ligatures w14:val="standardContextual"/>
    </w:rPr>
  </w:style>
  <w:style w:type="paragraph" w:customStyle="1" w:styleId="E3CB61D6EEF846C4AF4ACB151D0A2B2C">
    <w:name w:val="E3CB61D6EEF846C4AF4ACB151D0A2B2C"/>
    <w:qFormat/>
    <w:pPr>
      <w:spacing w:after="160" w:line="278" w:lineRule="auto"/>
    </w:pPr>
    <w:rPr>
      <w:kern w:val="2"/>
      <w:sz w:val="24"/>
      <w:szCs w:val="24"/>
      <w14:ligatures w14:val="standardContextual"/>
    </w:rPr>
  </w:style>
  <w:style w:type="paragraph" w:customStyle="1" w:styleId="9F04604C701C4A8089FA536BB6A4F923">
    <w:name w:val="9F04604C701C4A8089FA536BB6A4F923"/>
    <w:qFormat/>
    <w:pPr>
      <w:spacing w:after="160" w:line="278" w:lineRule="auto"/>
    </w:pPr>
    <w:rPr>
      <w:kern w:val="2"/>
      <w:sz w:val="24"/>
      <w:szCs w:val="24"/>
      <w14:ligatures w14:val="standardContextual"/>
    </w:rPr>
  </w:style>
  <w:style w:type="paragraph" w:customStyle="1" w:styleId="071A3B04F1C5409C808962889EC1D105">
    <w:name w:val="071A3B04F1C5409C808962889EC1D105"/>
    <w:qFormat/>
    <w:pPr>
      <w:spacing w:after="160" w:line="278" w:lineRule="auto"/>
    </w:pPr>
    <w:rPr>
      <w:kern w:val="2"/>
      <w:sz w:val="24"/>
      <w:szCs w:val="24"/>
      <w14:ligatures w14:val="standardContextual"/>
    </w:rPr>
  </w:style>
  <w:style w:type="paragraph" w:customStyle="1" w:styleId="3EBBF59E9CC04B64963315D81FFE9B7A">
    <w:name w:val="3EBBF59E9CC04B64963315D81FFE9B7A"/>
    <w:qFormat/>
    <w:pPr>
      <w:spacing w:after="160" w:line="278" w:lineRule="auto"/>
    </w:pPr>
    <w:rPr>
      <w:kern w:val="2"/>
      <w:sz w:val="24"/>
      <w:szCs w:val="24"/>
      <w14:ligatures w14:val="standardContextual"/>
    </w:rPr>
  </w:style>
  <w:style w:type="paragraph" w:customStyle="1" w:styleId="DF2E788AF5B04E1B8E7A8D1C6204B222">
    <w:name w:val="DF2E788AF5B04E1B8E7A8D1C6204B222"/>
    <w:qFormat/>
    <w:pPr>
      <w:spacing w:after="160" w:line="278" w:lineRule="auto"/>
    </w:pPr>
    <w:rPr>
      <w:kern w:val="2"/>
      <w:sz w:val="24"/>
      <w:szCs w:val="24"/>
      <w14:ligatures w14:val="standardContextual"/>
    </w:rPr>
  </w:style>
  <w:style w:type="paragraph" w:customStyle="1" w:styleId="7E51D806A5B9405D8165A923A1B4AE1F">
    <w:name w:val="7E51D806A5B9405D8165A923A1B4AE1F"/>
    <w:qFormat/>
    <w:pPr>
      <w:spacing w:after="160" w:line="278" w:lineRule="auto"/>
    </w:pPr>
    <w:rPr>
      <w:kern w:val="2"/>
      <w:sz w:val="24"/>
      <w:szCs w:val="24"/>
      <w14:ligatures w14:val="standardContextual"/>
    </w:rPr>
  </w:style>
  <w:style w:type="paragraph" w:customStyle="1" w:styleId="B38DF1708D9E4E318B769453CB1B9D19">
    <w:name w:val="B38DF1708D9E4E318B769453CB1B9D19"/>
    <w:qFormat/>
    <w:pPr>
      <w:spacing w:after="160" w:line="278" w:lineRule="auto"/>
    </w:pPr>
    <w:rPr>
      <w:kern w:val="2"/>
      <w:sz w:val="24"/>
      <w:szCs w:val="24"/>
      <w14:ligatures w14:val="standardContextual"/>
    </w:rPr>
  </w:style>
  <w:style w:type="paragraph" w:customStyle="1" w:styleId="BB0ADAA0D52E4ABAA7C690739AD37878">
    <w:name w:val="BB0ADAA0D52E4ABAA7C690739AD37878"/>
    <w:qFormat/>
    <w:pPr>
      <w:spacing w:after="160" w:line="278" w:lineRule="auto"/>
    </w:pPr>
    <w:rPr>
      <w:kern w:val="2"/>
      <w:sz w:val="24"/>
      <w:szCs w:val="24"/>
      <w14:ligatures w14:val="standardContextual"/>
    </w:rPr>
  </w:style>
  <w:style w:type="paragraph" w:customStyle="1" w:styleId="1F7F5516A0424645BB0044A2CCDFE29C">
    <w:name w:val="1F7F5516A0424645BB0044A2CCDFE29C"/>
    <w:qFormat/>
    <w:pPr>
      <w:spacing w:after="160" w:line="278" w:lineRule="auto"/>
    </w:pPr>
    <w:rPr>
      <w:kern w:val="2"/>
      <w:sz w:val="24"/>
      <w:szCs w:val="24"/>
      <w14:ligatures w14:val="standardContextual"/>
    </w:rPr>
  </w:style>
  <w:style w:type="paragraph" w:customStyle="1" w:styleId="4AF90B4AD75E49FFAC6D8549313BEBFC">
    <w:name w:val="4AF90B4AD75E49FFAC6D8549313BEBFC"/>
    <w:qFormat/>
    <w:pPr>
      <w:spacing w:after="160" w:line="278" w:lineRule="auto"/>
    </w:pPr>
    <w:rPr>
      <w:kern w:val="2"/>
      <w:sz w:val="24"/>
      <w:szCs w:val="24"/>
      <w14:ligatures w14:val="standardContextual"/>
    </w:rPr>
  </w:style>
  <w:style w:type="paragraph" w:customStyle="1" w:styleId="C163E1374F9C43D0A02601CE5D154809">
    <w:name w:val="C163E1374F9C43D0A02601CE5D154809"/>
    <w:qFormat/>
    <w:pPr>
      <w:spacing w:after="160" w:line="278" w:lineRule="auto"/>
    </w:pPr>
    <w:rPr>
      <w:kern w:val="2"/>
      <w:sz w:val="24"/>
      <w:szCs w:val="24"/>
      <w14:ligatures w14:val="standardContextual"/>
    </w:rPr>
  </w:style>
  <w:style w:type="paragraph" w:customStyle="1" w:styleId="3946CE8A83E24103B5B011801C88B0C1">
    <w:name w:val="3946CE8A83E24103B5B011801C88B0C1"/>
    <w:qFormat/>
    <w:pPr>
      <w:spacing w:after="160" w:line="278" w:lineRule="auto"/>
    </w:pPr>
    <w:rPr>
      <w:kern w:val="2"/>
      <w:sz w:val="24"/>
      <w:szCs w:val="24"/>
      <w14:ligatures w14:val="standardContextual"/>
    </w:rPr>
  </w:style>
  <w:style w:type="paragraph" w:customStyle="1" w:styleId="26C61BBF9FC2434A9F74835AE54B86CD">
    <w:name w:val="26C61BBF9FC2434A9F74835AE54B86CD"/>
    <w:qFormat/>
    <w:pPr>
      <w:spacing w:after="160" w:line="278" w:lineRule="auto"/>
    </w:pPr>
    <w:rPr>
      <w:kern w:val="2"/>
      <w:sz w:val="24"/>
      <w:szCs w:val="24"/>
      <w14:ligatures w14:val="standardContextual"/>
    </w:rPr>
  </w:style>
  <w:style w:type="paragraph" w:customStyle="1" w:styleId="F01260F22CC04CD5A06731F2E9FFE1A9">
    <w:name w:val="F01260F22CC04CD5A06731F2E9FFE1A9"/>
    <w:qFormat/>
    <w:pPr>
      <w:spacing w:after="160" w:line="278" w:lineRule="auto"/>
    </w:pPr>
    <w:rPr>
      <w:kern w:val="2"/>
      <w:sz w:val="24"/>
      <w:szCs w:val="24"/>
      <w14:ligatures w14:val="standardContextual"/>
    </w:rPr>
  </w:style>
  <w:style w:type="paragraph" w:customStyle="1" w:styleId="366A537B317A4E2581B135C0CC6AB5CD">
    <w:name w:val="366A537B317A4E2581B135C0CC6AB5CD"/>
    <w:qFormat/>
    <w:pPr>
      <w:spacing w:after="160" w:line="278" w:lineRule="auto"/>
    </w:pPr>
    <w:rPr>
      <w:kern w:val="2"/>
      <w:sz w:val="24"/>
      <w:szCs w:val="24"/>
      <w14:ligatures w14:val="standardContextual"/>
    </w:rPr>
  </w:style>
  <w:style w:type="paragraph" w:customStyle="1" w:styleId="6FBA5408567B4D3FB06E0F36BBBF1FD1">
    <w:name w:val="6FBA5408567B4D3FB06E0F36BBBF1FD1"/>
    <w:qFormat/>
    <w:pPr>
      <w:spacing w:after="160" w:line="278" w:lineRule="auto"/>
    </w:pPr>
    <w:rPr>
      <w:kern w:val="2"/>
      <w:sz w:val="24"/>
      <w:szCs w:val="24"/>
      <w14:ligatures w14:val="standardContextual"/>
    </w:rPr>
  </w:style>
  <w:style w:type="paragraph" w:customStyle="1" w:styleId="C33AF1B5D8CC406AB4D367AAFD85C336">
    <w:name w:val="C33AF1B5D8CC406AB4D367AAFD85C336"/>
    <w:qFormat/>
    <w:pPr>
      <w:spacing w:after="160" w:line="278" w:lineRule="auto"/>
    </w:pPr>
    <w:rPr>
      <w:kern w:val="2"/>
      <w:sz w:val="24"/>
      <w:szCs w:val="24"/>
      <w14:ligatures w14:val="standardContextual"/>
    </w:rPr>
  </w:style>
  <w:style w:type="paragraph" w:customStyle="1" w:styleId="34FA648585114AF28A59F3C5268E26B4">
    <w:name w:val="34FA648585114AF28A59F3C5268E26B4"/>
    <w:qFormat/>
    <w:pPr>
      <w:spacing w:after="160" w:line="278" w:lineRule="auto"/>
    </w:pPr>
    <w:rPr>
      <w:kern w:val="2"/>
      <w:sz w:val="24"/>
      <w:szCs w:val="24"/>
      <w14:ligatures w14:val="standardContextual"/>
    </w:rPr>
  </w:style>
  <w:style w:type="paragraph" w:customStyle="1" w:styleId="349B36BB95714BD79FF2C1CBCCBB6694">
    <w:name w:val="349B36BB95714BD79FF2C1CBCCBB6694"/>
    <w:qFormat/>
    <w:pPr>
      <w:spacing w:after="160" w:line="278" w:lineRule="auto"/>
    </w:pPr>
    <w:rPr>
      <w:kern w:val="2"/>
      <w:sz w:val="24"/>
      <w:szCs w:val="24"/>
      <w14:ligatures w14:val="standardContextual"/>
    </w:rPr>
  </w:style>
  <w:style w:type="paragraph" w:customStyle="1" w:styleId="DEE7BD1021E14357A4D64322C3F49830">
    <w:name w:val="DEE7BD1021E14357A4D64322C3F49830"/>
    <w:qFormat/>
    <w:pPr>
      <w:spacing w:after="160" w:line="278" w:lineRule="auto"/>
    </w:pPr>
    <w:rPr>
      <w:kern w:val="2"/>
      <w:sz w:val="24"/>
      <w:szCs w:val="24"/>
      <w14:ligatures w14:val="standardContextual"/>
    </w:rPr>
  </w:style>
  <w:style w:type="paragraph" w:customStyle="1" w:styleId="D347CD090E094EE793DFA370CE78514E">
    <w:name w:val="D347CD090E094EE793DFA370CE78514E"/>
    <w:qFormat/>
    <w:pPr>
      <w:spacing w:after="160" w:line="278" w:lineRule="auto"/>
    </w:pPr>
    <w:rPr>
      <w:kern w:val="2"/>
      <w:sz w:val="24"/>
      <w:szCs w:val="24"/>
      <w14:ligatures w14:val="standardContextual"/>
    </w:rPr>
  </w:style>
  <w:style w:type="paragraph" w:customStyle="1" w:styleId="62E3400E7D73458781DCA8E0FF399981">
    <w:name w:val="62E3400E7D73458781DCA8E0FF399981"/>
    <w:qFormat/>
    <w:pPr>
      <w:spacing w:after="160" w:line="278" w:lineRule="auto"/>
    </w:pPr>
    <w:rPr>
      <w:kern w:val="2"/>
      <w:sz w:val="24"/>
      <w:szCs w:val="24"/>
      <w14:ligatures w14:val="standardContextual"/>
    </w:rPr>
  </w:style>
  <w:style w:type="paragraph" w:customStyle="1" w:styleId="CFB4650F394A4EB19790BDCB8F163814">
    <w:name w:val="CFB4650F394A4EB19790BDCB8F163814"/>
    <w:qFormat/>
    <w:pPr>
      <w:spacing w:after="160" w:line="278" w:lineRule="auto"/>
    </w:pPr>
    <w:rPr>
      <w:kern w:val="2"/>
      <w:sz w:val="24"/>
      <w:szCs w:val="24"/>
      <w14:ligatures w14:val="standardContextual"/>
    </w:rPr>
  </w:style>
  <w:style w:type="paragraph" w:customStyle="1" w:styleId="D2B4A7823118417990EC341B88C526A5">
    <w:name w:val="D2B4A7823118417990EC341B88C526A5"/>
    <w:qFormat/>
    <w:pPr>
      <w:spacing w:after="160" w:line="278" w:lineRule="auto"/>
    </w:pPr>
    <w:rPr>
      <w:kern w:val="2"/>
      <w:sz w:val="24"/>
      <w:szCs w:val="24"/>
      <w14:ligatures w14:val="standardContextual"/>
    </w:rPr>
  </w:style>
  <w:style w:type="paragraph" w:customStyle="1" w:styleId="91684A749DBA480CAF008CF1819842D0">
    <w:name w:val="91684A749DBA480CAF008CF1819842D0"/>
    <w:qFormat/>
    <w:pPr>
      <w:spacing w:after="160" w:line="278" w:lineRule="auto"/>
    </w:pPr>
    <w:rPr>
      <w:kern w:val="2"/>
      <w:sz w:val="24"/>
      <w:szCs w:val="24"/>
      <w14:ligatures w14:val="standardContextual"/>
    </w:rPr>
  </w:style>
  <w:style w:type="paragraph" w:customStyle="1" w:styleId="9188F93D6ED54DF5B1351FE632187D0C">
    <w:name w:val="9188F93D6ED54DF5B1351FE632187D0C"/>
    <w:qFormat/>
    <w:pPr>
      <w:spacing w:after="160" w:line="278" w:lineRule="auto"/>
    </w:pPr>
    <w:rPr>
      <w:kern w:val="2"/>
      <w:sz w:val="24"/>
      <w:szCs w:val="24"/>
      <w14:ligatures w14:val="standardContextual"/>
    </w:rPr>
  </w:style>
  <w:style w:type="paragraph" w:customStyle="1" w:styleId="5DEA53B3B03A490E9BABEABAC30FF0FE">
    <w:name w:val="5DEA53B3B03A490E9BABEABAC30FF0FE"/>
    <w:qFormat/>
    <w:pPr>
      <w:spacing w:after="160" w:line="278" w:lineRule="auto"/>
    </w:pPr>
    <w:rPr>
      <w:kern w:val="2"/>
      <w:sz w:val="24"/>
      <w:szCs w:val="24"/>
      <w14:ligatures w14:val="standardContextual"/>
    </w:rPr>
  </w:style>
  <w:style w:type="paragraph" w:customStyle="1" w:styleId="2BC5EC5C141D45929C6ACBB89D0C3F26">
    <w:name w:val="2BC5EC5C141D45929C6ACBB89D0C3F26"/>
    <w:qFormat/>
    <w:pPr>
      <w:spacing w:after="160" w:line="278" w:lineRule="auto"/>
    </w:pPr>
    <w:rPr>
      <w:kern w:val="2"/>
      <w:sz w:val="24"/>
      <w:szCs w:val="24"/>
      <w14:ligatures w14:val="standardContextual"/>
    </w:rPr>
  </w:style>
  <w:style w:type="paragraph" w:customStyle="1" w:styleId="4BDB8CE0F9C24EE38D0A942E50747853">
    <w:name w:val="4BDB8CE0F9C24EE38D0A942E50747853"/>
    <w:qFormat/>
    <w:pPr>
      <w:spacing w:after="160" w:line="278" w:lineRule="auto"/>
    </w:pPr>
    <w:rPr>
      <w:kern w:val="2"/>
      <w:sz w:val="24"/>
      <w:szCs w:val="24"/>
      <w14:ligatures w14:val="standardContextual"/>
    </w:rPr>
  </w:style>
  <w:style w:type="paragraph" w:customStyle="1" w:styleId="9F7124D5342F443A88BDFDA709BD2E66">
    <w:name w:val="9F7124D5342F443A88BDFDA709BD2E66"/>
    <w:qFormat/>
    <w:pPr>
      <w:spacing w:after="160" w:line="278" w:lineRule="auto"/>
    </w:pPr>
    <w:rPr>
      <w:kern w:val="2"/>
      <w:sz w:val="24"/>
      <w:szCs w:val="24"/>
      <w14:ligatures w14:val="standardContextual"/>
    </w:rPr>
  </w:style>
  <w:style w:type="paragraph" w:customStyle="1" w:styleId="72C5FFE16ACB41B9AF713C957C85733A">
    <w:name w:val="72C5FFE16ACB41B9AF713C957C85733A"/>
    <w:qFormat/>
    <w:pPr>
      <w:spacing w:after="160" w:line="278" w:lineRule="auto"/>
    </w:pPr>
    <w:rPr>
      <w:kern w:val="2"/>
      <w:sz w:val="24"/>
      <w:szCs w:val="24"/>
      <w14:ligatures w14:val="standardContextual"/>
    </w:rPr>
  </w:style>
  <w:style w:type="paragraph" w:customStyle="1" w:styleId="D7F8397495B84F149F76FF81D9CBEB49">
    <w:name w:val="D7F8397495B84F149F76FF81D9CBEB49"/>
    <w:qFormat/>
    <w:pPr>
      <w:spacing w:after="160" w:line="278" w:lineRule="auto"/>
    </w:pPr>
    <w:rPr>
      <w:kern w:val="2"/>
      <w:sz w:val="24"/>
      <w:szCs w:val="24"/>
      <w14:ligatures w14:val="standardContextual"/>
    </w:rPr>
  </w:style>
  <w:style w:type="paragraph" w:customStyle="1" w:styleId="8BAE234D7E9A4D90BB6F4BFF3B3E772B">
    <w:name w:val="8BAE234D7E9A4D90BB6F4BFF3B3E772B"/>
    <w:qFormat/>
    <w:pPr>
      <w:spacing w:after="160" w:line="278" w:lineRule="auto"/>
    </w:pPr>
    <w:rPr>
      <w:kern w:val="2"/>
      <w:sz w:val="24"/>
      <w:szCs w:val="24"/>
      <w14:ligatures w14:val="standardContextual"/>
    </w:rPr>
  </w:style>
  <w:style w:type="paragraph" w:customStyle="1" w:styleId="E7A1A3D5618C4336BE801EAB4758E4F1">
    <w:name w:val="E7A1A3D5618C4336BE801EAB4758E4F1"/>
    <w:qFormat/>
    <w:pPr>
      <w:spacing w:after="160" w:line="278" w:lineRule="auto"/>
    </w:pPr>
    <w:rPr>
      <w:kern w:val="2"/>
      <w:sz w:val="24"/>
      <w:szCs w:val="24"/>
      <w14:ligatures w14:val="standardContextual"/>
    </w:rPr>
  </w:style>
  <w:style w:type="paragraph" w:customStyle="1" w:styleId="E9C82053C5834D32B19C162CF73126E3">
    <w:name w:val="E9C82053C5834D32B19C162CF73126E3"/>
    <w:qFormat/>
    <w:pPr>
      <w:spacing w:after="160" w:line="278" w:lineRule="auto"/>
    </w:pPr>
    <w:rPr>
      <w:kern w:val="2"/>
      <w:sz w:val="24"/>
      <w:szCs w:val="24"/>
      <w14:ligatures w14:val="standardContextual"/>
    </w:rPr>
  </w:style>
  <w:style w:type="paragraph" w:customStyle="1" w:styleId="E833D25AF9014A67B55811751E0266F8">
    <w:name w:val="E833D25AF9014A67B55811751E0266F8"/>
    <w:qFormat/>
    <w:pPr>
      <w:spacing w:after="160" w:line="278" w:lineRule="auto"/>
    </w:pPr>
    <w:rPr>
      <w:kern w:val="2"/>
      <w:sz w:val="24"/>
      <w:szCs w:val="24"/>
      <w14:ligatures w14:val="standardContextual"/>
    </w:rPr>
  </w:style>
  <w:style w:type="paragraph" w:customStyle="1" w:styleId="E70FF99F958D4C20B861230D770525D3">
    <w:name w:val="E70FF99F958D4C20B861230D770525D3"/>
    <w:qFormat/>
    <w:pPr>
      <w:spacing w:after="160" w:line="278" w:lineRule="auto"/>
    </w:pPr>
    <w:rPr>
      <w:kern w:val="2"/>
      <w:sz w:val="24"/>
      <w:szCs w:val="24"/>
      <w14:ligatures w14:val="standardContextual"/>
    </w:rPr>
  </w:style>
  <w:style w:type="paragraph" w:customStyle="1" w:styleId="69FB282A5A0F4C609D36D68E2FB096B3">
    <w:name w:val="69FB282A5A0F4C609D36D68E2FB096B3"/>
    <w:qFormat/>
    <w:pPr>
      <w:spacing w:after="160" w:line="278" w:lineRule="auto"/>
    </w:pPr>
    <w:rPr>
      <w:kern w:val="2"/>
      <w:sz w:val="24"/>
      <w:szCs w:val="24"/>
      <w14:ligatures w14:val="standardContextual"/>
    </w:rPr>
  </w:style>
  <w:style w:type="paragraph" w:customStyle="1" w:styleId="D777F1097E94481AB889BF490F1D2ABA">
    <w:name w:val="D777F1097E94481AB889BF490F1D2ABA"/>
    <w:qFormat/>
    <w:pPr>
      <w:spacing w:after="160" w:line="278" w:lineRule="auto"/>
    </w:pPr>
    <w:rPr>
      <w:kern w:val="2"/>
      <w:sz w:val="24"/>
      <w:szCs w:val="24"/>
      <w14:ligatures w14:val="standardContextual"/>
    </w:rPr>
  </w:style>
  <w:style w:type="paragraph" w:customStyle="1" w:styleId="4EC904A253EC4C35A2002C11AC304B53">
    <w:name w:val="4EC904A253EC4C35A2002C11AC304B53"/>
    <w:qFormat/>
    <w:pPr>
      <w:spacing w:after="160" w:line="278" w:lineRule="auto"/>
    </w:pPr>
    <w:rPr>
      <w:kern w:val="2"/>
      <w:sz w:val="24"/>
      <w:szCs w:val="24"/>
      <w14:ligatures w14:val="standardContextual"/>
    </w:rPr>
  </w:style>
  <w:style w:type="paragraph" w:customStyle="1" w:styleId="36A2CA1D83884FC6BE9F52C2378F7B21">
    <w:name w:val="36A2CA1D83884FC6BE9F52C2378F7B21"/>
    <w:qFormat/>
    <w:pPr>
      <w:spacing w:after="160" w:line="278" w:lineRule="auto"/>
    </w:pPr>
    <w:rPr>
      <w:kern w:val="2"/>
      <w:sz w:val="24"/>
      <w:szCs w:val="24"/>
      <w14:ligatures w14:val="standardContextual"/>
    </w:rPr>
  </w:style>
  <w:style w:type="paragraph" w:customStyle="1" w:styleId="3DBB7CCD137C49BB847E10D610DAA35A">
    <w:name w:val="3DBB7CCD137C49BB847E10D610DAA35A"/>
    <w:qFormat/>
    <w:pPr>
      <w:spacing w:after="160" w:line="278" w:lineRule="auto"/>
    </w:pPr>
    <w:rPr>
      <w:kern w:val="2"/>
      <w:sz w:val="24"/>
      <w:szCs w:val="24"/>
      <w14:ligatures w14:val="standardContextual"/>
    </w:rPr>
  </w:style>
  <w:style w:type="paragraph" w:customStyle="1" w:styleId="ED0395B55B574E858154176819DD0CE3">
    <w:name w:val="ED0395B55B574E858154176819DD0CE3"/>
    <w:qFormat/>
    <w:pPr>
      <w:spacing w:after="160" w:line="278" w:lineRule="auto"/>
    </w:pPr>
    <w:rPr>
      <w:kern w:val="2"/>
      <w:sz w:val="24"/>
      <w:szCs w:val="24"/>
      <w14:ligatures w14:val="standardContextual"/>
    </w:rPr>
  </w:style>
  <w:style w:type="paragraph" w:customStyle="1" w:styleId="D112DF3AB83D4BA981B9CA5386911841">
    <w:name w:val="D112DF3AB83D4BA981B9CA5386911841"/>
    <w:qFormat/>
    <w:pPr>
      <w:spacing w:after="160" w:line="278" w:lineRule="auto"/>
    </w:pPr>
    <w:rPr>
      <w:kern w:val="2"/>
      <w:sz w:val="24"/>
      <w:szCs w:val="24"/>
      <w14:ligatures w14:val="standardContextual"/>
    </w:rPr>
  </w:style>
  <w:style w:type="paragraph" w:customStyle="1" w:styleId="7B5CE82F6F484057A3348647BCE1BC72">
    <w:name w:val="7B5CE82F6F484057A3348647BCE1BC72"/>
    <w:qFormat/>
    <w:pPr>
      <w:spacing w:after="160" w:line="278" w:lineRule="auto"/>
    </w:pPr>
    <w:rPr>
      <w:kern w:val="2"/>
      <w:sz w:val="24"/>
      <w:szCs w:val="24"/>
      <w14:ligatures w14:val="standardContextual"/>
    </w:rPr>
  </w:style>
  <w:style w:type="paragraph" w:customStyle="1" w:styleId="E0A6C97E417A4925B8ABC9F626461D4A">
    <w:name w:val="E0A6C97E417A4925B8ABC9F626461D4A"/>
    <w:qFormat/>
    <w:pPr>
      <w:spacing w:after="160" w:line="278" w:lineRule="auto"/>
    </w:pPr>
    <w:rPr>
      <w:kern w:val="2"/>
      <w:sz w:val="24"/>
      <w:szCs w:val="24"/>
      <w14:ligatures w14:val="standardContextual"/>
    </w:rPr>
  </w:style>
  <w:style w:type="paragraph" w:customStyle="1" w:styleId="464E5D117A1F426B895A3CF6B0F18FC1">
    <w:name w:val="464E5D117A1F426B895A3CF6B0F18FC1"/>
    <w:qFormat/>
    <w:pPr>
      <w:spacing w:after="160" w:line="278" w:lineRule="auto"/>
    </w:pPr>
    <w:rPr>
      <w:kern w:val="2"/>
      <w:sz w:val="24"/>
      <w:szCs w:val="24"/>
      <w14:ligatures w14:val="standardContextual"/>
    </w:rPr>
  </w:style>
  <w:style w:type="paragraph" w:customStyle="1" w:styleId="C43A6397BDAB49FEBD3961537A6294BD">
    <w:name w:val="C43A6397BDAB49FEBD3961537A6294BD"/>
    <w:qFormat/>
    <w:pPr>
      <w:spacing w:after="160" w:line="278" w:lineRule="auto"/>
    </w:pPr>
    <w:rPr>
      <w:kern w:val="2"/>
      <w:sz w:val="24"/>
      <w:szCs w:val="24"/>
      <w14:ligatures w14:val="standardContextual"/>
    </w:rPr>
  </w:style>
  <w:style w:type="paragraph" w:customStyle="1" w:styleId="88D8C8EE33314EF9B0463C63D5FF8E59">
    <w:name w:val="88D8C8EE33314EF9B0463C63D5FF8E59"/>
    <w:qFormat/>
    <w:pPr>
      <w:spacing w:after="160" w:line="278" w:lineRule="auto"/>
    </w:pPr>
    <w:rPr>
      <w:kern w:val="2"/>
      <w:sz w:val="24"/>
      <w:szCs w:val="24"/>
      <w14:ligatures w14:val="standardContextual"/>
    </w:rPr>
  </w:style>
  <w:style w:type="paragraph" w:customStyle="1" w:styleId="00B16FA7FD224EB8AB6629B24061E76D">
    <w:name w:val="00B16FA7FD224EB8AB6629B24061E76D"/>
    <w:qFormat/>
    <w:pPr>
      <w:spacing w:after="160" w:line="278" w:lineRule="auto"/>
    </w:pPr>
    <w:rPr>
      <w:kern w:val="2"/>
      <w:sz w:val="24"/>
      <w:szCs w:val="24"/>
      <w14:ligatures w14:val="standardContextual"/>
    </w:rPr>
  </w:style>
  <w:style w:type="paragraph" w:customStyle="1" w:styleId="A2710736F695446197A1573AEF393B7A">
    <w:name w:val="A2710736F695446197A1573AEF393B7A"/>
    <w:qFormat/>
    <w:pPr>
      <w:spacing w:after="160" w:line="278" w:lineRule="auto"/>
    </w:pPr>
    <w:rPr>
      <w:kern w:val="2"/>
      <w:sz w:val="24"/>
      <w:szCs w:val="24"/>
      <w14:ligatures w14:val="standardContextual"/>
    </w:rPr>
  </w:style>
  <w:style w:type="paragraph" w:customStyle="1" w:styleId="D9288A4CE15B43789E85ADE98EB8D741">
    <w:name w:val="D9288A4CE15B43789E85ADE98EB8D741"/>
    <w:qFormat/>
    <w:pPr>
      <w:spacing w:after="160" w:line="278" w:lineRule="auto"/>
    </w:pPr>
    <w:rPr>
      <w:kern w:val="2"/>
      <w:sz w:val="24"/>
      <w:szCs w:val="24"/>
      <w14:ligatures w14:val="standardContextual"/>
    </w:rPr>
  </w:style>
  <w:style w:type="paragraph" w:customStyle="1" w:styleId="09D2587DE7514F0A98BAD32109517EFD">
    <w:name w:val="09D2587DE7514F0A98BAD32109517EFD"/>
    <w:qFormat/>
    <w:pPr>
      <w:spacing w:after="160" w:line="278" w:lineRule="auto"/>
    </w:pPr>
    <w:rPr>
      <w:kern w:val="2"/>
      <w:sz w:val="24"/>
      <w:szCs w:val="24"/>
      <w14:ligatures w14:val="standardContextual"/>
    </w:rPr>
  </w:style>
  <w:style w:type="paragraph" w:customStyle="1" w:styleId="CEC72BAA4C5F405EA36DB9EBE5216826">
    <w:name w:val="CEC72BAA4C5F405EA36DB9EBE5216826"/>
    <w:qFormat/>
    <w:pPr>
      <w:spacing w:after="160" w:line="278" w:lineRule="auto"/>
    </w:pPr>
    <w:rPr>
      <w:kern w:val="2"/>
      <w:sz w:val="24"/>
      <w:szCs w:val="24"/>
      <w14:ligatures w14:val="standardContextual"/>
    </w:rPr>
  </w:style>
  <w:style w:type="paragraph" w:customStyle="1" w:styleId="0AA3DB5881614BABA5CA3797445949F1">
    <w:name w:val="0AA3DB5881614BABA5CA3797445949F1"/>
    <w:qFormat/>
    <w:pPr>
      <w:spacing w:after="160" w:line="278" w:lineRule="auto"/>
    </w:pPr>
    <w:rPr>
      <w:kern w:val="2"/>
      <w:sz w:val="24"/>
      <w:szCs w:val="24"/>
      <w14:ligatures w14:val="standardContextual"/>
    </w:rPr>
  </w:style>
  <w:style w:type="paragraph" w:customStyle="1" w:styleId="9A97F1059796496FAA3BEBABFB72DB7A">
    <w:name w:val="9A97F1059796496FAA3BEBABFB72DB7A"/>
    <w:qFormat/>
    <w:pPr>
      <w:spacing w:after="160" w:line="278" w:lineRule="auto"/>
    </w:pPr>
    <w:rPr>
      <w:kern w:val="2"/>
      <w:sz w:val="24"/>
      <w:szCs w:val="24"/>
      <w14:ligatures w14:val="standardContextual"/>
    </w:rPr>
  </w:style>
  <w:style w:type="paragraph" w:customStyle="1" w:styleId="901C983B5D774505922B48FE993402D4">
    <w:name w:val="901C983B5D774505922B48FE993402D4"/>
    <w:qFormat/>
    <w:pPr>
      <w:spacing w:after="160" w:line="278" w:lineRule="auto"/>
    </w:pPr>
    <w:rPr>
      <w:kern w:val="2"/>
      <w:sz w:val="24"/>
      <w:szCs w:val="24"/>
      <w14:ligatures w14:val="standardContextual"/>
    </w:rPr>
  </w:style>
  <w:style w:type="paragraph" w:customStyle="1" w:styleId="21070208659E4C8791B9ABB440739BA9">
    <w:name w:val="21070208659E4C8791B9ABB440739BA9"/>
    <w:qFormat/>
    <w:pPr>
      <w:spacing w:after="160" w:line="278" w:lineRule="auto"/>
    </w:pPr>
    <w:rPr>
      <w:kern w:val="2"/>
      <w:sz w:val="24"/>
      <w:szCs w:val="24"/>
      <w14:ligatures w14:val="standardContextual"/>
    </w:rPr>
  </w:style>
  <w:style w:type="paragraph" w:customStyle="1" w:styleId="F7D19F93823A4D16840A26DF155F7039">
    <w:name w:val="F7D19F93823A4D16840A26DF155F7039"/>
    <w:qFormat/>
    <w:pPr>
      <w:spacing w:after="160" w:line="278" w:lineRule="auto"/>
    </w:pPr>
    <w:rPr>
      <w:kern w:val="2"/>
      <w:sz w:val="24"/>
      <w:szCs w:val="24"/>
      <w14:ligatures w14:val="standardContextual"/>
    </w:rPr>
  </w:style>
  <w:style w:type="paragraph" w:customStyle="1" w:styleId="A86F9DE883874EDD863C63A877633352">
    <w:name w:val="A86F9DE883874EDD863C63A877633352"/>
    <w:qFormat/>
    <w:pPr>
      <w:spacing w:after="160" w:line="278" w:lineRule="auto"/>
    </w:pPr>
    <w:rPr>
      <w:kern w:val="2"/>
      <w:sz w:val="24"/>
      <w:szCs w:val="24"/>
      <w14:ligatures w14:val="standardContextual"/>
    </w:rPr>
  </w:style>
  <w:style w:type="paragraph" w:customStyle="1" w:styleId="1FF8588A44CA4F439DE826D743288F46">
    <w:name w:val="1FF8588A44CA4F439DE826D743288F46"/>
    <w:qFormat/>
    <w:pPr>
      <w:spacing w:after="160" w:line="278" w:lineRule="auto"/>
    </w:pPr>
    <w:rPr>
      <w:kern w:val="2"/>
      <w:sz w:val="24"/>
      <w:szCs w:val="24"/>
      <w14:ligatures w14:val="standardContextual"/>
    </w:rPr>
  </w:style>
  <w:style w:type="paragraph" w:customStyle="1" w:styleId="D200588AE22D4D5FB0FEE95B73405C52">
    <w:name w:val="D200588AE22D4D5FB0FEE95B73405C52"/>
    <w:qFormat/>
    <w:pPr>
      <w:spacing w:after="160" w:line="278" w:lineRule="auto"/>
    </w:pPr>
    <w:rPr>
      <w:kern w:val="2"/>
      <w:sz w:val="24"/>
      <w:szCs w:val="24"/>
      <w14:ligatures w14:val="standardContextual"/>
    </w:rPr>
  </w:style>
  <w:style w:type="paragraph" w:customStyle="1" w:styleId="7465CE18D06D44338C9BC1B21635C6F7">
    <w:name w:val="7465CE18D06D44338C9BC1B21635C6F7"/>
    <w:qFormat/>
    <w:pPr>
      <w:spacing w:after="160" w:line="278" w:lineRule="auto"/>
    </w:pPr>
    <w:rPr>
      <w:kern w:val="2"/>
      <w:sz w:val="24"/>
      <w:szCs w:val="24"/>
      <w14:ligatures w14:val="standardContextual"/>
    </w:rPr>
  </w:style>
  <w:style w:type="paragraph" w:customStyle="1" w:styleId="F744052D3B674F938D702705D0842170">
    <w:name w:val="F744052D3B674F938D702705D0842170"/>
    <w:qFormat/>
    <w:pPr>
      <w:spacing w:after="160" w:line="278" w:lineRule="auto"/>
    </w:pPr>
    <w:rPr>
      <w:kern w:val="2"/>
      <w:sz w:val="24"/>
      <w:szCs w:val="24"/>
      <w14:ligatures w14:val="standardContextual"/>
    </w:rPr>
  </w:style>
  <w:style w:type="paragraph" w:customStyle="1" w:styleId="095C3319BAC3459DA5BFC6402300A523">
    <w:name w:val="095C3319BAC3459DA5BFC6402300A523"/>
    <w:qFormat/>
    <w:pPr>
      <w:spacing w:after="160" w:line="278" w:lineRule="auto"/>
    </w:pPr>
    <w:rPr>
      <w:kern w:val="2"/>
      <w:sz w:val="24"/>
      <w:szCs w:val="24"/>
      <w14:ligatures w14:val="standardContextual"/>
    </w:rPr>
  </w:style>
  <w:style w:type="paragraph" w:customStyle="1" w:styleId="A8556DF4D62F43CDB851BE2F27420BF1">
    <w:name w:val="A8556DF4D62F43CDB851BE2F27420BF1"/>
    <w:qFormat/>
    <w:pPr>
      <w:spacing w:after="160" w:line="278" w:lineRule="auto"/>
    </w:pPr>
    <w:rPr>
      <w:kern w:val="2"/>
      <w:sz w:val="24"/>
      <w:szCs w:val="24"/>
      <w14:ligatures w14:val="standardContextual"/>
    </w:rPr>
  </w:style>
  <w:style w:type="paragraph" w:customStyle="1" w:styleId="63597B4BF0E746D092DF968FDD39A2BC">
    <w:name w:val="63597B4BF0E746D092DF968FDD39A2BC"/>
    <w:qFormat/>
    <w:pPr>
      <w:spacing w:after="160" w:line="278" w:lineRule="auto"/>
    </w:pPr>
    <w:rPr>
      <w:kern w:val="2"/>
      <w:sz w:val="24"/>
      <w:szCs w:val="24"/>
      <w14:ligatures w14:val="standardContextual"/>
    </w:rPr>
  </w:style>
  <w:style w:type="paragraph" w:customStyle="1" w:styleId="D55F31BF0B434B03B5E569F3595FCF06">
    <w:name w:val="D55F31BF0B434B03B5E569F3595FCF06"/>
    <w:qFormat/>
    <w:pPr>
      <w:spacing w:after="160" w:line="278" w:lineRule="auto"/>
    </w:pPr>
    <w:rPr>
      <w:kern w:val="2"/>
      <w:sz w:val="24"/>
      <w:szCs w:val="24"/>
      <w14:ligatures w14:val="standardContextual"/>
    </w:rPr>
  </w:style>
  <w:style w:type="paragraph" w:customStyle="1" w:styleId="E0128F922B394EC5965975885F2B32E6">
    <w:name w:val="E0128F922B394EC5965975885F2B32E6"/>
    <w:qFormat/>
    <w:pPr>
      <w:spacing w:after="160" w:line="278" w:lineRule="auto"/>
    </w:pPr>
    <w:rPr>
      <w:kern w:val="2"/>
      <w:sz w:val="24"/>
      <w:szCs w:val="24"/>
      <w14:ligatures w14:val="standardContextual"/>
    </w:rPr>
  </w:style>
  <w:style w:type="paragraph" w:customStyle="1" w:styleId="B56186193F9442329E422EBD360658DA">
    <w:name w:val="B56186193F9442329E422EBD360658DA"/>
    <w:qFormat/>
    <w:pPr>
      <w:spacing w:after="160" w:line="278" w:lineRule="auto"/>
    </w:pPr>
    <w:rPr>
      <w:kern w:val="2"/>
      <w:sz w:val="24"/>
      <w:szCs w:val="24"/>
      <w14:ligatures w14:val="standardContextual"/>
    </w:rPr>
  </w:style>
  <w:style w:type="paragraph" w:customStyle="1" w:styleId="446D2D60A77F488C95787642E40F744A">
    <w:name w:val="446D2D60A77F488C95787642E40F744A"/>
    <w:qFormat/>
    <w:pPr>
      <w:spacing w:after="160" w:line="278" w:lineRule="auto"/>
    </w:pPr>
    <w:rPr>
      <w:kern w:val="2"/>
      <w:sz w:val="24"/>
      <w:szCs w:val="24"/>
      <w14:ligatures w14:val="standardContextual"/>
    </w:rPr>
  </w:style>
  <w:style w:type="paragraph" w:customStyle="1" w:styleId="5F644E943BCD4627B1BD3B4D0ACE7CAD">
    <w:name w:val="5F644E943BCD4627B1BD3B4D0ACE7CAD"/>
    <w:qFormat/>
    <w:pPr>
      <w:spacing w:after="160" w:line="278" w:lineRule="auto"/>
    </w:pPr>
    <w:rPr>
      <w:kern w:val="2"/>
      <w:sz w:val="24"/>
      <w:szCs w:val="24"/>
      <w14:ligatures w14:val="standardContextual"/>
    </w:rPr>
  </w:style>
  <w:style w:type="paragraph" w:customStyle="1" w:styleId="C9E7E35EDDD742F8AAB1380D9F3F0576">
    <w:name w:val="C9E7E35EDDD742F8AAB1380D9F3F0576"/>
    <w:qFormat/>
    <w:pPr>
      <w:spacing w:after="160" w:line="278" w:lineRule="auto"/>
    </w:pPr>
    <w:rPr>
      <w:kern w:val="2"/>
      <w:sz w:val="24"/>
      <w:szCs w:val="24"/>
      <w14:ligatures w14:val="standardContextual"/>
    </w:rPr>
  </w:style>
  <w:style w:type="paragraph" w:customStyle="1" w:styleId="A4A9E0A72F774AC2B929243E2C6D7835">
    <w:name w:val="A4A9E0A72F774AC2B929243E2C6D7835"/>
    <w:qFormat/>
    <w:pPr>
      <w:spacing w:after="160" w:line="278" w:lineRule="auto"/>
    </w:pPr>
    <w:rPr>
      <w:kern w:val="2"/>
      <w:sz w:val="24"/>
      <w:szCs w:val="24"/>
      <w14:ligatures w14:val="standardContextual"/>
    </w:rPr>
  </w:style>
  <w:style w:type="paragraph" w:customStyle="1" w:styleId="5D65E2CFBBB94BB283C84B81A93FA928">
    <w:name w:val="5D65E2CFBBB94BB283C84B81A93FA928"/>
    <w:qFormat/>
    <w:pPr>
      <w:spacing w:after="160" w:line="278" w:lineRule="auto"/>
    </w:pPr>
    <w:rPr>
      <w:kern w:val="2"/>
      <w:sz w:val="24"/>
      <w:szCs w:val="24"/>
      <w14:ligatures w14:val="standardContextual"/>
    </w:rPr>
  </w:style>
  <w:style w:type="paragraph" w:customStyle="1" w:styleId="9ABF42105AF3418AA480398B379E2844">
    <w:name w:val="9ABF42105AF3418AA480398B379E2844"/>
    <w:qFormat/>
    <w:pPr>
      <w:spacing w:after="160" w:line="278" w:lineRule="auto"/>
    </w:pPr>
    <w:rPr>
      <w:kern w:val="2"/>
      <w:sz w:val="24"/>
      <w:szCs w:val="24"/>
      <w14:ligatures w14:val="standardContextual"/>
    </w:rPr>
  </w:style>
  <w:style w:type="paragraph" w:customStyle="1" w:styleId="13B540E00139415F90E3620A86FE8002">
    <w:name w:val="13B540E00139415F90E3620A86FE8002"/>
    <w:qFormat/>
    <w:pPr>
      <w:spacing w:after="160" w:line="278" w:lineRule="auto"/>
    </w:pPr>
    <w:rPr>
      <w:kern w:val="2"/>
      <w:sz w:val="24"/>
      <w:szCs w:val="24"/>
      <w14:ligatures w14:val="standardContextual"/>
    </w:rPr>
  </w:style>
  <w:style w:type="paragraph" w:customStyle="1" w:styleId="FD7C30D5D48F48A6B57B075E3913D458">
    <w:name w:val="FD7C30D5D48F48A6B57B075E3913D458"/>
    <w:qFormat/>
    <w:pPr>
      <w:spacing w:after="160" w:line="278" w:lineRule="auto"/>
    </w:pPr>
    <w:rPr>
      <w:kern w:val="2"/>
      <w:sz w:val="24"/>
      <w:szCs w:val="24"/>
      <w14:ligatures w14:val="standardContextual"/>
    </w:rPr>
  </w:style>
  <w:style w:type="paragraph" w:customStyle="1" w:styleId="991B378811B446688EBB3E2FBC669E45">
    <w:name w:val="991B378811B446688EBB3E2FBC669E45"/>
    <w:qFormat/>
    <w:pPr>
      <w:spacing w:after="160" w:line="278" w:lineRule="auto"/>
    </w:pPr>
    <w:rPr>
      <w:kern w:val="2"/>
      <w:sz w:val="24"/>
      <w:szCs w:val="24"/>
      <w14:ligatures w14:val="standardContextual"/>
    </w:rPr>
  </w:style>
  <w:style w:type="paragraph" w:customStyle="1" w:styleId="E10E5AE971534E1283AAAE7A852F54CC">
    <w:name w:val="E10E5AE971534E1283AAAE7A852F54CC"/>
    <w:qFormat/>
    <w:pPr>
      <w:spacing w:after="160" w:line="278" w:lineRule="auto"/>
    </w:pPr>
    <w:rPr>
      <w:kern w:val="2"/>
      <w:sz w:val="24"/>
      <w:szCs w:val="24"/>
      <w14:ligatures w14:val="standardContextual"/>
    </w:rPr>
  </w:style>
  <w:style w:type="paragraph" w:customStyle="1" w:styleId="701F6031137C49F2993D643EEAC0D671">
    <w:name w:val="701F6031137C49F2993D643EEAC0D671"/>
    <w:qFormat/>
    <w:pPr>
      <w:spacing w:after="160" w:line="278" w:lineRule="auto"/>
    </w:pPr>
    <w:rPr>
      <w:kern w:val="2"/>
      <w:sz w:val="24"/>
      <w:szCs w:val="24"/>
      <w14:ligatures w14:val="standardContextual"/>
    </w:rPr>
  </w:style>
  <w:style w:type="paragraph" w:customStyle="1" w:styleId="049515A9606D41DAAEC8323DCC788217">
    <w:name w:val="049515A9606D41DAAEC8323DCC788217"/>
    <w:qFormat/>
    <w:pPr>
      <w:spacing w:after="160" w:line="278" w:lineRule="auto"/>
    </w:pPr>
    <w:rPr>
      <w:kern w:val="2"/>
      <w:sz w:val="24"/>
      <w:szCs w:val="24"/>
      <w14:ligatures w14:val="standardContextual"/>
    </w:rPr>
  </w:style>
  <w:style w:type="paragraph" w:customStyle="1" w:styleId="84DED3684C6A4516902D95A0A674A90E">
    <w:name w:val="84DED3684C6A4516902D95A0A674A90E"/>
    <w:qFormat/>
    <w:pPr>
      <w:spacing w:after="160" w:line="278" w:lineRule="auto"/>
    </w:pPr>
    <w:rPr>
      <w:kern w:val="2"/>
      <w:sz w:val="24"/>
      <w:szCs w:val="24"/>
      <w14:ligatures w14:val="standardContextual"/>
    </w:rPr>
  </w:style>
  <w:style w:type="paragraph" w:customStyle="1" w:styleId="F89A3D1667484509BDF6D6548C9D8D4E">
    <w:name w:val="F89A3D1667484509BDF6D6548C9D8D4E"/>
    <w:qFormat/>
    <w:pPr>
      <w:spacing w:after="160" w:line="278" w:lineRule="auto"/>
    </w:pPr>
    <w:rPr>
      <w:kern w:val="2"/>
      <w:sz w:val="24"/>
      <w:szCs w:val="24"/>
      <w14:ligatures w14:val="standardContextual"/>
    </w:rPr>
  </w:style>
  <w:style w:type="paragraph" w:customStyle="1" w:styleId="E88C214B483241FF81BED1FEAD4AAF25">
    <w:name w:val="E88C214B483241FF81BED1FEAD4AAF25"/>
    <w:qFormat/>
    <w:pPr>
      <w:spacing w:after="160" w:line="278" w:lineRule="auto"/>
    </w:pPr>
    <w:rPr>
      <w:kern w:val="2"/>
      <w:sz w:val="24"/>
      <w:szCs w:val="24"/>
      <w14:ligatures w14:val="standardContextual"/>
    </w:rPr>
  </w:style>
  <w:style w:type="paragraph" w:customStyle="1" w:styleId="44F1358FA16C453695F606A91B6F883C">
    <w:name w:val="44F1358FA16C453695F606A91B6F883C"/>
    <w:qFormat/>
    <w:pPr>
      <w:spacing w:after="160" w:line="278" w:lineRule="auto"/>
    </w:pPr>
    <w:rPr>
      <w:kern w:val="2"/>
      <w:sz w:val="24"/>
      <w:szCs w:val="24"/>
      <w14:ligatures w14:val="standardContextual"/>
    </w:rPr>
  </w:style>
  <w:style w:type="paragraph" w:customStyle="1" w:styleId="DF59D618AA18490DA0934F7600A09178">
    <w:name w:val="DF59D618AA18490DA0934F7600A09178"/>
    <w:qFormat/>
    <w:pPr>
      <w:spacing w:after="160" w:line="278" w:lineRule="auto"/>
    </w:pPr>
    <w:rPr>
      <w:kern w:val="2"/>
      <w:sz w:val="24"/>
      <w:szCs w:val="24"/>
      <w14:ligatures w14:val="standardContextual"/>
    </w:rPr>
  </w:style>
  <w:style w:type="paragraph" w:customStyle="1" w:styleId="E99E3CC1C61F4331984952D25D3D89F1">
    <w:name w:val="E99E3CC1C61F4331984952D25D3D89F1"/>
    <w:qFormat/>
    <w:pPr>
      <w:spacing w:after="160" w:line="278" w:lineRule="auto"/>
    </w:pPr>
    <w:rPr>
      <w:kern w:val="2"/>
      <w:sz w:val="24"/>
      <w:szCs w:val="24"/>
      <w14:ligatures w14:val="standardContextual"/>
    </w:rPr>
  </w:style>
  <w:style w:type="paragraph" w:customStyle="1" w:styleId="2232C2D5179840C9B0CB359078CBDA12">
    <w:name w:val="2232C2D5179840C9B0CB359078CBDA12"/>
    <w:qFormat/>
    <w:pPr>
      <w:spacing w:after="160" w:line="278" w:lineRule="auto"/>
    </w:pPr>
    <w:rPr>
      <w:kern w:val="2"/>
      <w:sz w:val="24"/>
      <w:szCs w:val="24"/>
      <w14:ligatures w14:val="standardContextual"/>
    </w:rPr>
  </w:style>
  <w:style w:type="paragraph" w:customStyle="1" w:styleId="E72686E073D84768B03A6D8067445BA4">
    <w:name w:val="E72686E073D84768B03A6D8067445BA4"/>
    <w:qFormat/>
    <w:pPr>
      <w:spacing w:after="160" w:line="278" w:lineRule="auto"/>
    </w:pPr>
    <w:rPr>
      <w:kern w:val="2"/>
      <w:sz w:val="24"/>
      <w:szCs w:val="24"/>
      <w14:ligatures w14:val="standardContextual"/>
    </w:rPr>
  </w:style>
  <w:style w:type="paragraph" w:customStyle="1" w:styleId="E40CCBE0B3694DA5BB2B8D4543C0F86A">
    <w:name w:val="E40CCBE0B3694DA5BB2B8D4543C0F86A"/>
    <w:qFormat/>
    <w:pPr>
      <w:spacing w:after="160" w:line="278" w:lineRule="auto"/>
    </w:pPr>
    <w:rPr>
      <w:kern w:val="2"/>
      <w:sz w:val="24"/>
      <w:szCs w:val="24"/>
      <w14:ligatures w14:val="standardContextual"/>
    </w:rPr>
  </w:style>
  <w:style w:type="paragraph" w:customStyle="1" w:styleId="A4CCF1C6F5D544FDBE3432D7FEFA125A">
    <w:name w:val="A4CCF1C6F5D544FDBE3432D7FEFA125A"/>
    <w:qFormat/>
    <w:pPr>
      <w:spacing w:after="160" w:line="278" w:lineRule="auto"/>
    </w:pPr>
    <w:rPr>
      <w:kern w:val="2"/>
      <w:sz w:val="24"/>
      <w:szCs w:val="24"/>
      <w14:ligatures w14:val="standardContextual"/>
    </w:rPr>
  </w:style>
  <w:style w:type="paragraph" w:customStyle="1" w:styleId="04226B1D8AA64811994C337E62EA0602">
    <w:name w:val="04226B1D8AA64811994C337E62EA0602"/>
    <w:qFormat/>
    <w:pPr>
      <w:spacing w:after="160" w:line="278" w:lineRule="auto"/>
    </w:pPr>
    <w:rPr>
      <w:kern w:val="2"/>
      <w:sz w:val="24"/>
      <w:szCs w:val="24"/>
      <w14:ligatures w14:val="standardContextual"/>
    </w:rPr>
  </w:style>
  <w:style w:type="paragraph" w:customStyle="1" w:styleId="0AE44548360E49F3AB50044F3EBFD66B">
    <w:name w:val="0AE44548360E49F3AB50044F3EBFD66B"/>
    <w:qFormat/>
    <w:pPr>
      <w:spacing w:after="160" w:line="278" w:lineRule="auto"/>
    </w:pPr>
    <w:rPr>
      <w:kern w:val="2"/>
      <w:sz w:val="24"/>
      <w:szCs w:val="24"/>
      <w14:ligatures w14:val="standardContextual"/>
    </w:rPr>
  </w:style>
  <w:style w:type="paragraph" w:customStyle="1" w:styleId="793E1823895D4463929A803402CDDF2B">
    <w:name w:val="793E1823895D4463929A803402CDDF2B"/>
    <w:qFormat/>
    <w:pPr>
      <w:spacing w:after="160" w:line="278" w:lineRule="auto"/>
    </w:pPr>
    <w:rPr>
      <w:kern w:val="2"/>
      <w:sz w:val="24"/>
      <w:szCs w:val="24"/>
      <w14:ligatures w14:val="standardContextual"/>
    </w:rPr>
  </w:style>
  <w:style w:type="paragraph" w:customStyle="1" w:styleId="A34FAB755081458985C00FF1055B72F3">
    <w:name w:val="A34FAB755081458985C00FF1055B72F3"/>
    <w:qFormat/>
    <w:pPr>
      <w:spacing w:after="160" w:line="278" w:lineRule="auto"/>
    </w:pPr>
    <w:rPr>
      <w:kern w:val="2"/>
      <w:sz w:val="24"/>
      <w:szCs w:val="24"/>
      <w14:ligatures w14:val="standardContextual"/>
    </w:rPr>
  </w:style>
  <w:style w:type="paragraph" w:customStyle="1" w:styleId="3EAD632D379D4DA088C435271DDF52D6">
    <w:name w:val="3EAD632D379D4DA088C435271DDF52D6"/>
    <w:qFormat/>
    <w:pPr>
      <w:spacing w:after="160" w:line="278" w:lineRule="auto"/>
    </w:pPr>
    <w:rPr>
      <w:kern w:val="2"/>
      <w:sz w:val="24"/>
      <w:szCs w:val="24"/>
      <w14:ligatures w14:val="standardContextual"/>
    </w:rPr>
  </w:style>
  <w:style w:type="paragraph" w:customStyle="1" w:styleId="016F21A2DA3444BDA0A489493AC3EFD8">
    <w:name w:val="016F21A2DA3444BDA0A489493AC3EFD8"/>
    <w:qFormat/>
    <w:pPr>
      <w:spacing w:after="160" w:line="278" w:lineRule="auto"/>
    </w:pPr>
    <w:rPr>
      <w:kern w:val="2"/>
      <w:sz w:val="24"/>
      <w:szCs w:val="24"/>
      <w14:ligatures w14:val="standardContextual"/>
    </w:rPr>
  </w:style>
  <w:style w:type="paragraph" w:customStyle="1" w:styleId="7B436F554C6041829213A8ECAB2AC880">
    <w:name w:val="7B436F554C6041829213A8ECAB2AC880"/>
    <w:qFormat/>
    <w:pPr>
      <w:spacing w:after="160" w:line="278" w:lineRule="auto"/>
    </w:pPr>
    <w:rPr>
      <w:kern w:val="2"/>
      <w:sz w:val="24"/>
      <w:szCs w:val="24"/>
      <w14:ligatures w14:val="standardContextual"/>
    </w:rPr>
  </w:style>
  <w:style w:type="paragraph" w:customStyle="1" w:styleId="877BE908979E432A8E0AA346809A1055">
    <w:name w:val="877BE908979E432A8E0AA346809A1055"/>
    <w:qFormat/>
    <w:pPr>
      <w:spacing w:after="160" w:line="278" w:lineRule="auto"/>
    </w:pPr>
    <w:rPr>
      <w:kern w:val="2"/>
      <w:sz w:val="24"/>
      <w:szCs w:val="24"/>
      <w14:ligatures w14:val="standardContextual"/>
    </w:rPr>
  </w:style>
  <w:style w:type="paragraph" w:customStyle="1" w:styleId="EAB83388FCCD4C5A91E24D1E50E88E8F">
    <w:name w:val="EAB83388FCCD4C5A91E24D1E50E88E8F"/>
    <w:qFormat/>
    <w:pPr>
      <w:spacing w:after="160" w:line="278" w:lineRule="auto"/>
    </w:pPr>
    <w:rPr>
      <w:kern w:val="2"/>
      <w:sz w:val="24"/>
      <w:szCs w:val="24"/>
      <w14:ligatures w14:val="standardContextual"/>
    </w:rPr>
  </w:style>
  <w:style w:type="paragraph" w:customStyle="1" w:styleId="48B139B0454D4720A9406455A02880AD">
    <w:name w:val="48B139B0454D4720A9406455A02880AD"/>
    <w:qFormat/>
    <w:pPr>
      <w:spacing w:after="160" w:line="278" w:lineRule="auto"/>
    </w:pPr>
    <w:rPr>
      <w:kern w:val="2"/>
      <w:sz w:val="24"/>
      <w:szCs w:val="24"/>
      <w14:ligatures w14:val="standardContextual"/>
    </w:rPr>
  </w:style>
  <w:style w:type="paragraph" w:customStyle="1" w:styleId="A913EAAC4B0944098EEB1DCE999A77D7">
    <w:name w:val="A913EAAC4B0944098EEB1DCE999A77D7"/>
    <w:qFormat/>
    <w:pPr>
      <w:spacing w:after="160" w:line="278" w:lineRule="auto"/>
    </w:pPr>
    <w:rPr>
      <w:kern w:val="2"/>
      <w:sz w:val="24"/>
      <w:szCs w:val="24"/>
      <w14:ligatures w14:val="standardContextual"/>
    </w:rPr>
  </w:style>
  <w:style w:type="paragraph" w:customStyle="1" w:styleId="352C17DD82D049B280414FB194983B3B">
    <w:name w:val="352C17DD82D049B280414FB194983B3B"/>
    <w:qFormat/>
    <w:pPr>
      <w:spacing w:after="160" w:line="278" w:lineRule="auto"/>
    </w:pPr>
    <w:rPr>
      <w:kern w:val="2"/>
      <w:sz w:val="24"/>
      <w:szCs w:val="24"/>
      <w14:ligatures w14:val="standardContextual"/>
    </w:rPr>
  </w:style>
  <w:style w:type="paragraph" w:customStyle="1" w:styleId="5DD262799A07499B98997603E8783F78">
    <w:name w:val="5DD262799A07499B98997603E8783F78"/>
    <w:qFormat/>
    <w:pPr>
      <w:spacing w:after="160" w:line="278" w:lineRule="auto"/>
    </w:pPr>
    <w:rPr>
      <w:kern w:val="2"/>
      <w:sz w:val="24"/>
      <w:szCs w:val="24"/>
      <w14:ligatures w14:val="standardContextual"/>
    </w:rPr>
  </w:style>
  <w:style w:type="paragraph" w:customStyle="1" w:styleId="96B99A251E364956ACE5F22D13D16CD2">
    <w:name w:val="96B99A251E364956ACE5F22D13D16CD2"/>
    <w:qFormat/>
    <w:pPr>
      <w:spacing w:after="160" w:line="278" w:lineRule="auto"/>
    </w:pPr>
    <w:rPr>
      <w:kern w:val="2"/>
      <w:sz w:val="24"/>
      <w:szCs w:val="24"/>
      <w14:ligatures w14:val="standardContextual"/>
    </w:rPr>
  </w:style>
  <w:style w:type="paragraph" w:customStyle="1" w:styleId="35D4923452CB423EB41191B269B008D0">
    <w:name w:val="35D4923452CB423EB41191B269B008D0"/>
    <w:qFormat/>
    <w:pPr>
      <w:spacing w:after="160" w:line="278" w:lineRule="auto"/>
    </w:pPr>
    <w:rPr>
      <w:kern w:val="2"/>
      <w:sz w:val="24"/>
      <w:szCs w:val="24"/>
      <w14:ligatures w14:val="standardContextual"/>
    </w:rPr>
  </w:style>
  <w:style w:type="paragraph" w:customStyle="1" w:styleId="D9B26377E2DA4CADAF679FCC1557BB5B">
    <w:name w:val="D9B26377E2DA4CADAF679FCC1557BB5B"/>
    <w:qFormat/>
    <w:pPr>
      <w:spacing w:after="160" w:line="278" w:lineRule="auto"/>
    </w:pPr>
    <w:rPr>
      <w:kern w:val="2"/>
      <w:sz w:val="24"/>
      <w:szCs w:val="24"/>
      <w14:ligatures w14:val="standardContextual"/>
    </w:rPr>
  </w:style>
  <w:style w:type="paragraph" w:customStyle="1" w:styleId="3ECEE5489C7E40C6B0D483E439BBB4DF">
    <w:name w:val="3ECEE5489C7E40C6B0D483E439BBB4DF"/>
    <w:qFormat/>
    <w:pPr>
      <w:spacing w:after="160" w:line="278" w:lineRule="auto"/>
    </w:pPr>
    <w:rPr>
      <w:kern w:val="2"/>
      <w:sz w:val="24"/>
      <w:szCs w:val="24"/>
      <w14:ligatures w14:val="standardContextual"/>
    </w:rPr>
  </w:style>
  <w:style w:type="paragraph" w:customStyle="1" w:styleId="18931CBE2CA84B80823772544102BED4">
    <w:name w:val="18931CBE2CA84B80823772544102BED4"/>
    <w:qFormat/>
    <w:pPr>
      <w:spacing w:after="160" w:line="278" w:lineRule="auto"/>
    </w:pPr>
    <w:rPr>
      <w:kern w:val="2"/>
      <w:sz w:val="24"/>
      <w:szCs w:val="24"/>
      <w14:ligatures w14:val="standardContextual"/>
    </w:rPr>
  </w:style>
  <w:style w:type="paragraph" w:customStyle="1" w:styleId="03CC30D1B8CD48E59261D85276EB3C95">
    <w:name w:val="03CC30D1B8CD48E59261D85276EB3C95"/>
    <w:qFormat/>
    <w:pPr>
      <w:spacing w:after="160" w:line="278" w:lineRule="auto"/>
    </w:pPr>
    <w:rPr>
      <w:kern w:val="2"/>
      <w:sz w:val="24"/>
      <w:szCs w:val="24"/>
      <w14:ligatures w14:val="standardContextual"/>
    </w:rPr>
  </w:style>
  <w:style w:type="paragraph" w:customStyle="1" w:styleId="DD0C41F1D70A4C4D85094F9E07133E8E">
    <w:name w:val="DD0C41F1D70A4C4D85094F9E07133E8E"/>
    <w:qFormat/>
    <w:pPr>
      <w:spacing w:after="160" w:line="278" w:lineRule="auto"/>
    </w:pPr>
    <w:rPr>
      <w:kern w:val="2"/>
      <w:sz w:val="24"/>
      <w:szCs w:val="24"/>
      <w14:ligatures w14:val="standardContextual"/>
    </w:rPr>
  </w:style>
  <w:style w:type="paragraph" w:customStyle="1" w:styleId="85CFE4F6BB25470592D95EE73EC7FF7E">
    <w:name w:val="85CFE4F6BB25470592D95EE73EC7FF7E"/>
    <w:qFormat/>
    <w:pPr>
      <w:spacing w:after="160" w:line="278" w:lineRule="auto"/>
    </w:pPr>
    <w:rPr>
      <w:kern w:val="2"/>
      <w:sz w:val="24"/>
      <w:szCs w:val="24"/>
      <w14:ligatures w14:val="standardContextual"/>
    </w:rPr>
  </w:style>
  <w:style w:type="paragraph" w:customStyle="1" w:styleId="9FFB4EA05A7F4861B31FA25E5962CFF2">
    <w:name w:val="9FFB4EA05A7F4861B31FA25E5962CFF2"/>
    <w:rsid w:val="005B5E00"/>
    <w:pPr>
      <w:spacing w:after="160" w:line="278" w:lineRule="auto"/>
    </w:pPr>
    <w:rPr>
      <w:kern w:val="2"/>
      <w:sz w:val="24"/>
      <w:szCs w:val="24"/>
      <w14:ligatures w14:val="standardContextual"/>
    </w:rPr>
  </w:style>
  <w:style w:type="paragraph" w:customStyle="1" w:styleId="39B4BD5483A645F39F218AD1A2A778EA">
    <w:name w:val="39B4BD5483A645F39F218AD1A2A778EA"/>
    <w:rsid w:val="005B5E00"/>
    <w:pPr>
      <w:spacing w:after="160" w:line="278" w:lineRule="auto"/>
    </w:pPr>
    <w:rPr>
      <w:kern w:val="2"/>
      <w:sz w:val="24"/>
      <w:szCs w:val="24"/>
      <w14:ligatures w14:val="standardContextual"/>
    </w:rPr>
  </w:style>
  <w:style w:type="paragraph" w:customStyle="1" w:styleId="15D6BC76BB2C47BDB301A02F3D181EB5">
    <w:name w:val="15D6BC76BB2C47BDB301A02F3D181EB5"/>
    <w:rsid w:val="005B5E00"/>
    <w:pPr>
      <w:spacing w:after="160" w:line="278" w:lineRule="auto"/>
    </w:pPr>
    <w:rPr>
      <w:kern w:val="2"/>
      <w:sz w:val="24"/>
      <w:szCs w:val="24"/>
      <w14:ligatures w14:val="standardContextual"/>
    </w:rPr>
  </w:style>
  <w:style w:type="paragraph" w:customStyle="1" w:styleId="B59DD76F629642B99493DBB884AA98AB">
    <w:name w:val="B59DD76F629642B99493DBB884AA98AB"/>
    <w:rsid w:val="005B5E00"/>
    <w:pPr>
      <w:spacing w:after="160" w:line="278" w:lineRule="auto"/>
    </w:pPr>
    <w:rPr>
      <w:kern w:val="2"/>
      <w:sz w:val="24"/>
      <w:szCs w:val="24"/>
      <w14:ligatures w14:val="standardContextual"/>
    </w:rPr>
  </w:style>
  <w:style w:type="paragraph" w:customStyle="1" w:styleId="9E3C7A29ED194B52858B43D5E6D0C096">
    <w:name w:val="9E3C7A29ED194B52858B43D5E6D0C096"/>
    <w:rsid w:val="005B5E00"/>
    <w:pPr>
      <w:spacing w:after="160" w:line="278" w:lineRule="auto"/>
    </w:pPr>
    <w:rPr>
      <w:kern w:val="2"/>
      <w:sz w:val="24"/>
      <w:szCs w:val="24"/>
      <w14:ligatures w14:val="standardContextual"/>
    </w:rPr>
  </w:style>
  <w:style w:type="paragraph" w:customStyle="1" w:styleId="5CA169E5381B4F8A86AB030B098FBD68">
    <w:name w:val="5CA169E5381B4F8A86AB030B098FBD68"/>
    <w:rsid w:val="005B5E00"/>
    <w:pPr>
      <w:spacing w:after="160" w:line="278" w:lineRule="auto"/>
    </w:pPr>
    <w:rPr>
      <w:kern w:val="2"/>
      <w:sz w:val="24"/>
      <w:szCs w:val="24"/>
      <w14:ligatures w14:val="standardContextual"/>
    </w:rPr>
  </w:style>
  <w:style w:type="paragraph" w:customStyle="1" w:styleId="CE123D896B0A4F7EACB33B4CF390F6D9">
    <w:name w:val="CE123D896B0A4F7EACB33B4CF390F6D9"/>
    <w:rsid w:val="005B5E00"/>
    <w:pPr>
      <w:spacing w:after="160" w:line="278" w:lineRule="auto"/>
    </w:pPr>
    <w:rPr>
      <w:kern w:val="2"/>
      <w:sz w:val="24"/>
      <w:szCs w:val="24"/>
      <w14:ligatures w14:val="standardContextual"/>
    </w:rPr>
  </w:style>
  <w:style w:type="paragraph" w:customStyle="1" w:styleId="07C2D840913E4461B629945B592397DA">
    <w:name w:val="07C2D840913E4461B629945B592397DA"/>
    <w:rsid w:val="005B5E00"/>
    <w:pPr>
      <w:spacing w:after="160" w:line="278" w:lineRule="auto"/>
    </w:pPr>
    <w:rPr>
      <w:kern w:val="2"/>
      <w:sz w:val="24"/>
      <w:szCs w:val="24"/>
      <w14:ligatures w14:val="standardContextual"/>
    </w:rPr>
  </w:style>
  <w:style w:type="paragraph" w:customStyle="1" w:styleId="D3647D251BA6420C948FE557546B405B">
    <w:name w:val="D3647D251BA6420C948FE557546B405B"/>
    <w:rsid w:val="005B5E00"/>
    <w:pPr>
      <w:spacing w:after="160" w:line="278" w:lineRule="auto"/>
    </w:pPr>
    <w:rPr>
      <w:kern w:val="2"/>
      <w:sz w:val="24"/>
      <w:szCs w:val="24"/>
      <w14:ligatures w14:val="standardContextual"/>
    </w:rPr>
  </w:style>
  <w:style w:type="paragraph" w:customStyle="1" w:styleId="D8F4D7DB4E874C5AB01A24784C966A7B">
    <w:name w:val="D8F4D7DB4E874C5AB01A24784C966A7B"/>
    <w:rsid w:val="005B5E00"/>
    <w:pPr>
      <w:spacing w:after="160" w:line="278" w:lineRule="auto"/>
    </w:pPr>
    <w:rPr>
      <w:kern w:val="2"/>
      <w:sz w:val="24"/>
      <w:szCs w:val="24"/>
      <w14:ligatures w14:val="standardContextual"/>
    </w:rPr>
  </w:style>
  <w:style w:type="paragraph" w:customStyle="1" w:styleId="CA12819F7FF44F04856DC6DB811B6EE0">
    <w:name w:val="CA12819F7FF44F04856DC6DB811B6EE0"/>
    <w:rsid w:val="005B5E00"/>
    <w:pPr>
      <w:spacing w:after="160" w:line="278" w:lineRule="auto"/>
    </w:pPr>
    <w:rPr>
      <w:kern w:val="2"/>
      <w:sz w:val="24"/>
      <w:szCs w:val="24"/>
      <w14:ligatures w14:val="standardContextual"/>
    </w:rPr>
  </w:style>
  <w:style w:type="paragraph" w:customStyle="1" w:styleId="9CBB35C235E448558ED8BEBA2BCB7C03">
    <w:name w:val="9CBB35C235E448558ED8BEBA2BCB7C03"/>
    <w:rsid w:val="005B5E00"/>
    <w:pPr>
      <w:spacing w:after="160" w:line="278" w:lineRule="auto"/>
    </w:pPr>
    <w:rPr>
      <w:kern w:val="2"/>
      <w:sz w:val="24"/>
      <w:szCs w:val="24"/>
      <w14:ligatures w14:val="standardContextual"/>
    </w:rPr>
  </w:style>
  <w:style w:type="paragraph" w:customStyle="1" w:styleId="90CC1BC25B224E7CB6D811EA2F27AE36">
    <w:name w:val="90CC1BC25B224E7CB6D811EA2F27AE36"/>
    <w:rsid w:val="005B5E00"/>
    <w:pPr>
      <w:spacing w:after="160" w:line="278" w:lineRule="auto"/>
    </w:pPr>
    <w:rPr>
      <w:kern w:val="2"/>
      <w:sz w:val="24"/>
      <w:szCs w:val="24"/>
      <w14:ligatures w14:val="standardContextual"/>
    </w:rPr>
  </w:style>
  <w:style w:type="paragraph" w:customStyle="1" w:styleId="10AC7819A7794FF281CD41232AF32775">
    <w:name w:val="10AC7819A7794FF281CD41232AF32775"/>
    <w:rsid w:val="005B5E00"/>
    <w:pPr>
      <w:spacing w:after="160" w:line="278" w:lineRule="auto"/>
    </w:pPr>
    <w:rPr>
      <w:kern w:val="2"/>
      <w:sz w:val="24"/>
      <w:szCs w:val="24"/>
      <w14:ligatures w14:val="standardContextual"/>
    </w:rPr>
  </w:style>
  <w:style w:type="paragraph" w:customStyle="1" w:styleId="F7722A49E32641718C4AFC5C2AEEFEF3">
    <w:name w:val="F7722A49E32641718C4AFC5C2AEEFEF3"/>
    <w:rsid w:val="005B5E00"/>
    <w:pPr>
      <w:spacing w:after="160" w:line="278" w:lineRule="auto"/>
    </w:pPr>
    <w:rPr>
      <w:kern w:val="2"/>
      <w:sz w:val="24"/>
      <w:szCs w:val="24"/>
      <w14:ligatures w14:val="standardContextual"/>
    </w:rPr>
  </w:style>
  <w:style w:type="paragraph" w:customStyle="1" w:styleId="9B6F1CC567EA489FBC0BDE1A25CCB7F5">
    <w:name w:val="9B6F1CC567EA489FBC0BDE1A25CCB7F5"/>
    <w:rsid w:val="005B5E00"/>
    <w:pPr>
      <w:spacing w:after="160" w:line="278" w:lineRule="auto"/>
    </w:pPr>
    <w:rPr>
      <w:kern w:val="2"/>
      <w:sz w:val="24"/>
      <w:szCs w:val="24"/>
      <w14:ligatures w14:val="standardContextual"/>
    </w:rPr>
  </w:style>
  <w:style w:type="paragraph" w:customStyle="1" w:styleId="1829BD5344BC4DD495533366AE2D77BB">
    <w:name w:val="1829BD5344BC4DD495533366AE2D77BB"/>
    <w:rsid w:val="005B5E00"/>
    <w:pPr>
      <w:spacing w:after="160" w:line="278" w:lineRule="auto"/>
    </w:pPr>
    <w:rPr>
      <w:kern w:val="2"/>
      <w:sz w:val="24"/>
      <w:szCs w:val="24"/>
      <w14:ligatures w14:val="standardContextual"/>
    </w:rPr>
  </w:style>
  <w:style w:type="paragraph" w:customStyle="1" w:styleId="0F982DEE85B64D158679F05123F9B626">
    <w:name w:val="0F982DEE85B64D158679F05123F9B626"/>
    <w:rsid w:val="005B5E00"/>
    <w:pPr>
      <w:spacing w:after="160" w:line="278" w:lineRule="auto"/>
    </w:pPr>
    <w:rPr>
      <w:kern w:val="2"/>
      <w:sz w:val="24"/>
      <w:szCs w:val="24"/>
      <w14:ligatures w14:val="standardContextual"/>
    </w:rPr>
  </w:style>
  <w:style w:type="paragraph" w:customStyle="1" w:styleId="3500287ACDA64B118430BB708FD16F4D">
    <w:name w:val="3500287ACDA64B118430BB708FD16F4D"/>
    <w:rsid w:val="005B5E00"/>
    <w:pPr>
      <w:spacing w:after="160" w:line="278" w:lineRule="auto"/>
    </w:pPr>
    <w:rPr>
      <w:kern w:val="2"/>
      <w:sz w:val="24"/>
      <w:szCs w:val="24"/>
      <w14:ligatures w14:val="standardContextual"/>
    </w:rPr>
  </w:style>
  <w:style w:type="paragraph" w:customStyle="1" w:styleId="C1DF79801EEE4E368A818259B6A1E3E8">
    <w:name w:val="C1DF79801EEE4E368A818259B6A1E3E8"/>
    <w:rsid w:val="005B5E00"/>
    <w:pPr>
      <w:spacing w:after="160" w:line="278" w:lineRule="auto"/>
    </w:pPr>
    <w:rPr>
      <w:kern w:val="2"/>
      <w:sz w:val="24"/>
      <w:szCs w:val="24"/>
      <w14:ligatures w14:val="standardContextual"/>
    </w:rPr>
  </w:style>
  <w:style w:type="paragraph" w:customStyle="1" w:styleId="23899A2E649240C2883E415EFA85D3C6">
    <w:name w:val="23899A2E649240C2883E415EFA85D3C6"/>
    <w:rsid w:val="005B5E00"/>
    <w:pPr>
      <w:spacing w:after="160" w:line="278" w:lineRule="auto"/>
    </w:pPr>
    <w:rPr>
      <w:kern w:val="2"/>
      <w:sz w:val="24"/>
      <w:szCs w:val="24"/>
      <w14:ligatures w14:val="standardContextual"/>
    </w:rPr>
  </w:style>
  <w:style w:type="paragraph" w:customStyle="1" w:styleId="C52F507055B04613BAAB68C4B20A70E2">
    <w:name w:val="C52F507055B04613BAAB68C4B20A70E2"/>
    <w:rsid w:val="005B5E00"/>
    <w:pPr>
      <w:spacing w:after="160" w:line="278" w:lineRule="auto"/>
    </w:pPr>
    <w:rPr>
      <w:kern w:val="2"/>
      <w:sz w:val="24"/>
      <w:szCs w:val="24"/>
      <w14:ligatures w14:val="standardContextual"/>
    </w:rPr>
  </w:style>
  <w:style w:type="paragraph" w:customStyle="1" w:styleId="4641A9E16E4D465CBEE6049D13563A5D">
    <w:name w:val="4641A9E16E4D465CBEE6049D13563A5D"/>
    <w:rsid w:val="005B5E00"/>
    <w:pPr>
      <w:spacing w:after="160" w:line="278" w:lineRule="auto"/>
    </w:pPr>
    <w:rPr>
      <w:kern w:val="2"/>
      <w:sz w:val="24"/>
      <w:szCs w:val="24"/>
      <w14:ligatures w14:val="standardContextual"/>
    </w:rPr>
  </w:style>
  <w:style w:type="paragraph" w:customStyle="1" w:styleId="7BC26FEAF62C4255B2E5F4059D44320E">
    <w:name w:val="7BC26FEAF62C4255B2E5F4059D44320E"/>
    <w:rsid w:val="005B5E00"/>
    <w:pPr>
      <w:spacing w:after="160" w:line="278" w:lineRule="auto"/>
    </w:pPr>
    <w:rPr>
      <w:kern w:val="2"/>
      <w:sz w:val="24"/>
      <w:szCs w:val="24"/>
      <w14:ligatures w14:val="standardContextual"/>
    </w:rPr>
  </w:style>
  <w:style w:type="paragraph" w:customStyle="1" w:styleId="BCEA8DC9E4B04E17A14BB9412D1DB176">
    <w:name w:val="BCEA8DC9E4B04E17A14BB9412D1DB176"/>
    <w:rsid w:val="005B5E00"/>
    <w:pPr>
      <w:spacing w:after="160" w:line="278" w:lineRule="auto"/>
    </w:pPr>
    <w:rPr>
      <w:kern w:val="2"/>
      <w:sz w:val="24"/>
      <w:szCs w:val="24"/>
      <w14:ligatures w14:val="standardContextual"/>
    </w:rPr>
  </w:style>
  <w:style w:type="paragraph" w:customStyle="1" w:styleId="B72E076C18C541DDBD0D1F61355ECE9A">
    <w:name w:val="B72E076C18C541DDBD0D1F61355ECE9A"/>
    <w:rsid w:val="005B5E00"/>
    <w:pPr>
      <w:spacing w:after="160" w:line="278" w:lineRule="auto"/>
    </w:pPr>
    <w:rPr>
      <w:kern w:val="2"/>
      <w:sz w:val="24"/>
      <w:szCs w:val="24"/>
      <w14:ligatures w14:val="standardContextual"/>
    </w:rPr>
  </w:style>
  <w:style w:type="paragraph" w:customStyle="1" w:styleId="E6CD8BED5E80491D80EC58FFB9FF848D">
    <w:name w:val="E6CD8BED5E80491D80EC58FFB9FF848D"/>
    <w:rsid w:val="005B5E00"/>
    <w:pPr>
      <w:spacing w:after="160" w:line="278" w:lineRule="auto"/>
    </w:pPr>
    <w:rPr>
      <w:kern w:val="2"/>
      <w:sz w:val="24"/>
      <w:szCs w:val="24"/>
      <w14:ligatures w14:val="standardContextual"/>
    </w:rPr>
  </w:style>
  <w:style w:type="paragraph" w:customStyle="1" w:styleId="172A9869AC7D4F8AA2CBFEE5F2B1F385">
    <w:name w:val="172A9869AC7D4F8AA2CBFEE5F2B1F385"/>
    <w:rsid w:val="005B5E00"/>
    <w:pPr>
      <w:spacing w:after="160" w:line="278" w:lineRule="auto"/>
    </w:pPr>
    <w:rPr>
      <w:kern w:val="2"/>
      <w:sz w:val="24"/>
      <w:szCs w:val="24"/>
      <w14:ligatures w14:val="standardContextual"/>
    </w:rPr>
  </w:style>
  <w:style w:type="paragraph" w:customStyle="1" w:styleId="7CCA6440AFE741B1BE6431E19A3E62CB">
    <w:name w:val="7CCA6440AFE741B1BE6431E19A3E62CB"/>
    <w:rsid w:val="005B5E00"/>
    <w:pPr>
      <w:spacing w:after="160" w:line="278" w:lineRule="auto"/>
    </w:pPr>
    <w:rPr>
      <w:kern w:val="2"/>
      <w:sz w:val="24"/>
      <w:szCs w:val="24"/>
      <w14:ligatures w14:val="standardContextual"/>
    </w:rPr>
  </w:style>
  <w:style w:type="paragraph" w:customStyle="1" w:styleId="256419FB4C9C46D791FC6725D305E3F5">
    <w:name w:val="256419FB4C9C46D791FC6725D305E3F5"/>
    <w:rsid w:val="005B5E00"/>
    <w:pPr>
      <w:spacing w:after="160" w:line="278" w:lineRule="auto"/>
    </w:pPr>
    <w:rPr>
      <w:kern w:val="2"/>
      <w:sz w:val="24"/>
      <w:szCs w:val="24"/>
      <w14:ligatures w14:val="standardContextual"/>
    </w:rPr>
  </w:style>
  <w:style w:type="paragraph" w:customStyle="1" w:styleId="829E985F9ED04E4DAEDCA05332BADBFB">
    <w:name w:val="829E985F9ED04E4DAEDCA05332BADBFB"/>
    <w:rsid w:val="005B5E00"/>
    <w:pPr>
      <w:spacing w:after="160" w:line="278" w:lineRule="auto"/>
    </w:pPr>
    <w:rPr>
      <w:kern w:val="2"/>
      <w:sz w:val="24"/>
      <w:szCs w:val="24"/>
      <w14:ligatures w14:val="standardContextual"/>
    </w:rPr>
  </w:style>
  <w:style w:type="paragraph" w:customStyle="1" w:styleId="0FD84EB451EB48F2B69D7D57A39C8761">
    <w:name w:val="0FD84EB451EB48F2B69D7D57A39C8761"/>
    <w:rsid w:val="005B5E00"/>
    <w:pPr>
      <w:spacing w:after="160" w:line="278" w:lineRule="auto"/>
    </w:pPr>
    <w:rPr>
      <w:kern w:val="2"/>
      <w:sz w:val="24"/>
      <w:szCs w:val="24"/>
      <w14:ligatures w14:val="standardContextual"/>
    </w:rPr>
  </w:style>
  <w:style w:type="paragraph" w:customStyle="1" w:styleId="6C9BF83B22F546148539AF18997F6712">
    <w:name w:val="6C9BF83B22F546148539AF18997F6712"/>
    <w:rsid w:val="005B5E00"/>
    <w:pPr>
      <w:spacing w:after="160" w:line="278" w:lineRule="auto"/>
    </w:pPr>
    <w:rPr>
      <w:kern w:val="2"/>
      <w:sz w:val="24"/>
      <w:szCs w:val="24"/>
      <w14:ligatures w14:val="standardContextual"/>
    </w:rPr>
  </w:style>
  <w:style w:type="paragraph" w:customStyle="1" w:styleId="2A2890E252EE44FC98F101860AA94677">
    <w:name w:val="2A2890E252EE44FC98F101860AA94677"/>
    <w:rsid w:val="005B5E00"/>
    <w:pPr>
      <w:spacing w:after="160" w:line="278" w:lineRule="auto"/>
    </w:pPr>
    <w:rPr>
      <w:kern w:val="2"/>
      <w:sz w:val="24"/>
      <w:szCs w:val="24"/>
      <w14:ligatures w14:val="standardContextual"/>
    </w:rPr>
  </w:style>
  <w:style w:type="paragraph" w:customStyle="1" w:styleId="22A3537A9BA64E9BB81104B177C4353E">
    <w:name w:val="22A3537A9BA64E9BB81104B177C4353E"/>
    <w:rsid w:val="005B5E00"/>
    <w:pPr>
      <w:spacing w:after="160" w:line="278" w:lineRule="auto"/>
    </w:pPr>
    <w:rPr>
      <w:kern w:val="2"/>
      <w:sz w:val="24"/>
      <w:szCs w:val="24"/>
      <w14:ligatures w14:val="standardContextual"/>
    </w:rPr>
  </w:style>
  <w:style w:type="paragraph" w:customStyle="1" w:styleId="B9A10EB50A514E0292E5FD3ED66BB0A3">
    <w:name w:val="B9A10EB50A514E0292E5FD3ED66BB0A3"/>
    <w:rsid w:val="005B5E00"/>
    <w:pPr>
      <w:spacing w:after="160" w:line="278" w:lineRule="auto"/>
    </w:pPr>
    <w:rPr>
      <w:kern w:val="2"/>
      <w:sz w:val="24"/>
      <w:szCs w:val="24"/>
      <w14:ligatures w14:val="standardContextual"/>
    </w:rPr>
  </w:style>
  <w:style w:type="paragraph" w:customStyle="1" w:styleId="6C41DBB42BEF4206B90C36D3F59BD0C7">
    <w:name w:val="6C41DBB42BEF4206B90C36D3F59BD0C7"/>
    <w:rsid w:val="005B5E00"/>
    <w:pPr>
      <w:spacing w:after="160" w:line="278" w:lineRule="auto"/>
    </w:pPr>
    <w:rPr>
      <w:kern w:val="2"/>
      <w:sz w:val="24"/>
      <w:szCs w:val="24"/>
      <w14:ligatures w14:val="standardContextual"/>
    </w:rPr>
  </w:style>
  <w:style w:type="paragraph" w:customStyle="1" w:styleId="D891ACB5FA3C48AC91DA6946072718A5">
    <w:name w:val="D891ACB5FA3C48AC91DA6946072718A5"/>
    <w:rsid w:val="005B5E00"/>
    <w:pPr>
      <w:spacing w:after="160" w:line="278" w:lineRule="auto"/>
    </w:pPr>
    <w:rPr>
      <w:kern w:val="2"/>
      <w:sz w:val="24"/>
      <w:szCs w:val="24"/>
      <w14:ligatures w14:val="standardContextual"/>
    </w:rPr>
  </w:style>
  <w:style w:type="paragraph" w:customStyle="1" w:styleId="4C98A046E4154345B26E0424573B116E">
    <w:name w:val="4C98A046E4154345B26E0424573B116E"/>
    <w:rsid w:val="005B5E00"/>
    <w:pPr>
      <w:spacing w:after="160" w:line="278" w:lineRule="auto"/>
    </w:pPr>
    <w:rPr>
      <w:kern w:val="2"/>
      <w:sz w:val="24"/>
      <w:szCs w:val="24"/>
      <w14:ligatures w14:val="standardContextual"/>
    </w:rPr>
  </w:style>
  <w:style w:type="paragraph" w:customStyle="1" w:styleId="6B5BD35131F141D0B1A9C69B9BF9FEA7">
    <w:name w:val="6B5BD35131F141D0B1A9C69B9BF9FEA7"/>
    <w:rsid w:val="005B5E00"/>
    <w:pPr>
      <w:spacing w:after="160" w:line="278" w:lineRule="auto"/>
    </w:pPr>
    <w:rPr>
      <w:kern w:val="2"/>
      <w:sz w:val="24"/>
      <w:szCs w:val="24"/>
      <w14:ligatures w14:val="standardContextual"/>
    </w:rPr>
  </w:style>
  <w:style w:type="paragraph" w:customStyle="1" w:styleId="9556DDEBB30C4198AB9E8293C59DDD27">
    <w:name w:val="9556DDEBB30C4198AB9E8293C59DDD27"/>
    <w:rsid w:val="005B5E00"/>
    <w:pPr>
      <w:spacing w:after="160" w:line="278" w:lineRule="auto"/>
    </w:pPr>
    <w:rPr>
      <w:kern w:val="2"/>
      <w:sz w:val="24"/>
      <w:szCs w:val="24"/>
      <w14:ligatures w14:val="standardContextual"/>
    </w:rPr>
  </w:style>
  <w:style w:type="paragraph" w:customStyle="1" w:styleId="071B7F36DC5948FCA7B65D88B04F4839">
    <w:name w:val="071B7F36DC5948FCA7B65D88B04F4839"/>
    <w:rsid w:val="005B5E00"/>
    <w:pPr>
      <w:spacing w:after="160" w:line="278" w:lineRule="auto"/>
    </w:pPr>
    <w:rPr>
      <w:kern w:val="2"/>
      <w:sz w:val="24"/>
      <w:szCs w:val="24"/>
      <w14:ligatures w14:val="standardContextual"/>
    </w:rPr>
  </w:style>
  <w:style w:type="paragraph" w:customStyle="1" w:styleId="7FB5B46DE01E4951B701D334F6BDF4D2">
    <w:name w:val="7FB5B46DE01E4951B701D334F6BDF4D2"/>
    <w:rsid w:val="005B5E00"/>
    <w:pPr>
      <w:spacing w:after="160" w:line="278" w:lineRule="auto"/>
    </w:pPr>
    <w:rPr>
      <w:kern w:val="2"/>
      <w:sz w:val="24"/>
      <w:szCs w:val="24"/>
      <w14:ligatures w14:val="standardContextual"/>
    </w:rPr>
  </w:style>
  <w:style w:type="paragraph" w:customStyle="1" w:styleId="DEA100EB4E944178A467CCC4DBBDDE1C">
    <w:name w:val="DEA100EB4E944178A467CCC4DBBDDE1C"/>
    <w:rsid w:val="005B5E00"/>
    <w:pPr>
      <w:spacing w:after="160" w:line="278" w:lineRule="auto"/>
    </w:pPr>
    <w:rPr>
      <w:kern w:val="2"/>
      <w:sz w:val="24"/>
      <w:szCs w:val="24"/>
      <w14:ligatures w14:val="standardContextual"/>
    </w:rPr>
  </w:style>
  <w:style w:type="paragraph" w:customStyle="1" w:styleId="2C4182052FFA41D782CBED5689C6B19A">
    <w:name w:val="2C4182052FFA41D782CBED5689C6B19A"/>
    <w:rsid w:val="005B5E00"/>
    <w:pPr>
      <w:spacing w:after="160" w:line="278" w:lineRule="auto"/>
    </w:pPr>
    <w:rPr>
      <w:kern w:val="2"/>
      <w:sz w:val="24"/>
      <w:szCs w:val="24"/>
      <w14:ligatures w14:val="standardContextual"/>
    </w:rPr>
  </w:style>
  <w:style w:type="paragraph" w:customStyle="1" w:styleId="3AD4047C743B4FBBA4C4C868835A443B">
    <w:name w:val="3AD4047C743B4FBBA4C4C868835A443B"/>
    <w:rsid w:val="005B5E00"/>
    <w:pPr>
      <w:spacing w:after="160" w:line="278" w:lineRule="auto"/>
    </w:pPr>
    <w:rPr>
      <w:kern w:val="2"/>
      <w:sz w:val="24"/>
      <w:szCs w:val="24"/>
      <w14:ligatures w14:val="standardContextual"/>
    </w:rPr>
  </w:style>
  <w:style w:type="paragraph" w:customStyle="1" w:styleId="6870D0EDA25F4E0EA408663FEC77C001">
    <w:name w:val="6870D0EDA25F4E0EA408663FEC77C001"/>
    <w:rsid w:val="005B5E00"/>
    <w:pPr>
      <w:spacing w:after="160" w:line="278" w:lineRule="auto"/>
    </w:pPr>
    <w:rPr>
      <w:kern w:val="2"/>
      <w:sz w:val="24"/>
      <w:szCs w:val="24"/>
      <w14:ligatures w14:val="standardContextual"/>
    </w:rPr>
  </w:style>
  <w:style w:type="paragraph" w:customStyle="1" w:styleId="59B69F9223E34A0DA27FADBA0F910A63">
    <w:name w:val="59B69F9223E34A0DA27FADBA0F910A63"/>
    <w:rsid w:val="005B5E00"/>
    <w:pPr>
      <w:spacing w:after="160" w:line="278" w:lineRule="auto"/>
    </w:pPr>
    <w:rPr>
      <w:kern w:val="2"/>
      <w:sz w:val="24"/>
      <w:szCs w:val="24"/>
      <w14:ligatures w14:val="standardContextual"/>
    </w:rPr>
  </w:style>
  <w:style w:type="paragraph" w:customStyle="1" w:styleId="D3BBD4692F054FAFBB12FE777609A927">
    <w:name w:val="D3BBD4692F054FAFBB12FE777609A927"/>
    <w:rsid w:val="005B5E00"/>
    <w:pPr>
      <w:spacing w:after="160" w:line="278" w:lineRule="auto"/>
    </w:pPr>
    <w:rPr>
      <w:kern w:val="2"/>
      <w:sz w:val="24"/>
      <w:szCs w:val="24"/>
      <w14:ligatures w14:val="standardContextual"/>
    </w:rPr>
  </w:style>
  <w:style w:type="paragraph" w:customStyle="1" w:styleId="4597F9C460E5456591BBED3E0F51E825">
    <w:name w:val="4597F9C460E5456591BBED3E0F51E825"/>
    <w:rsid w:val="005B5E00"/>
    <w:pPr>
      <w:spacing w:after="160" w:line="278" w:lineRule="auto"/>
    </w:pPr>
    <w:rPr>
      <w:kern w:val="2"/>
      <w:sz w:val="24"/>
      <w:szCs w:val="24"/>
      <w14:ligatures w14:val="standardContextual"/>
    </w:rPr>
  </w:style>
  <w:style w:type="paragraph" w:customStyle="1" w:styleId="A08B754B63A94CBC8427A2748B84758F">
    <w:name w:val="A08B754B63A94CBC8427A2748B84758F"/>
    <w:rsid w:val="005B5E00"/>
    <w:pPr>
      <w:spacing w:after="160" w:line="278" w:lineRule="auto"/>
    </w:pPr>
    <w:rPr>
      <w:kern w:val="2"/>
      <w:sz w:val="24"/>
      <w:szCs w:val="24"/>
      <w14:ligatures w14:val="standardContextual"/>
    </w:rPr>
  </w:style>
  <w:style w:type="paragraph" w:customStyle="1" w:styleId="48250C6BCD114D08ACB72E1641840EB9">
    <w:name w:val="48250C6BCD114D08ACB72E1641840EB9"/>
    <w:rsid w:val="005B5E00"/>
    <w:pPr>
      <w:spacing w:after="160" w:line="278" w:lineRule="auto"/>
    </w:pPr>
    <w:rPr>
      <w:kern w:val="2"/>
      <w:sz w:val="24"/>
      <w:szCs w:val="24"/>
      <w14:ligatures w14:val="standardContextual"/>
    </w:rPr>
  </w:style>
  <w:style w:type="paragraph" w:customStyle="1" w:styleId="5E0081DB2CC64B0E99C1D9135E1C8969">
    <w:name w:val="5E0081DB2CC64B0E99C1D9135E1C8969"/>
    <w:rsid w:val="005B5E00"/>
    <w:pPr>
      <w:spacing w:after="160" w:line="278" w:lineRule="auto"/>
    </w:pPr>
    <w:rPr>
      <w:kern w:val="2"/>
      <w:sz w:val="24"/>
      <w:szCs w:val="24"/>
      <w14:ligatures w14:val="standardContextual"/>
    </w:rPr>
  </w:style>
  <w:style w:type="paragraph" w:customStyle="1" w:styleId="904155BCEB404967A01D52D3E1BE0F3B">
    <w:name w:val="904155BCEB404967A01D52D3E1BE0F3B"/>
    <w:rsid w:val="005B5E00"/>
    <w:pPr>
      <w:spacing w:after="160" w:line="278" w:lineRule="auto"/>
    </w:pPr>
    <w:rPr>
      <w:kern w:val="2"/>
      <w:sz w:val="24"/>
      <w:szCs w:val="24"/>
      <w14:ligatures w14:val="standardContextual"/>
    </w:rPr>
  </w:style>
  <w:style w:type="paragraph" w:customStyle="1" w:styleId="BEAA213082904387BD3FF9FC0DE6A0A9">
    <w:name w:val="BEAA213082904387BD3FF9FC0DE6A0A9"/>
    <w:rsid w:val="005B5E00"/>
    <w:pPr>
      <w:spacing w:after="160" w:line="278" w:lineRule="auto"/>
    </w:pPr>
    <w:rPr>
      <w:kern w:val="2"/>
      <w:sz w:val="24"/>
      <w:szCs w:val="24"/>
      <w14:ligatures w14:val="standardContextual"/>
    </w:rPr>
  </w:style>
  <w:style w:type="paragraph" w:customStyle="1" w:styleId="155FAADD013B4C34A770D7ACD3231EB6">
    <w:name w:val="155FAADD013B4C34A770D7ACD3231EB6"/>
    <w:rsid w:val="005B5E00"/>
    <w:pPr>
      <w:spacing w:after="160" w:line="278" w:lineRule="auto"/>
    </w:pPr>
    <w:rPr>
      <w:kern w:val="2"/>
      <w:sz w:val="24"/>
      <w:szCs w:val="24"/>
      <w14:ligatures w14:val="standardContextual"/>
    </w:rPr>
  </w:style>
  <w:style w:type="paragraph" w:customStyle="1" w:styleId="7FA3B342B90B4B20A64930ADBA645A83">
    <w:name w:val="7FA3B342B90B4B20A64930ADBA645A83"/>
    <w:rsid w:val="005B5E00"/>
    <w:pPr>
      <w:spacing w:after="160" w:line="278" w:lineRule="auto"/>
    </w:pPr>
    <w:rPr>
      <w:kern w:val="2"/>
      <w:sz w:val="24"/>
      <w:szCs w:val="24"/>
      <w14:ligatures w14:val="standardContextual"/>
    </w:rPr>
  </w:style>
  <w:style w:type="paragraph" w:customStyle="1" w:styleId="AC2FCDCDE3AB47E78D0924E6CDB0E408">
    <w:name w:val="AC2FCDCDE3AB47E78D0924E6CDB0E408"/>
    <w:rsid w:val="005B5E00"/>
    <w:pPr>
      <w:spacing w:after="160" w:line="278" w:lineRule="auto"/>
    </w:pPr>
    <w:rPr>
      <w:kern w:val="2"/>
      <w:sz w:val="24"/>
      <w:szCs w:val="24"/>
      <w14:ligatures w14:val="standardContextual"/>
    </w:rPr>
  </w:style>
  <w:style w:type="paragraph" w:customStyle="1" w:styleId="673F37ACC0664114863746467CD4C019">
    <w:name w:val="673F37ACC0664114863746467CD4C019"/>
    <w:rsid w:val="005B5E00"/>
    <w:pPr>
      <w:spacing w:after="160" w:line="278" w:lineRule="auto"/>
    </w:pPr>
    <w:rPr>
      <w:kern w:val="2"/>
      <w:sz w:val="24"/>
      <w:szCs w:val="24"/>
      <w14:ligatures w14:val="standardContextual"/>
    </w:rPr>
  </w:style>
  <w:style w:type="paragraph" w:customStyle="1" w:styleId="534285FBCEA84015AEA088DD87C7E55C">
    <w:name w:val="534285FBCEA84015AEA088DD87C7E55C"/>
    <w:rsid w:val="005B5E00"/>
    <w:pPr>
      <w:spacing w:after="160" w:line="278" w:lineRule="auto"/>
    </w:pPr>
    <w:rPr>
      <w:kern w:val="2"/>
      <w:sz w:val="24"/>
      <w:szCs w:val="24"/>
      <w14:ligatures w14:val="standardContextual"/>
    </w:rPr>
  </w:style>
  <w:style w:type="paragraph" w:customStyle="1" w:styleId="36FEEEDA18314581A55C97B1A4C1C67B">
    <w:name w:val="36FEEEDA18314581A55C97B1A4C1C67B"/>
    <w:rsid w:val="005B5E00"/>
    <w:pPr>
      <w:spacing w:after="160" w:line="278" w:lineRule="auto"/>
    </w:pPr>
    <w:rPr>
      <w:kern w:val="2"/>
      <w:sz w:val="24"/>
      <w:szCs w:val="24"/>
      <w14:ligatures w14:val="standardContextual"/>
    </w:rPr>
  </w:style>
  <w:style w:type="paragraph" w:customStyle="1" w:styleId="DCC37602340A4D139C518D6A91586CFF">
    <w:name w:val="DCC37602340A4D139C518D6A91586CFF"/>
    <w:rsid w:val="005B5E00"/>
    <w:pPr>
      <w:spacing w:after="160" w:line="278" w:lineRule="auto"/>
    </w:pPr>
    <w:rPr>
      <w:kern w:val="2"/>
      <w:sz w:val="24"/>
      <w:szCs w:val="24"/>
      <w14:ligatures w14:val="standardContextual"/>
    </w:rPr>
  </w:style>
  <w:style w:type="paragraph" w:customStyle="1" w:styleId="6617C5DFB8EC4A649A4ADAE97CA7D69D">
    <w:name w:val="6617C5DFB8EC4A649A4ADAE97CA7D69D"/>
    <w:rsid w:val="005B5E00"/>
    <w:pPr>
      <w:spacing w:after="160" w:line="278" w:lineRule="auto"/>
    </w:pPr>
    <w:rPr>
      <w:kern w:val="2"/>
      <w:sz w:val="24"/>
      <w:szCs w:val="24"/>
      <w14:ligatures w14:val="standardContextual"/>
    </w:rPr>
  </w:style>
  <w:style w:type="paragraph" w:customStyle="1" w:styleId="50407AAE54F647DCBF4760D194444807">
    <w:name w:val="50407AAE54F647DCBF4760D194444807"/>
    <w:rsid w:val="005B5E00"/>
    <w:pPr>
      <w:spacing w:after="160" w:line="278" w:lineRule="auto"/>
    </w:pPr>
    <w:rPr>
      <w:kern w:val="2"/>
      <w:sz w:val="24"/>
      <w:szCs w:val="24"/>
      <w14:ligatures w14:val="standardContextual"/>
    </w:rPr>
  </w:style>
  <w:style w:type="paragraph" w:customStyle="1" w:styleId="62BAC84CFE924C06AE018159A37857EE">
    <w:name w:val="62BAC84CFE924C06AE018159A37857EE"/>
    <w:rsid w:val="005B5E00"/>
    <w:pPr>
      <w:spacing w:after="160" w:line="278" w:lineRule="auto"/>
    </w:pPr>
    <w:rPr>
      <w:kern w:val="2"/>
      <w:sz w:val="24"/>
      <w:szCs w:val="24"/>
      <w14:ligatures w14:val="standardContextual"/>
    </w:rPr>
  </w:style>
  <w:style w:type="paragraph" w:customStyle="1" w:styleId="B4AD438592924535BEE5E3B0E9FDC97B">
    <w:name w:val="B4AD438592924535BEE5E3B0E9FDC97B"/>
    <w:rsid w:val="005B5E00"/>
    <w:pPr>
      <w:spacing w:after="160" w:line="278" w:lineRule="auto"/>
    </w:pPr>
    <w:rPr>
      <w:kern w:val="2"/>
      <w:sz w:val="24"/>
      <w:szCs w:val="24"/>
      <w14:ligatures w14:val="standardContextual"/>
    </w:rPr>
  </w:style>
  <w:style w:type="paragraph" w:customStyle="1" w:styleId="DB0AB70A25A34ED598BC2534A5E403B0">
    <w:name w:val="DB0AB70A25A34ED598BC2534A5E403B0"/>
    <w:rsid w:val="005B5E00"/>
    <w:pPr>
      <w:spacing w:after="160" w:line="278" w:lineRule="auto"/>
    </w:pPr>
    <w:rPr>
      <w:kern w:val="2"/>
      <w:sz w:val="24"/>
      <w:szCs w:val="24"/>
      <w14:ligatures w14:val="standardContextual"/>
    </w:rPr>
  </w:style>
  <w:style w:type="paragraph" w:customStyle="1" w:styleId="1FA8881C97C94888B8F60FA8EB78DC19">
    <w:name w:val="1FA8881C97C94888B8F60FA8EB78DC19"/>
    <w:rsid w:val="005B5E00"/>
    <w:pPr>
      <w:spacing w:after="160" w:line="278" w:lineRule="auto"/>
    </w:pPr>
    <w:rPr>
      <w:kern w:val="2"/>
      <w:sz w:val="24"/>
      <w:szCs w:val="24"/>
      <w14:ligatures w14:val="standardContextual"/>
    </w:rPr>
  </w:style>
  <w:style w:type="paragraph" w:customStyle="1" w:styleId="414B03AC6B654B148C1779548B135322">
    <w:name w:val="414B03AC6B654B148C1779548B135322"/>
    <w:rsid w:val="005B5E00"/>
    <w:pPr>
      <w:spacing w:after="160" w:line="278" w:lineRule="auto"/>
    </w:pPr>
    <w:rPr>
      <w:kern w:val="2"/>
      <w:sz w:val="24"/>
      <w:szCs w:val="24"/>
      <w14:ligatures w14:val="standardContextual"/>
    </w:rPr>
  </w:style>
  <w:style w:type="paragraph" w:customStyle="1" w:styleId="8678287DE9744DAB8E818BBE6471703E">
    <w:name w:val="8678287DE9744DAB8E818BBE6471703E"/>
    <w:rsid w:val="005B5E00"/>
    <w:pPr>
      <w:spacing w:after="160" w:line="278" w:lineRule="auto"/>
    </w:pPr>
    <w:rPr>
      <w:kern w:val="2"/>
      <w:sz w:val="24"/>
      <w:szCs w:val="24"/>
      <w14:ligatures w14:val="standardContextual"/>
    </w:rPr>
  </w:style>
  <w:style w:type="paragraph" w:customStyle="1" w:styleId="BAB7A7F284FF4C148A55EF2E1183FCF4">
    <w:name w:val="BAB7A7F284FF4C148A55EF2E1183FCF4"/>
    <w:rsid w:val="005B5E00"/>
    <w:pPr>
      <w:spacing w:after="160" w:line="278" w:lineRule="auto"/>
    </w:pPr>
    <w:rPr>
      <w:kern w:val="2"/>
      <w:sz w:val="24"/>
      <w:szCs w:val="24"/>
      <w14:ligatures w14:val="standardContextual"/>
    </w:rPr>
  </w:style>
  <w:style w:type="paragraph" w:customStyle="1" w:styleId="3E91A76EF2D142A1945610CFD2A23C50">
    <w:name w:val="3E91A76EF2D142A1945610CFD2A23C50"/>
    <w:rsid w:val="005B5E00"/>
    <w:pPr>
      <w:spacing w:after="160" w:line="278" w:lineRule="auto"/>
    </w:pPr>
    <w:rPr>
      <w:kern w:val="2"/>
      <w:sz w:val="24"/>
      <w:szCs w:val="24"/>
      <w14:ligatures w14:val="standardContextual"/>
    </w:rPr>
  </w:style>
  <w:style w:type="paragraph" w:customStyle="1" w:styleId="1F0AB67CF795457C9973ECD67CA9CCA1">
    <w:name w:val="1F0AB67CF795457C9973ECD67CA9CCA1"/>
    <w:rsid w:val="005B5E00"/>
    <w:pPr>
      <w:spacing w:after="160" w:line="278" w:lineRule="auto"/>
    </w:pPr>
    <w:rPr>
      <w:kern w:val="2"/>
      <w:sz w:val="24"/>
      <w:szCs w:val="24"/>
      <w14:ligatures w14:val="standardContextual"/>
    </w:rPr>
  </w:style>
  <w:style w:type="paragraph" w:customStyle="1" w:styleId="B5808131CC144450884778260F3FB292">
    <w:name w:val="B5808131CC144450884778260F3FB292"/>
    <w:rsid w:val="005B5E00"/>
    <w:pPr>
      <w:spacing w:after="160" w:line="278" w:lineRule="auto"/>
    </w:pPr>
    <w:rPr>
      <w:kern w:val="2"/>
      <w:sz w:val="24"/>
      <w:szCs w:val="24"/>
      <w14:ligatures w14:val="standardContextual"/>
    </w:rPr>
  </w:style>
  <w:style w:type="paragraph" w:customStyle="1" w:styleId="4F355F2411CE43F4B0580DB1CC960C90">
    <w:name w:val="4F355F2411CE43F4B0580DB1CC960C90"/>
    <w:rsid w:val="005B5E00"/>
    <w:pPr>
      <w:spacing w:after="160" w:line="278" w:lineRule="auto"/>
    </w:pPr>
    <w:rPr>
      <w:kern w:val="2"/>
      <w:sz w:val="24"/>
      <w:szCs w:val="24"/>
      <w14:ligatures w14:val="standardContextual"/>
    </w:rPr>
  </w:style>
  <w:style w:type="paragraph" w:customStyle="1" w:styleId="5C864C428223459BB32D66445AD8FFA6">
    <w:name w:val="5C864C428223459BB32D66445AD8FFA6"/>
    <w:rsid w:val="005B5E00"/>
    <w:pPr>
      <w:spacing w:after="160" w:line="278" w:lineRule="auto"/>
    </w:pPr>
    <w:rPr>
      <w:kern w:val="2"/>
      <w:sz w:val="24"/>
      <w:szCs w:val="24"/>
      <w14:ligatures w14:val="standardContextual"/>
    </w:rPr>
  </w:style>
  <w:style w:type="paragraph" w:customStyle="1" w:styleId="70699068622A4F9B9153C4176030461B">
    <w:name w:val="70699068622A4F9B9153C4176030461B"/>
    <w:rsid w:val="005B5E00"/>
    <w:pPr>
      <w:spacing w:after="160" w:line="278" w:lineRule="auto"/>
    </w:pPr>
    <w:rPr>
      <w:kern w:val="2"/>
      <w:sz w:val="24"/>
      <w:szCs w:val="24"/>
      <w14:ligatures w14:val="standardContextual"/>
    </w:rPr>
  </w:style>
  <w:style w:type="paragraph" w:customStyle="1" w:styleId="FD7005DB947B460BAC65039CBEF1B303">
    <w:name w:val="FD7005DB947B460BAC65039CBEF1B303"/>
    <w:rsid w:val="005B5E00"/>
    <w:pPr>
      <w:spacing w:after="160" w:line="278" w:lineRule="auto"/>
    </w:pPr>
    <w:rPr>
      <w:kern w:val="2"/>
      <w:sz w:val="24"/>
      <w:szCs w:val="24"/>
      <w14:ligatures w14:val="standardContextual"/>
    </w:rPr>
  </w:style>
  <w:style w:type="paragraph" w:customStyle="1" w:styleId="5EFDBB4FC2EC40199F7985EDB53485D8">
    <w:name w:val="5EFDBB4FC2EC40199F7985EDB53485D8"/>
    <w:rsid w:val="005B5E00"/>
    <w:pPr>
      <w:spacing w:after="160" w:line="278" w:lineRule="auto"/>
    </w:pPr>
    <w:rPr>
      <w:kern w:val="2"/>
      <w:sz w:val="24"/>
      <w:szCs w:val="24"/>
      <w14:ligatures w14:val="standardContextual"/>
    </w:rPr>
  </w:style>
  <w:style w:type="paragraph" w:customStyle="1" w:styleId="5503716CEF0D49C7A678DE0DEBD06F34">
    <w:name w:val="5503716CEF0D49C7A678DE0DEBD06F34"/>
    <w:rsid w:val="005B5E00"/>
    <w:pPr>
      <w:spacing w:after="160" w:line="278" w:lineRule="auto"/>
    </w:pPr>
    <w:rPr>
      <w:kern w:val="2"/>
      <w:sz w:val="24"/>
      <w:szCs w:val="24"/>
      <w14:ligatures w14:val="standardContextual"/>
    </w:rPr>
  </w:style>
  <w:style w:type="paragraph" w:customStyle="1" w:styleId="F9D8F398B3514DC2A308F24D6235907D">
    <w:name w:val="F9D8F398B3514DC2A308F24D6235907D"/>
    <w:rsid w:val="005B5E00"/>
    <w:pPr>
      <w:spacing w:after="160" w:line="278" w:lineRule="auto"/>
    </w:pPr>
    <w:rPr>
      <w:kern w:val="2"/>
      <w:sz w:val="24"/>
      <w:szCs w:val="24"/>
      <w14:ligatures w14:val="standardContextual"/>
    </w:rPr>
  </w:style>
  <w:style w:type="paragraph" w:customStyle="1" w:styleId="656DCF096A43449C9F040B5C276DFA1D">
    <w:name w:val="656DCF096A43449C9F040B5C276DFA1D"/>
    <w:rsid w:val="005B5E00"/>
    <w:pPr>
      <w:spacing w:after="160" w:line="278" w:lineRule="auto"/>
    </w:pPr>
    <w:rPr>
      <w:kern w:val="2"/>
      <w:sz w:val="24"/>
      <w:szCs w:val="24"/>
      <w14:ligatures w14:val="standardContextual"/>
    </w:rPr>
  </w:style>
  <w:style w:type="paragraph" w:customStyle="1" w:styleId="30F282CE4A5D4A9BB660AC100BEEE56A">
    <w:name w:val="30F282CE4A5D4A9BB660AC100BEEE56A"/>
    <w:rsid w:val="005B5E00"/>
    <w:pPr>
      <w:spacing w:after="160" w:line="278" w:lineRule="auto"/>
    </w:pPr>
    <w:rPr>
      <w:kern w:val="2"/>
      <w:sz w:val="24"/>
      <w:szCs w:val="24"/>
      <w14:ligatures w14:val="standardContextual"/>
    </w:rPr>
  </w:style>
  <w:style w:type="paragraph" w:customStyle="1" w:styleId="9B0C5763A0F14910A11B5220274714B8">
    <w:name w:val="9B0C5763A0F14910A11B5220274714B8"/>
    <w:rsid w:val="005B5E00"/>
    <w:pPr>
      <w:spacing w:after="160" w:line="278" w:lineRule="auto"/>
    </w:pPr>
    <w:rPr>
      <w:kern w:val="2"/>
      <w:sz w:val="24"/>
      <w:szCs w:val="24"/>
      <w14:ligatures w14:val="standardContextual"/>
    </w:rPr>
  </w:style>
  <w:style w:type="paragraph" w:customStyle="1" w:styleId="DFD0252E681B49F7904C9D20357C6071">
    <w:name w:val="DFD0252E681B49F7904C9D20357C6071"/>
    <w:rsid w:val="005B5E00"/>
    <w:pPr>
      <w:spacing w:after="160" w:line="278" w:lineRule="auto"/>
    </w:pPr>
    <w:rPr>
      <w:kern w:val="2"/>
      <w:sz w:val="24"/>
      <w:szCs w:val="24"/>
      <w14:ligatures w14:val="standardContextual"/>
    </w:rPr>
  </w:style>
  <w:style w:type="paragraph" w:customStyle="1" w:styleId="A2C0F1B0DF404050955424589C0594B3">
    <w:name w:val="A2C0F1B0DF404050955424589C0594B3"/>
    <w:rsid w:val="005B5E00"/>
    <w:pPr>
      <w:spacing w:after="160" w:line="278" w:lineRule="auto"/>
    </w:pPr>
    <w:rPr>
      <w:kern w:val="2"/>
      <w:sz w:val="24"/>
      <w:szCs w:val="24"/>
      <w14:ligatures w14:val="standardContextual"/>
    </w:rPr>
  </w:style>
  <w:style w:type="paragraph" w:customStyle="1" w:styleId="798D9E81361D46728D578A9E203C3E0C">
    <w:name w:val="798D9E81361D46728D578A9E203C3E0C"/>
    <w:rsid w:val="005B5E00"/>
    <w:pPr>
      <w:spacing w:after="160" w:line="278" w:lineRule="auto"/>
    </w:pPr>
    <w:rPr>
      <w:kern w:val="2"/>
      <w:sz w:val="24"/>
      <w:szCs w:val="24"/>
      <w14:ligatures w14:val="standardContextual"/>
    </w:rPr>
  </w:style>
  <w:style w:type="paragraph" w:customStyle="1" w:styleId="DF9CAC1DF29D4C3DAC6C23A2602812D2">
    <w:name w:val="DF9CAC1DF29D4C3DAC6C23A2602812D2"/>
    <w:rsid w:val="005B5E00"/>
    <w:pPr>
      <w:spacing w:after="160" w:line="278" w:lineRule="auto"/>
    </w:pPr>
    <w:rPr>
      <w:kern w:val="2"/>
      <w:sz w:val="24"/>
      <w:szCs w:val="24"/>
      <w14:ligatures w14:val="standardContextual"/>
    </w:rPr>
  </w:style>
  <w:style w:type="paragraph" w:customStyle="1" w:styleId="8268F8C22DDF4026AFECB728E3FDAF78">
    <w:name w:val="8268F8C22DDF4026AFECB728E3FDAF78"/>
    <w:rsid w:val="005B5E00"/>
    <w:pPr>
      <w:spacing w:after="160" w:line="278" w:lineRule="auto"/>
    </w:pPr>
    <w:rPr>
      <w:kern w:val="2"/>
      <w:sz w:val="24"/>
      <w:szCs w:val="24"/>
      <w14:ligatures w14:val="standardContextual"/>
    </w:rPr>
  </w:style>
  <w:style w:type="paragraph" w:customStyle="1" w:styleId="F61B770D1353439FA95F94E9FEF411B4">
    <w:name w:val="F61B770D1353439FA95F94E9FEF411B4"/>
    <w:rsid w:val="005B5E00"/>
    <w:pPr>
      <w:spacing w:after="160" w:line="278" w:lineRule="auto"/>
    </w:pPr>
    <w:rPr>
      <w:kern w:val="2"/>
      <w:sz w:val="24"/>
      <w:szCs w:val="24"/>
      <w14:ligatures w14:val="standardContextual"/>
    </w:rPr>
  </w:style>
  <w:style w:type="paragraph" w:customStyle="1" w:styleId="08D3F58D444E4C52A2A1EDE03A67C139">
    <w:name w:val="08D3F58D444E4C52A2A1EDE03A67C139"/>
    <w:rsid w:val="005B5E00"/>
    <w:pPr>
      <w:spacing w:after="160" w:line="278" w:lineRule="auto"/>
    </w:pPr>
    <w:rPr>
      <w:kern w:val="2"/>
      <w:sz w:val="24"/>
      <w:szCs w:val="24"/>
      <w14:ligatures w14:val="standardContextual"/>
    </w:rPr>
  </w:style>
  <w:style w:type="paragraph" w:customStyle="1" w:styleId="AB6DC669A8604B1985C94A61A7ACFDBB">
    <w:name w:val="AB6DC669A8604B1985C94A61A7ACFDBB"/>
    <w:rsid w:val="005B5E00"/>
    <w:pPr>
      <w:spacing w:after="160" w:line="278" w:lineRule="auto"/>
    </w:pPr>
    <w:rPr>
      <w:kern w:val="2"/>
      <w:sz w:val="24"/>
      <w:szCs w:val="24"/>
      <w14:ligatures w14:val="standardContextual"/>
    </w:rPr>
  </w:style>
  <w:style w:type="paragraph" w:customStyle="1" w:styleId="C9DBE1EFFDF742C4ACE00040B009E887">
    <w:name w:val="C9DBE1EFFDF742C4ACE00040B009E887"/>
    <w:rsid w:val="005B5E00"/>
    <w:pPr>
      <w:spacing w:after="160" w:line="278" w:lineRule="auto"/>
    </w:pPr>
    <w:rPr>
      <w:kern w:val="2"/>
      <w:sz w:val="24"/>
      <w:szCs w:val="24"/>
      <w14:ligatures w14:val="standardContextual"/>
    </w:rPr>
  </w:style>
  <w:style w:type="paragraph" w:customStyle="1" w:styleId="77E2A4AC42454AA68D4206937210FC77">
    <w:name w:val="77E2A4AC42454AA68D4206937210FC77"/>
    <w:rsid w:val="005B5E00"/>
    <w:pPr>
      <w:spacing w:after="160" w:line="278" w:lineRule="auto"/>
    </w:pPr>
    <w:rPr>
      <w:kern w:val="2"/>
      <w:sz w:val="24"/>
      <w:szCs w:val="24"/>
      <w14:ligatures w14:val="standardContextual"/>
    </w:rPr>
  </w:style>
  <w:style w:type="paragraph" w:customStyle="1" w:styleId="F2F355B9AF2A4E5A9B3F3A95A9BB73FE">
    <w:name w:val="F2F355B9AF2A4E5A9B3F3A95A9BB73FE"/>
    <w:rsid w:val="005B5E00"/>
    <w:pPr>
      <w:spacing w:after="160" w:line="278" w:lineRule="auto"/>
    </w:pPr>
    <w:rPr>
      <w:kern w:val="2"/>
      <w:sz w:val="24"/>
      <w:szCs w:val="24"/>
      <w14:ligatures w14:val="standardContextual"/>
    </w:rPr>
  </w:style>
  <w:style w:type="paragraph" w:customStyle="1" w:styleId="1A99BAF204724CC282A25658FF07ADC8">
    <w:name w:val="1A99BAF204724CC282A25658FF07ADC8"/>
    <w:rsid w:val="005B5E00"/>
    <w:pPr>
      <w:spacing w:after="160" w:line="278" w:lineRule="auto"/>
    </w:pPr>
    <w:rPr>
      <w:kern w:val="2"/>
      <w:sz w:val="24"/>
      <w:szCs w:val="24"/>
      <w14:ligatures w14:val="standardContextual"/>
    </w:rPr>
  </w:style>
  <w:style w:type="paragraph" w:customStyle="1" w:styleId="985419E66FE3421A8EC85E3D67D0213F">
    <w:name w:val="985419E66FE3421A8EC85E3D67D0213F"/>
    <w:rsid w:val="005B5E00"/>
    <w:pPr>
      <w:spacing w:after="160" w:line="278" w:lineRule="auto"/>
    </w:pPr>
    <w:rPr>
      <w:kern w:val="2"/>
      <w:sz w:val="24"/>
      <w:szCs w:val="24"/>
      <w14:ligatures w14:val="standardContextual"/>
    </w:rPr>
  </w:style>
  <w:style w:type="paragraph" w:customStyle="1" w:styleId="DBEB444F555B4BB4817BB5E0228EFB94">
    <w:name w:val="DBEB444F555B4BB4817BB5E0228EFB94"/>
    <w:rsid w:val="005B5E00"/>
    <w:pPr>
      <w:spacing w:after="160" w:line="278" w:lineRule="auto"/>
    </w:pPr>
    <w:rPr>
      <w:kern w:val="2"/>
      <w:sz w:val="24"/>
      <w:szCs w:val="24"/>
      <w14:ligatures w14:val="standardContextual"/>
    </w:rPr>
  </w:style>
  <w:style w:type="paragraph" w:customStyle="1" w:styleId="564C5A10316A4F4C9E73B073FD823AC1">
    <w:name w:val="564C5A10316A4F4C9E73B073FD823AC1"/>
    <w:rsid w:val="005B5E00"/>
    <w:pPr>
      <w:spacing w:after="160" w:line="278" w:lineRule="auto"/>
    </w:pPr>
    <w:rPr>
      <w:kern w:val="2"/>
      <w:sz w:val="24"/>
      <w:szCs w:val="24"/>
      <w14:ligatures w14:val="standardContextual"/>
    </w:rPr>
  </w:style>
  <w:style w:type="paragraph" w:customStyle="1" w:styleId="27AB2DD3E81F4B3B89B62F9081BEE742">
    <w:name w:val="27AB2DD3E81F4B3B89B62F9081BEE742"/>
    <w:rsid w:val="005B5E00"/>
    <w:pPr>
      <w:spacing w:after="160" w:line="278" w:lineRule="auto"/>
    </w:pPr>
    <w:rPr>
      <w:kern w:val="2"/>
      <w:sz w:val="24"/>
      <w:szCs w:val="24"/>
      <w14:ligatures w14:val="standardContextual"/>
    </w:rPr>
  </w:style>
  <w:style w:type="paragraph" w:customStyle="1" w:styleId="D2BCAE9ADE424EDBAEDC08B4F3C50B17">
    <w:name w:val="D2BCAE9ADE424EDBAEDC08B4F3C50B17"/>
    <w:rsid w:val="005B5E00"/>
    <w:pPr>
      <w:spacing w:after="160" w:line="278" w:lineRule="auto"/>
    </w:pPr>
    <w:rPr>
      <w:kern w:val="2"/>
      <w:sz w:val="24"/>
      <w:szCs w:val="24"/>
      <w14:ligatures w14:val="standardContextual"/>
    </w:rPr>
  </w:style>
  <w:style w:type="paragraph" w:customStyle="1" w:styleId="ABE43B899AEC474E8DE7A640C9291BB1">
    <w:name w:val="ABE43B899AEC474E8DE7A640C9291BB1"/>
    <w:rsid w:val="005B5E00"/>
    <w:pPr>
      <w:spacing w:after="160" w:line="278" w:lineRule="auto"/>
    </w:pPr>
    <w:rPr>
      <w:kern w:val="2"/>
      <w:sz w:val="24"/>
      <w:szCs w:val="24"/>
      <w14:ligatures w14:val="standardContextual"/>
    </w:rPr>
  </w:style>
  <w:style w:type="paragraph" w:customStyle="1" w:styleId="5A046BEDDF854888AD19AFB3B68CB45F">
    <w:name w:val="5A046BEDDF854888AD19AFB3B68CB45F"/>
    <w:rsid w:val="005B5E00"/>
    <w:pPr>
      <w:spacing w:after="160" w:line="278" w:lineRule="auto"/>
    </w:pPr>
    <w:rPr>
      <w:kern w:val="2"/>
      <w:sz w:val="24"/>
      <w:szCs w:val="24"/>
      <w14:ligatures w14:val="standardContextual"/>
    </w:rPr>
  </w:style>
  <w:style w:type="paragraph" w:customStyle="1" w:styleId="5B0B6EB787EF49D0989376B1245330F5">
    <w:name w:val="5B0B6EB787EF49D0989376B1245330F5"/>
    <w:rsid w:val="005B5E00"/>
    <w:pPr>
      <w:spacing w:after="160" w:line="278" w:lineRule="auto"/>
    </w:pPr>
    <w:rPr>
      <w:kern w:val="2"/>
      <w:sz w:val="24"/>
      <w:szCs w:val="24"/>
      <w14:ligatures w14:val="standardContextual"/>
    </w:rPr>
  </w:style>
  <w:style w:type="paragraph" w:customStyle="1" w:styleId="246A155EEF2C4E11A95FD4213C81CEA4">
    <w:name w:val="246A155EEF2C4E11A95FD4213C81CEA4"/>
    <w:rsid w:val="005B5E00"/>
    <w:pPr>
      <w:spacing w:after="160" w:line="278" w:lineRule="auto"/>
    </w:pPr>
    <w:rPr>
      <w:kern w:val="2"/>
      <w:sz w:val="24"/>
      <w:szCs w:val="24"/>
      <w14:ligatures w14:val="standardContextual"/>
    </w:rPr>
  </w:style>
  <w:style w:type="paragraph" w:customStyle="1" w:styleId="8FAA59032C3E44398D786B20FCA8DF12">
    <w:name w:val="8FAA59032C3E44398D786B20FCA8DF12"/>
    <w:rsid w:val="005B5E00"/>
    <w:pPr>
      <w:spacing w:after="160" w:line="278" w:lineRule="auto"/>
    </w:pPr>
    <w:rPr>
      <w:kern w:val="2"/>
      <w:sz w:val="24"/>
      <w:szCs w:val="24"/>
      <w14:ligatures w14:val="standardContextual"/>
    </w:rPr>
  </w:style>
  <w:style w:type="paragraph" w:customStyle="1" w:styleId="781DAE6CD1E94561B77BA9C9D06C1D60">
    <w:name w:val="781DAE6CD1E94561B77BA9C9D06C1D60"/>
    <w:rsid w:val="005B5E00"/>
    <w:pPr>
      <w:spacing w:after="160" w:line="278" w:lineRule="auto"/>
    </w:pPr>
    <w:rPr>
      <w:kern w:val="2"/>
      <w:sz w:val="24"/>
      <w:szCs w:val="24"/>
      <w14:ligatures w14:val="standardContextual"/>
    </w:rPr>
  </w:style>
  <w:style w:type="paragraph" w:customStyle="1" w:styleId="875CEF114D1348528BDA8C8D372C69E7">
    <w:name w:val="875CEF114D1348528BDA8C8D372C69E7"/>
    <w:rsid w:val="005B5E00"/>
    <w:pPr>
      <w:spacing w:after="160" w:line="278" w:lineRule="auto"/>
    </w:pPr>
    <w:rPr>
      <w:kern w:val="2"/>
      <w:sz w:val="24"/>
      <w:szCs w:val="24"/>
      <w14:ligatures w14:val="standardContextual"/>
    </w:rPr>
  </w:style>
  <w:style w:type="paragraph" w:customStyle="1" w:styleId="6266EBC209904F11B7D2E5818FFE8E2F">
    <w:name w:val="6266EBC209904F11B7D2E5818FFE8E2F"/>
    <w:rsid w:val="005B5E00"/>
    <w:pPr>
      <w:spacing w:after="160" w:line="278" w:lineRule="auto"/>
    </w:pPr>
    <w:rPr>
      <w:kern w:val="2"/>
      <w:sz w:val="24"/>
      <w:szCs w:val="24"/>
      <w14:ligatures w14:val="standardContextual"/>
    </w:rPr>
  </w:style>
  <w:style w:type="paragraph" w:customStyle="1" w:styleId="050324B51DAB42FABDB8DC82BB7E5ADD">
    <w:name w:val="050324B51DAB42FABDB8DC82BB7E5ADD"/>
    <w:rsid w:val="005B5E00"/>
    <w:pPr>
      <w:spacing w:after="160" w:line="278" w:lineRule="auto"/>
    </w:pPr>
    <w:rPr>
      <w:kern w:val="2"/>
      <w:sz w:val="24"/>
      <w:szCs w:val="24"/>
      <w14:ligatures w14:val="standardContextual"/>
    </w:rPr>
  </w:style>
  <w:style w:type="paragraph" w:customStyle="1" w:styleId="7A9B61156C7E4C0ABD0134ED4C7C0A43">
    <w:name w:val="7A9B61156C7E4C0ABD0134ED4C7C0A43"/>
    <w:rsid w:val="005B5E00"/>
    <w:pPr>
      <w:spacing w:after="160" w:line="278" w:lineRule="auto"/>
    </w:pPr>
    <w:rPr>
      <w:kern w:val="2"/>
      <w:sz w:val="24"/>
      <w:szCs w:val="24"/>
      <w14:ligatures w14:val="standardContextual"/>
    </w:rPr>
  </w:style>
  <w:style w:type="paragraph" w:customStyle="1" w:styleId="D38456416FC14A999503E915911E2302">
    <w:name w:val="D38456416FC14A999503E915911E2302"/>
    <w:rsid w:val="005B5E00"/>
    <w:pPr>
      <w:spacing w:after="160" w:line="278" w:lineRule="auto"/>
    </w:pPr>
    <w:rPr>
      <w:kern w:val="2"/>
      <w:sz w:val="24"/>
      <w:szCs w:val="24"/>
      <w14:ligatures w14:val="standardContextual"/>
    </w:rPr>
  </w:style>
  <w:style w:type="paragraph" w:customStyle="1" w:styleId="516EA3FC6DC94090934CB606647875C2">
    <w:name w:val="516EA3FC6DC94090934CB606647875C2"/>
    <w:rsid w:val="005B5E00"/>
    <w:pPr>
      <w:spacing w:after="160" w:line="278" w:lineRule="auto"/>
    </w:pPr>
    <w:rPr>
      <w:kern w:val="2"/>
      <w:sz w:val="24"/>
      <w:szCs w:val="24"/>
      <w14:ligatures w14:val="standardContextual"/>
    </w:rPr>
  </w:style>
  <w:style w:type="paragraph" w:customStyle="1" w:styleId="65895C8A3AE943B0AE81669E32E72B9D">
    <w:name w:val="65895C8A3AE943B0AE81669E32E72B9D"/>
    <w:rsid w:val="005B5E00"/>
    <w:pPr>
      <w:spacing w:after="160" w:line="278" w:lineRule="auto"/>
    </w:pPr>
    <w:rPr>
      <w:kern w:val="2"/>
      <w:sz w:val="24"/>
      <w:szCs w:val="24"/>
      <w14:ligatures w14:val="standardContextual"/>
    </w:rPr>
  </w:style>
  <w:style w:type="paragraph" w:customStyle="1" w:styleId="69FB9C5340B04B5DAFF1A29358D20773">
    <w:name w:val="69FB9C5340B04B5DAFF1A29358D20773"/>
    <w:rsid w:val="005B5E00"/>
    <w:pPr>
      <w:spacing w:after="160" w:line="278" w:lineRule="auto"/>
    </w:pPr>
    <w:rPr>
      <w:kern w:val="2"/>
      <w:sz w:val="24"/>
      <w:szCs w:val="24"/>
      <w14:ligatures w14:val="standardContextual"/>
    </w:rPr>
  </w:style>
  <w:style w:type="paragraph" w:customStyle="1" w:styleId="5DD49D924C034E8CA1E9C30530BE3E73">
    <w:name w:val="5DD49D924C034E8CA1E9C30530BE3E73"/>
    <w:rsid w:val="005B5E00"/>
    <w:pPr>
      <w:spacing w:after="160" w:line="278" w:lineRule="auto"/>
    </w:pPr>
    <w:rPr>
      <w:kern w:val="2"/>
      <w:sz w:val="24"/>
      <w:szCs w:val="24"/>
      <w14:ligatures w14:val="standardContextual"/>
    </w:rPr>
  </w:style>
  <w:style w:type="paragraph" w:customStyle="1" w:styleId="B69182C6A090484FBD9D73E8C1EC53AA">
    <w:name w:val="B69182C6A090484FBD9D73E8C1EC53AA"/>
    <w:rsid w:val="005B5E00"/>
    <w:pPr>
      <w:spacing w:after="160" w:line="278" w:lineRule="auto"/>
    </w:pPr>
    <w:rPr>
      <w:kern w:val="2"/>
      <w:sz w:val="24"/>
      <w:szCs w:val="24"/>
      <w14:ligatures w14:val="standardContextual"/>
    </w:rPr>
  </w:style>
  <w:style w:type="paragraph" w:customStyle="1" w:styleId="2E8C8EE070C14942B72EF50F18970B07">
    <w:name w:val="2E8C8EE070C14942B72EF50F18970B07"/>
    <w:rsid w:val="005B5E00"/>
    <w:pPr>
      <w:spacing w:after="160" w:line="278" w:lineRule="auto"/>
    </w:pPr>
    <w:rPr>
      <w:kern w:val="2"/>
      <w:sz w:val="24"/>
      <w:szCs w:val="24"/>
      <w14:ligatures w14:val="standardContextual"/>
    </w:rPr>
  </w:style>
  <w:style w:type="paragraph" w:customStyle="1" w:styleId="A4086B351D1B45C28A8CC4242C8847D5">
    <w:name w:val="A4086B351D1B45C28A8CC4242C8847D5"/>
    <w:rsid w:val="005B5E00"/>
    <w:pPr>
      <w:spacing w:after="160" w:line="278" w:lineRule="auto"/>
    </w:pPr>
    <w:rPr>
      <w:kern w:val="2"/>
      <w:sz w:val="24"/>
      <w:szCs w:val="24"/>
      <w14:ligatures w14:val="standardContextual"/>
    </w:rPr>
  </w:style>
  <w:style w:type="paragraph" w:customStyle="1" w:styleId="35091E2E78B74C4CB3CF008218D5AE05">
    <w:name w:val="35091E2E78B74C4CB3CF008218D5AE05"/>
    <w:rsid w:val="005B5E00"/>
    <w:pPr>
      <w:spacing w:after="160" w:line="278" w:lineRule="auto"/>
    </w:pPr>
    <w:rPr>
      <w:kern w:val="2"/>
      <w:sz w:val="24"/>
      <w:szCs w:val="24"/>
      <w14:ligatures w14:val="standardContextual"/>
    </w:rPr>
  </w:style>
  <w:style w:type="paragraph" w:customStyle="1" w:styleId="03EA512746244CE98E8588B62C6B56DA">
    <w:name w:val="03EA512746244CE98E8588B62C6B56DA"/>
    <w:rsid w:val="005B5E00"/>
    <w:pPr>
      <w:spacing w:after="160" w:line="278" w:lineRule="auto"/>
    </w:pPr>
    <w:rPr>
      <w:kern w:val="2"/>
      <w:sz w:val="24"/>
      <w:szCs w:val="24"/>
      <w14:ligatures w14:val="standardContextual"/>
    </w:rPr>
  </w:style>
  <w:style w:type="paragraph" w:customStyle="1" w:styleId="8243C58388B44F819CCE0F90A57F0DE7">
    <w:name w:val="8243C58388B44F819CCE0F90A57F0DE7"/>
    <w:rsid w:val="005B5E00"/>
    <w:pPr>
      <w:spacing w:after="160" w:line="278" w:lineRule="auto"/>
    </w:pPr>
    <w:rPr>
      <w:kern w:val="2"/>
      <w:sz w:val="24"/>
      <w:szCs w:val="24"/>
      <w14:ligatures w14:val="standardContextual"/>
    </w:rPr>
  </w:style>
  <w:style w:type="paragraph" w:customStyle="1" w:styleId="D5B681C78ED944719A703E29A8535E8E">
    <w:name w:val="D5B681C78ED944719A703E29A8535E8E"/>
    <w:rsid w:val="005B5E00"/>
    <w:pPr>
      <w:spacing w:after="160" w:line="278" w:lineRule="auto"/>
    </w:pPr>
    <w:rPr>
      <w:kern w:val="2"/>
      <w:sz w:val="24"/>
      <w:szCs w:val="24"/>
      <w14:ligatures w14:val="standardContextual"/>
    </w:rPr>
  </w:style>
  <w:style w:type="paragraph" w:customStyle="1" w:styleId="A2D997182D0C47BEB06D58BF3FF84D3F">
    <w:name w:val="A2D997182D0C47BEB06D58BF3FF84D3F"/>
    <w:rsid w:val="005B5E00"/>
    <w:pPr>
      <w:spacing w:after="160" w:line="278" w:lineRule="auto"/>
    </w:pPr>
    <w:rPr>
      <w:kern w:val="2"/>
      <w:sz w:val="24"/>
      <w:szCs w:val="24"/>
      <w14:ligatures w14:val="standardContextual"/>
    </w:rPr>
  </w:style>
  <w:style w:type="paragraph" w:customStyle="1" w:styleId="4993C572F261409AA6F27B658BBF1BD4">
    <w:name w:val="4993C572F261409AA6F27B658BBF1BD4"/>
    <w:rsid w:val="005B5E00"/>
    <w:pPr>
      <w:spacing w:after="160" w:line="278" w:lineRule="auto"/>
    </w:pPr>
    <w:rPr>
      <w:kern w:val="2"/>
      <w:sz w:val="24"/>
      <w:szCs w:val="24"/>
      <w14:ligatures w14:val="standardContextual"/>
    </w:rPr>
  </w:style>
  <w:style w:type="paragraph" w:customStyle="1" w:styleId="1D1FBFB376A743CA9BEE6523D7832C52">
    <w:name w:val="1D1FBFB376A743CA9BEE6523D7832C52"/>
    <w:rsid w:val="005B5E00"/>
    <w:pPr>
      <w:spacing w:after="160" w:line="278" w:lineRule="auto"/>
    </w:pPr>
    <w:rPr>
      <w:kern w:val="2"/>
      <w:sz w:val="24"/>
      <w:szCs w:val="24"/>
      <w14:ligatures w14:val="standardContextual"/>
    </w:rPr>
  </w:style>
  <w:style w:type="paragraph" w:customStyle="1" w:styleId="9258A7A9C5DE4010BC763C3751D486F7">
    <w:name w:val="9258A7A9C5DE4010BC763C3751D486F7"/>
    <w:rsid w:val="005B5E00"/>
    <w:pPr>
      <w:spacing w:after="160" w:line="278" w:lineRule="auto"/>
    </w:pPr>
    <w:rPr>
      <w:kern w:val="2"/>
      <w:sz w:val="24"/>
      <w:szCs w:val="24"/>
      <w14:ligatures w14:val="standardContextual"/>
    </w:rPr>
  </w:style>
  <w:style w:type="paragraph" w:customStyle="1" w:styleId="1894A348A8104D3882A4C2C737160E77">
    <w:name w:val="1894A348A8104D3882A4C2C737160E77"/>
    <w:rsid w:val="005B5E00"/>
    <w:pPr>
      <w:spacing w:after="160" w:line="278" w:lineRule="auto"/>
    </w:pPr>
    <w:rPr>
      <w:kern w:val="2"/>
      <w:sz w:val="24"/>
      <w:szCs w:val="24"/>
      <w14:ligatures w14:val="standardContextual"/>
    </w:rPr>
  </w:style>
  <w:style w:type="paragraph" w:customStyle="1" w:styleId="5BC3FE36A4244FBA8ADB26384AAB9E0A">
    <w:name w:val="5BC3FE36A4244FBA8ADB26384AAB9E0A"/>
    <w:rsid w:val="005B5E00"/>
    <w:pPr>
      <w:spacing w:after="160" w:line="278" w:lineRule="auto"/>
    </w:pPr>
    <w:rPr>
      <w:kern w:val="2"/>
      <w:sz w:val="24"/>
      <w:szCs w:val="24"/>
      <w14:ligatures w14:val="standardContextual"/>
    </w:rPr>
  </w:style>
  <w:style w:type="paragraph" w:customStyle="1" w:styleId="5D32B285A75146F3AE3DEADCE78D54AA">
    <w:name w:val="5D32B285A75146F3AE3DEADCE78D54AA"/>
    <w:rsid w:val="005B5E00"/>
    <w:pPr>
      <w:spacing w:after="160" w:line="278" w:lineRule="auto"/>
    </w:pPr>
    <w:rPr>
      <w:kern w:val="2"/>
      <w:sz w:val="24"/>
      <w:szCs w:val="24"/>
      <w14:ligatures w14:val="standardContextual"/>
    </w:rPr>
  </w:style>
  <w:style w:type="paragraph" w:customStyle="1" w:styleId="A21A0D9F4DA94BF9B262046DF45C4E60">
    <w:name w:val="A21A0D9F4DA94BF9B262046DF45C4E60"/>
    <w:rsid w:val="005B5E00"/>
    <w:pPr>
      <w:spacing w:after="160" w:line="278" w:lineRule="auto"/>
    </w:pPr>
    <w:rPr>
      <w:kern w:val="2"/>
      <w:sz w:val="24"/>
      <w:szCs w:val="24"/>
      <w14:ligatures w14:val="standardContextual"/>
    </w:rPr>
  </w:style>
  <w:style w:type="paragraph" w:customStyle="1" w:styleId="100454E9DEE948BEA7373754A595E462">
    <w:name w:val="100454E9DEE948BEA7373754A595E462"/>
    <w:rsid w:val="005B5E00"/>
    <w:pPr>
      <w:spacing w:after="160" w:line="278" w:lineRule="auto"/>
    </w:pPr>
    <w:rPr>
      <w:kern w:val="2"/>
      <w:sz w:val="24"/>
      <w:szCs w:val="24"/>
      <w14:ligatures w14:val="standardContextual"/>
    </w:rPr>
  </w:style>
  <w:style w:type="paragraph" w:customStyle="1" w:styleId="E71B6EDB890A487EAF3A015D1FF44099">
    <w:name w:val="E71B6EDB890A487EAF3A015D1FF44099"/>
    <w:rsid w:val="005B5E00"/>
    <w:pPr>
      <w:spacing w:after="160" w:line="278" w:lineRule="auto"/>
    </w:pPr>
    <w:rPr>
      <w:kern w:val="2"/>
      <w:sz w:val="24"/>
      <w:szCs w:val="24"/>
      <w14:ligatures w14:val="standardContextual"/>
    </w:rPr>
  </w:style>
  <w:style w:type="paragraph" w:customStyle="1" w:styleId="48CE52F77D3741CE9CC8F1E1FF32E643">
    <w:name w:val="48CE52F77D3741CE9CC8F1E1FF32E643"/>
    <w:rsid w:val="005B5E00"/>
    <w:pPr>
      <w:spacing w:after="160" w:line="278" w:lineRule="auto"/>
    </w:pPr>
    <w:rPr>
      <w:kern w:val="2"/>
      <w:sz w:val="24"/>
      <w:szCs w:val="24"/>
      <w14:ligatures w14:val="standardContextual"/>
    </w:rPr>
  </w:style>
  <w:style w:type="paragraph" w:customStyle="1" w:styleId="05902B16B59C4C0E81F76BDF7587677B">
    <w:name w:val="05902B16B59C4C0E81F76BDF7587677B"/>
    <w:rsid w:val="005B5E00"/>
    <w:pPr>
      <w:spacing w:after="160" w:line="278" w:lineRule="auto"/>
    </w:pPr>
    <w:rPr>
      <w:kern w:val="2"/>
      <w:sz w:val="24"/>
      <w:szCs w:val="24"/>
      <w14:ligatures w14:val="standardContextual"/>
    </w:rPr>
  </w:style>
  <w:style w:type="paragraph" w:customStyle="1" w:styleId="9A1021DA9FBD4314AF36AC4BB2A5A161">
    <w:name w:val="9A1021DA9FBD4314AF36AC4BB2A5A161"/>
    <w:rsid w:val="005B5E00"/>
    <w:pPr>
      <w:spacing w:after="160" w:line="278" w:lineRule="auto"/>
    </w:pPr>
    <w:rPr>
      <w:kern w:val="2"/>
      <w:sz w:val="24"/>
      <w:szCs w:val="24"/>
      <w14:ligatures w14:val="standardContextual"/>
    </w:rPr>
  </w:style>
  <w:style w:type="paragraph" w:customStyle="1" w:styleId="B861FF16BAEE45FF9AC23E6B8652ABEF">
    <w:name w:val="B861FF16BAEE45FF9AC23E6B8652ABEF"/>
    <w:rsid w:val="005B5E00"/>
    <w:pPr>
      <w:spacing w:after="160" w:line="278" w:lineRule="auto"/>
    </w:pPr>
    <w:rPr>
      <w:kern w:val="2"/>
      <w:sz w:val="24"/>
      <w:szCs w:val="24"/>
      <w14:ligatures w14:val="standardContextual"/>
    </w:rPr>
  </w:style>
  <w:style w:type="paragraph" w:customStyle="1" w:styleId="5F625E22A400405D906353BE0E2B9418">
    <w:name w:val="5F625E22A400405D906353BE0E2B9418"/>
    <w:rsid w:val="005B5E00"/>
    <w:pPr>
      <w:spacing w:after="160" w:line="278" w:lineRule="auto"/>
    </w:pPr>
    <w:rPr>
      <w:kern w:val="2"/>
      <w:sz w:val="24"/>
      <w:szCs w:val="24"/>
      <w14:ligatures w14:val="standardContextual"/>
    </w:rPr>
  </w:style>
  <w:style w:type="paragraph" w:customStyle="1" w:styleId="BA1B2827E7AA4D50A4BA6638CBE1603B">
    <w:name w:val="BA1B2827E7AA4D50A4BA6638CBE1603B"/>
    <w:rsid w:val="005B5E00"/>
    <w:pPr>
      <w:spacing w:after="160" w:line="278" w:lineRule="auto"/>
    </w:pPr>
    <w:rPr>
      <w:kern w:val="2"/>
      <w:sz w:val="24"/>
      <w:szCs w:val="24"/>
      <w14:ligatures w14:val="standardContextual"/>
    </w:rPr>
  </w:style>
  <w:style w:type="paragraph" w:customStyle="1" w:styleId="871C6E92DBA542FF9427AA9FD2E55DEF">
    <w:name w:val="871C6E92DBA542FF9427AA9FD2E55DEF"/>
    <w:rsid w:val="005B5E00"/>
    <w:pPr>
      <w:spacing w:after="160" w:line="278" w:lineRule="auto"/>
    </w:pPr>
    <w:rPr>
      <w:kern w:val="2"/>
      <w:sz w:val="24"/>
      <w:szCs w:val="24"/>
      <w14:ligatures w14:val="standardContextual"/>
    </w:rPr>
  </w:style>
  <w:style w:type="paragraph" w:customStyle="1" w:styleId="9C1D53BA153C4C7A957AB2CF2C1DADC0">
    <w:name w:val="9C1D53BA153C4C7A957AB2CF2C1DADC0"/>
    <w:rsid w:val="005B5E00"/>
    <w:pPr>
      <w:spacing w:after="160" w:line="278" w:lineRule="auto"/>
    </w:pPr>
    <w:rPr>
      <w:kern w:val="2"/>
      <w:sz w:val="24"/>
      <w:szCs w:val="24"/>
      <w14:ligatures w14:val="standardContextual"/>
    </w:rPr>
  </w:style>
  <w:style w:type="paragraph" w:customStyle="1" w:styleId="73A7B47B8483456E8DD683E90603AAB1">
    <w:name w:val="73A7B47B8483456E8DD683E90603AAB1"/>
    <w:rsid w:val="005B5E00"/>
    <w:pPr>
      <w:spacing w:after="160" w:line="278" w:lineRule="auto"/>
    </w:pPr>
    <w:rPr>
      <w:kern w:val="2"/>
      <w:sz w:val="24"/>
      <w:szCs w:val="24"/>
      <w14:ligatures w14:val="standardContextual"/>
    </w:rPr>
  </w:style>
  <w:style w:type="paragraph" w:customStyle="1" w:styleId="790DC79699CA48DD93257435E0FA972B">
    <w:name w:val="790DC79699CA48DD93257435E0FA972B"/>
    <w:rsid w:val="005B5E00"/>
    <w:pPr>
      <w:spacing w:after="160" w:line="278" w:lineRule="auto"/>
    </w:pPr>
    <w:rPr>
      <w:kern w:val="2"/>
      <w:sz w:val="24"/>
      <w:szCs w:val="24"/>
      <w14:ligatures w14:val="standardContextual"/>
    </w:rPr>
  </w:style>
  <w:style w:type="paragraph" w:customStyle="1" w:styleId="E3C7B8E330B344FFB86052494357AE22">
    <w:name w:val="E3C7B8E330B344FFB86052494357AE22"/>
    <w:rsid w:val="005B5E00"/>
    <w:pPr>
      <w:spacing w:after="160" w:line="278" w:lineRule="auto"/>
    </w:pPr>
    <w:rPr>
      <w:kern w:val="2"/>
      <w:sz w:val="24"/>
      <w:szCs w:val="24"/>
      <w14:ligatures w14:val="standardContextual"/>
    </w:rPr>
  </w:style>
  <w:style w:type="paragraph" w:customStyle="1" w:styleId="807191EAF91E466A938D3767DD9F3B98">
    <w:name w:val="807191EAF91E466A938D3767DD9F3B98"/>
    <w:rsid w:val="005B5E00"/>
    <w:pPr>
      <w:spacing w:after="160" w:line="278" w:lineRule="auto"/>
    </w:pPr>
    <w:rPr>
      <w:kern w:val="2"/>
      <w:sz w:val="24"/>
      <w:szCs w:val="24"/>
      <w14:ligatures w14:val="standardContextual"/>
    </w:rPr>
  </w:style>
  <w:style w:type="paragraph" w:customStyle="1" w:styleId="0A18113601614603A95E961CDA5128C8">
    <w:name w:val="0A18113601614603A95E961CDA5128C8"/>
    <w:rsid w:val="005B5E00"/>
    <w:pPr>
      <w:spacing w:after="160" w:line="278" w:lineRule="auto"/>
    </w:pPr>
    <w:rPr>
      <w:kern w:val="2"/>
      <w:sz w:val="24"/>
      <w:szCs w:val="24"/>
      <w14:ligatures w14:val="standardContextual"/>
    </w:rPr>
  </w:style>
  <w:style w:type="paragraph" w:customStyle="1" w:styleId="44B368801BFD48309075EC27054354D9">
    <w:name w:val="44B368801BFD48309075EC27054354D9"/>
    <w:rsid w:val="005B5E00"/>
    <w:pPr>
      <w:spacing w:after="160" w:line="278" w:lineRule="auto"/>
    </w:pPr>
    <w:rPr>
      <w:kern w:val="2"/>
      <w:sz w:val="24"/>
      <w:szCs w:val="24"/>
      <w14:ligatures w14:val="standardContextual"/>
    </w:rPr>
  </w:style>
  <w:style w:type="paragraph" w:customStyle="1" w:styleId="D5EF691E41724C568A948BEB4A3C320A">
    <w:name w:val="D5EF691E41724C568A948BEB4A3C320A"/>
    <w:rsid w:val="005B5E00"/>
    <w:pPr>
      <w:spacing w:after="160" w:line="278" w:lineRule="auto"/>
    </w:pPr>
    <w:rPr>
      <w:kern w:val="2"/>
      <w:sz w:val="24"/>
      <w:szCs w:val="24"/>
      <w14:ligatures w14:val="standardContextual"/>
    </w:rPr>
  </w:style>
  <w:style w:type="paragraph" w:customStyle="1" w:styleId="C0DC306BC6DA4E48B7F030E3E20BD3A8">
    <w:name w:val="C0DC306BC6DA4E48B7F030E3E20BD3A8"/>
    <w:rsid w:val="005B5E00"/>
    <w:pPr>
      <w:spacing w:after="160" w:line="278" w:lineRule="auto"/>
    </w:pPr>
    <w:rPr>
      <w:kern w:val="2"/>
      <w:sz w:val="24"/>
      <w:szCs w:val="24"/>
      <w14:ligatures w14:val="standardContextual"/>
    </w:rPr>
  </w:style>
  <w:style w:type="paragraph" w:customStyle="1" w:styleId="28D6FC0341F144B9856FF2C142B55319">
    <w:name w:val="28D6FC0341F144B9856FF2C142B55319"/>
    <w:rsid w:val="005B5E00"/>
    <w:pPr>
      <w:spacing w:after="160" w:line="278" w:lineRule="auto"/>
    </w:pPr>
    <w:rPr>
      <w:kern w:val="2"/>
      <w:sz w:val="24"/>
      <w:szCs w:val="24"/>
      <w14:ligatures w14:val="standardContextual"/>
    </w:rPr>
  </w:style>
  <w:style w:type="paragraph" w:customStyle="1" w:styleId="68DB6B71CE804B538360D2CB27FD280E">
    <w:name w:val="68DB6B71CE804B538360D2CB27FD280E"/>
    <w:rsid w:val="005B5E00"/>
    <w:pPr>
      <w:spacing w:after="160" w:line="278" w:lineRule="auto"/>
    </w:pPr>
    <w:rPr>
      <w:kern w:val="2"/>
      <w:sz w:val="24"/>
      <w:szCs w:val="24"/>
      <w14:ligatures w14:val="standardContextual"/>
    </w:rPr>
  </w:style>
  <w:style w:type="paragraph" w:customStyle="1" w:styleId="E0233C23903C43AF8D5B27394F7966CC">
    <w:name w:val="E0233C23903C43AF8D5B27394F7966CC"/>
    <w:rsid w:val="005B5E00"/>
    <w:pPr>
      <w:spacing w:after="160" w:line="278" w:lineRule="auto"/>
    </w:pPr>
    <w:rPr>
      <w:kern w:val="2"/>
      <w:sz w:val="24"/>
      <w:szCs w:val="24"/>
      <w14:ligatures w14:val="standardContextual"/>
    </w:rPr>
  </w:style>
  <w:style w:type="paragraph" w:customStyle="1" w:styleId="1507A2EEED5144EEB4BBC8CFB35A32E5">
    <w:name w:val="1507A2EEED5144EEB4BBC8CFB35A32E5"/>
    <w:rsid w:val="005B5E00"/>
    <w:pPr>
      <w:spacing w:after="160" w:line="278" w:lineRule="auto"/>
    </w:pPr>
    <w:rPr>
      <w:kern w:val="2"/>
      <w:sz w:val="24"/>
      <w:szCs w:val="24"/>
      <w14:ligatures w14:val="standardContextual"/>
    </w:rPr>
  </w:style>
  <w:style w:type="paragraph" w:customStyle="1" w:styleId="6656DA2C49114A649D2B0874CCE9A549">
    <w:name w:val="6656DA2C49114A649D2B0874CCE9A549"/>
    <w:rsid w:val="005B5E00"/>
    <w:pPr>
      <w:spacing w:after="160" w:line="278" w:lineRule="auto"/>
    </w:pPr>
    <w:rPr>
      <w:kern w:val="2"/>
      <w:sz w:val="24"/>
      <w:szCs w:val="24"/>
      <w14:ligatures w14:val="standardContextual"/>
    </w:rPr>
  </w:style>
  <w:style w:type="paragraph" w:customStyle="1" w:styleId="C9BD95C1488A4A959DED2F6BE8EDCDF5">
    <w:name w:val="C9BD95C1488A4A959DED2F6BE8EDCDF5"/>
    <w:rsid w:val="005B5E00"/>
    <w:pPr>
      <w:spacing w:after="160" w:line="278" w:lineRule="auto"/>
    </w:pPr>
    <w:rPr>
      <w:kern w:val="2"/>
      <w:sz w:val="24"/>
      <w:szCs w:val="24"/>
      <w14:ligatures w14:val="standardContextual"/>
    </w:rPr>
  </w:style>
  <w:style w:type="paragraph" w:customStyle="1" w:styleId="0321305028114D3DB7BD7B6C2680DA91">
    <w:name w:val="0321305028114D3DB7BD7B6C2680DA91"/>
    <w:rsid w:val="005B5E00"/>
    <w:pPr>
      <w:spacing w:after="160" w:line="278" w:lineRule="auto"/>
    </w:pPr>
    <w:rPr>
      <w:kern w:val="2"/>
      <w:sz w:val="24"/>
      <w:szCs w:val="24"/>
      <w14:ligatures w14:val="standardContextual"/>
    </w:rPr>
  </w:style>
  <w:style w:type="paragraph" w:customStyle="1" w:styleId="D4770ABD867B47CA8EA7B1D78591C9A8">
    <w:name w:val="D4770ABD867B47CA8EA7B1D78591C9A8"/>
    <w:rsid w:val="005B5E00"/>
    <w:pPr>
      <w:spacing w:after="160" w:line="278" w:lineRule="auto"/>
    </w:pPr>
    <w:rPr>
      <w:kern w:val="2"/>
      <w:sz w:val="24"/>
      <w:szCs w:val="24"/>
      <w14:ligatures w14:val="standardContextual"/>
    </w:rPr>
  </w:style>
  <w:style w:type="paragraph" w:customStyle="1" w:styleId="41D0685650F847AA89801FCD83C4FB16">
    <w:name w:val="41D0685650F847AA89801FCD83C4FB16"/>
    <w:rsid w:val="005B5E00"/>
    <w:pPr>
      <w:spacing w:after="160" w:line="278" w:lineRule="auto"/>
    </w:pPr>
    <w:rPr>
      <w:kern w:val="2"/>
      <w:sz w:val="24"/>
      <w:szCs w:val="24"/>
      <w14:ligatures w14:val="standardContextual"/>
    </w:rPr>
  </w:style>
  <w:style w:type="paragraph" w:customStyle="1" w:styleId="9269F3C8D8E54CDAACAC0500F68BAC8B">
    <w:name w:val="9269F3C8D8E54CDAACAC0500F68BAC8B"/>
    <w:rsid w:val="005B5E00"/>
    <w:pPr>
      <w:spacing w:after="160" w:line="278" w:lineRule="auto"/>
    </w:pPr>
    <w:rPr>
      <w:kern w:val="2"/>
      <w:sz w:val="24"/>
      <w:szCs w:val="24"/>
      <w14:ligatures w14:val="standardContextual"/>
    </w:rPr>
  </w:style>
  <w:style w:type="paragraph" w:customStyle="1" w:styleId="89BFF398CE744D2BA705383C71DDEBD1">
    <w:name w:val="89BFF398CE744D2BA705383C71DDEBD1"/>
    <w:rsid w:val="005B5E00"/>
    <w:pPr>
      <w:spacing w:after="160" w:line="278" w:lineRule="auto"/>
    </w:pPr>
    <w:rPr>
      <w:kern w:val="2"/>
      <w:sz w:val="24"/>
      <w:szCs w:val="24"/>
      <w14:ligatures w14:val="standardContextual"/>
    </w:rPr>
  </w:style>
  <w:style w:type="paragraph" w:customStyle="1" w:styleId="F85F8C03D2F94DF6BDB0A06F22B5F288">
    <w:name w:val="F85F8C03D2F94DF6BDB0A06F22B5F288"/>
    <w:rsid w:val="005B5E00"/>
    <w:pPr>
      <w:spacing w:after="160" w:line="278" w:lineRule="auto"/>
    </w:pPr>
    <w:rPr>
      <w:kern w:val="2"/>
      <w:sz w:val="24"/>
      <w:szCs w:val="24"/>
      <w14:ligatures w14:val="standardContextual"/>
    </w:rPr>
  </w:style>
  <w:style w:type="paragraph" w:customStyle="1" w:styleId="25EFEA96F2424856815C525252D3630D">
    <w:name w:val="25EFEA96F2424856815C525252D3630D"/>
    <w:rsid w:val="005B5E00"/>
    <w:pPr>
      <w:spacing w:after="160" w:line="278" w:lineRule="auto"/>
    </w:pPr>
    <w:rPr>
      <w:kern w:val="2"/>
      <w:sz w:val="24"/>
      <w:szCs w:val="24"/>
      <w14:ligatures w14:val="standardContextual"/>
    </w:rPr>
  </w:style>
  <w:style w:type="paragraph" w:customStyle="1" w:styleId="6946D53C5AE8433CA5F2D611B14F4057">
    <w:name w:val="6946D53C5AE8433CA5F2D611B14F4057"/>
    <w:rsid w:val="005B5E00"/>
    <w:pPr>
      <w:spacing w:after="160" w:line="278" w:lineRule="auto"/>
    </w:pPr>
    <w:rPr>
      <w:kern w:val="2"/>
      <w:sz w:val="24"/>
      <w:szCs w:val="24"/>
      <w14:ligatures w14:val="standardContextual"/>
    </w:rPr>
  </w:style>
  <w:style w:type="paragraph" w:customStyle="1" w:styleId="5245684469064275A4FC7269846038C5">
    <w:name w:val="5245684469064275A4FC7269846038C5"/>
    <w:rsid w:val="005B5E00"/>
    <w:pPr>
      <w:spacing w:after="160" w:line="278" w:lineRule="auto"/>
    </w:pPr>
    <w:rPr>
      <w:kern w:val="2"/>
      <w:sz w:val="24"/>
      <w:szCs w:val="24"/>
      <w14:ligatures w14:val="standardContextual"/>
    </w:rPr>
  </w:style>
  <w:style w:type="paragraph" w:customStyle="1" w:styleId="5B921AA269134502B56DF904F1BAF058">
    <w:name w:val="5B921AA269134502B56DF904F1BAF058"/>
    <w:rsid w:val="005B5E00"/>
    <w:pPr>
      <w:spacing w:after="160" w:line="278" w:lineRule="auto"/>
    </w:pPr>
    <w:rPr>
      <w:kern w:val="2"/>
      <w:sz w:val="24"/>
      <w:szCs w:val="24"/>
      <w14:ligatures w14:val="standardContextual"/>
    </w:rPr>
  </w:style>
  <w:style w:type="paragraph" w:customStyle="1" w:styleId="857C9890B80E476DA0FAE5A96B74AD83">
    <w:name w:val="857C9890B80E476DA0FAE5A96B74AD83"/>
    <w:rsid w:val="005B5E00"/>
    <w:pPr>
      <w:spacing w:after="160" w:line="278" w:lineRule="auto"/>
    </w:pPr>
    <w:rPr>
      <w:kern w:val="2"/>
      <w:sz w:val="24"/>
      <w:szCs w:val="24"/>
      <w14:ligatures w14:val="standardContextual"/>
    </w:rPr>
  </w:style>
  <w:style w:type="paragraph" w:customStyle="1" w:styleId="AE690FAC75354FAEB6FB6901C47F7485">
    <w:name w:val="AE690FAC75354FAEB6FB6901C47F7485"/>
    <w:rsid w:val="005B5E00"/>
    <w:pPr>
      <w:spacing w:after="160" w:line="278" w:lineRule="auto"/>
    </w:pPr>
    <w:rPr>
      <w:kern w:val="2"/>
      <w:sz w:val="24"/>
      <w:szCs w:val="24"/>
      <w14:ligatures w14:val="standardContextual"/>
    </w:rPr>
  </w:style>
  <w:style w:type="paragraph" w:customStyle="1" w:styleId="E320FE7CAB8E4F7295ED479778C94B5F">
    <w:name w:val="E320FE7CAB8E4F7295ED479778C94B5F"/>
    <w:rsid w:val="005B5E00"/>
    <w:pPr>
      <w:spacing w:after="160" w:line="278" w:lineRule="auto"/>
    </w:pPr>
    <w:rPr>
      <w:kern w:val="2"/>
      <w:sz w:val="24"/>
      <w:szCs w:val="24"/>
      <w14:ligatures w14:val="standardContextual"/>
    </w:rPr>
  </w:style>
  <w:style w:type="paragraph" w:customStyle="1" w:styleId="35223518B44E4F1F9C84013BFCED6CE2">
    <w:name w:val="35223518B44E4F1F9C84013BFCED6CE2"/>
    <w:rsid w:val="005B5E00"/>
    <w:pPr>
      <w:spacing w:after="160" w:line="278" w:lineRule="auto"/>
    </w:pPr>
    <w:rPr>
      <w:kern w:val="2"/>
      <w:sz w:val="24"/>
      <w:szCs w:val="24"/>
      <w14:ligatures w14:val="standardContextual"/>
    </w:rPr>
  </w:style>
  <w:style w:type="paragraph" w:customStyle="1" w:styleId="0D2B4E82CDA74742A85EC85BE16D436F">
    <w:name w:val="0D2B4E82CDA74742A85EC85BE16D436F"/>
    <w:rsid w:val="005B5E00"/>
    <w:pPr>
      <w:spacing w:after="160" w:line="278" w:lineRule="auto"/>
    </w:pPr>
    <w:rPr>
      <w:kern w:val="2"/>
      <w:sz w:val="24"/>
      <w:szCs w:val="24"/>
      <w14:ligatures w14:val="standardContextual"/>
    </w:rPr>
  </w:style>
  <w:style w:type="paragraph" w:customStyle="1" w:styleId="BBCF1C3ECCAA4AA1B5B7EA9BA0A9568C">
    <w:name w:val="BBCF1C3ECCAA4AA1B5B7EA9BA0A9568C"/>
    <w:rsid w:val="005B5E00"/>
    <w:pPr>
      <w:spacing w:after="160" w:line="278" w:lineRule="auto"/>
    </w:pPr>
    <w:rPr>
      <w:kern w:val="2"/>
      <w:sz w:val="24"/>
      <w:szCs w:val="24"/>
      <w14:ligatures w14:val="standardContextual"/>
    </w:rPr>
  </w:style>
  <w:style w:type="paragraph" w:customStyle="1" w:styleId="9E6666C188494809BC10BE27D4BDB65A">
    <w:name w:val="9E6666C188494809BC10BE27D4BDB65A"/>
    <w:rsid w:val="005B5E00"/>
    <w:pPr>
      <w:spacing w:after="160" w:line="278" w:lineRule="auto"/>
    </w:pPr>
    <w:rPr>
      <w:kern w:val="2"/>
      <w:sz w:val="24"/>
      <w:szCs w:val="24"/>
      <w14:ligatures w14:val="standardContextual"/>
    </w:rPr>
  </w:style>
  <w:style w:type="paragraph" w:customStyle="1" w:styleId="6677012DDF56480C9DA3AC90ADA5D010">
    <w:name w:val="6677012DDF56480C9DA3AC90ADA5D010"/>
    <w:rsid w:val="005B5E00"/>
    <w:pPr>
      <w:spacing w:after="160" w:line="278" w:lineRule="auto"/>
    </w:pPr>
    <w:rPr>
      <w:kern w:val="2"/>
      <w:sz w:val="24"/>
      <w:szCs w:val="24"/>
      <w14:ligatures w14:val="standardContextual"/>
    </w:rPr>
  </w:style>
  <w:style w:type="paragraph" w:customStyle="1" w:styleId="E4FE225D2B544F359779B6816C485363">
    <w:name w:val="E4FE225D2B544F359779B6816C485363"/>
    <w:rsid w:val="005B5E00"/>
    <w:pPr>
      <w:spacing w:after="160" w:line="278" w:lineRule="auto"/>
    </w:pPr>
    <w:rPr>
      <w:kern w:val="2"/>
      <w:sz w:val="24"/>
      <w:szCs w:val="24"/>
      <w14:ligatures w14:val="standardContextual"/>
    </w:rPr>
  </w:style>
  <w:style w:type="paragraph" w:customStyle="1" w:styleId="B28A466EB89B454B8EE2F2AB36014061">
    <w:name w:val="B28A466EB89B454B8EE2F2AB36014061"/>
    <w:rsid w:val="005B5E00"/>
    <w:pPr>
      <w:spacing w:after="160" w:line="278" w:lineRule="auto"/>
    </w:pPr>
    <w:rPr>
      <w:kern w:val="2"/>
      <w:sz w:val="24"/>
      <w:szCs w:val="24"/>
      <w14:ligatures w14:val="standardContextual"/>
    </w:rPr>
  </w:style>
  <w:style w:type="paragraph" w:customStyle="1" w:styleId="A482AA8C89AC486CADBF421F03D3175C">
    <w:name w:val="A482AA8C89AC486CADBF421F03D3175C"/>
    <w:rsid w:val="005B5E00"/>
    <w:pPr>
      <w:spacing w:after="160" w:line="278" w:lineRule="auto"/>
    </w:pPr>
    <w:rPr>
      <w:kern w:val="2"/>
      <w:sz w:val="24"/>
      <w:szCs w:val="24"/>
      <w14:ligatures w14:val="standardContextual"/>
    </w:rPr>
  </w:style>
  <w:style w:type="paragraph" w:customStyle="1" w:styleId="5B09680CDD074DFEA57DE00DBDF0DECD">
    <w:name w:val="5B09680CDD074DFEA57DE00DBDF0DECD"/>
    <w:rsid w:val="005B5E00"/>
    <w:pPr>
      <w:spacing w:after="160" w:line="278" w:lineRule="auto"/>
    </w:pPr>
    <w:rPr>
      <w:kern w:val="2"/>
      <w:sz w:val="24"/>
      <w:szCs w:val="24"/>
      <w14:ligatures w14:val="standardContextual"/>
    </w:rPr>
  </w:style>
  <w:style w:type="paragraph" w:customStyle="1" w:styleId="96223823D19E400AB33CF1F9C5F770CB">
    <w:name w:val="96223823D19E400AB33CF1F9C5F770CB"/>
    <w:rsid w:val="005B5E00"/>
    <w:pPr>
      <w:spacing w:after="160" w:line="278" w:lineRule="auto"/>
    </w:pPr>
    <w:rPr>
      <w:kern w:val="2"/>
      <w:sz w:val="24"/>
      <w:szCs w:val="24"/>
      <w14:ligatures w14:val="standardContextual"/>
    </w:rPr>
  </w:style>
  <w:style w:type="paragraph" w:customStyle="1" w:styleId="D35C1844722F4BEF9195D04057104662">
    <w:name w:val="D35C1844722F4BEF9195D04057104662"/>
    <w:rsid w:val="005B5E00"/>
    <w:pPr>
      <w:spacing w:after="160" w:line="278" w:lineRule="auto"/>
    </w:pPr>
    <w:rPr>
      <w:kern w:val="2"/>
      <w:sz w:val="24"/>
      <w:szCs w:val="24"/>
      <w14:ligatures w14:val="standardContextual"/>
    </w:rPr>
  </w:style>
  <w:style w:type="paragraph" w:customStyle="1" w:styleId="F246411F845F42A6870C7F066E12679E">
    <w:name w:val="F246411F845F42A6870C7F066E12679E"/>
    <w:rsid w:val="005B5E00"/>
    <w:pPr>
      <w:spacing w:after="160" w:line="278" w:lineRule="auto"/>
    </w:pPr>
    <w:rPr>
      <w:kern w:val="2"/>
      <w:sz w:val="24"/>
      <w:szCs w:val="24"/>
      <w14:ligatures w14:val="standardContextual"/>
    </w:rPr>
  </w:style>
  <w:style w:type="paragraph" w:customStyle="1" w:styleId="A75D1DBF85004CFBA1BC7F2F65D245AA">
    <w:name w:val="A75D1DBF85004CFBA1BC7F2F65D245AA"/>
    <w:rsid w:val="005B5E00"/>
    <w:pPr>
      <w:spacing w:after="160" w:line="278" w:lineRule="auto"/>
    </w:pPr>
    <w:rPr>
      <w:kern w:val="2"/>
      <w:sz w:val="24"/>
      <w:szCs w:val="24"/>
      <w14:ligatures w14:val="standardContextual"/>
    </w:rPr>
  </w:style>
  <w:style w:type="paragraph" w:customStyle="1" w:styleId="C4BFE7BD46794437B35C79CA67161F6C">
    <w:name w:val="C4BFE7BD46794437B35C79CA67161F6C"/>
    <w:rsid w:val="005B5E00"/>
    <w:pPr>
      <w:spacing w:after="160" w:line="278" w:lineRule="auto"/>
    </w:pPr>
    <w:rPr>
      <w:kern w:val="2"/>
      <w:sz w:val="24"/>
      <w:szCs w:val="24"/>
      <w14:ligatures w14:val="standardContextual"/>
    </w:rPr>
  </w:style>
  <w:style w:type="paragraph" w:customStyle="1" w:styleId="98B9A761726F4DFE91A1A1E24926E180">
    <w:name w:val="98B9A761726F4DFE91A1A1E24926E180"/>
    <w:rsid w:val="005B5E00"/>
    <w:pPr>
      <w:spacing w:after="160" w:line="278" w:lineRule="auto"/>
    </w:pPr>
    <w:rPr>
      <w:kern w:val="2"/>
      <w:sz w:val="24"/>
      <w:szCs w:val="24"/>
      <w14:ligatures w14:val="standardContextual"/>
    </w:rPr>
  </w:style>
  <w:style w:type="paragraph" w:customStyle="1" w:styleId="6D29F7B0E57E4ACBBCEFADED09AC8550">
    <w:name w:val="6D29F7B0E57E4ACBBCEFADED09AC8550"/>
    <w:rsid w:val="005B5E00"/>
    <w:pPr>
      <w:spacing w:after="160" w:line="278" w:lineRule="auto"/>
    </w:pPr>
    <w:rPr>
      <w:kern w:val="2"/>
      <w:sz w:val="24"/>
      <w:szCs w:val="24"/>
      <w14:ligatures w14:val="standardContextual"/>
    </w:rPr>
  </w:style>
  <w:style w:type="paragraph" w:customStyle="1" w:styleId="E99B4A6A69EE4C1480C3A5995F5CF03B">
    <w:name w:val="E99B4A6A69EE4C1480C3A5995F5CF03B"/>
    <w:rsid w:val="005B5E00"/>
    <w:pPr>
      <w:spacing w:after="160" w:line="278" w:lineRule="auto"/>
    </w:pPr>
    <w:rPr>
      <w:kern w:val="2"/>
      <w:sz w:val="24"/>
      <w:szCs w:val="24"/>
      <w14:ligatures w14:val="standardContextual"/>
    </w:rPr>
  </w:style>
  <w:style w:type="paragraph" w:customStyle="1" w:styleId="473A75B487DE4460A77A00815F5C96FB">
    <w:name w:val="473A75B487DE4460A77A00815F5C96FB"/>
    <w:rsid w:val="005B5E00"/>
    <w:pPr>
      <w:spacing w:after="160" w:line="278" w:lineRule="auto"/>
    </w:pPr>
    <w:rPr>
      <w:kern w:val="2"/>
      <w:sz w:val="24"/>
      <w:szCs w:val="24"/>
      <w14:ligatures w14:val="standardContextual"/>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Default Paragraph Font" w:uiPriority="1"/>
    <w:lsdException w:name="Table Grid" w:semiHidden="0" w:unhideWhenUsed="0"/>
    <w:lsdException w:name="Placeholder Text"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5B5E00"/>
    <w:rPr>
      <w:color w:val="808080"/>
    </w:rPr>
  </w:style>
  <w:style w:type="paragraph" w:customStyle="1" w:styleId="A71F47021C3E4D9982BF504AA3D7D5BA">
    <w:name w:val="A71F47021C3E4D9982BF504AA3D7D5BA"/>
    <w:qFormat/>
    <w:pPr>
      <w:spacing w:after="160" w:line="278" w:lineRule="auto"/>
    </w:pPr>
    <w:rPr>
      <w:kern w:val="2"/>
      <w:sz w:val="24"/>
      <w:szCs w:val="24"/>
      <w14:ligatures w14:val="standardContextual"/>
    </w:rPr>
  </w:style>
  <w:style w:type="paragraph" w:customStyle="1" w:styleId="7045EF01962A40D48C702622FA5F4C6A">
    <w:name w:val="7045EF01962A40D48C702622FA5F4C6A"/>
    <w:qFormat/>
    <w:pPr>
      <w:spacing w:after="160" w:line="278" w:lineRule="auto"/>
    </w:pPr>
    <w:rPr>
      <w:kern w:val="2"/>
      <w:sz w:val="24"/>
      <w:szCs w:val="24"/>
      <w14:ligatures w14:val="standardContextual"/>
    </w:rPr>
  </w:style>
  <w:style w:type="paragraph" w:customStyle="1" w:styleId="CD55F0400E4E46269D43A36593F8A841">
    <w:name w:val="CD55F0400E4E46269D43A36593F8A841"/>
    <w:qFormat/>
    <w:pPr>
      <w:spacing w:after="160" w:line="278" w:lineRule="auto"/>
    </w:pPr>
    <w:rPr>
      <w:kern w:val="2"/>
      <w:sz w:val="24"/>
      <w:szCs w:val="24"/>
      <w14:ligatures w14:val="standardContextual"/>
    </w:rPr>
  </w:style>
  <w:style w:type="paragraph" w:customStyle="1" w:styleId="F80DC968F06A43DEBC76E6B7D7ACE0EB">
    <w:name w:val="F80DC968F06A43DEBC76E6B7D7ACE0EB"/>
    <w:qFormat/>
    <w:pPr>
      <w:spacing w:after="160" w:line="278" w:lineRule="auto"/>
    </w:pPr>
    <w:rPr>
      <w:kern w:val="2"/>
      <w:sz w:val="24"/>
      <w:szCs w:val="24"/>
      <w14:ligatures w14:val="standardContextual"/>
    </w:rPr>
  </w:style>
  <w:style w:type="paragraph" w:customStyle="1" w:styleId="70FB82799F9C4AB9A6EF7490B06B17BB">
    <w:name w:val="70FB82799F9C4AB9A6EF7490B06B17BB"/>
    <w:qFormat/>
    <w:pPr>
      <w:spacing w:after="160" w:line="278" w:lineRule="auto"/>
    </w:pPr>
    <w:rPr>
      <w:kern w:val="2"/>
      <w:sz w:val="24"/>
      <w:szCs w:val="24"/>
      <w14:ligatures w14:val="standardContextual"/>
    </w:rPr>
  </w:style>
  <w:style w:type="paragraph" w:customStyle="1" w:styleId="F26F249BB2C24DC7926BA9705EA4846F">
    <w:name w:val="F26F249BB2C24DC7926BA9705EA4846F"/>
    <w:qFormat/>
    <w:pPr>
      <w:spacing w:after="160" w:line="278" w:lineRule="auto"/>
    </w:pPr>
    <w:rPr>
      <w:kern w:val="2"/>
      <w:sz w:val="24"/>
      <w:szCs w:val="24"/>
      <w14:ligatures w14:val="standardContextual"/>
    </w:rPr>
  </w:style>
  <w:style w:type="paragraph" w:customStyle="1" w:styleId="53FA405EBCC047188E2119401C52F90D">
    <w:name w:val="53FA405EBCC047188E2119401C52F90D"/>
    <w:qFormat/>
    <w:pPr>
      <w:spacing w:after="160" w:line="278" w:lineRule="auto"/>
    </w:pPr>
    <w:rPr>
      <w:kern w:val="2"/>
      <w:sz w:val="24"/>
      <w:szCs w:val="24"/>
      <w14:ligatures w14:val="standardContextual"/>
    </w:rPr>
  </w:style>
  <w:style w:type="paragraph" w:customStyle="1" w:styleId="9470459FB1224FBDAC6FAAC2CF6F6968">
    <w:name w:val="9470459FB1224FBDAC6FAAC2CF6F6968"/>
    <w:qFormat/>
    <w:pPr>
      <w:spacing w:after="160" w:line="278" w:lineRule="auto"/>
    </w:pPr>
    <w:rPr>
      <w:kern w:val="2"/>
      <w:sz w:val="24"/>
      <w:szCs w:val="24"/>
      <w14:ligatures w14:val="standardContextual"/>
    </w:rPr>
  </w:style>
  <w:style w:type="paragraph" w:customStyle="1" w:styleId="236D0326E4674F428BF4F6DB2CD72717">
    <w:name w:val="236D0326E4674F428BF4F6DB2CD72717"/>
    <w:qFormat/>
    <w:pPr>
      <w:spacing w:after="160" w:line="278" w:lineRule="auto"/>
    </w:pPr>
    <w:rPr>
      <w:kern w:val="2"/>
      <w:sz w:val="24"/>
      <w:szCs w:val="24"/>
      <w14:ligatures w14:val="standardContextual"/>
    </w:rPr>
  </w:style>
  <w:style w:type="paragraph" w:customStyle="1" w:styleId="FD7EBBE07DDA44249B52AABC63D8AD29">
    <w:name w:val="FD7EBBE07DDA44249B52AABC63D8AD29"/>
    <w:qFormat/>
    <w:pPr>
      <w:spacing w:after="160" w:line="278" w:lineRule="auto"/>
    </w:pPr>
    <w:rPr>
      <w:kern w:val="2"/>
      <w:sz w:val="24"/>
      <w:szCs w:val="24"/>
      <w14:ligatures w14:val="standardContextual"/>
    </w:rPr>
  </w:style>
  <w:style w:type="paragraph" w:customStyle="1" w:styleId="CD57BECDCF39462C857B788FB02E96C1">
    <w:name w:val="CD57BECDCF39462C857B788FB02E96C1"/>
    <w:qFormat/>
    <w:pPr>
      <w:spacing w:after="160" w:line="278" w:lineRule="auto"/>
    </w:pPr>
    <w:rPr>
      <w:kern w:val="2"/>
      <w:sz w:val="24"/>
      <w:szCs w:val="24"/>
      <w14:ligatures w14:val="standardContextual"/>
    </w:rPr>
  </w:style>
  <w:style w:type="paragraph" w:customStyle="1" w:styleId="66E321A5E65E4E78805EE863D8B1E4F2">
    <w:name w:val="66E321A5E65E4E78805EE863D8B1E4F2"/>
    <w:qFormat/>
    <w:pPr>
      <w:spacing w:after="160" w:line="278" w:lineRule="auto"/>
    </w:pPr>
    <w:rPr>
      <w:kern w:val="2"/>
      <w:sz w:val="24"/>
      <w:szCs w:val="24"/>
      <w14:ligatures w14:val="standardContextual"/>
    </w:rPr>
  </w:style>
  <w:style w:type="paragraph" w:customStyle="1" w:styleId="3701BAD2E6024DB3815A644C406C3CA4">
    <w:name w:val="3701BAD2E6024DB3815A644C406C3CA4"/>
    <w:qFormat/>
    <w:pPr>
      <w:spacing w:after="160" w:line="278" w:lineRule="auto"/>
    </w:pPr>
    <w:rPr>
      <w:kern w:val="2"/>
      <w:sz w:val="24"/>
      <w:szCs w:val="24"/>
      <w14:ligatures w14:val="standardContextual"/>
    </w:rPr>
  </w:style>
  <w:style w:type="paragraph" w:customStyle="1" w:styleId="3F7338E93C7147B58A4C3103D186F005">
    <w:name w:val="3F7338E93C7147B58A4C3103D186F005"/>
    <w:qFormat/>
    <w:pPr>
      <w:spacing w:after="160" w:line="278" w:lineRule="auto"/>
    </w:pPr>
    <w:rPr>
      <w:kern w:val="2"/>
      <w:sz w:val="24"/>
      <w:szCs w:val="24"/>
      <w14:ligatures w14:val="standardContextual"/>
    </w:rPr>
  </w:style>
  <w:style w:type="paragraph" w:customStyle="1" w:styleId="27051CEF0FAE4575878F04D087021B82">
    <w:name w:val="27051CEF0FAE4575878F04D087021B82"/>
    <w:qFormat/>
    <w:pPr>
      <w:spacing w:after="160" w:line="278" w:lineRule="auto"/>
    </w:pPr>
    <w:rPr>
      <w:kern w:val="2"/>
      <w:sz w:val="24"/>
      <w:szCs w:val="24"/>
      <w14:ligatures w14:val="standardContextual"/>
    </w:rPr>
  </w:style>
  <w:style w:type="paragraph" w:customStyle="1" w:styleId="58A8DF44AB2840D49AAFF561C986E79F">
    <w:name w:val="58A8DF44AB2840D49AAFF561C986E79F"/>
    <w:qFormat/>
    <w:pPr>
      <w:spacing w:after="160" w:line="278" w:lineRule="auto"/>
    </w:pPr>
    <w:rPr>
      <w:kern w:val="2"/>
      <w:sz w:val="24"/>
      <w:szCs w:val="24"/>
      <w14:ligatures w14:val="standardContextual"/>
    </w:rPr>
  </w:style>
  <w:style w:type="paragraph" w:customStyle="1" w:styleId="4124D66643C543128CD6EFBC92DFB8C2">
    <w:name w:val="4124D66643C543128CD6EFBC92DFB8C2"/>
    <w:qFormat/>
    <w:pPr>
      <w:spacing w:after="160" w:line="278" w:lineRule="auto"/>
    </w:pPr>
    <w:rPr>
      <w:kern w:val="2"/>
      <w:sz w:val="24"/>
      <w:szCs w:val="24"/>
      <w14:ligatures w14:val="standardContextual"/>
    </w:rPr>
  </w:style>
  <w:style w:type="paragraph" w:customStyle="1" w:styleId="18BBDA2AC07D46A3ABFEBDB8C5F5A0D0">
    <w:name w:val="18BBDA2AC07D46A3ABFEBDB8C5F5A0D0"/>
    <w:qFormat/>
    <w:pPr>
      <w:spacing w:after="160" w:line="278" w:lineRule="auto"/>
    </w:pPr>
    <w:rPr>
      <w:kern w:val="2"/>
      <w:sz w:val="24"/>
      <w:szCs w:val="24"/>
      <w14:ligatures w14:val="standardContextual"/>
    </w:rPr>
  </w:style>
  <w:style w:type="paragraph" w:customStyle="1" w:styleId="E4E6A5FBB15D4A7E902A98D148B0980F">
    <w:name w:val="E4E6A5FBB15D4A7E902A98D148B0980F"/>
    <w:qFormat/>
    <w:pPr>
      <w:spacing w:after="160" w:line="278" w:lineRule="auto"/>
    </w:pPr>
    <w:rPr>
      <w:kern w:val="2"/>
      <w:sz w:val="24"/>
      <w:szCs w:val="24"/>
      <w14:ligatures w14:val="standardContextual"/>
    </w:rPr>
  </w:style>
  <w:style w:type="paragraph" w:customStyle="1" w:styleId="931808ACA77A4DA584F8C932176BBC1D">
    <w:name w:val="931808ACA77A4DA584F8C932176BBC1D"/>
    <w:qFormat/>
    <w:pPr>
      <w:spacing w:after="160" w:line="278" w:lineRule="auto"/>
    </w:pPr>
    <w:rPr>
      <w:kern w:val="2"/>
      <w:sz w:val="24"/>
      <w:szCs w:val="24"/>
      <w14:ligatures w14:val="standardContextual"/>
    </w:rPr>
  </w:style>
  <w:style w:type="paragraph" w:customStyle="1" w:styleId="2CCBA06746324AA19A90BA8788764D09">
    <w:name w:val="2CCBA06746324AA19A90BA8788764D09"/>
    <w:qFormat/>
    <w:pPr>
      <w:spacing w:after="160" w:line="278" w:lineRule="auto"/>
    </w:pPr>
    <w:rPr>
      <w:kern w:val="2"/>
      <w:sz w:val="24"/>
      <w:szCs w:val="24"/>
      <w14:ligatures w14:val="standardContextual"/>
    </w:rPr>
  </w:style>
  <w:style w:type="paragraph" w:customStyle="1" w:styleId="671DF8AC32074B59B74D953DB7E209D2">
    <w:name w:val="671DF8AC32074B59B74D953DB7E209D2"/>
    <w:qFormat/>
    <w:pPr>
      <w:spacing w:after="160" w:line="278" w:lineRule="auto"/>
    </w:pPr>
    <w:rPr>
      <w:kern w:val="2"/>
      <w:sz w:val="24"/>
      <w:szCs w:val="24"/>
      <w14:ligatures w14:val="standardContextual"/>
    </w:rPr>
  </w:style>
  <w:style w:type="paragraph" w:customStyle="1" w:styleId="7CB2C560ABE54C5C9D0E0425D3A95079">
    <w:name w:val="7CB2C560ABE54C5C9D0E0425D3A95079"/>
    <w:qFormat/>
    <w:pPr>
      <w:spacing w:after="160" w:line="278" w:lineRule="auto"/>
    </w:pPr>
    <w:rPr>
      <w:kern w:val="2"/>
      <w:sz w:val="24"/>
      <w:szCs w:val="24"/>
      <w14:ligatures w14:val="standardContextual"/>
    </w:rPr>
  </w:style>
  <w:style w:type="paragraph" w:customStyle="1" w:styleId="F8C50C277A6B4BD49CC705487C556CDB">
    <w:name w:val="F8C50C277A6B4BD49CC705487C556CDB"/>
    <w:qFormat/>
    <w:pPr>
      <w:spacing w:after="160" w:line="278" w:lineRule="auto"/>
    </w:pPr>
    <w:rPr>
      <w:kern w:val="2"/>
      <w:sz w:val="24"/>
      <w:szCs w:val="24"/>
      <w14:ligatures w14:val="standardContextual"/>
    </w:rPr>
  </w:style>
  <w:style w:type="paragraph" w:customStyle="1" w:styleId="E39DE934EDA442C188842B6707E0E205">
    <w:name w:val="E39DE934EDA442C188842B6707E0E205"/>
    <w:qFormat/>
    <w:pPr>
      <w:spacing w:after="160" w:line="278" w:lineRule="auto"/>
    </w:pPr>
    <w:rPr>
      <w:kern w:val="2"/>
      <w:sz w:val="24"/>
      <w:szCs w:val="24"/>
      <w14:ligatures w14:val="standardContextual"/>
    </w:rPr>
  </w:style>
  <w:style w:type="paragraph" w:customStyle="1" w:styleId="B3B034EFB88E4219B17B66C4F00EC43C">
    <w:name w:val="B3B034EFB88E4219B17B66C4F00EC43C"/>
    <w:qFormat/>
    <w:pPr>
      <w:spacing w:after="160" w:line="278" w:lineRule="auto"/>
    </w:pPr>
    <w:rPr>
      <w:kern w:val="2"/>
      <w:sz w:val="24"/>
      <w:szCs w:val="24"/>
      <w14:ligatures w14:val="standardContextual"/>
    </w:rPr>
  </w:style>
  <w:style w:type="paragraph" w:customStyle="1" w:styleId="BCA63E04D5064344BB3559ED7BBFEAC7">
    <w:name w:val="BCA63E04D5064344BB3559ED7BBFEAC7"/>
    <w:qFormat/>
    <w:pPr>
      <w:spacing w:after="160" w:line="278" w:lineRule="auto"/>
    </w:pPr>
    <w:rPr>
      <w:kern w:val="2"/>
      <w:sz w:val="24"/>
      <w:szCs w:val="24"/>
      <w14:ligatures w14:val="standardContextual"/>
    </w:rPr>
  </w:style>
  <w:style w:type="paragraph" w:customStyle="1" w:styleId="8DE0640217C540FBBFB6659160FDA5BF">
    <w:name w:val="8DE0640217C540FBBFB6659160FDA5BF"/>
    <w:qFormat/>
    <w:pPr>
      <w:spacing w:after="160" w:line="278" w:lineRule="auto"/>
    </w:pPr>
    <w:rPr>
      <w:kern w:val="2"/>
      <w:sz w:val="24"/>
      <w:szCs w:val="24"/>
      <w14:ligatures w14:val="standardContextual"/>
    </w:rPr>
  </w:style>
  <w:style w:type="paragraph" w:customStyle="1" w:styleId="2143D02DC0C24B34B9959098DA1B4D5E">
    <w:name w:val="2143D02DC0C24B34B9959098DA1B4D5E"/>
    <w:qFormat/>
    <w:pPr>
      <w:spacing w:after="160" w:line="278" w:lineRule="auto"/>
    </w:pPr>
    <w:rPr>
      <w:kern w:val="2"/>
      <w:sz w:val="24"/>
      <w:szCs w:val="24"/>
      <w14:ligatures w14:val="standardContextual"/>
    </w:rPr>
  </w:style>
  <w:style w:type="paragraph" w:customStyle="1" w:styleId="E3C7A2980D304A8F8CA690410ADFB1CC">
    <w:name w:val="E3C7A2980D304A8F8CA690410ADFB1CC"/>
    <w:qFormat/>
    <w:pPr>
      <w:spacing w:after="160" w:line="278" w:lineRule="auto"/>
    </w:pPr>
    <w:rPr>
      <w:kern w:val="2"/>
      <w:sz w:val="24"/>
      <w:szCs w:val="24"/>
      <w14:ligatures w14:val="standardContextual"/>
    </w:rPr>
  </w:style>
  <w:style w:type="paragraph" w:customStyle="1" w:styleId="DBD6AC869EDE42FC9C1F5CEA25F9D595">
    <w:name w:val="DBD6AC869EDE42FC9C1F5CEA25F9D595"/>
    <w:qFormat/>
    <w:pPr>
      <w:spacing w:after="160" w:line="278" w:lineRule="auto"/>
    </w:pPr>
    <w:rPr>
      <w:kern w:val="2"/>
      <w:sz w:val="24"/>
      <w:szCs w:val="24"/>
      <w14:ligatures w14:val="standardContextual"/>
    </w:rPr>
  </w:style>
  <w:style w:type="paragraph" w:customStyle="1" w:styleId="730F1E1F9BDE4582BE090DDC87A28949">
    <w:name w:val="730F1E1F9BDE4582BE090DDC87A28949"/>
    <w:qFormat/>
    <w:pPr>
      <w:spacing w:after="160" w:line="278" w:lineRule="auto"/>
    </w:pPr>
    <w:rPr>
      <w:kern w:val="2"/>
      <w:sz w:val="24"/>
      <w:szCs w:val="24"/>
      <w14:ligatures w14:val="standardContextual"/>
    </w:rPr>
  </w:style>
  <w:style w:type="paragraph" w:customStyle="1" w:styleId="F8F2B49C02474E1BBDC2BDB196CA5FDF">
    <w:name w:val="F8F2B49C02474E1BBDC2BDB196CA5FDF"/>
    <w:qFormat/>
    <w:pPr>
      <w:spacing w:after="160" w:line="278" w:lineRule="auto"/>
    </w:pPr>
    <w:rPr>
      <w:kern w:val="2"/>
      <w:sz w:val="24"/>
      <w:szCs w:val="24"/>
      <w14:ligatures w14:val="standardContextual"/>
    </w:rPr>
  </w:style>
  <w:style w:type="paragraph" w:customStyle="1" w:styleId="B55407053FFE4FAA841375F1DB093BC2">
    <w:name w:val="B55407053FFE4FAA841375F1DB093BC2"/>
    <w:qFormat/>
    <w:pPr>
      <w:spacing w:after="160" w:line="278" w:lineRule="auto"/>
    </w:pPr>
    <w:rPr>
      <w:kern w:val="2"/>
      <w:sz w:val="24"/>
      <w:szCs w:val="24"/>
      <w14:ligatures w14:val="standardContextual"/>
    </w:rPr>
  </w:style>
  <w:style w:type="paragraph" w:customStyle="1" w:styleId="AFEF3D965F8443D1A8BF4EB734405056">
    <w:name w:val="AFEF3D965F8443D1A8BF4EB734405056"/>
    <w:qFormat/>
    <w:pPr>
      <w:spacing w:after="160" w:line="278" w:lineRule="auto"/>
    </w:pPr>
    <w:rPr>
      <w:kern w:val="2"/>
      <w:sz w:val="24"/>
      <w:szCs w:val="24"/>
      <w14:ligatures w14:val="standardContextual"/>
    </w:rPr>
  </w:style>
  <w:style w:type="paragraph" w:customStyle="1" w:styleId="E89968E0578B4DAEBB673CCDEDE6CD16">
    <w:name w:val="E89968E0578B4DAEBB673CCDEDE6CD16"/>
    <w:qFormat/>
    <w:pPr>
      <w:spacing w:after="160" w:line="278" w:lineRule="auto"/>
    </w:pPr>
    <w:rPr>
      <w:kern w:val="2"/>
      <w:sz w:val="24"/>
      <w:szCs w:val="24"/>
      <w14:ligatures w14:val="standardContextual"/>
    </w:rPr>
  </w:style>
  <w:style w:type="paragraph" w:customStyle="1" w:styleId="7BD714E255F44A53B7A5FAC106A7C106">
    <w:name w:val="7BD714E255F44A53B7A5FAC106A7C106"/>
    <w:qFormat/>
    <w:pPr>
      <w:spacing w:after="160" w:line="278" w:lineRule="auto"/>
    </w:pPr>
    <w:rPr>
      <w:kern w:val="2"/>
      <w:sz w:val="24"/>
      <w:szCs w:val="24"/>
      <w14:ligatures w14:val="standardContextual"/>
    </w:rPr>
  </w:style>
  <w:style w:type="paragraph" w:customStyle="1" w:styleId="A2DD20BF5E4E4D8294164F7282D93BF7">
    <w:name w:val="A2DD20BF5E4E4D8294164F7282D93BF7"/>
    <w:qFormat/>
    <w:pPr>
      <w:spacing w:after="160" w:line="278" w:lineRule="auto"/>
    </w:pPr>
    <w:rPr>
      <w:kern w:val="2"/>
      <w:sz w:val="24"/>
      <w:szCs w:val="24"/>
      <w14:ligatures w14:val="standardContextual"/>
    </w:rPr>
  </w:style>
  <w:style w:type="paragraph" w:customStyle="1" w:styleId="38930F63A3DA4D55935B94BA95690E77">
    <w:name w:val="38930F63A3DA4D55935B94BA95690E77"/>
    <w:qFormat/>
    <w:pPr>
      <w:spacing w:after="160" w:line="278" w:lineRule="auto"/>
    </w:pPr>
    <w:rPr>
      <w:kern w:val="2"/>
      <w:sz w:val="24"/>
      <w:szCs w:val="24"/>
      <w14:ligatures w14:val="standardContextual"/>
    </w:rPr>
  </w:style>
  <w:style w:type="paragraph" w:customStyle="1" w:styleId="51B93F453D6B431FBE042A1A6AC67174">
    <w:name w:val="51B93F453D6B431FBE042A1A6AC67174"/>
    <w:qFormat/>
    <w:pPr>
      <w:spacing w:after="160" w:line="278" w:lineRule="auto"/>
    </w:pPr>
    <w:rPr>
      <w:kern w:val="2"/>
      <w:sz w:val="24"/>
      <w:szCs w:val="24"/>
      <w14:ligatures w14:val="standardContextual"/>
    </w:rPr>
  </w:style>
  <w:style w:type="paragraph" w:customStyle="1" w:styleId="E999371CE64B4F0FA39470F1DC29B331">
    <w:name w:val="E999371CE64B4F0FA39470F1DC29B331"/>
    <w:qFormat/>
    <w:pPr>
      <w:spacing w:after="160" w:line="278" w:lineRule="auto"/>
    </w:pPr>
    <w:rPr>
      <w:kern w:val="2"/>
      <w:sz w:val="24"/>
      <w:szCs w:val="24"/>
      <w14:ligatures w14:val="standardContextual"/>
    </w:rPr>
  </w:style>
  <w:style w:type="paragraph" w:customStyle="1" w:styleId="33890DE291F54FF997D016B8D93E2F97">
    <w:name w:val="33890DE291F54FF997D016B8D93E2F97"/>
    <w:qFormat/>
    <w:pPr>
      <w:spacing w:after="160" w:line="278" w:lineRule="auto"/>
    </w:pPr>
    <w:rPr>
      <w:kern w:val="2"/>
      <w:sz w:val="24"/>
      <w:szCs w:val="24"/>
      <w14:ligatures w14:val="standardContextual"/>
    </w:rPr>
  </w:style>
  <w:style w:type="paragraph" w:customStyle="1" w:styleId="FD207382223A429BA5D12EB4053628F3">
    <w:name w:val="FD207382223A429BA5D12EB4053628F3"/>
    <w:qFormat/>
    <w:pPr>
      <w:spacing w:after="160" w:line="278" w:lineRule="auto"/>
    </w:pPr>
    <w:rPr>
      <w:kern w:val="2"/>
      <w:sz w:val="24"/>
      <w:szCs w:val="24"/>
      <w14:ligatures w14:val="standardContextual"/>
    </w:rPr>
  </w:style>
  <w:style w:type="paragraph" w:customStyle="1" w:styleId="BFF31D0674B845E28CD7F6A43435ED31">
    <w:name w:val="BFF31D0674B845E28CD7F6A43435ED31"/>
    <w:qFormat/>
    <w:pPr>
      <w:spacing w:after="160" w:line="278" w:lineRule="auto"/>
    </w:pPr>
    <w:rPr>
      <w:kern w:val="2"/>
      <w:sz w:val="24"/>
      <w:szCs w:val="24"/>
      <w14:ligatures w14:val="standardContextual"/>
    </w:rPr>
  </w:style>
  <w:style w:type="paragraph" w:customStyle="1" w:styleId="2AD473D71E9540C0ABC94BFC42D97E6A">
    <w:name w:val="2AD473D71E9540C0ABC94BFC42D97E6A"/>
    <w:qFormat/>
    <w:pPr>
      <w:spacing w:after="160" w:line="278" w:lineRule="auto"/>
    </w:pPr>
    <w:rPr>
      <w:kern w:val="2"/>
      <w:sz w:val="24"/>
      <w:szCs w:val="24"/>
      <w14:ligatures w14:val="standardContextual"/>
    </w:rPr>
  </w:style>
  <w:style w:type="paragraph" w:customStyle="1" w:styleId="3931EEFC73ED47E986DDB2790E215FCC">
    <w:name w:val="3931EEFC73ED47E986DDB2790E215FCC"/>
    <w:qFormat/>
    <w:pPr>
      <w:spacing w:after="160" w:line="278" w:lineRule="auto"/>
    </w:pPr>
    <w:rPr>
      <w:kern w:val="2"/>
      <w:sz w:val="24"/>
      <w:szCs w:val="24"/>
      <w14:ligatures w14:val="standardContextual"/>
    </w:rPr>
  </w:style>
  <w:style w:type="paragraph" w:customStyle="1" w:styleId="C115CCA410FE49449F02E9B943137A67">
    <w:name w:val="C115CCA410FE49449F02E9B943137A67"/>
    <w:qFormat/>
    <w:pPr>
      <w:spacing w:after="160" w:line="278" w:lineRule="auto"/>
    </w:pPr>
    <w:rPr>
      <w:kern w:val="2"/>
      <w:sz w:val="24"/>
      <w:szCs w:val="24"/>
      <w14:ligatures w14:val="standardContextual"/>
    </w:rPr>
  </w:style>
  <w:style w:type="paragraph" w:customStyle="1" w:styleId="4ABB10C62EC74471A4BDC562C2B0F2E6">
    <w:name w:val="4ABB10C62EC74471A4BDC562C2B0F2E6"/>
    <w:qFormat/>
    <w:pPr>
      <w:spacing w:after="160" w:line="278" w:lineRule="auto"/>
    </w:pPr>
    <w:rPr>
      <w:kern w:val="2"/>
      <w:sz w:val="24"/>
      <w:szCs w:val="24"/>
      <w14:ligatures w14:val="standardContextual"/>
    </w:rPr>
  </w:style>
  <w:style w:type="paragraph" w:customStyle="1" w:styleId="1D49383112414804BEC0CD1836A2C080">
    <w:name w:val="1D49383112414804BEC0CD1836A2C080"/>
    <w:qFormat/>
    <w:pPr>
      <w:spacing w:after="160" w:line="278" w:lineRule="auto"/>
    </w:pPr>
    <w:rPr>
      <w:kern w:val="2"/>
      <w:sz w:val="24"/>
      <w:szCs w:val="24"/>
      <w14:ligatures w14:val="standardContextual"/>
    </w:rPr>
  </w:style>
  <w:style w:type="paragraph" w:customStyle="1" w:styleId="6A75F86885B446079900D4A5CF848E58">
    <w:name w:val="6A75F86885B446079900D4A5CF848E58"/>
    <w:qFormat/>
    <w:pPr>
      <w:spacing w:after="160" w:line="278" w:lineRule="auto"/>
    </w:pPr>
    <w:rPr>
      <w:kern w:val="2"/>
      <w:sz w:val="24"/>
      <w:szCs w:val="24"/>
      <w14:ligatures w14:val="standardContextual"/>
    </w:rPr>
  </w:style>
  <w:style w:type="paragraph" w:customStyle="1" w:styleId="B0CD756CD74D41D0A0ECB02AE6ED4867">
    <w:name w:val="B0CD756CD74D41D0A0ECB02AE6ED4867"/>
    <w:qFormat/>
    <w:pPr>
      <w:spacing w:after="160" w:line="278" w:lineRule="auto"/>
    </w:pPr>
    <w:rPr>
      <w:kern w:val="2"/>
      <w:sz w:val="24"/>
      <w:szCs w:val="24"/>
      <w14:ligatures w14:val="standardContextual"/>
    </w:rPr>
  </w:style>
  <w:style w:type="paragraph" w:customStyle="1" w:styleId="892CD63DEC8D42E78266E371524B13B8">
    <w:name w:val="892CD63DEC8D42E78266E371524B13B8"/>
    <w:qFormat/>
    <w:pPr>
      <w:spacing w:after="160" w:line="278" w:lineRule="auto"/>
    </w:pPr>
    <w:rPr>
      <w:kern w:val="2"/>
      <w:sz w:val="24"/>
      <w:szCs w:val="24"/>
      <w14:ligatures w14:val="standardContextual"/>
    </w:rPr>
  </w:style>
  <w:style w:type="paragraph" w:customStyle="1" w:styleId="99B93A7F1A244E248E7742C87B9C2603">
    <w:name w:val="99B93A7F1A244E248E7742C87B9C2603"/>
    <w:qFormat/>
    <w:pPr>
      <w:spacing w:after="160" w:line="278" w:lineRule="auto"/>
    </w:pPr>
    <w:rPr>
      <w:kern w:val="2"/>
      <w:sz w:val="24"/>
      <w:szCs w:val="24"/>
      <w14:ligatures w14:val="standardContextual"/>
    </w:rPr>
  </w:style>
  <w:style w:type="paragraph" w:customStyle="1" w:styleId="D8DEF1BE90D044009A74F01BA8CE48ED">
    <w:name w:val="D8DEF1BE90D044009A74F01BA8CE48ED"/>
    <w:qFormat/>
    <w:pPr>
      <w:spacing w:after="160" w:line="278" w:lineRule="auto"/>
    </w:pPr>
    <w:rPr>
      <w:kern w:val="2"/>
      <w:sz w:val="24"/>
      <w:szCs w:val="24"/>
      <w14:ligatures w14:val="standardContextual"/>
    </w:rPr>
  </w:style>
  <w:style w:type="paragraph" w:customStyle="1" w:styleId="E4A605BD6D18460DA2F0C3E15D8B810B">
    <w:name w:val="E4A605BD6D18460DA2F0C3E15D8B810B"/>
    <w:qFormat/>
    <w:pPr>
      <w:spacing w:after="160" w:line="278" w:lineRule="auto"/>
    </w:pPr>
    <w:rPr>
      <w:kern w:val="2"/>
      <w:sz w:val="24"/>
      <w:szCs w:val="24"/>
      <w14:ligatures w14:val="standardContextual"/>
    </w:rPr>
  </w:style>
  <w:style w:type="paragraph" w:customStyle="1" w:styleId="06880831FB434A47A21712EBCA7063B7">
    <w:name w:val="06880831FB434A47A21712EBCA7063B7"/>
    <w:qFormat/>
    <w:pPr>
      <w:spacing w:after="160" w:line="278" w:lineRule="auto"/>
    </w:pPr>
    <w:rPr>
      <w:kern w:val="2"/>
      <w:sz w:val="24"/>
      <w:szCs w:val="24"/>
      <w14:ligatures w14:val="standardContextual"/>
    </w:rPr>
  </w:style>
  <w:style w:type="paragraph" w:customStyle="1" w:styleId="C9946508BCF7431490A057B3E4E843C5">
    <w:name w:val="C9946508BCF7431490A057B3E4E843C5"/>
    <w:qFormat/>
    <w:pPr>
      <w:spacing w:after="160" w:line="278" w:lineRule="auto"/>
    </w:pPr>
    <w:rPr>
      <w:kern w:val="2"/>
      <w:sz w:val="24"/>
      <w:szCs w:val="24"/>
      <w14:ligatures w14:val="standardContextual"/>
    </w:rPr>
  </w:style>
  <w:style w:type="paragraph" w:customStyle="1" w:styleId="7C3076F7C65C465EAEBF1BCE10E592C5">
    <w:name w:val="7C3076F7C65C465EAEBF1BCE10E592C5"/>
    <w:qFormat/>
    <w:pPr>
      <w:spacing w:after="160" w:line="278" w:lineRule="auto"/>
    </w:pPr>
    <w:rPr>
      <w:kern w:val="2"/>
      <w:sz w:val="24"/>
      <w:szCs w:val="24"/>
      <w14:ligatures w14:val="standardContextual"/>
    </w:rPr>
  </w:style>
  <w:style w:type="paragraph" w:customStyle="1" w:styleId="C27570D283CB4643B4C6EFC8E787EA78">
    <w:name w:val="C27570D283CB4643B4C6EFC8E787EA78"/>
    <w:qFormat/>
    <w:pPr>
      <w:spacing w:after="160" w:line="278" w:lineRule="auto"/>
    </w:pPr>
    <w:rPr>
      <w:kern w:val="2"/>
      <w:sz w:val="24"/>
      <w:szCs w:val="24"/>
      <w14:ligatures w14:val="standardContextual"/>
    </w:rPr>
  </w:style>
  <w:style w:type="paragraph" w:customStyle="1" w:styleId="C2C66319FFAA442DA5F681B6A9C5524B">
    <w:name w:val="C2C66319FFAA442DA5F681B6A9C5524B"/>
    <w:qFormat/>
    <w:pPr>
      <w:spacing w:after="160" w:line="278" w:lineRule="auto"/>
    </w:pPr>
    <w:rPr>
      <w:kern w:val="2"/>
      <w:sz w:val="24"/>
      <w:szCs w:val="24"/>
      <w14:ligatures w14:val="standardContextual"/>
    </w:rPr>
  </w:style>
  <w:style w:type="paragraph" w:customStyle="1" w:styleId="0AC48550B3914C8EB31F8C24D8EF6CDA">
    <w:name w:val="0AC48550B3914C8EB31F8C24D8EF6CDA"/>
    <w:qFormat/>
    <w:pPr>
      <w:spacing w:after="160" w:line="278" w:lineRule="auto"/>
    </w:pPr>
    <w:rPr>
      <w:kern w:val="2"/>
      <w:sz w:val="24"/>
      <w:szCs w:val="24"/>
      <w14:ligatures w14:val="standardContextual"/>
    </w:rPr>
  </w:style>
  <w:style w:type="paragraph" w:customStyle="1" w:styleId="70DB839EF0B641E0AF2C4F0C84DE7E45">
    <w:name w:val="70DB839EF0B641E0AF2C4F0C84DE7E45"/>
    <w:qFormat/>
    <w:pPr>
      <w:spacing w:after="160" w:line="278" w:lineRule="auto"/>
    </w:pPr>
    <w:rPr>
      <w:kern w:val="2"/>
      <w:sz w:val="24"/>
      <w:szCs w:val="24"/>
      <w14:ligatures w14:val="standardContextual"/>
    </w:rPr>
  </w:style>
  <w:style w:type="paragraph" w:customStyle="1" w:styleId="00D8423132E5436F911B8D8522247ECD">
    <w:name w:val="00D8423132E5436F911B8D8522247ECD"/>
    <w:qFormat/>
    <w:pPr>
      <w:spacing w:after="160" w:line="278" w:lineRule="auto"/>
    </w:pPr>
    <w:rPr>
      <w:kern w:val="2"/>
      <w:sz w:val="24"/>
      <w:szCs w:val="24"/>
      <w14:ligatures w14:val="standardContextual"/>
    </w:rPr>
  </w:style>
  <w:style w:type="paragraph" w:customStyle="1" w:styleId="4E330B4715904CA783F69E59067428C6">
    <w:name w:val="4E330B4715904CA783F69E59067428C6"/>
    <w:qFormat/>
    <w:pPr>
      <w:spacing w:after="160" w:line="278" w:lineRule="auto"/>
    </w:pPr>
    <w:rPr>
      <w:kern w:val="2"/>
      <w:sz w:val="24"/>
      <w:szCs w:val="24"/>
      <w14:ligatures w14:val="standardContextual"/>
    </w:rPr>
  </w:style>
  <w:style w:type="paragraph" w:customStyle="1" w:styleId="8E68BC62E5244C6A9A60FD809D90BE15">
    <w:name w:val="8E68BC62E5244C6A9A60FD809D90BE15"/>
    <w:qFormat/>
    <w:pPr>
      <w:spacing w:after="160" w:line="278" w:lineRule="auto"/>
    </w:pPr>
    <w:rPr>
      <w:kern w:val="2"/>
      <w:sz w:val="24"/>
      <w:szCs w:val="24"/>
      <w14:ligatures w14:val="standardContextual"/>
    </w:rPr>
  </w:style>
  <w:style w:type="paragraph" w:customStyle="1" w:styleId="90BE9EF9D2674E2385DE63663AEBD901">
    <w:name w:val="90BE9EF9D2674E2385DE63663AEBD901"/>
    <w:qFormat/>
    <w:pPr>
      <w:spacing w:after="160" w:line="278" w:lineRule="auto"/>
    </w:pPr>
    <w:rPr>
      <w:kern w:val="2"/>
      <w:sz w:val="24"/>
      <w:szCs w:val="24"/>
      <w14:ligatures w14:val="standardContextual"/>
    </w:rPr>
  </w:style>
  <w:style w:type="paragraph" w:customStyle="1" w:styleId="239BC5E75E48409D8081E22400485D06">
    <w:name w:val="239BC5E75E48409D8081E22400485D06"/>
    <w:qFormat/>
    <w:pPr>
      <w:spacing w:after="160" w:line="278" w:lineRule="auto"/>
    </w:pPr>
    <w:rPr>
      <w:kern w:val="2"/>
      <w:sz w:val="24"/>
      <w:szCs w:val="24"/>
      <w14:ligatures w14:val="standardContextual"/>
    </w:rPr>
  </w:style>
  <w:style w:type="paragraph" w:customStyle="1" w:styleId="20D44FD84CCE4BA182B7E6CF669A5518">
    <w:name w:val="20D44FD84CCE4BA182B7E6CF669A5518"/>
    <w:qFormat/>
    <w:pPr>
      <w:spacing w:after="160" w:line="278" w:lineRule="auto"/>
    </w:pPr>
    <w:rPr>
      <w:kern w:val="2"/>
      <w:sz w:val="24"/>
      <w:szCs w:val="24"/>
      <w14:ligatures w14:val="standardContextual"/>
    </w:rPr>
  </w:style>
  <w:style w:type="paragraph" w:customStyle="1" w:styleId="DAB64BFAEA294105BAE1E0999A1B4EBC">
    <w:name w:val="DAB64BFAEA294105BAE1E0999A1B4EBC"/>
    <w:qFormat/>
    <w:pPr>
      <w:spacing w:after="160" w:line="278" w:lineRule="auto"/>
    </w:pPr>
    <w:rPr>
      <w:kern w:val="2"/>
      <w:sz w:val="24"/>
      <w:szCs w:val="24"/>
      <w14:ligatures w14:val="standardContextual"/>
    </w:rPr>
  </w:style>
  <w:style w:type="paragraph" w:customStyle="1" w:styleId="804B8E3478454E9D9003DFCC0B80BDA5">
    <w:name w:val="804B8E3478454E9D9003DFCC0B80BDA5"/>
    <w:qFormat/>
    <w:pPr>
      <w:spacing w:after="160" w:line="278" w:lineRule="auto"/>
    </w:pPr>
    <w:rPr>
      <w:kern w:val="2"/>
      <w:sz w:val="24"/>
      <w:szCs w:val="24"/>
      <w14:ligatures w14:val="standardContextual"/>
    </w:rPr>
  </w:style>
  <w:style w:type="paragraph" w:customStyle="1" w:styleId="207AFB7DC3884590B8038F29E2D217FB">
    <w:name w:val="207AFB7DC3884590B8038F29E2D217FB"/>
    <w:qFormat/>
    <w:pPr>
      <w:spacing w:after="160" w:line="278" w:lineRule="auto"/>
    </w:pPr>
    <w:rPr>
      <w:kern w:val="2"/>
      <w:sz w:val="24"/>
      <w:szCs w:val="24"/>
      <w14:ligatures w14:val="standardContextual"/>
    </w:rPr>
  </w:style>
  <w:style w:type="paragraph" w:customStyle="1" w:styleId="B29A2EAF584B49B2ABE2EDAD8B535D2C">
    <w:name w:val="B29A2EAF584B49B2ABE2EDAD8B535D2C"/>
    <w:qFormat/>
    <w:pPr>
      <w:spacing w:after="160" w:line="278" w:lineRule="auto"/>
    </w:pPr>
    <w:rPr>
      <w:kern w:val="2"/>
      <w:sz w:val="24"/>
      <w:szCs w:val="24"/>
      <w14:ligatures w14:val="standardContextual"/>
    </w:rPr>
  </w:style>
  <w:style w:type="paragraph" w:customStyle="1" w:styleId="4726DFAB553B4E4BBAC4CF7CA5C9CB72">
    <w:name w:val="4726DFAB553B4E4BBAC4CF7CA5C9CB72"/>
    <w:qFormat/>
    <w:pPr>
      <w:spacing w:after="160" w:line="278" w:lineRule="auto"/>
    </w:pPr>
    <w:rPr>
      <w:kern w:val="2"/>
      <w:sz w:val="24"/>
      <w:szCs w:val="24"/>
      <w14:ligatures w14:val="standardContextual"/>
    </w:rPr>
  </w:style>
  <w:style w:type="paragraph" w:customStyle="1" w:styleId="92775A93DDFA43ECBDDE3CF16B1B9D2D">
    <w:name w:val="92775A93DDFA43ECBDDE3CF16B1B9D2D"/>
    <w:qFormat/>
    <w:pPr>
      <w:spacing w:after="160" w:line="278" w:lineRule="auto"/>
    </w:pPr>
    <w:rPr>
      <w:kern w:val="2"/>
      <w:sz w:val="24"/>
      <w:szCs w:val="24"/>
      <w14:ligatures w14:val="standardContextual"/>
    </w:rPr>
  </w:style>
  <w:style w:type="paragraph" w:customStyle="1" w:styleId="B8640905BC46437EBF7E149A987E0A2A">
    <w:name w:val="B8640905BC46437EBF7E149A987E0A2A"/>
    <w:qFormat/>
    <w:pPr>
      <w:spacing w:after="160" w:line="278" w:lineRule="auto"/>
    </w:pPr>
    <w:rPr>
      <w:kern w:val="2"/>
      <w:sz w:val="24"/>
      <w:szCs w:val="24"/>
      <w14:ligatures w14:val="standardContextual"/>
    </w:rPr>
  </w:style>
  <w:style w:type="paragraph" w:customStyle="1" w:styleId="A793BDA726F94560A909C524C5852790">
    <w:name w:val="A793BDA726F94560A909C524C5852790"/>
    <w:qFormat/>
    <w:pPr>
      <w:spacing w:after="160" w:line="278" w:lineRule="auto"/>
    </w:pPr>
    <w:rPr>
      <w:kern w:val="2"/>
      <w:sz w:val="24"/>
      <w:szCs w:val="24"/>
      <w14:ligatures w14:val="standardContextual"/>
    </w:rPr>
  </w:style>
  <w:style w:type="paragraph" w:customStyle="1" w:styleId="C42CFBA9E7DB4E9F94DE23AE95A8D1B5">
    <w:name w:val="C42CFBA9E7DB4E9F94DE23AE95A8D1B5"/>
    <w:qFormat/>
    <w:pPr>
      <w:spacing w:after="160" w:line="278" w:lineRule="auto"/>
    </w:pPr>
    <w:rPr>
      <w:kern w:val="2"/>
      <w:sz w:val="24"/>
      <w:szCs w:val="24"/>
      <w14:ligatures w14:val="standardContextual"/>
    </w:rPr>
  </w:style>
  <w:style w:type="paragraph" w:customStyle="1" w:styleId="563973F3D99343F2BD2EDCD1D98A8217">
    <w:name w:val="563973F3D99343F2BD2EDCD1D98A8217"/>
    <w:qFormat/>
    <w:pPr>
      <w:spacing w:after="160" w:line="278" w:lineRule="auto"/>
    </w:pPr>
    <w:rPr>
      <w:kern w:val="2"/>
      <w:sz w:val="24"/>
      <w:szCs w:val="24"/>
      <w14:ligatures w14:val="standardContextual"/>
    </w:rPr>
  </w:style>
  <w:style w:type="paragraph" w:customStyle="1" w:styleId="0FA9B0F2E2924049AC35E6513AC13F72">
    <w:name w:val="0FA9B0F2E2924049AC35E6513AC13F72"/>
    <w:qFormat/>
    <w:pPr>
      <w:spacing w:after="160" w:line="278" w:lineRule="auto"/>
    </w:pPr>
    <w:rPr>
      <w:kern w:val="2"/>
      <w:sz w:val="24"/>
      <w:szCs w:val="24"/>
      <w14:ligatures w14:val="standardContextual"/>
    </w:rPr>
  </w:style>
  <w:style w:type="paragraph" w:customStyle="1" w:styleId="41F39BD7443545FC82509E007DE6C5ED">
    <w:name w:val="41F39BD7443545FC82509E007DE6C5ED"/>
    <w:qFormat/>
    <w:pPr>
      <w:spacing w:after="160" w:line="278" w:lineRule="auto"/>
    </w:pPr>
    <w:rPr>
      <w:kern w:val="2"/>
      <w:sz w:val="24"/>
      <w:szCs w:val="24"/>
      <w14:ligatures w14:val="standardContextual"/>
    </w:rPr>
  </w:style>
  <w:style w:type="paragraph" w:customStyle="1" w:styleId="39E1CFA2EDD141D9A21D5DC9726B41BD">
    <w:name w:val="39E1CFA2EDD141D9A21D5DC9726B41BD"/>
    <w:qFormat/>
    <w:pPr>
      <w:spacing w:after="160" w:line="278" w:lineRule="auto"/>
    </w:pPr>
    <w:rPr>
      <w:kern w:val="2"/>
      <w:sz w:val="24"/>
      <w:szCs w:val="24"/>
      <w14:ligatures w14:val="standardContextual"/>
    </w:rPr>
  </w:style>
  <w:style w:type="paragraph" w:customStyle="1" w:styleId="511B84D0E57F4D449E505A7EB66A5F47">
    <w:name w:val="511B84D0E57F4D449E505A7EB66A5F47"/>
    <w:qFormat/>
    <w:pPr>
      <w:spacing w:after="160" w:line="278" w:lineRule="auto"/>
    </w:pPr>
    <w:rPr>
      <w:kern w:val="2"/>
      <w:sz w:val="24"/>
      <w:szCs w:val="24"/>
      <w14:ligatures w14:val="standardContextual"/>
    </w:rPr>
  </w:style>
  <w:style w:type="paragraph" w:customStyle="1" w:styleId="EAD8C7D5CEA34E6FA0F4A34885B4221E">
    <w:name w:val="EAD8C7D5CEA34E6FA0F4A34885B4221E"/>
    <w:qFormat/>
    <w:pPr>
      <w:spacing w:after="160" w:line="278" w:lineRule="auto"/>
    </w:pPr>
    <w:rPr>
      <w:kern w:val="2"/>
      <w:sz w:val="24"/>
      <w:szCs w:val="24"/>
      <w14:ligatures w14:val="standardContextual"/>
    </w:rPr>
  </w:style>
  <w:style w:type="paragraph" w:customStyle="1" w:styleId="E720952B95604179952AB6EF328C8001">
    <w:name w:val="E720952B95604179952AB6EF328C8001"/>
    <w:qFormat/>
    <w:pPr>
      <w:spacing w:after="160" w:line="278" w:lineRule="auto"/>
    </w:pPr>
    <w:rPr>
      <w:kern w:val="2"/>
      <w:sz w:val="24"/>
      <w:szCs w:val="24"/>
      <w14:ligatures w14:val="standardContextual"/>
    </w:rPr>
  </w:style>
  <w:style w:type="paragraph" w:customStyle="1" w:styleId="97A65905274C4A85888387D40BCB84B4">
    <w:name w:val="97A65905274C4A85888387D40BCB84B4"/>
    <w:qFormat/>
    <w:pPr>
      <w:spacing w:after="160" w:line="278" w:lineRule="auto"/>
    </w:pPr>
    <w:rPr>
      <w:kern w:val="2"/>
      <w:sz w:val="24"/>
      <w:szCs w:val="24"/>
      <w14:ligatures w14:val="standardContextual"/>
    </w:rPr>
  </w:style>
  <w:style w:type="paragraph" w:customStyle="1" w:styleId="6E266084466149D18FA4474846A5B273">
    <w:name w:val="6E266084466149D18FA4474846A5B273"/>
    <w:qFormat/>
    <w:pPr>
      <w:spacing w:after="160" w:line="278" w:lineRule="auto"/>
    </w:pPr>
    <w:rPr>
      <w:kern w:val="2"/>
      <w:sz w:val="24"/>
      <w:szCs w:val="24"/>
      <w14:ligatures w14:val="standardContextual"/>
    </w:rPr>
  </w:style>
  <w:style w:type="paragraph" w:customStyle="1" w:styleId="5C12913152434556BD6D3A9613397E96">
    <w:name w:val="5C12913152434556BD6D3A9613397E96"/>
    <w:qFormat/>
    <w:pPr>
      <w:spacing w:after="160" w:line="278" w:lineRule="auto"/>
    </w:pPr>
    <w:rPr>
      <w:kern w:val="2"/>
      <w:sz w:val="24"/>
      <w:szCs w:val="24"/>
      <w14:ligatures w14:val="standardContextual"/>
    </w:rPr>
  </w:style>
  <w:style w:type="paragraph" w:customStyle="1" w:styleId="D57CD3726E9F496880DA7BF1C412AB39">
    <w:name w:val="D57CD3726E9F496880DA7BF1C412AB39"/>
    <w:qFormat/>
    <w:pPr>
      <w:spacing w:after="160" w:line="278" w:lineRule="auto"/>
    </w:pPr>
    <w:rPr>
      <w:kern w:val="2"/>
      <w:sz w:val="24"/>
      <w:szCs w:val="24"/>
      <w14:ligatures w14:val="standardContextual"/>
    </w:rPr>
  </w:style>
  <w:style w:type="paragraph" w:customStyle="1" w:styleId="160544010E7C46FE9DB86E7F8E4B31F4">
    <w:name w:val="160544010E7C46FE9DB86E7F8E4B31F4"/>
    <w:qFormat/>
    <w:pPr>
      <w:spacing w:after="160" w:line="278" w:lineRule="auto"/>
    </w:pPr>
    <w:rPr>
      <w:kern w:val="2"/>
      <w:sz w:val="24"/>
      <w:szCs w:val="24"/>
      <w14:ligatures w14:val="standardContextual"/>
    </w:rPr>
  </w:style>
  <w:style w:type="paragraph" w:customStyle="1" w:styleId="C4D9E6DFA3BE41E8A5D650A4679F451E">
    <w:name w:val="C4D9E6DFA3BE41E8A5D650A4679F451E"/>
    <w:qFormat/>
    <w:pPr>
      <w:spacing w:after="160" w:line="278" w:lineRule="auto"/>
    </w:pPr>
    <w:rPr>
      <w:kern w:val="2"/>
      <w:sz w:val="24"/>
      <w:szCs w:val="24"/>
      <w14:ligatures w14:val="standardContextual"/>
    </w:rPr>
  </w:style>
  <w:style w:type="paragraph" w:customStyle="1" w:styleId="0419CC1C0C8846E89602EC271FDFC683">
    <w:name w:val="0419CC1C0C8846E89602EC271FDFC683"/>
    <w:qFormat/>
    <w:pPr>
      <w:spacing w:after="160" w:line="278" w:lineRule="auto"/>
    </w:pPr>
    <w:rPr>
      <w:kern w:val="2"/>
      <w:sz w:val="24"/>
      <w:szCs w:val="24"/>
      <w14:ligatures w14:val="standardContextual"/>
    </w:rPr>
  </w:style>
  <w:style w:type="paragraph" w:customStyle="1" w:styleId="6DB87584D692470D86B6986B48C343F4">
    <w:name w:val="6DB87584D692470D86B6986B48C343F4"/>
    <w:qFormat/>
    <w:pPr>
      <w:spacing w:after="160" w:line="278" w:lineRule="auto"/>
    </w:pPr>
    <w:rPr>
      <w:kern w:val="2"/>
      <w:sz w:val="24"/>
      <w:szCs w:val="24"/>
      <w14:ligatures w14:val="standardContextual"/>
    </w:rPr>
  </w:style>
  <w:style w:type="paragraph" w:customStyle="1" w:styleId="3BF48095F96E4C9BA0364AC2F6CF6982">
    <w:name w:val="3BF48095F96E4C9BA0364AC2F6CF6982"/>
    <w:qFormat/>
    <w:pPr>
      <w:spacing w:after="160" w:line="278" w:lineRule="auto"/>
    </w:pPr>
    <w:rPr>
      <w:kern w:val="2"/>
      <w:sz w:val="24"/>
      <w:szCs w:val="24"/>
      <w14:ligatures w14:val="standardContextual"/>
    </w:rPr>
  </w:style>
  <w:style w:type="paragraph" w:customStyle="1" w:styleId="3F88EF22CF924D858CFF7233CB3EC357">
    <w:name w:val="3F88EF22CF924D858CFF7233CB3EC357"/>
    <w:qFormat/>
    <w:pPr>
      <w:spacing w:after="160" w:line="278" w:lineRule="auto"/>
    </w:pPr>
    <w:rPr>
      <w:kern w:val="2"/>
      <w:sz w:val="24"/>
      <w:szCs w:val="24"/>
      <w14:ligatures w14:val="standardContextual"/>
    </w:rPr>
  </w:style>
  <w:style w:type="paragraph" w:customStyle="1" w:styleId="D60D5EE7235C437583E0379CAB28BC93">
    <w:name w:val="D60D5EE7235C437583E0379CAB28BC93"/>
    <w:qFormat/>
    <w:pPr>
      <w:spacing w:after="160" w:line="278" w:lineRule="auto"/>
    </w:pPr>
    <w:rPr>
      <w:kern w:val="2"/>
      <w:sz w:val="24"/>
      <w:szCs w:val="24"/>
      <w14:ligatures w14:val="standardContextual"/>
    </w:rPr>
  </w:style>
  <w:style w:type="paragraph" w:customStyle="1" w:styleId="1F264991E80944D49F9A71F041006665">
    <w:name w:val="1F264991E80944D49F9A71F041006665"/>
    <w:qFormat/>
    <w:pPr>
      <w:spacing w:after="160" w:line="278" w:lineRule="auto"/>
    </w:pPr>
    <w:rPr>
      <w:kern w:val="2"/>
      <w:sz w:val="24"/>
      <w:szCs w:val="24"/>
      <w14:ligatures w14:val="standardContextual"/>
    </w:rPr>
  </w:style>
  <w:style w:type="paragraph" w:customStyle="1" w:styleId="B088934B3435447CB4DF6C4876DC779E">
    <w:name w:val="B088934B3435447CB4DF6C4876DC779E"/>
    <w:qFormat/>
    <w:pPr>
      <w:spacing w:after="160" w:line="278" w:lineRule="auto"/>
    </w:pPr>
    <w:rPr>
      <w:kern w:val="2"/>
      <w:sz w:val="24"/>
      <w:szCs w:val="24"/>
      <w14:ligatures w14:val="standardContextual"/>
    </w:rPr>
  </w:style>
  <w:style w:type="paragraph" w:customStyle="1" w:styleId="8888FA2A0A3D4E41880077843BC8A31E">
    <w:name w:val="8888FA2A0A3D4E41880077843BC8A31E"/>
    <w:qFormat/>
    <w:pPr>
      <w:spacing w:after="160" w:line="278" w:lineRule="auto"/>
    </w:pPr>
    <w:rPr>
      <w:kern w:val="2"/>
      <w:sz w:val="24"/>
      <w:szCs w:val="24"/>
      <w14:ligatures w14:val="standardContextual"/>
    </w:rPr>
  </w:style>
  <w:style w:type="paragraph" w:customStyle="1" w:styleId="A4D91FA3B7E54EA997F8CF27087CC957">
    <w:name w:val="A4D91FA3B7E54EA997F8CF27087CC957"/>
    <w:qFormat/>
    <w:pPr>
      <w:spacing w:after="160" w:line="278" w:lineRule="auto"/>
    </w:pPr>
    <w:rPr>
      <w:kern w:val="2"/>
      <w:sz w:val="24"/>
      <w:szCs w:val="24"/>
      <w14:ligatures w14:val="standardContextual"/>
    </w:rPr>
  </w:style>
  <w:style w:type="paragraph" w:customStyle="1" w:styleId="2B09F20FA4C94D4D9C28F96567521056">
    <w:name w:val="2B09F20FA4C94D4D9C28F96567521056"/>
    <w:qFormat/>
    <w:pPr>
      <w:spacing w:after="160" w:line="278" w:lineRule="auto"/>
    </w:pPr>
    <w:rPr>
      <w:kern w:val="2"/>
      <w:sz w:val="24"/>
      <w:szCs w:val="24"/>
      <w14:ligatures w14:val="standardContextual"/>
    </w:rPr>
  </w:style>
  <w:style w:type="paragraph" w:customStyle="1" w:styleId="B655EADFF9F44EE887C00CCF31334FFA">
    <w:name w:val="B655EADFF9F44EE887C00CCF31334FFA"/>
    <w:qFormat/>
    <w:pPr>
      <w:spacing w:after="160" w:line="278" w:lineRule="auto"/>
    </w:pPr>
    <w:rPr>
      <w:kern w:val="2"/>
      <w:sz w:val="24"/>
      <w:szCs w:val="24"/>
      <w14:ligatures w14:val="standardContextual"/>
    </w:rPr>
  </w:style>
  <w:style w:type="paragraph" w:customStyle="1" w:styleId="D31A72AB97E746048F18E6F4E709875A">
    <w:name w:val="D31A72AB97E746048F18E6F4E709875A"/>
    <w:qFormat/>
    <w:pPr>
      <w:spacing w:after="160" w:line="278" w:lineRule="auto"/>
    </w:pPr>
    <w:rPr>
      <w:kern w:val="2"/>
      <w:sz w:val="24"/>
      <w:szCs w:val="24"/>
      <w14:ligatures w14:val="standardContextual"/>
    </w:rPr>
  </w:style>
  <w:style w:type="paragraph" w:customStyle="1" w:styleId="685A7D14AB4843F2B01A0923BF881B40">
    <w:name w:val="685A7D14AB4843F2B01A0923BF881B40"/>
    <w:qFormat/>
    <w:pPr>
      <w:spacing w:after="160" w:line="278" w:lineRule="auto"/>
    </w:pPr>
    <w:rPr>
      <w:kern w:val="2"/>
      <w:sz w:val="24"/>
      <w:szCs w:val="24"/>
      <w14:ligatures w14:val="standardContextual"/>
    </w:rPr>
  </w:style>
  <w:style w:type="paragraph" w:customStyle="1" w:styleId="D84FEE9365694DE98927FC13C4817854">
    <w:name w:val="D84FEE9365694DE98927FC13C4817854"/>
    <w:qFormat/>
    <w:pPr>
      <w:spacing w:after="160" w:line="278" w:lineRule="auto"/>
    </w:pPr>
    <w:rPr>
      <w:kern w:val="2"/>
      <w:sz w:val="24"/>
      <w:szCs w:val="24"/>
      <w14:ligatures w14:val="standardContextual"/>
    </w:rPr>
  </w:style>
  <w:style w:type="paragraph" w:customStyle="1" w:styleId="4AF1043AEA5A4E89A9E712A17CEF6E5A">
    <w:name w:val="4AF1043AEA5A4E89A9E712A17CEF6E5A"/>
    <w:qFormat/>
    <w:pPr>
      <w:spacing w:after="160" w:line="278" w:lineRule="auto"/>
    </w:pPr>
    <w:rPr>
      <w:kern w:val="2"/>
      <w:sz w:val="24"/>
      <w:szCs w:val="24"/>
      <w14:ligatures w14:val="standardContextual"/>
    </w:rPr>
  </w:style>
  <w:style w:type="paragraph" w:customStyle="1" w:styleId="965D3D0D677648F4AA71A6F274430F87">
    <w:name w:val="965D3D0D677648F4AA71A6F274430F87"/>
    <w:qFormat/>
    <w:pPr>
      <w:spacing w:after="160" w:line="278" w:lineRule="auto"/>
    </w:pPr>
    <w:rPr>
      <w:kern w:val="2"/>
      <w:sz w:val="24"/>
      <w:szCs w:val="24"/>
      <w14:ligatures w14:val="standardContextual"/>
    </w:rPr>
  </w:style>
  <w:style w:type="paragraph" w:customStyle="1" w:styleId="E3E85814973B4BB8831A8144205617B2">
    <w:name w:val="E3E85814973B4BB8831A8144205617B2"/>
    <w:qFormat/>
    <w:pPr>
      <w:spacing w:after="160" w:line="278" w:lineRule="auto"/>
    </w:pPr>
    <w:rPr>
      <w:kern w:val="2"/>
      <w:sz w:val="24"/>
      <w:szCs w:val="24"/>
      <w14:ligatures w14:val="standardContextual"/>
    </w:rPr>
  </w:style>
  <w:style w:type="paragraph" w:customStyle="1" w:styleId="822160A40F8044FF93D1A497BB6C1F72">
    <w:name w:val="822160A40F8044FF93D1A497BB6C1F72"/>
    <w:qFormat/>
    <w:pPr>
      <w:spacing w:after="160" w:line="278" w:lineRule="auto"/>
    </w:pPr>
    <w:rPr>
      <w:kern w:val="2"/>
      <w:sz w:val="24"/>
      <w:szCs w:val="24"/>
      <w14:ligatures w14:val="standardContextual"/>
    </w:rPr>
  </w:style>
  <w:style w:type="paragraph" w:customStyle="1" w:styleId="9E1DE73395004F3D96638EA5ADBB1840">
    <w:name w:val="9E1DE73395004F3D96638EA5ADBB1840"/>
    <w:qFormat/>
    <w:pPr>
      <w:spacing w:after="160" w:line="278" w:lineRule="auto"/>
    </w:pPr>
    <w:rPr>
      <w:kern w:val="2"/>
      <w:sz w:val="24"/>
      <w:szCs w:val="24"/>
      <w14:ligatures w14:val="standardContextual"/>
    </w:rPr>
  </w:style>
  <w:style w:type="paragraph" w:customStyle="1" w:styleId="0A1A6A25FA5A4F53BCA07771C16A8285">
    <w:name w:val="0A1A6A25FA5A4F53BCA07771C16A8285"/>
    <w:qFormat/>
    <w:pPr>
      <w:spacing w:after="160" w:line="278" w:lineRule="auto"/>
    </w:pPr>
    <w:rPr>
      <w:kern w:val="2"/>
      <w:sz w:val="24"/>
      <w:szCs w:val="24"/>
      <w14:ligatures w14:val="standardContextual"/>
    </w:rPr>
  </w:style>
  <w:style w:type="paragraph" w:customStyle="1" w:styleId="8977D000F67141D3A825B114C7D1A3D7">
    <w:name w:val="8977D000F67141D3A825B114C7D1A3D7"/>
    <w:qFormat/>
    <w:pPr>
      <w:spacing w:after="160" w:line="278" w:lineRule="auto"/>
    </w:pPr>
    <w:rPr>
      <w:kern w:val="2"/>
      <w:sz w:val="24"/>
      <w:szCs w:val="24"/>
      <w14:ligatures w14:val="standardContextual"/>
    </w:rPr>
  </w:style>
  <w:style w:type="paragraph" w:customStyle="1" w:styleId="DA404040C0BC4A9EAC7B9851E7C941E3">
    <w:name w:val="DA404040C0BC4A9EAC7B9851E7C941E3"/>
    <w:qFormat/>
    <w:pPr>
      <w:spacing w:after="160" w:line="278" w:lineRule="auto"/>
    </w:pPr>
    <w:rPr>
      <w:kern w:val="2"/>
      <w:sz w:val="24"/>
      <w:szCs w:val="24"/>
      <w14:ligatures w14:val="standardContextual"/>
    </w:rPr>
  </w:style>
  <w:style w:type="paragraph" w:customStyle="1" w:styleId="0D5D4DD802FC4A83B5619D1DFC56814B">
    <w:name w:val="0D5D4DD802FC4A83B5619D1DFC56814B"/>
    <w:qFormat/>
    <w:pPr>
      <w:spacing w:after="160" w:line="278" w:lineRule="auto"/>
    </w:pPr>
    <w:rPr>
      <w:kern w:val="2"/>
      <w:sz w:val="24"/>
      <w:szCs w:val="24"/>
      <w14:ligatures w14:val="standardContextual"/>
    </w:rPr>
  </w:style>
  <w:style w:type="paragraph" w:customStyle="1" w:styleId="C19ED8EB9D2B4AD6BBD309EB457214D6">
    <w:name w:val="C19ED8EB9D2B4AD6BBD309EB457214D6"/>
    <w:qFormat/>
    <w:pPr>
      <w:spacing w:after="160" w:line="278" w:lineRule="auto"/>
    </w:pPr>
    <w:rPr>
      <w:kern w:val="2"/>
      <w:sz w:val="24"/>
      <w:szCs w:val="24"/>
      <w14:ligatures w14:val="standardContextual"/>
    </w:rPr>
  </w:style>
  <w:style w:type="paragraph" w:customStyle="1" w:styleId="60614FD4CE074DF5AB03518409EE7858">
    <w:name w:val="60614FD4CE074DF5AB03518409EE7858"/>
    <w:qFormat/>
    <w:pPr>
      <w:spacing w:after="160" w:line="278" w:lineRule="auto"/>
    </w:pPr>
    <w:rPr>
      <w:kern w:val="2"/>
      <w:sz w:val="24"/>
      <w:szCs w:val="24"/>
      <w14:ligatures w14:val="standardContextual"/>
    </w:rPr>
  </w:style>
  <w:style w:type="paragraph" w:customStyle="1" w:styleId="596F0149394D45B3A02F59C303FF05A4">
    <w:name w:val="596F0149394D45B3A02F59C303FF05A4"/>
    <w:qFormat/>
    <w:pPr>
      <w:spacing w:after="160" w:line="278" w:lineRule="auto"/>
    </w:pPr>
    <w:rPr>
      <w:kern w:val="2"/>
      <w:sz w:val="24"/>
      <w:szCs w:val="24"/>
      <w14:ligatures w14:val="standardContextual"/>
    </w:rPr>
  </w:style>
  <w:style w:type="paragraph" w:customStyle="1" w:styleId="2C042B2062484B1EBF96E3A84A93AC72">
    <w:name w:val="2C042B2062484B1EBF96E3A84A93AC72"/>
    <w:qFormat/>
    <w:pPr>
      <w:spacing w:after="160" w:line="278" w:lineRule="auto"/>
    </w:pPr>
    <w:rPr>
      <w:kern w:val="2"/>
      <w:sz w:val="24"/>
      <w:szCs w:val="24"/>
      <w14:ligatures w14:val="standardContextual"/>
    </w:rPr>
  </w:style>
  <w:style w:type="paragraph" w:customStyle="1" w:styleId="0750ACEA54924319AEDBC88DDBD1D8F8">
    <w:name w:val="0750ACEA54924319AEDBC88DDBD1D8F8"/>
    <w:qFormat/>
    <w:pPr>
      <w:spacing w:after="160" w:line="278" w:lineRule="auto"/>
    </w:pPr>
    <w:rPr>
      <w:kern w:val="2"/>
      <w:sz w:val="24"/>
      <w:szCs w:val="24"/>
      <w14:ligatures w14:val="standardContextual"/>
    </w:rPr>
  </w:style>
  <w:style w:type="paragraph" w:customStyle="1" w:styleId="C769735145E44FCC9407117624590BE3">
    <w:name w:val="C769735145E44FCC9407117624590BE3"/>
    <w:qFormat/>
    <w:pPr>
      <w:spacing w:after="160" w:line="278" w:lineRule="auto"/>
    </w:pPr>
    <w:rPr>
      <w:kern w:val="2"/>
      <w:sz w:val="24"/>
      <w:szCs w:val="24"/>
      <w14:ligatures w14:val="standardContextual"/>
    </w:rPr>
  </w:style>
  <w:style w:type="paragraph" w:customStyle="1" w:styleId="3E5376EA035A416188777141F15FB704">
    <w:name w:val="3E5376EA035A416188777141F15FB704"/>
    <w:qFormat/>
    <w:pPr>
      <w:spacing w:after="160" w:line="278" w:lineRule="auto"/>
    </w:pPr>
    <w:rPr>
      <w:kern w:val="2"/>
      <w:sz w:val="24"/>
      <w:szCs w:val="24"/>
      <w14:ligatures w14:val="standardContextual"/>
    </w:rPr>
  </w:style>
  <w:style w:type="paragraph" w:customStyle="1" w:styleId="F8A57791EA164873A0EC673F2315B115">
    <w:name w:val="F8A57791EA164873A0EC673F2315B115"/>
    <w:qFormat/>
    <w:pPr>
      <w:spacing w:after="160" w:line="278" w:lineRule="auto"/>
    </w:pPr>
    <w:rPr>
      <w:kern w:val="2"/>
      <w:sz w:val="24"/>
      <w:szCs w:val="24"/>
      <w14:ligatures w14:val="standardContextual"/>
    </w:rPr>
  </w:style>
  <w:style w:type="paragraph" w:customStyle="1" w:styleId="F72D40CEAC08417A888C72C6236519FE">
    <w:name w:val="F72D40CEAC08417A888C72C6236519FE"/>
    <w:qFormat/>
    <w:pPr>
      <w:spacing w:after="160" w:line="278" w:lineRule="auto"/>
    </w:pPr>
    <w:rPr>
      <w:kern w:val="2"/>
      <w:sz w:val="24"/>
      <w:szCs w:val="24"/>
      <w14:ligatures w14:val="standardContextual"/>
    </w:rPr>
  </w:style>
  <w:style w:type="paragraph" w:customStyle="1" w:styleId="4F1660E134164F77A25AA2F2C4E6D157">
    <w:name w:val="4F1660E134164F77A25AA2F2C4E6D157"/>
    <w:qFormat/>
    <w:pPr>
      <w:spacing w:after="160" w:line="278" w:lineRule="auto"/>
    </w:pPr>
    <w:rPr>
      <w:kern w:val="2"/>
      <w:sz w:val="24"/>
      <w:szCs w:val="24"/>
      <w14:ligatures w14:val="standardContextual"/>
    </w:rPr>
  </w:style>
  <w:style w:type="paragraph" w:customStyle="1" w:styleId="1306093CB8EF4707BEFF7EE8D8AA06BB">
    <w:name w:val="1306093CB8EF4707BEFF7EE8D8AA06BB"/>
    <w:qFormat/>
    <w:pPr>
      <w:spacing w:after="160" w:line="278" w:lineRule="auto"/>
    </w:pPr>
    <w:rPr>
      <w:kern w:val="2"/>
      <w:sz w:val="24"/>
      <w:szCs w:val="24"/>
      <w14:ligatures w14:val="standardContextual"/>
    </w:rPr>
  </w:style>
  <w:style w:type="paragraph" w:customStyle="1" w:styleId="66C3DD6EF73445B09BA54C9388295C23">
    <w:name w:val="66C3DD6EF73445B09BA54C9388295C23"/>
    <w:qFormat/>
    <w:pPr>
      <w:spacing w:after="160" w:line="278" w:lineRule="auto"/>
    </w:pPr>
    <w:rPr>
      <w:kern w:val="2"/>
      <w:sz w:val="24"/>
      <w:szCs w:val="24"/>
      <w14:ligatures w14:val="standardContextual"/>
    </w:rPr>
  </w:style>
  <w:style w:type="paragraph" w:customStyle="1" w:styleId="4EDCDE722D6845A3B4D8AF642D8B014F">
    <w:name w:val="4EDCDE722D6845A3B4D8AF642D8B014F"/>
    <w:qFormat/>
    <w:pPr>
      <w:spacing w:after="160" w:line="278" w:lineRule="auto"/>
    </w:pPr>
    <w:rPr>
      <w:kern w:val="2"/>
      <w:sz w:val="24"/>
      <w:szCs w:val="24"/>
      <w14:ligatures w14:val="standardContextual"/>
    </w:rPr>
  </w:style>
  <w:style w:type="paragraph" w:customStyle="1" w:styleId="E3CB61D6EEF846C4AF4ACB151D0A2B2C">
    <w:name w:val="E3CB61D6EEF846C4AF4ACB151D0A2B2C"/>
    <w:qFormat/>
    <w:pPr>
      <w:spacing w:after="160" w:line="278" w:lineRule="auto"/>
    </w:pPr>
    <w:rPr>
      <w:kern w:val="2"/>
      <w:sz w:val="24"/>
      <w:szCs w:val="24"/>
      <w14:ligatures w14:val="standardContextual"/>
    </w:rPr>
  </w:style>
  <w:style w:type="paragraph" w:customStyle="1" w:styleId="9F04604C701C4A8089FA536BB6A4F923">
    <w:name w:val="9F04604C701C4A8089FA536BB6A4F923"/>
    <w:qFormat/>
    <w:pPr>
      <w:spacing w:after="160" w:line="278" w:lineRule="auto"/>
    </w:pPr>
    <w:rPr>
      <w:kern w:val="2"/>
      <w:sz w:val="24"/>
      <w:szCs w:val="24"/>
      <w14:ligatures w14:val="standardContextual"/>
    </w:rPr>
  </w:style>
  <w:style w:type="paragraph" w:customStyle="1" w:styleId="071A3B04F1C5409C808962889EC1D105">
    <w:name w:val="071A3B04F1C5409C808962889EC1D105"/>
    <w:qFormat/>
    <w:pPr>
      <w:spacing w:after="160" w:line="278" w:lineRule="auto"/>
    </w:pPr>
    <w:rPr>
      <w:kern w:val="2"/>
      <w:sz w:val="24"/>
      <w:szCs w:val="24"/>
      <w14:ligatures w14:val="standardContextual"/>
    </w:rPr>
  </w:style>
  <w:style w:type="paragraph" w:customStyle="1" w:styleId="3EBBF59E9CC04B64963315D81FFE9B7A">
    <w:name w:val="3EBBF59E9CC04B64963315D81FFE9B7A"/>
    <w:qFormat/>
    <w:pPr>
      <w:spacing w:after="160" w:line="278" w:lineRule="auto"/>
    </w:pPr>
    <w:rPr>
      <w:kern w:val="2"/>
      <w:sz w:val="24"/>
      <w:szCs w:val="24"/>
      <w14:ligatures w14:val="standardContextual"/>
    </w:rPr>
  </w:style>
  <w:style w:type="paragraph" w:customStyle="1" w:styleId="DF2E788AF5B04E1B8E7A8D1C6204B222">
    <w:name w:val="DF2E788AF5B04E1B8E7A8D1C6204B222"/>
    <w:qFormat/>
    <w:pPr>
      <w:spacing w:after="160" w:line="278" w:lineRule="auto"/>
    </w:pPr>
    <w:rPr>
      <w:kern w:val="2"/>
      <w:sz w:val="24"/>
      <w:szCs w:val="24"/>
      <w14:ligatures w14:val="standardContextual"/>
    </w:rPr>
  </w:style>
  <w:style w:type="paragraph" w:customStyle="1" w:styleId="7E51D806A5B9405D8165A923A1B4AE1F">
    <w:name w:val="7E51D806A5B9405D8165A923A1B4AE1F"/>
    <w:qFormat/>
    <w:pPr>
      <w:spacing w:after="160" w:line="278" w:lineRule="auto"/>
    </w:pPr>
    <w:rPr>
      <w:kern w:val="2"/>
      <w:sz w:val="24"/>
      <w:szCs w:val="24"/>
      <w14:ligatures w14:val="standardContextual"/>
    </w:rPr>
  </w:style>
  <w:style w:type="paragraph" w:customStyle="1" w:styleId="B38DF1708D9E4E318B769453CB1B9D19">
    <w:name w:val="B38DF1708D9E4E318B769453CB1B9D19"/>
    <w:qFormat/>
    <w:pPr>
      <w:spacing w:after="160" w:line="278" w:lineRule="auto"/>
    </w:pPr>
    <w:rPr>
      <w:kern w:val="2"/>
      <w:sz w:val="24"/>
      <w:szCs w:val="24"/>
      <w14:ligatures w14:val="standardContextual"/>
    </w:rPr>
  </w:style>
  <w:style w:type="paragraph" w:customStyle="1" w:styleId="BB0ADAA0D52E4ABAA7C690739AD37878">
    <w:name w:val="BB0ADAA0D52E4ABAA7C690739AD37878"/>
    <w:qFormat/>
    <w:pPr>
      <w:spacing w:after="160" w:line="278" w:lineRule="auto"/>
    </w:pPr>
    <w:rPr>
      <w:kern w:val="2"/>
      <w:sz w:val="24"/>
      <w:szCs w:val="24"/>
      <w14:ligatures w14:val="standardContextual"/>
    </w:rPr>
  </w:style>
  <w:style w:type="paragraph" w:customStyle="1" w:styleId="1F7F5516A0424645BB0044A2CCDFE29C">
    <w:name w:val="1F7F5516A0424645BB0044A2CCDFE29C"/>
    <w:qFormat/>
    <w:pPr>
      <w:spacing w:after="160" w:line="278" w:lineRule="auto"/>
    </w:pPr>
    <w:rPr>
      <w:kern w:val="2"/>
      <w:sz w:val="24"/>
      <w:szCs w:val="24"/>
      <w14:ligatures w14:val="standardContextual"/>
    </w:rPr>
  </w:style>
  <w:style w:type="paragraph" w:customStyle="1" w:styleId="4AF90B4AD75E49FFAC6D8549313BEBFC">
    <w:name w:val="4AF90B4AD75E49FFAC6D8549313BEBFC"/>
    <w:qFormat/>
    <w:pPr>
      <w:spacing w:after="160" w:line="278" w:lineRule="auto"/>
    </w:pPr>
    <w:rPr>
      <w:kern w:val="2"/>
      <w:sz w:val="24"/>
      <w:szCs w:val="24"/>
      <w14:ligatures w14:val="standardContextual"/>
    </w:rPr>
  </w:style>
  <w:style w:type="paragraph" w:customStyle="1" w:styleId="C163E1374F9C43D0A02601CE5D154809">
    <w:name w:val="C163E1374F9C43D0A02601CE5D154809"/>
    <w:qFormat/>
    <w:pPr>
      <w:spacing w:after="160" w:line="278" w:lineRule="auto"/>
    </w:pPr>
    <w:rPr>
      <w:kern w:val="2"/>
      <w:sz w:val="24"/>
      <w:szCs w:val="24"/>
      <w14:ligatures w14:val="standardContextual"/>
    </w:rPr>
  </w:style>
  <w:style w:type="paragraph" w:customStyle="1" w:styleId="3946CE8A83E24103B5B011801C88B0C1">
    <w:name w:val="3946CE8A83E24103B5B011801C88B0C1"/>
    <w:qFormat/>
    <w:pPr>
      <w:spacing w:after="160" w:line="278" w:lineRule="auto"/>
    </w:pPr>
    <w:rPr>
      <w:kern w:val="2"/>
      <w:sz w:val="24"/>
      <w:szCs w:val="24"/>
      <w14:ligatures w14:val="standardContextual"/>
    </w:rPr>
  </w:style>
  <w:style w:type="paragraph" w:customStyle="1" w:styleId="26C61BBF9FC2434A9F74835AE54B86CD">
    <w:name w:val="26C61BBF9FC2434A9F74835AE54B86CD"/>
    <w:qFormat/>
    <w:pPr>
      <w:spacing w:after="160" w:line="278" w:lineRule="auto"/>
    </w:pPr>
    <w:rPr>
      <w:kern w:val="2"/>
      <w:sz w:val="24"/>
      <w:szCs w:val="24"/>
      <w14:ligatures w14:val="standardContextual"/>
    </w:rPr>
  </w:style>
  <w:style w:type="paragraph" w:customStyle="1" w:styleId="F01260F22CC04CD5A06731F2E9FFE1A9">
    <w:name w:val="F01260F22CC04CD5A06731F2E9FFE1A9"/>
    <w:qFormat/>
    <w:pPr>
      <w:spacing w:after="160" w:line="278" w:lineRule="auto"/>
    </w:pPr>
    <w:rPr>
      <w:kern w:val="2"/>
      <w:sz w:val="24"/>
      <w:szCs w:val="24"/>
      <w14:ligatures w14:val="standardContextual"/>
    </w:rPr>
  </w:style>
  <w:style w:type="paragraph" w:customStyle="1" w:styleId="366A537B317A4E2581B135C0CC6AB5CD">
    <w:name w:val="366A537B317A4E2581B135C0CC6AB5CD"/>
    <w:qFormat/>
    <w:pPr>
      <w:spacing w:after="160" w:line="278" w:lineRule="auto"/>
    </w:pPr>
    <w:rPr>
      <w:kern w:val="2"/>
      <w:sz w:val="24"/>
      <w:szCs w:val="24"/>
      <w14:ligatures w14:val="standardContextual"/>
    </w:rPr>
  </w:style>
  <w:style w:type="paragraph" w:customStyle="1" w:styleId="6FBA5408567B4D3FB06E0F36BBBF1FD1">
    <w:name w:val="6FBA5408567B4D3FB06E0F36BBBF1FD1"/>
    <w:qFormat/>
    <w:pPr>
      <w:spacing w:after="160" w:line="278" w:lineRule="auto"/>
    </w:pPr>
    <w:rPr>
      <w:kern w:val="2"/>
      <w:sz w:val="24"/>
      <w:szCs w:val="24"/>
      <w14:ligatures w14:val="standardContextual"/>
    </w:rPr>
  </w:style>
  <w:style w:type="paragraph" w:customStyle="1" w:styleId="C33AF1B5D8CC406AB4D367AAFD85C336">
    <w:name w:val="C33AF1B5D8CC406AB4D367AAFD85C336"/>
    <w:qFormat/>
    <w:pPr>
      <w:spacing w:after="160" w:line="278" w:lineRule="auto"/>
    </w:pPr>
    <w:rPr>
      <w:kern w:val="2"/>
      <w:sz w:val="24"/>
      <w:szCs w:val="24"/>
      <w14:ligatures w14:val="standardContextual"/>
    </w:rPr>
  </w:style>
  <w:style w:type="paragraph" w:customStyle="1" w:styleId="34FA648585114AF28A59F3C5268E26B4">
    <w:name w:val="34FA648585114AF28A59F3C5268E26B4"/>
    <w:qFormat/>
    <w:pPr>
      <w:spacing w:after="160" w:line="278" w:lineRule="auto"/>
    </w:pPr>
    <w:rPr>
      <w:kern w:val="2"/>
      <w:sz w:val="24"/>
      <w:szCs w:val="24"/>
      <w14:ligatures w14:val="standardContextual"/>
    </w:rPr>
  </w:style>
  <w:style w:type="paragraph" w:customStyle="1" w:styleId="349B36BB95714BD79FF2C1CBCCBB6694">
    <w:name w:val="349B36BB95714BD79FF2C1CBCCBB6694"/>
    <w:qFormat/>
    <w:pPr>
      <w:spacing w:after="160" w:line="278" w:lineRule="auto"/>
    </w:pPr>
    <w:rPr>
      <w:kern w:val="2"/>
      <w:sz w:val="24"/>
      <w:szCs w:val="24"/>
      <w14:ligatures w14:val="standardContextual"/>
    </w:rPr>
  </w:style>
  <w:style w:type="paragraph" w:customStyle="1" w:styleId="DEE7BD1021E14357A4D64322C3F49830">
    <w:name w:val="DEE7BD1021E14357A4D64322C3F49830"/>
    <w:qFormat/>
    <w:pPr>
      <w:spacing w:after="160" w:line="278" w:lineRule="auto"/>
    </w:pPr>
    <w:rPr>
      <w:kern w:val="2"/>
      <w:sz w:val="24"/>
      <w:szCs w:val="24"/>
      <w14:ligatures w14:val="standardContextual"/>
    </w:rPr>
  </w:style>
  <w:style w:type="paragraph" w:customStyle="1" w:styleId="D347CD090E094EE793DFA370CE78514E">
    <w:name w:val="D347CD090E094EE793DFA370CE78514E"/>
    <w:qFormat/>
    <w:pPr>
      <w:spacing w:after="160" w:line="278" w:lineRule="auto"/>
    </w:pPr>
    <w:rPr>
      <w:kern w:val="2"/>
      <w:sz w:val="24"/>
      <w:szCs w:val="24"/>
      <w14:ligatures w14:val="standardContextual"/>
    </w:rPr>
  </w:style>
  <w:style w:type="paragraph" w:customStyle="1" w:styleId="62E3400E7D73458781DCA8E0FF399981">
    <w:name w:val="62E3400E7D73458781DCA8E0FF399981"/>
    <w:qFormat/>
    <w:pPr>
      <w:spacing w:after="160" w:line="278" w:lineRule="auto"/>
    </w:pPr>
    <w:rPr>
      <w:kern w:val="2"/>
      <w:sz w:val="24"/>
      <w:szCs w:val="24"/>
      <w14:ligatures w14:val="standardContextual"/>
    </w:rPr>
  </w:style>
  <w:style w:type="paragraph" w:customStyle="1" w:styleId="CFB4650F394A4EB19790BDCB8F163814">
    <w:name w:val="CFB4650F394A4EB19790BDCB8F163814"/>
    <w:qFormat/>
    <w:pPr>
      <w:spacing w:after="160" w:line="278" w:lineRule="auto"/>
    </w:pPr>
    <w:rPr>
      <w:kern w:val="2"/>
      <w:sz w:val="24"/>
      <w:szCs w:val="24"/>
      <w14:ligatures w14:val="standardContextual"/>
    </w:rPr>
  </w:style>
  <w:style w:type="paragraph" w:customStyle="1" w:styleId="D2B4A7823118417990EC341B88C526A5">
    <w:name w:val="D2B4A7823118417990EC341B88C526A5"/>
    <w:qFormat/>
    <w:pPr>
      <w:spacing w:after="160" w:line="278" w:lineRule="auto"/>
    </w:pPr>
    <w:rPr>
      <w:kern w:val="2"/>
      <w:sz w:val="24"/>
      <w:szCs w:val="24"/>
      <w14:ligatures w14:val="standardContextual"/>
    </w:rPr>
  </w:style>
  <w:style w:type="paragraph" w:customStyle="1" w:styleId="91684A749DBA480CAF008CF1819842D0">
    <w:name w:val="91684A749DBA480CAF008CF1819842D0"/>
    <w:qFormat/>
    <w:pPr>
      <w:spacing w:after="160" w:line="278" w:lineRule="auto"/>
    </w:pPr>
    <w:rPr>
      <w:kern w:val="2"/>
      <w:sz w:val="24"/>
      <w:szCs w:val="24"/>
      <w14:ligatures w14:val="standardContextual"/>
    </w:rPr>
  </w:style>
  <w:style w:type="paragraph" w:customStyle="1" w:styleId="9188F93D6ED54DF5B1351FE632187D0C">
    <w:name w:val="9188F93D6ED54DF5B1351FE632187D0C"/>
    <w:qFormat/>
    <w:pPr>
      <w:spacing w:after="160" w:line="278" w:lineRule="auto"/>
    </w:pPr>
    <w:rPr>
      <w:kern w:val="2"/>
      <w:sz w:val="24"/>
      <w:szCs w:val="24"/>
      <w14:ligatures w14:val="standardContextual"/>
    </w:rPr>
  </w:style>
  <w:style w:type="paragraph" w:customStyle="1" w:styleId="5DEA53B3B03A490E9BABEABAC30FF0FE">
    <w:name w:val="5DEA53B3B03A490E9BABEABAC30FF0FE"/>
    <w:qFormat/>
    <w:pPr>
      <w:spacing w:after="160" w:line="278" w:lineRule="auto"/>
    </w:pPr>
    <w:rPr>
      <w:kern w:val="2"/>
      <w:sz w:val="24"/>
      <w:szCs w:val="24"/>
      <w14:ligatures w14:val="standardContextual"/>
    </w:rPr>
  </w:style>
  <w:style w:type="paragraph" w:customStyle="1" w:styleId="2BC5EC5C141D45929C6ACBB89D0C3F26">
    <w:name w:val="2BC5EC5C141D45929C6ACBB89D0C3F26"/>
    <w:qFormat/>
    <w:pPr>
      <w:spacing w:after="160" w:line="278" w:lineRule="auto"/>
    </w:pPr>
    <w:rPr>
      <w:kern w:val="2"/>
      <w:sz w:val="24"/>
      <w:szCs w:val="24"/>
      <w14:ligatures w14:val="standardContextual"/>
    </w:rPr>
  </w:style>
  <w:style w:type="paragraph" w:customStyle="1" w:styleId="4BDB8CE0F9C24EE38D0A942E50747853">
    <w:name w:val="4BDB8CE0F9C24EE38D0A942E50747853"/>
    <w:qFormat/>
    <w:pPr>
      <w:spacing w:after="160" w:line="278" w:lineRule="auto"/>
    </w:pPr>
    <w:rPr>
      <w:kern w:val="2"/>
      <w:sz w:val="24"/>
      <w:szCs w:val="24"/>
      <w14:ligatures w14:val="standardContextual"/>
    </w:rPr>
  </w:style>
  <w:style w:type="paragraph" w:customStyle="1" w:styleId="9F7124D5342F443A88BDFDA709BD2E66">
    <w:name w:val="9F7124D5342F443A88BDFDA709BD2E66"/>
    <w:qFormat/>
    <w:pPr>
      <w:spacing w:after="160" w:line="278" w:lineRule="auto"/>
    </w:pPr>
    <w:rPr>
      <w:kern w:val="2"/>
      <w:sz w:val="24"/>
      <w:szCs w:val="24"/>
      <w14:ligatures w14:val="standardContextual"/>
    </w:rPr>
  </w:style>
  <w:style w:type="paragraph" w:customStyle="1" w:styleId="72C5FFE16ACB41B9AF713C957C85733A">
    <w:name w:val="72C5FFE16ACB41B9AF713C957C85733A"/>
    <w:qFormat/>
    <w:pPr>
      <w:spacing w:after="160" w:line="278" w:lineRule="auto"/>
    </w:pPr>
    <w:rPr>
      <w:kern w:val="2"/>
      <w:sz w:val="24"/>
      <w:szCs w:val="24"/>
      <w14:ligatures w14:val="standardContextual"/>
    </w:rPr>
  </w:style>
  <w:style w:type="paragraph" w:customStyle="1" w:styleId="D7F8397495B84F149F76FF81D9CBEB49">
    <w:name w:val="D7F8397495B84F149F76FF81D9CBEB49"/>
    <w:qFormat/>
    <w:pPr>
      <w:spacing w:after="160" w:line="278" w:lineRule="auto"/>
    </w:pPr>
    <w:rPr>
      <w:kern w:val="2"/>
      <w:sz w:val="24"/>
      <w:szCs w:val="24"/>
      <w14:ligatures w14:val="standardContextual"/>
    </w:rPr>
  </w:style>
  <w:style w:type="paragraph" w:customStyle="1" w:styleId="8BAE234D7E9A4D90BB6F4BFF3B3E772B">
    <w:name w:val="8BAE234D7E9A4D90BB6F4BFF3B3E772B"/>
    <w:qFormat/>
    <w:pPr>
      <w:spacing w:after="160" w:line="278" w:lineRule="auto"/>
    </w:pPr>
    <w:rPr>
      <w:kern w:val="2"/>
      <w:sz w:val="24"/>
      <w:szCs w:val="24"/>
      <w14:ligatures w14:val="standardContextual"/>
    </w:rPr>
  </w:style>
  <w:style w:type="paragraph" w:customStyle="1" w:styleId="E7A1A3D5618C4336BE801EAB4758E4F1">
    <w:name w:val="E7A1A3D5618C4336BE801EAB4758E4F1"/>
    <w:qFormat/>
    <w:pPr>
      <w:spacing w:after="160" w:line="278" w:lineRule="auto"/>
    </w:pPr>
    <w:rPr>
      <w:kern w:val="2"/>
      <w:sz w:val="24"/>
      <w:szCs w:val="24"/>
      <w14:ligatures w14:val="standardContextual"/>
    </w:rPr>
  </w:style>
  <w:style w:type="paragraph" w:customStyle="1" w:styleId="E9C82053C5834D32B19C162CF73126E3">
    <w:name w:val="E9C82053C5834D32B19C162CF73126E3"/>
    <w:qFormat/>
    <w:pPr>
      <w:spacing w:after="160" w:line="278" w:lineRule="auto"/>
    </w:pPr>
    <w:rPr>
      <w:kern w:val="2"/>
      <w:sz w:val="24"/>
      <w:szCs w:val="24"/>
      <w14:ligatures w14:val="standardContextual"/>
    </w:rPr>
  </w:style>
  <w:style w:type="paragraph" w:customStyle="1" w:styleId="E833D25AF9014A67B55811751E0266F8">
    <w:name w:val="E833D25AF9014A67B55811751E0266F8"/>
    <w:qFormat/>
    <w:pPr>
      <w:spacing w:after="160" w:line="278" w:lineRule="auto"/>
    </w:pPr>
    <w:rPr>
      <w:kern w:val="2"/>
      <w:sz w:val="24"/>
      <w:szCs w:val="24"/>
      <w14:ligatures w14:val="standardContextual"/>
    </w:rPr>
  </w:style>
  <w:style w:type="paragraph" w:customStyle="1" w:styleId="E70FF99F958D4C20B861230D770525D3">
    <w:name w:val="E70FF99F958D4C20B861230D770525D3"/>
    <w:qFormat/>
    <w:pPr>
      <w:spacing w:after="160" w:line="278" w:lineRule="auto"/>
    </w:pPr>
    <w:rPr>
      <w:kern w:val="2"/>
      <w:sz w:val="24"/>
      <w:szCs w:val="24"/>
      <w14:ligatures w14:val="standardContextual"/>
    </w:rPr>
  </w:style>
  <w:style w:type="paragraph" w:customStyle="1" w:styleId="69FB282A5A0F4C609D36D68E2FB096B3">
    <w:name w:val="69FB282A5A0F4C609D36D68E2FB096B3"/>
    <w:qFormat/>
    <w:pPr>
      <w:spacing w:after="160" w:line="278" w:lineRule="auto"/>
    </w:pPr>
    <w:rPr>
      <w:kern w:val="2"/>
      <w:sz w:val="24"/>
      <w:szCs w:val="24"/>
      <w14:ligatures w14:val="standardContextual"/>
    </w:rPr>
  </w:style>
  <w:style w:type="paragraph" w:customStyle="1" w:styleId="D777F1097E94481AB889BF490F1D2ABA">
    <w:name w:val="D777F1097E94481AB889BF490F1D2ABA"/>
    <w:qFormat/>
    <w:pPr>
      <w:spacing w:after="160" w:line="278" w:lineRule="auto"/>
    </w:pPr>
    <w:rPr>
      <w:kern w:val="2"/>
      <w:sz w:val="24"/>
      <w:szCs w:val="24"/>
      <w14:ligatures w14:val="standardContextual"/>
    </w:rPr>
  </w:style>
  <w:style w:type="paragraph" w:customStyle="1" w:styleId="4EC904A253EC4C35A2002C11AC304B53">
    <w:name w:val="4EC904A253EC4C35A2002C11AC304B53"/>
    <w:qFormat/>
    <w:pPr>
      <w:spacing w:after="160" w:line="278" w:lineRule="auto"/>
    </w:pPr>
    <w:rPr>
      <w:kern w:val="2"/>
      <w:sz w:val="24"/>
      <w:szCs w:val="24"/>
      <w14:ligatures w14:val="standardContextual"/>
    </w:rPr>
  </w:style>
  <w:style w:type="paragraph" w:customStyle="1" w:styleId="36A2CA1D83884FC6BE9F52C2378F7B21">
    <w:name w:val="36A2CA1D83884FC6BE9F52C2378F7B21"/>
    <w:qFormat/>
    <w:pPr>
      <w:spacing w:after="160" w:line="278" w:lineRule="auto"/>
    </w:pPr>
    <w:rPr>
      <w:kern w:val="2"/>
      <w:sz w:val="24"/>
      <w:szCs w:val="24"/>
      <w14:ligatures w14:val="standardContextual"/>
    </w:rPr>
  </w:style>
  <w:style w:type="paragraph" w:customStyle="1" w:styleId="3DBB7CCD137C49BB847E10D610DAA35A">
    <w:name w:val="3DBB7CCD137C49BB847E10D610DAA35A"/>
    <w:qFormat/>
    <w:pPr>
      <w:spacing w:after="160" w:line="278" w:lineRule="auto"/>
    </w:pPr>
    <w:rPr>
      <w:kern w:val="2"/>
      <w:sz w:val="24"/>
      <w:szCs w:val="24"/>
      <w14:ligatures w14:val="standardContextual"/>
    </w:rPr>
  </w:style>
  <w:style w:type="paragraph" w:customStyle="1" w:styleId="ED0395B55B574E858154176819DD0CE3">
    <w:name w:val="ED0395B55B574E858154176819DD0CE3"/>
    <w:qFormat/>
    <w:pPr>
      <w:spacing w:after="160" w:line="278" w:lineRule="auto"/>
    </w:pPr>
    <w:rPr>
      <w:kern w:val="2"/>
      <w:sz w:val="24"/>
      <w:szCs w:val="24"/>
      <w14:ligatures w14:val="standardContextual"/>
    </w:rPr>
  </w:style>
  <w:style w:type="paragraph" w:customStyle="1" w:styleId="D112DF3AB83D4BA981B9CA5386911841">
    <w:name w:val="D112DF3AB83D4BA981B9CA5386911841"/>
    <w:qFormat/>
    <w:pPr>
      <w:spacing w:after="160" w:line="278" w:lineRule="auto"/>
    </w:pPr>
    <w:rPr>
      <w:kern w:val="2"/>
      <w:sz w:val="24"/>
      <w:szCs w:val="24"/>
      <w14:ligatures w14:val="standardContextual"/>
    </w:rPr>
  </w:style>
  <w:style w:type="paragraph" w:customStyle="1" w:styleId="7B5CE82F6F484057A3348647BCE1BC72">
    <w:name w:val="7B5CE82F6F484057A3348647BCE1BC72"/>
    <w:qFormat/>
    <w:pPr>
      <w:spacing w:after="160" w:line="278" w:lineRule="auto"/>
    </w:pPr>
    <w:rPr>
      <w:kern w:val="2"/>
      <w:sz w:val="24"/>
      <w:szCs w:val="24"/>
      <w14:ligatures w14:val="standardContextual"/>
    </w:rPr>
  </w:style>
  <w:style w:type="paragraph" w:customStyle="1" w:styleId="E0A6C97E417A4925B8ABC9F626461D4A">
    <w:name w:val="E0A6C97E417A4925B8ABC9F626461D4A"/>
    <w:qFormat/>
    <w:pPr>
      <w:spacing w:after="160" w:line="278" w:lineRule="auto"/>
    </w:pPr>
    <w:rPr>
      <w:kern w:val="2"/>
      <w:sz w:val="24"/>
      <w:szCs w:val="24"/>
      <w14:ligatures w14:val="standardContextual"/>
    </w:rPr>
  </w:style>
  <w:style w:type="paragraph" w:customStyle="1" w:styleId="464E5D117A1F426B895A3CF6B0F18FC1">
    <w:name w:val="464E5D117A1F426B895A3CF6B0F18FC1"/>
    <w:qFormat/>
    <w:pPr>
      <w:spacing w:after="160" w:line="278" w:lineRule="auto"/>
    </w:pPr>
    <w:rPr>
      <w:kern w:val="2"/>
      <w:sz w:val="24"/>
      <w:szCs w:val="24"/>
      <w14:ligatures w14:val="standardContextual"/>
    </w:rPr>
  </w:style>
  <w:style w:type="paragraph" w:customStyle="1" w:styleId="C43A6397BDAB49FEBD3961537A6294BD">
    <w:name w:val="C43A6397BDAB49FEBD3961537A6294BD"/>
    <w:qFormat/>
    <w:pPr>
      <w:spacing w:after="160" w:line="278" w:lineRule="auto"/>
    </w:pPr>
    <w:rPr>
      <w:kern w:val="2"/>
      <w:sz w:val="24"/>
      <w:szCs w:val="24"/>
      <w14:ligatures w14:val="standardContextual"/>
    </w:rPr>
  </w:style>
  <w:style w:type="paragraph" w:customStyle="1" w:styleId="88D8C8EE33314EF9B0463C63D5FF8E59">
    <w:name w:val="88D8C8EE33314EF9B0463C63D5FF8E59"/>
    <w:qFormat/>
    <w:pPr>
      <w:spacing w:after="160" w:line="278" w:lineRule="auto"/>
    </w:pPr>
    <w:rPr>
      <w:kern w:val="2"/>
      <w:sz w:val="24"/>
      <w:szCs w:val="24"/>
      <w14:ligatures w14:val="standardContextual"/>
    </w:rPr>
  </w:style>
  <w:style w:type="paragraph" w:customStyle="1" w:styleId="00B16FA7FD224EB8AB6629B24061E76D">
    <w:name w:val="00B16FA7FD224EB8AB6629B24061E76D"/>
    <w:qFormat/>
    <w:pPr>
      <w:spacing w:after="160" w:line="278" w:lineRule="auto"/>
    </w:pPr>
    <w:rPr>
      <w:kern w:val="2"/>
      <w:sz w:val="24"/>
      <w:szCs w:val="24"/>
      <w14:ligatures w14:val="standardContextual"/>
    </w:rPr>
  </w:style>
  <w:style w:type="paragraph" w:customStyle="1" w:styleId="A2710736F695446197A1573AEF393B7A">
    <w:name w:val="A2710736F695446197A1573AEF393B7A"/>
    <w:qFormat/>
    <w:pPr>
      <w:spacing w:after="160" w:line="278" w:lineRule="auto"/>
    </w:pPr>
    <w:rPr>
      <w:kern w:val="2"/>
      <w:sz w:val="24"/>
      <w:szCs w:val="24"/>
      <w14:ligatures w14:val="standardContextual"/>
    </w:rPr>
  </w:style>
  <w:style w:type="paragraph" w:customStyle="1" w:styleId="D9288A4CE15B43789E85ADE98EB8D741">
    <w:name w:val="D9288A4CE15B43789E85ADE98EB8D741"/>
    <w:qFormat/>
    <w:pPr>
      <w:spacing w:after="160" w:line="278" w:lineRule="auto"/>
    </w:pPr>
    <w:rPr>
      <w:kern w:val="2"/>
      <w:sz w:val="24"/>
      <w:szCs w:val="24"/>
      <w14:ligatures w14:val="standardContextual"/>
    </w:rPr>
  </w:style>
  <w:style w:type="paragraph" w:customStyle="1" w:styleId="09D2587DE7514F0A98BAD32109517EFD">
    <w:name w:val="09D2587DE7514F0A98BAD32109517EFD"/>
    <w:qFormat/>
    <w:pPr>
      <w:spacing w:after="160" w:line="278" w:lineRule="auto"/>
    </w:pPr>
    <w:rPr>
      <w:kern w:val="2"/>
      <w:sz w:val="24"/>
      <w:szCs w:val="24"/>
      <w14:ligatures w14:val="standardContextual"/>
    </w:rPr>
  </w:style>
  <w:style w:type="paragraph" w:customStyle="1" w:styleId="CEC72BAA4C5F405EA36DB9EBE5216826">
    <w:name w:val="CEC72BAA4C5F405EA36DB9EBE5216826"/>
    <w:qFormat/>
    <w:pPr>
      <w:spacing w:after="160" w:line="278" w:lineRule="auto"/>
    </w:pPr>
    <w:rPr>
      <w:kern w:val="2"/>
      <w:sz w:val="24"/>
      <w:szCs w:val="24"/>
      <w14:ligatures w14:val="standardContextual"/>
    </w:rPr>
  </w:style>
  <w:style w:type="paragraph" w:customStyle="1" w:styleId="0AA3DB5881614BABA5CA3797445949F1">
    <w:name w:val="0AA3DB5881614BABA5CA3797445949F1"/>
    <w:qFormat/>
    <w:pPr>
      <w:spacing w:after="160" w:line="278" w:lineRule="auto"/>
    </w:pPr>
    <w:rPr>
      <w:kern w:val="2"/>
      <w:sz w:val="24"/>
      <w:szCs w:val="24"/>
      <w14:ligatures w14:val="standardContextual"/>
    </w:rPr>
  </w:style>
  <w:style w:type="paragraph" w:customStyle="1" w:styleId="9A97F1059796496FAA3BEBABFB72DB7A">
    <w:name w:val="9A97F1059796496FAA3BEBABFB72DB7A"/>
    <w:qFormat/>
    <w:pPr>
      <w:spacing w:after="160" w:line="278" w:lineRule="auto"/>
    </w:pPr>
    <w:rPr>
      <w:kern w:val="2"/>
      <w:sz w:val="24"/>
      <w:szCs w:val="24"/>
      <w14:ligatures w14:val="standardContextual"/>
    </w:rPr>
  </w:style>
  <w:style w:type="paragraph" w:customStyle="1" w:styleId="901C983B5D774505922B48FE993402D4">
    <w:name w:val="901C983B5D774505922B48FE993402D4"/>
    <w:qFormat/>
    <w:pPr>
      <w:spacing w:after="160" w:line="278" w:lineRule="auto"/>
    </w:pPr>
    <w:rPr>
      <w:kern w:val="2"/>
      <w:sz w:val="24"/>
      <w:szCs w:val="24"/>
      <w14:ligatures w14:val="standardContextual"/>
    </w:rPr>
  </w:style>
  <w:style w:type="paragraph" w:customStyle="1" w:styleId="21070208659E4C8791B9ABB440739BA9">
    <w:name w:val="21070208659E4C8791B9ABB440739BA9"/>
    <w:qFormat/>
    <w:pPr>
      <w:spacing w:after="160" w:line="278" w:lineRule="auto"/>
    </w:pPr>
    <w:rPr>
      <w:kern w:val="2"/>
      <w:sz w:val="24"/>
      <w:szCs w:val="24"/>
      <w14:ligatures w14:val="standardContextual"/>
    </w:rPr>
  </w:style>
  <w:style w:type="paragraph" w:customStyle="1" w:styleId="F7D19F93823A4D16840A26DF155F7039">
    <w:name w:val="F7D19F93823A4D16840A26DF155F7039"/>
    <w:qFormat/>
    <w:pPr>
      <w:spacing w:after="160" w:line="278" w:lineRule="auto"/>
    </w:pPr>
    <w:rPr>
      <w:kern w:val="2"/>
      <w:sz w:val="24"/>
      <w:szCs w:val="24"/>
      <w14:ligatures w14:val="standardContextual"/>
    </w:rPr>
  </w:style>
  <w:style w:type="paragraph" w:customStyle="1" w:styleId="A86F9DE883874EDD863C63A877633352">
    <w:name w:val="A86F9DE883874EDD863C63A877633352"/>
    <w:qFormat/>
    <w:pPr>
      <w:spacing w:after="160" w:line="278" w:lineRule="auto"/>
    </w:pPr>
    <w:rPr>
      <w:kern w:val="2"/>
      <w:sz w:val="24"/>
      <w:szCs w:val="24"/>
      <w14:ligatures w14:val="standardContextual"/>
    </w:rPr>
  </w:style>
  <w:style w:type="paragraph" w:customStyle="1" w:styleId="1FF8588A44CA4F439DE826D743288F46">
    <w:name w:val="1FF8588A44CA4F439DE826D743288F46"/>
    <w:qFormat/>
    <w:pPr>
      <w:spacing w:after="160" w:line="278" w:lineRule="auto"/>
    </w:pPr>
    <w:rPr>
      <w:kern w:val="2"/>
      <w:sz w:val="24"/>
      <w:szCs w:val="24"/>
      <w14:ligatures w14:val="standardContextual"/>
    </w:rPr>
  </w:style>
  <w:style w:type="paragraph" w:customStyle="1" w:styleId="D200588AE22D4D5FB0FEE95B73405C52">
    <w:name w:val="D200588AE22D4D5FB0FEE95B73405C52"/>
    <w:qFormat/>
    <w:pPr>
      <w:spacing w:after="160" w:line="278" w:lineRule="auto"/>
    </w:pPr>
    <w:rPr>
      <w:kern w:val="2"/>
      <w:sz w:val="24"/>
      <w:szCs w:val="24"/>
      <w14:ligatures w14:val="standardContextual"/>
    </w:rPr>
  </w:style>
  <w:style w:type="paragraph" w:customStyle="1" w:styleId="7465CE18D06D44338C9BC1B21635C6F7">
    <w:name w:val="7465CE18D06D44338C9BC1B21635C6F7"/>
    <w:qFormat/>
    <w:pPr>
      <w:spacing w:after="160" w:line="278" w:lineRule="auto"/>
    </w:pPr>
    <w:rPr>
      <w:kern w:val="2"/>
      <w:sz w:val="24"/>
      <w:szCs w:val="24"/>
      <w14:ligatures w14:val="standardContextual"/>
    </w:rPr>
  </w:style>
  <w:style w:type="paragraph" w:customStyle="1" w:styleId="F744052D3B674F938D702705D0842170">
    <w:name w:val="F744052D3B674F938D702705D0842170"/>
    <w:qFormat/>
    <w:pPr>
      <w:spacing w:after="160" w:line="278" w:lineRule="auto"/>
    </w:pPr>
    <w:rPr>
      <w:kern w:val="2"/>
      <w:sz w:val="24"/>
      <w:szCs w:val="24"/>
      <w14:ligatures w14:val="standardContextual"/>
    </w:rPr>
  </w:style>
  <w:style w:type="paragraph" w:customStyle="1" w:styleId="095C3319BAC3459DA5BFC6402300A523">
    <w:name w:val="095C3319BAC3459DA5BFC6402300A523"/>
    <w:qFormat/>
    <w:pPr>
      <w:spacing w:after="160" w:line="278" w:lineRule="auto"/>
    </w:pPr>
    <w:rPr>
      <w:kern w:val="2"/>
      <w:sz w:val="24"/>
      <w:szCs w:val="24"/>
      <w14:ligatures w14:val="standardContextual"/>
    </w:rPr>
  </w:style>
  <w:style w:type="paragraph" w:customStyle="1" w:styleId="A8556DF4D62F43CDB851BE2F27420BF1">
    <w:name w:val="A8556DF4D62F43CDB851BE2F27420BF1"/>
    <w:qFormat/>
    <w:pPr>
      <w:spacing w:after="160" w:line="278" w:lineRule="auto"/>
    </w:pPr>
    <w:rPr>
      <w:kern w:val="2"/>
      <w:sz w:val="24"/>
      <w:szCs w:val="24"/>
      <w14:ligatures w14:val="standardContextual"/>
    </w:rPr>
  </w:style>
  <w:style w:type="paragraph" w:customStyle="1" w:styleId="63597B4BF0E746D092DF968FDD39A2BC">
    <w:name w:val="63597B4BF0E746D092DF968FDD39A2BC"/>
    <w:qFormat/>
    <w:pPr>
      <w:spacing w:after="160" w:line="278" w:lineRule="auto"/>
    </w:pPr>
    <w:rPr>
      <w:kern w:val="2"/>
      <w:sz w:val="24"/>
      <w:szCs w:val="24"/>
      <w14:ligatures w14:val="standardContextual"/>
    </w:rPr>
  </w:style>
  <w:style w:type="paragraph" w:customStyle="1" w:styleId="D55F31BF0B434B03B5E569F3595FCF06">
    <w:name w:val="D55F31BF0B434B03B5E569F3595FCF06"/>
    <w:qFormat/>
    <w:pPr>
      <w:spacing w:after="160" w:line="278" w:lineRule="auto"/>
    </w:pPr>
    <w:rPr>
      <w:kern w:val="2"/>
      <w:sz w:val="24"/>
      <w:szCs w:val="24"/>
      <w14:ligatures w14:val="standardContextual"/>
    </w:rPr>
  </w:style>
  <w:style w:type="paragraph" w:customStyle="1" w:styleId="E0128F922B394EC5965975885F2B32E6">
    <w:name w:val="E0128F922B394EC5965975885F2B32E6"/>
    <w:qFormat/>
    <w:pPr>
      <w:spacing w:after="160" w:line="278" w:lineRule="auto"/>
    </w:pPr>
    <w:rPr>
      <w:kern w:val="2"/>
      <w:sz w:val="24"/>
      <w:szCs w:val="24"/>
      <w14:ligatures w14:val="standardContextual"/>
    </w:rPr>
  </w:style>
  <w:style w:type="paragraph" w:customStyle="1" w:styleId="B56186193F9442329E422EBD360658DA">
    <w:name w:val="B56186193F9442329E422EBD360658DA"/>
    <w:qFormat/>
    <w:pPr>
      <w:spacing w:after="160" w:line="278" w:lineRule="auto"/>
    </w:pPr>
    <w:rPr>
      <w:kern w:val="2"/>
      <w:sz w:val="24"/>
      <w:szCs w:val="24"/>
      <w14:ligatures w14:val="standardContextual"/>
    </w:rPr>
  </w:style>
  <w:style w:type="paragraph" w:customStyle="1" w:styleId="446D2D60A77F488C95787642E40F744A">
    <w:name w:val="446D2D60A77F488C95787642E40F744A"/>
    <w:qFormat/>
    <w:pPr>
      <w:spacing w:after="160" w:line="278" w:lineRule="auto"/>
    </w:pPr>
    <w:rPr>
      <w:kern w:val="2"/>
      <w:sz w:val="24"/>
      <w:szCs w:val="24"/>
      <w14:ligatures w14:val="standardContextual"/>
    </w:rPr>
  </w:style>
  <w:style w:type="paragraph" w:customStyle="1" w:styleId="5F644E943BCD4627B1BD3B4D0ACE7CAD">
    <w:name w:val="5F644E943BCD4627B1BD3B4D0ACE7CAD"/>
    <w:qFormat/>
    <w:pPr>
      <w:spacing w:after="160" w:line="278" w:lineRule="auto"/>
    </w:pPr>
    <w:rPr>
      <w:kern w:val="2"/>
      <w:sz w:val="24"/>
      <w:szCs w:val="24"/>
      <w14:ligatures w14:val="standardContextual"/>
    </w:rPr>
  </w:style>
  <w:style w:type="paragraph" w:customStyle="1" w:styleId="C9E7E35EDDD742F8AAB1380D9F3F0576">
    <w:name w:val="C9E7E35EDDD742F8AAB1380D9F3F0576"/>
    <w:qFormat/>
    <w:pPr>
      <w:spacing w:after="160" w:line="278" w:lineRule="auto"/>
    </w:pPr>
    <w:rPr>
      <w:kern w:val="2"/>
      <w:sz w:val="24"/>
      <w:szCs w:val="24"/>
      <w14:ligatures w14:val="standardContextual"/>
    </w:rPr>
  </w:style>
  <w:style w:type="paragraph" w:customStyle="1" w:styleId="A4A9E0A72F774AC2B929243E2C6D7835">
    <w:name w:val="A4A9E0A72F774AC2B929243E2C6D7835"/>
    <w:qFormat/>
    <w:pPr>
      <w:spacing w:after="160" w:line="278" w:lineRule="auto"/>
    </w:pPr>
    <w:rPr>
      <w:kern w:val="2"/>
      <w:sz w:val="24"/>
      <w:szCs w:val="24"/>
      <w14:ligatures w14:val="standardContextual"/>
    </w:rPr>
  </w:style>
  <w:style w:type="paragraph" w:customStyle="1" w:styleId="5D65E2CFBBB94BB283C84B81A93FA928">
    <w:name w:val="5D65E2CFBBB94BB283C84B81A93FA928"/>
    <w:qFormat/>
    <w:pPr>
      <w:spacing w:after="160" w:line="278" w:lineRule="auto"/>
    </w:pPr>
    <w:rPr>
      <w:kern w:val="2"/>
      <w:sz w:val="24"/>
      <w:szCs w:val="24"/>
      <w14:ligatures w14:val="standardContextual"/>
    </w:rPr>
  </w:style>
  <w:style w:type="paragraph" w:customStyle="1" w:styleId="9ABF42105AF3418AA480398B379E2844">
    <w:name w:val="9ABF42105AF3418AA480398B379E2844"/>
    <w:qFormat/>
    <w:pPr>
      <w:spacing w:after="160" w:line="278" w:lineRule="auto"/>
    </w:pPr>
    <w:rPr>
      <w:kern w:val="2"/>
      <w:sz w:val="24"/>
      <w:szCs w:val="24"/>
      <w14:ligatures w14:val="standardContextual"/>
    </w:rPr>
  </w:style>
  <w:style w:type="paragraph" w:customStyle="1" w:styleId="13B540E00139415F90E3620A86FE8002">
    <w:name w:val="13B540E00139415F90E3620A86FE8002"/>
    <w:qFormat/>
    <w:pPr>
      <w:spacing w:after="160" w:line="278" w:lineRule="auto"/>
    </w:pPr>
    <w:rPr>
      <w:kern w:val="2"/>
      <w:sz w:val="24"/>
      <w:szCs w:val="24"/>
      <w14:ligatures w14:val="standardContextual"/>
    </w:rPr>
  </w:style>
  <w:style w:type="paragraph" w:customStyle="1" w:styleId="FD7C30D5D48F48A6B57B075E3913D458">
    <w:name w:val="FD7C30D5D48F48A6B57B075E3913D458"/>
    <w:qFormat/>
    <w:pPr>
      <w:spacing w:after="160" w:line="278" w:lineRule="auto"/>
    </w:pPr>
    <w:rPr>
      <w:kern w:val="2"/>
      <w:sz w:val="24"/>
      <w:szCs w:val="24"/>
      <w14:ligatures w14:val="standardContextual"/>
    </w:rPr>
  </w:style>
  <w:style w:type="paragraph" w:customStyle="1" w:styleId="991B378811B446688EBB3E2FBC669E45">
    <w:name w:val="991B378811B446688EBB3E2FBC669E45"/>
    <w:qFormat/>
    <w:pPr>
      <w:spacing w:after="160" w:line="278" w:lineRule="auto"/>
    </w:pPr>
    <w:rPr>
      <w:kern w:val="2"/>
      <w:sz w:val="24"/>
      <w:szCs w:val="24"/>
      <w14:ligatures w14:val="standardContextual"/>
    </w:rPr>
  </w:style>
  <w:style w:type="paragraph" w:customStyle="1" w:styleId="E10E5AE971534E1283AAAE7A852F54CC">
    <w:name w:val="E10E5AE971534E1283AAAE7A852F54CC"/>
    <w:qFormat/>
    <w:pPr>
      <w:spacing w:after="160" w:line="278" w:lineRule="auto"/>
    </w:pPr>
    <w:rPr>
      <w:kern w:val="2"/>
      <w:sz w:val="24"/>
      <w:szCs w:val="24"/>
      <w14:ligatures w14:val="standardContextual"/>
    </w:rPr>
  </w:style>
  <w:style w:type="paragraph" w:customStyle="1" w:styleId="701F6031137C49F2993D643EEAC0D671">
    <w:name w:val="701F6031137C49F2993D643EEAC0D671"/>
    <w:qFormat/>
    <w:pPr>
      <w:spacing w:after="160" w:line="278" w:lineRule="auto"/>
    </w:pPr>
    <w:rPr>
      <w:kern w:val="2"/>
      <w:sz w:val="24"/>
      <w:szCs w:val="24"/>
      <w14:ligatures w14:val="standardContextual"/>
    </w:rPr>
  </w:style>
  <w:style w:type="paragraph" w:customStyle="1" w:styleId="049515A9606D41DAAEC8323DCC788217">
    <w:name w:val="049515A9606D41DAAEC8323DCC788217"/>
    <w:qFormat/>
    <w:pPr>
      <w:spacing w:after="160" w:line="278" w:lineRule="auto"/>
    </w:pPr>
    <w:rPr>
      <w:kern w:val="2"/>
      <w:sz w:val="24"/>
      <w:szCs w:val="24"/>
      <w14:ligatures w14:val="standardContextual"/>
    </w:rPr>
  </w:style>
  <w:style w:type="paragraph" w:customStyle="1" w:styleId="84DED3684C6A4516902D95A0A674A90E">
    <w:name w:val="84DED3684C6A4516902D95A0A674A90E"/>
    <w:qFormat/>
    <w:pPr>
      <w:spacing w:after="160" w:line="278" w:lineRule="auto"/>
    </w:pPr>
    <w:rPr>
      <w:kern w:val="2"/>
      <w:sz w:val="24"/>
      <w:szCs w:val="24"/>
      <w14:ligatures w14:val="standardContextual"/>
    </w:rPr>
  </w:style>
  <w:style w:type="paragraph" w:customStyle="1" w:styleId="F89A3D1667484509BDF6D6548C9D8D4E">
    <w:name w:val="F89A3D1667484509BDF6D6548C9D8D4E"/>
    <w:qFormat/>
    <w:pPr>
      <w:spacing w:after="160" w:line="278" w:lineRule="auto"/>
    </w:pPr>
    <w:rPr>
      <w:kern w:val="2"/>
      <w:sz w:val="24"/>
      <w:szCs w:val="24"/>
      <w14:ligatures w14:val="standardContextual"/>
    </w:rPr>
  </w:style>
  <w:style w:type="paragraph" w:customStyle="1" w:styleId="E88C214B483241FF81BED1FEAD4AAF25">
    <w:name w:val="E88C214B483241FF81BED1FEAD4AAF25"/>
    <w:qFormat/>
    <w:pPr>
      <w:spacing w:after="160" w:line="278" w:lineRule="auto"/>
    </w:pPr>
    <w:rPr>
      <w:kern w:val="2"/>
      <w:sz w:val="24"/>
      <w:szCs w:val="24"/>
      <w14:ligatures w14:val="standardContextual"/>
    </w:rPr>
  </w:style>
  <w:style w:type="paragraph" w:customStyle="1" w:styleId="44F1358FA16C453695F606A91B6F883C">
    <w:name w:val="44F1358FA16C453695F606A91B6F883C"/>
    <w:qFormat/>
    <w:pPr>
      <w:spacing w:after="160" w:line="278" w:lineRule="auto"/>
    </w:pPr>
    <w:rPr>
      <w:kern w:val="2"/>
      <w:sz w:val="24"/>
      <w:szCs w:val="24"/>
      <w14:ligatures w14:val="standardContextual"/>
    </w:rPr>
  </w:style>
  <w:style w:type="paragraph" w:customStyle="1" w:styleId="DF59D618AA18490DA0934F7600A09178">
    <w:name w:val="DF59D618AA18490DA0934F7600A09178"/>
    <w:qFormat/>
    <w:pPr>
      <w:spacing w:after="160" w:line="278" w:lineRule="auto"/>
    </w:pPr>
    <w:rPr>
      <w:kern w:val="2"/>
      <w:sz w:val="24"/>
      <w:szCs w:val="24"/>
      <w14:ligatures w14:val="standardContextual"/>
    </w:rPr>
  </w:style>
  <w:style w:type="paragraph" w:customStyle="1" w:styleId="E99E3CC1C61F4331984952D25D3D89F1">
    <w:name w:val="E99E3CC1C61F4331984952D25D3D89F1"/>
    <w:qFormat/>
    <w:pPr>
      <w:spacing w:after="160" w:line="278" w:lineRule="auto"/>
    </w:pPr>
    <w:rPr>
      <w:kern w:val="2"/>
      <w:sz w:val="24"/>
      <w:szCs w:val="24"/>
      <w14:ligatures w14:val="standardContextual"/>
    </w:rPr>
  </w:style>
  <w:style w:type="paragraph" w:customStyle="1" w:styleId="2232C2D5179840C9B0CB359078CBDA12">
    <w:name w:val="2232C2D5179840C9B0CB359078CBDA12"/>
    <w:qFormat/>
    <w:pPr>
      <w:spacing w:after="160" w:line="278" w:lineRule="auto"/>
    </w:pPr>
    <w:rPr>
      <w:kern w:val="2"/>
      <w:sz w:val="24"/>
      <w:szCs w:val="24"/>
      <w14:ligatures w14:val="standardContextual"/>
    </w:rPr>
  </w:style>
  <w:style w:type="paragraph" w:customStyle="1" w:styleId="E72686E073D84768B03A6D8067445BA4">
    <w:name w:val="E72686E073D84768B03A6D8067445BA4"/>
    <w:qFormat/>
    <w:pPr>
      <w:spacing w:after="160" w:line="278" w:lineRule="auto"/>
    </w:pPr>
    <w:rPr>
      <w:kern w:val="2"/>
      <w:sz w:val="24"/>
      <w:szCs w:val="24"/>
      <w14:ligatures w14:val="standardContextual"/>
    </w:rPr>
  </w:style>
  <w:style w:type="paragraph" w:customStyle="1" w:styleId="E40CCBE0B3694DA5BB2B8D4543C0F86A">
    <w:name w:val="E40CCBE0B3694DA5BB2B8D4543C0F86A"/>
    <w:qFormat/>
    <w:pPr>
      <w:spacing w:after="160" w:line="278" w:lineRule="auto"/>
    </w:pPr>
    <w:rPr>
      <w:kern w:val="2"/>
      <w:sz w:val="24"/>
      <w:szCs w:val="24"/>
      <w14:ligatures w14:val="standardContextual"/>
    </w:rPr>
  </w:style>
  <w:style w:type="paragraph" w:customStyle="1" w:styleId="A4CCF1C6F5D544FDBE3432D7FEFA125A">
    <w:name w:val="A4CCF1C6F5D544FDBE3432D7FEFA125A"/>
    <w:qFormat/>
    <w:pPr>
      <w:spacing w:after="160" w:line="278" w:lineRule="auto"/>
    </w:pPr>
    <w:rPr>
      <w:kern w:val="2"/>
      <w:sz w:val="24"/>
      <w:szCs w:val="24"/>
      <w14:ligatures w14:val="standardContextual"/>
    </w:rPr>
  </w:style>
  <w:style w:type="paragraph" w:customStyle="1" w:styleId="04226B1D8AA64811994C337E62EA0602">
    <w:name w:val="04226B1D8AA64811994C337E62EA0602"/>
    <w:qFormat/>
    <w:pPr>
      <w:spacing w:after="160" w:line="278" w:lineRule="auto"/>
    </w:pPr>
    <w:rPr>
      <w:kern w:val="2"/>
      <w:sz w:val="24"/>
      <w:szCs w:val="24"/>
      <w14:ligatures w14:val="standardContextual"/>
    </w:rPr>
  </w:style>
  <w:style w:type="paragraph" w:customStyle="1" w:styleId="0AE44548360E49F3AB50044F3EBFD66B">
    <w:name w:val="0AE44548360E49F3AB50044F3EBFD66B"/>
    <w:qFormat/>
    <w:pPr>
      <w:spacing w:after="160" w:line="278" w:lineRule="auto"/>
    </w:pPr>
    <w:rPr>
      <w:kern w:val="2"/>
      <w:sz w:val="24"/>
      <w:szCs w:val="24"/>
      <w14:ligatures w14:val="standardContextual"/>
    </w:rPr>
  </w:style>
  <w:style w:type="paragraph" w:customStyle="1" w:styleId="793E1823895D4463929A803402CDDF2B">
    <w:name w:val="793E1823895D4463929A803402CDDF2B"/>
    <w:qFormat/>
    <w:pPr>
      <w:spacing w:after="160" w:line="278" w:lineRule="auto"/>
    </w:pPr>
    <w:rPr>
      <w:kern w:val="2"/>
      <w:sz w:val="24"/>
      <w:szCs w:val="24"/>
      <w14:ligatures w14:val="standardContextual"/>
    </w:rPr>
  </w:style>
  <w:style w:type="paragraph" w:customStyle="1" w:styleId="A34FAB755081458985C00FF1055B72F3">
    <w:name w:val="A34FAB755081458985C00FF1055B72F3"/>
    <w:qFormat/>
    <w:pPr>
      <w:spacing w:after="160" w:line="278" w:lineRule="auto"/>
    </w:pPr>
    <w:rPr>
      <w:kern w:val="2"/>
      <w:sz w:val="24"/>
      <w:szCs w:val="24"/>
      <w14:ligatures w14:val="standardContextual"/>
    </w:rPr>
  </w:style>
  <w:style w:type="paragraph" w:customStyle="1" w:styleId="3EAD632D379D4DA088C435271DDF52D6">
    <w:name w:val="3EAD632D379D4DA088C435271DDF52D6"/>
    <w:qFormat/>
    <w:pPr>
      <w:spacing w:after="160" w:line="278" w:lineRule="auto"/>
    </w:pPr>
    <w:rPr>
      <w:kern w:val="2"/>
      <w:sz w:val="24"/>
      <w:szCs w:val="24"/>
      <w14:ligatures w14:val="standardContextual"/>
    </w:rPr>
  </w:style>
  <w:style w:type="paragraph" w:customStyle="1" w:styleId="016F21A2DA3444BDA0A489493AC3EFD8">
    <w:name w:val="016F21A2DA3444BDA0A489493AC3EFD8"/>
    <w:qFormat/>
    <w:pPr>
      <w:spacing w:after="160" w:line="278" w:lineRule="auto"/>
    </w:pPr>
    <w:rPr>
      <w:kern w:val="2"/>
      <w:sz w:val="24"/>
      <w:szCs w:val="24"/>
      <w14:ligatures w14:val="standardContextual"/>
    </w:rPr>
  </w:style>
  <w:style w:type="paragraph" w:customStyle="1" w:styleId="7B436F554C6041829213A8ECAB2AC880">
    <w:name w:val="7B436F554C6041829213A8ECAB2AC880"/>
    <w:qFormat/>
    <w:pPr>
      <w:spacing w:after="160" w:line="278" w:lineRule="auto"/>
    </w:pPr>
    <w:rPr>
      <w:kern w:val="2"/>
      <w:sz w:val="24"/>
      <w:szCs w:val="24"/>
      <w14:ligatures w14:val="standardContextual"/>
    </w:rPr>
  </w:style>
  <w:style w:type="paragraph" w:customStyle="1" w:styleId="877BE908979E432A8E0AA346809A1055">
    <w:name w:val="877BE908979E432A8E0AA346809A1055"/>
    <w:qFormat/>
    <w:pPr>
      <w:spacing w:after="160" w:line="278" w:lineRule="auto"/>
    </w:pPr>
    <w:rPr>
      <w:kern w:val="2"/>
      <w:sz w:val="24"/>
      <w:szCs w:val="24"/>
      <w14:ligatures w14:val="standardContextual"/>
    </w:rPr>
  </w:style>
  <w:style w:type="paragraph" w:customStyle="1" w:styleId="EAB83388FCCD4C5A91E24D1E50E88E8F">
    <w:name w:val="EAB83388FCCD4C5A91E24D1E50E88E8F"/>
    <w:qFormat/>
    <w:pPr>
      <w:spacing w:after="160" w:line="278" w:lineRule="auto"/>
    </w:pPr>
    <w:rPr>
      <w:kern w:val="2"/>
      <w:sz w:val="24"/>
      <w:szCs w:val="24"/>
      <w14:ligatures w14:val="standardContextual"/>
    </w:rPr>
  </w:style>
  <w:style w:type="paragraph" w:customStyle="1" w:styleId="48B139B0454D4720A9406455A02880AD">
    <w:name w:val="48B139B0454D4720A9406455A02880AD"/>
    <w:qFormat/>
    <w:pPr>
      <w:spacing w:after="160" w:line="278" w:lineRule="auto"/>
    </w:pPr>
    <w:rPr>
      <w:kern w:val="2"/>
      <w:sz w:val="24"/>
      <w:szCs w:val="24"/>
      <w14:ligatures w14:val="standardContextual"/>
    </w:rPr>
  </w:style>
  <w:style w:type="paragraph" w:customStyle="1" w:styleId="A913EAAC4B0944098EEB1DCE999A77D7">
    <w:name w:val="A913EAAC4B0944098EEB1DCE999A77D7"/>
    <w:qFormat/>
    <w:pPr>
      <w:spacing w:after="160" w:line="278" w:lineRule="auto"/>
    </w:pPr>
    <w:rPr>
      <w:kern w:val="2"/>
      <w:sz w:val="24"/>
      <w:szCs w:val="24"/>
      <w14:ligatures w14:val="standardContextual"/>
    </w:rPr>
  </w:style>
  <w:style w:type="paragraph" w:customStyle="1" w:styleId="352C17DD82D049B280414FB194983B3B">
    <w:name w:val="352C17DD82D049B280414FB194983B3B"/>
    <w:qFormat/>
    <w:pPr>
      <w:spacing w:after="160" w:line="278" w:lineRule="auto"/>
    </w:pPr>
    <w:rPr>
      <w:kern w:val="2"/>
      <w:sz w:val="24"/>
      <w:szCs w:val="24"/>
      <w14:ligatures w14:val="standardContextual"/>
    </w:rPr>
  </w:style>
  <w:style w:type="paragraph" w:customStyle="1" w:styleId="5DD262799A07499B98997603E8783F78">
    <w:name w:val="5DD262799A07499B98997603E8783F78"/>
    <w:qFormat/>
    <w:pPr>
      <w:spacing w:after="160" w:line="278" w:lineRule="auto"/>
    </w:pPr>
    <w:rPr>
      <w:kern w:val="2"/>
      <w:sz w:val="24"/>
      <w:szCs w:val="24"/>
      <w14:ligatures w14:val="standardContextual"/>
    </w:rPr>
  </w:style>
  <w:style w:type="paragraph" w:customStyle="1" w:styleId="96B99A251E364956ACE5F22D13D16CD2">
    <w:name w:val="96B99A251E364956ACE5F22D13D16CD2"/>
    <w:qFormat/>
    <w:pPr>
      <w:spacing w:after="160" w:line="278" w:lineRule="auto"/>
    </w:pPr>
    <w:rPr>
      <w:kern w:val="2"/>
      <w:sz w:val="24"/>
      <w:szCs w:val="24"/>
      <w14:ligatures w14:val="standardContextual"/>
    </w:rPr>
  </w:style>
  <w:style w:type="paragraph" w:customStyle="1" w:styleId="35D4923452CB423EB41191B269B008D0">
    <w:name w:val="35D4923452CB423EB41191B269B008D0"/>
    <w:qFormat/>
    <w:pPr>
      <w:spacing w:after="160" w:line="278" w:lineRule="auto"/>
    </w:pPr>
    <w:rPr>
      <w:kern w:val="2"/>
      <w:sz w:val="24"/>
      <w:szCs w:val="24"/>
      <w14:ligatures w14:val="standardContextual"/>
    </w:rPr>
  </w:style>
  <w:style w:type="paragraph" w:customStyle="1" w:styleId="D9B26377E2DA4CADAF679FCC1557BB5B">
    <w:name w:val="D9B26377E2DA4CADAF679FCC1557BB5B"/>
    <w:qFormat/>
    <w:pPr>
      <w:spacing w:after="160" w:line="278" w:lineRule="auto"/>
    </w:pPr>
    <w:rPr>
      <w:kern w:val="2"/>
      <w:sz w:val="24"/>
      <w:szCs w:val="24"/>
      <w14:ligatures w14:val="standardContextual"/>
    </w:rPr>
  </w:style>
  <w:style w:type="paragraph" w:customStyle="1" w:styleId="3ECEE5489C7E40C6B0D483E439BBB4DF">
    <w:name w:val="3ECEE5489C7E40C6B0D483E439BBB4DF"/>
    <w:qFormat/>
    <w:pPr>
      <w:spacing w:after="160" w:line="278" w:lineRule="auto"/>
    </w:pPr>
    <w:rPr>
      <w:kern w:val="2"/>
      <w:sz w:val="24"/>
      <w:szCs w:val="24"/>
      <w14:ligatures w14:val="standardContextual"/>
    </w:rPr>
  </w:style>
  <w:style w:type="paragraph" w:customStyle="1" w:styleId="18931CBE2CA84B80823772544102BED4">
    <w:name w:val="18931CBE2CA84B80823772544102BED4"/>
    <w:qFormat/>
    <w:pPr>
      <w:spacing w:after="160" w:line="278" w:lineRule="auto"/>
    </w:pPr>
    <w:rPr>
      <w:kern w:val="2"/>
      <w:sz w:val="24"/>
      <w:szCs w:val="24"/>
      <w14:ligatures w14:val="standardContextual"/>
    </w:rPr>
  </w:style>
  <w:style w:type="paragraph" w:customStyle="1" w:styleId="03CC30D1B8CD48E59261D85276EB3C95">
    <w:name w:val="03CC30D1B8CD48E59261D85276EB3C95"/>
    <w:qFormat/>
    <w:pPr>
      <w:spacing w:after="160" w:line="278" w:lineRule="auto"/>
    </w:pPr>
    <w:rPr>
      <w:kern w:val="2"/>
      <w:sz w:val="24"/>
      <w:szCs w:val="24"/>
      <w14:ligatures w14:val="standardContextual"/>
    </w:rPr>
  </w:style>
  <w:style w:type="paragraph" w:customStyle="1" w:styleId="DD0C41F1D70A4C4D85094F9E07133E8E">
    <w:name w:val="DD0C41F1D70A4C4D85094F9E07133E8E"/>
    <w:qFormat/>
    <w:pPr>
      <w:spacing w:after="160" w:line="278" w:lineRule="auto"/>
    </w:pPr>
    <w:rPr>
      <w:kern w:val="2"/>
      <w:sz w:val="24"/>
      <w:szCs w:val="24"/>
      <w14:ligatures w14:val="standardContextual"/>
    </w:rPr>
  </w:style>
  <w:style w:type="paragraph" w:customStyle="1" w:styleId="85CFE4F6BB25470592D95EE73EC7FF7E">
    <w:name w:val="85CFE4F6BB25470592D95EE73EC7FF7E"/>
    <w:qFormat/>
    <w:pPr>
      <w:spacing w:after="160" w:line="278" w:lineRule="auto"/>
    </w:pPr>
    <w:rPr>
      <w:kern w:val="2"/>
      <w:sz w:val="24"/>
      <w:szCs w:val="24"/>
      <w14:ligatures w14:val="standardContextual"/>
    </w:rPr>
  </w:style>
  <w:style w:type="paragraph" w:customStyle="1" w:styleId="9FFB4EA05A7F4861B31FA25E5962CFF2">
    <w:name w:val="9FFB4EA05A7F4861B31FA25E5962CFF2"/>
    <w:rsid w:val="005B5E00"/>
    <w:pPr>
      <w:spacing w:after="160" w:line="278" w:lineRule="auto"/>
    </w:pPr>
    <w:rPr>
      <w:kern w:val="2"/>
      <w:sz w:val="24"/>
      <w:szCs w:val="24"/>
      <w14:ligatures w14:val="standardContextual"/>
    </w:rPr>
  </w:style>
  <w:style w:type="paragraph" w:customStyle="1" w:styleId="39B4BD5483A645F39F218AD1A2A778EA">
    <w:name w:val="39B4BD5483A645F39F218AD1A2A778EA"/>
    <w:rsid w:val="005B5E00"/>
    <w:pPr>
      <w:spacing w:after="160" w:line="278" w:lineRule="auto"/>
    </w:pPr>
    <w:rPr>
      <w:kern w:val="2"/>
      <w:sz w:val="24"/>
      <w:szCs w:val="24"/>
      <w14:ligatures w14:val="standardContextual"/>
    </w:rPr>
  </w:style>
  <w:style w:type="paragraph" w:customStyle="1" w:styleId="15D6BC76BB2C47BDB301A02F3D181EB5">
    <w:name w:val="15D6BC76BB2C47BDB301A02F3D181EB5"/>
    <w:rsid w:val="005B5E00"/>
    <w:pPr>
      <w:spacing w:after="160" w:line="278" w:lineRule="auto"/>
    </w:pPr>
    <w:rPr>
      <w:kern w:val="2"/>
      <w:sz w:val="24"/>
      <w:szCs w:val="24"/>
      <w14:ligatures w14:val="standardContextual"/>
    </w:rPr>
  </w:style>
  <w:style w:type="paragraph" w:customStyle="1" w:styleId="B59DD76F629642B99493DBB884AA98AB">
    <w:name w:val="B59DD76F629642B99493DBB884AA98AB"/>
    <w:rsid w:val="005B5E00"/>
    <w:pPr>
      <w:spacing w:after="160" w:line="278" w:lineRule="auto"/>
    </w:pPr>
    <w:rPr>
      <w:kern w:val="2"/>
      <w:sz w:val="24"/>
      <w:szCs w:val="24"/>
      <w14:ligatures w14:val="standardContextual"/>
    </w:rPr>
  </w:style>
  <w:style w:type="paragraph" w:customStyle="1" w:styleId="9E3C7A29ED194B52858B43D5E6D0C096">
    <w:name w:val="9E3C7A29ED194B52858B43D5E6D0C096"/>
    <w:rsid w:val="005B5E00"/>
    <w:pPr>
      <w:spacing w:after="160" w:line="278" w:lineRule="auto"/>
    </w:pPr>
    <w:rPr>
      <w:kern w:val="2"/>
      <w:sz w:val="24"/>
      <w:szCs w:val="24"/>
      <w14:ligatures w14:val="standardContextual"/>
    </w:rPr>
  </w:style>
  <w:style w:type="paragraph" w:customStyle="1" w:styleId="5CA169E5381B4F8A86AB030B098FBD68">
    <w:name w:val="5CA169E5381B4F8A86AB030B098FBD68"/>
    <w:rsid w:val="005B5E00"/>
    <w:pPr>
      <w:spacing w:after="160" w:line="278" w:lineRule="auto"/>
    </w:pPr>
    <w:rPr>
      <w:kern w:val="2"/>
      <w:sz w:val="24"/>
      <w:szCs w:val="24"/>
      <w14:ligatures w14:val="standardContextual"/>
    </w:rPr>
  </w:style>
  <w:style w:type="paragraph" w:customStyle="1" w:styleId="CE123D896B0A4F7EACB33B4CF390F6D9">
    <w:name w:val="CE123D896B0A4F7EACB33B4CF390F6D9"/>
    <w:rsid w:val="005B5E00"/>
    <w:pPr>
      <w:spacing w:after="160" w:line="278" w:lineRule="auto"/>
    </w:pPr>
    <w:rPr>
      <w:kern w:val="2"/>
      <w:sz w:val="24"/>
      <w:szCs w:val="24"/>
      <w14:ligatures w14:val="standardContextual"/>
    </w:rPr>
  </w:style>
  <w:style w:type="paragraph" w:customStyle="1" w:styleId="07C2D840913E4461B629945B592397DA">
    <w:name w:val="07C2D840913E4461B629945B592397DA"/>
    <w:rsid w:val="005B5E00"/>
    <w:pPr>
      <w:spacing w:after="160" w:line="278" w:lineRule="auto"/>
    </w:pPr>
    <w:rPr>
      <w:kern w:val="2"/>
      <w:sz w:val="24"/>
      <w:szCs w:val="24"/>
      <w14:ligatures w14:val="standardContextual"/>
    </w:rPr>
  </w:style>
  <w:style w:type="paragraph" w:customStyle="1" w:styleId="D3647D251BA6420C948FE557546B405B">
    <w:name w:val="D3647D251BA6420C948FE557546B405B"/>
    <w:rsid w:val="005B5E00"/>
    <w:pPr>
      <w:spacing w:after="160" w:line="278" w:lineRule="auto"/>
    </w:pPr>
    <w:rPr>
      <w:kern w:val="2"/>
      <w:sz w:val="24"/>
      <w:szCs w:val="24"/>
      <w14:ligatures w14:val="standardContextual"/>
    </w:rPr>
  </w:style>
  <w:style w:type="paragraph" w:customStyle="1" w:styleId="D8F4D7DB4E874C5AB01A24784C966A7B">
    <w:name w:val="D8F4D7DB4E874C5AB01A24784C966A7B"/>
    <w:rsid w:val="005B5E00"/>
    <w:pPr>
      <w:spacing w:after="160" w:line="278" w:lineRule="auto"/>
    </w:pPr>
    <w:rPr>
      <w:kern w:val="2"/>
      <w:sz w:val="24"/>
      <w:szCs w:val="24"/>
      <w14:ligatures w14:val="standardContextual"/>
    </w:rPr>
  </w:style>
  <w:style w:type="paragraph" w:customStyle="1" w:styleId="CA12819F7FF44F04856DC6DB811B6EE0">
    <w:name w:val="CA12819F7FF44F04856DC6DB811B6EE0"/>
    <w:rsid w:val="005B5E00"/>
    <w:pPr>
      <w:spacing w:after="160" w:line="278" w:lineRule="auto"/>
    </w:pPr>
    <w:rPr>
      <w:kern w:val="2"/>
      <w:sz w:val="24"/>
      <w:szCs w:val="24"/>
      <w14:ligatures w14:val="standardContextual"/>
    </w:rPr>
  </w:style>
  <w:style w:type="paragraph" w:customStyle="1" w:styleId="9CBB35C235E448558ED8BEBA2BCB7C03">
    <w:name w:val="9CBB35C235E448558ED8BEBA2BCB7C03"/>
    <w:rsid w:val="005B5E00"/>
    <w:pPr>
      <w:spacing w:after="160" w:line="278" w:lineRule="auto"/>
    </w:pPr>
    <w:rPr>
      <w:kern w:val="2"/>
      <w:sz w:val="24"/>
      <w:szCs w:val="24"/>
      <w14:ligatures w14:val="standardContextual"/>
    </w:rPr>
  </w:style>
  <w:style w:type="paragraph" w:customStyle="1" w:styleId="90CC1BC25B224E7CB6D811EA2F27AE36">
    <w:name w:val="90CC1BC25B224E7CB6D811EA2F27AE36"/>
    <w:rsid w:val="005B5E00"/>
    <w:pPr>
      <w:spacing w:after="160" w:line="278" w:lineRule="auto"/>
    </w:pPr>
    <w:rPr>
      <w:kern w:val="2"/>
      <w:sz w:val="24"/>
      <w:szCs w:val="24"/>
      <w14:ligatures w14:val="standardContextual"/>
    </w:rPr>
  </w:style>
  <w:style w:type="paragraph" w:customStyle="1" w:styleId="10AC7819A7794FF281CD41232AF32775">
    <w:name w:val="10AC7819A7794FF281CD41232AF32775"/>
    <w:rsid w:val="005B5E00"/>
    <w:pPr>
      <w:spacing w:after="160" w:line="278" w:lineRule="auto"/>
    </w:pPr>
    <w:rPr>
      <w:kern w:val="2"/>
      <w:sz w:val="24"/>
      <w:szCs w:val="24"/>
      <w14:ligatures w14:val="standardContextual"/>
    </w:rPr>
  </w:style>
  <w:style w:type="paragraph" w:customStyle="1" w:styleId="F7722A49E32641718C4AFC5C2AEEFEF3">
    <w:name w:val="F7722A49E32641718C4AFC5C2AEEFEF3"/>
    <w:rsid w:val="005B5E00"/>
    <w:pPr>
      <w:spacing w:after="160" w:line="278" w:lineRule="auto"/>
    </w:pPr>
    <w:rPr>
      <w:kern w:val="2"/>
      <w:sz w:val="24"/>
      <w:szCs w:val="24"/>
      <w14:ligatures w14:val="standardContextual"/>
    </w:rPr>
  </w:style>
  <w:style w:type="paragraph" w:customStyle="1" w:styleId="9B6F1CC567EA489FBC0BDE1A25CCB7F5">
    <w:name w:val="9B6F1CC567EA489FBC0BDE1A25CCB7F5"/>
    <w:rsid w:val="005B5E00"/>
    <w:pPr>
      <w:spacing w:after="160" w:line="278" w:lineRule="auto"/>
    </w:pPr>
    <w:rPr>
      <w:kern w:val="2"/>
      <w:sz w:val="24"/>
      <w:szCs w:val="24"/>
      <w14:ligatures w14:val="standardContextual"/>
    </w:rPr>
  </w:style>
  <w:style w:type="paragraph" w:customStyle="1" w:styleId="1829BD5344BC4DD495533366AE2D77BB">
    <w:name w:val="1829BD5344BC4DD495533366AE2D77BB"/>
    <w:rsid w:val="005B5E00"/>
    <w:pPr>
      <w:spacing w:after="160" w:line="278" w:lineRule="auto"/>
    </w:pPr>
    <w:rPr>
      <w:kern w:val="2"/>
      <w:sz w:val="24"/>
      <w:szCs w:val="24"/>
      <w14:ligatures w14:val="standardContextual"/>
    </w:rPr>
  </w:style>
  <w:style w:type="paragraph" w:customStyle="1" w:styleId="0F982DEE85B64D158679F05123F9B626">
    <w:name w:val="0F982DEE85B64D158679F05123F9B626"/>
    <w:rsid w:val="005B5E00"/>
    <w:pPr>
      <w:spacing w:after="160" w:line="278" w:lineRule="auto"/>
    </w:pPr>
    <w:rPr>
      <w:kern w:val="2"/>
      <w:sz w:val="24"/>
      <w:szCs w:val="24"/>
      <w14:ligatures w14:val="standardContextual"/>
    </w:rPr>
  </w:style>
  <w:style w:type="paragraph" w:customStyle="1" w:styleId="3500287ACDA64B118430BB708FD16F4D">
    <w:name w:val="3500287ACDA64B118430BB708FD16F4D"/>
    <w:rsid w:val="005B5E00"/>
    <w:pPr>
      <w:spacing w:after="160" w:line="278" w:lineRule="auto"/>
    </w:pPr>
    <w:rPr>
      <w:kern w:val="2"/>
      <w:sz w:val="24"/>
      <w:szCs w:val="24"/>
      <w14:ligatures w14:val="standardContextual"/>
    </w:rPr>
  </w:style>
  <w:style w:type="paragraph" w:customStyle="1" w:styleId="C1DF79801EEE4E368A818259B6A1E3E8">
    <w:name w:val="C1DF79801EEE4E368A818259B6A1E3E8"/>
    <w:rsid w:val="005B5E00"/>
    <w:pPr>
      <w:spacing w:after="160" w:line="278" w:lineRule="auto"/>
    </w:pPr>
    <w:rPr>
      <w:kern w:val="2"/>
      <w:sz w:val="24"/>
      <w:szCs w:val="24"/>
      <w14:ligatures w14:val="standardContextual"/>
    </w:rPr>
  </w:style>
  <w:style w:type="paragraph" w:customStyle="1" w:styleId="23899A2E649240C2883E415EFA85D3C6">
    <w:name w:val="23899A2E649240C2883E415EFA85D3C6"/>
    <w:rsid w:val="005B5E00"/>
    <w:pPr>
      <w:spacing w:after="160" w:line="278" w:lineRule="auto"/>
    </w:pPr>
    <w:rPr>
      <w:kern w:val="2"/>
      <w:sz w:val="24"/>
      <w:szCs w:val="24"/>
      <w14:ligatures w14:val="standardContextual"/>
    </w:rPr>
  </w:style>
  <w:style w:type="paragraph" w:customStyle="1" w:styleId="C52F507055B04613BAAB68C4B20A70E2">
    <w:name w:val="C52F507055B04613BAAB68C4B20A70E2"/>
    <w:rsid w:val="005B5E00"/>
    <w:pPr>
      <w:spacing w:after="160" w:line="278" w:lineRule="auto"/>
    </w:pPr>
    <w:rPr>
      <w:kern w:val="2"/>
      <w:sz w:val="24"/>
      <w:szCs w:val="24"/>
      <w14:ligatures w14:val="standardContextual"/>
    </w:rPr>
  </w:style>
  <w:style w:type="paragraph" w:customStyle="1" w:styleId="4641A9E16E4D465CBEE6049D13563A5D">
    <w:name w:val="4641A9E16E4D465CBEE6049D13563A5D"/>
    <w:rsid w:val="005B5E00"/>
    <w:pPr>
      <w:spacing w:after="160" w:line="278" w:lineRule="auto"/>
    </w:pPr>
    <w:rPr>
      <w:kern w:val="2"/>
      <w:sz w:val="24"/>
      <w:szCs w:val="24"/>
      <w14:ligatures w14:val="standardContextual"/>
    </w:rPr>
  </w:style>
  <w:style w:type="paragraph" w:customStyle="1" w:styleId="7BC26FEAF62C4255B2E5F4059D44320E">
    <w:name w:val="7BC26FEAF62C4255B2E5F4059D44320E"/>
    <w:rsid w:val="005B5E00"/>
    <w:pPr>
      <w:spacing w:after="160" w:line="278" w:lineRule="auto"/>
    </w:pPr>
    <w:rPr>
      <w:kern w:val="2"/>
      <w:sz w:val="24"/>
      <w:szCs w:val="24"/>
      <w14:ligatures w14:val="standardContextual"/>
    </w:rPr>
  </w:style>
  <w:style w:type="paragraph" w:customStyle="1" w:styleId="BCEA8DC9E4B04E17A14BB9412D1DB176">
    <w:name w:val="BCEA8DC9E4B04E17A14BB9412D1DB176"/>
    <w:rsid w:val="005B5E00"/>
    <w:pPr>
      <w:spacing w:after="160" w:line="278" w:lineRule="auto"/>
    </w:pPr>
    <w:rPr>
      <w:kern w:val="2"/>
      <w:sz w:val="24"/>
      <w:szCs w:val="24"/>
      <w14:ligatures w14:val="standardContextual"/>
    </w:rPr>
  </w:style>
  <w:style w:type="paragraph" w:customStyle="1" w:styleId="B72E076C18C541DDBD0D1F61355ECE9A">
    <w:name w:val="B72E076C18C541DDBD0D1F61355ECE9A"/>
    <w:rsid w:val="005B5E00"/>
    <w:pPr>
      <w:spacing w:after="160" w:line="278" w:lineRule="auto"/>
    </w:pPr>
    <w:rPr>
      <w:kern w:val="2"/>
      <w:sz w:val="24"/>
      <w:szCs w:val="24"/>
      <w14:ligatures w14:val="standardContextual"/>
    </w:rPr>
  </w:style>
  <w:style w:type="paragraph" w:customStyle="1" w:styleId="E6CD8BED5E80491D80EC58FFB9FF848D">
    <w:name w:val="E6CD8BED5E80491D80EC58FFB9FF848D"/>
    <w:rsid w:val="005B5E00"/>
    <w:pPr>
      <w:spacing w:after="160" w:line="278" w:lineRule="auto"/>
    </w:pPr>
    <w:rPr>
      <w:kern w:val="2"/>
      <w:sz w:val="24"/>
      <w:szCs w:val="24"/>
      <w14:ligatures w14:val="standardContextual"/>
    </w:rPr>
  </w:style>
  <w:style w:type="paragraph" w:customStyle="1" w:styleId="172A9869AC7D4F8AA2CBFEE5F2B1F385">
    <w:name w:val="172A9869AC7D4F8AA2CBFEE5F2B1F385"/>
    <w:rsid w:val="005B5E00"/>
    <w:pPr>
      <w:spacing w:after="160" w:line="278" w:lineRule="auto"/>
    </w:pPr>
    <w:rPr>
      <w:kern w:val="2"/>
      <w:sz w:val="24"/>
      <w:szCs w:val="24"/>
      <w14:ligatures w14:val="standardContextual"/>
    </w:rPr>
  </w:style>
  <w:style w:type="paragraph" w:customStyle="1" w:styleId="7CCA6440AFE741B1BE6431E19A3E62CB">
    <w:name w:val="7CCA6440AFE741B1BE6431E19A3E62CB"/>
    <w:rsid w:val="005B5E00"/>
    <w:pPr>
      <w:spacing w:after="160" w:line="278" w:lineRule="auto"/>
    </w:pPr>
    <w:rPr>
      <w:kern w:val="2"/>
      <w:sz w:val="24"/>
      <w:szCs w:val="24"/>
      <w14:ligatures w14:val="standardContextual"/>
    </w:rPr>
  </w:style>
  <w:style w:type="paragraph" w:customStyle="1" w:styleId="256419FB4C9C46D791FC6725D305E3F5">
    <w:name w:val="256419FB4C9C46D791FC6725D305E3F5"/>
    <w:rsid w:val="005B5E00"/>
    <w:pPr>
      <w:spacing w:after="160" w:line="278" w:lineRule="auto"/>
    </w:pPr>
    <w:rPr>
      <w:kern w:val="2"/>
      <w:sz w:val="24"/>
      <w:szCs w:val="24"/>
      <w14:ligatures w14:val="standardContextual"/>
    </w:rPr>
  </w:style>
  <w:style w:type="paragraph" w:customStyle="1" w:styleId="829E985F9ED04E4DAEDCA05332BADBFB">
    <w:name w:val="829E985F9ED04E4DAEDCA05332BADBFB"/>
    <w:rsid w:val="005B5E00"/>
    <w:pPr>
      <w:spacing w:after="160" w:line="278" w:lineRule="auto"/>
    </w:pPr>
    <w:rPr>
      <w:kern w:val="2"/>
      <w:sz w:val="24"/>
      <w:szCs w:val="24"/>
      <w14:ligatures w14:val="standardContextual"/>
    </w:rPr>
  </w:style>
  <w:style w:type="paragraph" w:customStyle="1" w:styleId="0FD84EB451EB48F2B69D7D57A39C8761">
    <w:name w:val="0FD84EB451EB48F2B69D7D57A39C8761"/>
    <w:rsid w:val="005B5E00"/>
    <w:pPr>
      <w:spacing w:after="160" w:line="278" w:lineRule="auto"/>
    </w:pPr>
    <w:rPr>
      <w:kern w:val="2"/>
      <w:sz w:val="24"/>
      <w:szCs w:val="24"/>
      <w14:ligatures w14:val="standardContextual"/>
    </w:rPr>
  </w:style>
  <w:style w:type="paragraph" w:customStyle="1" w:styleId="6C9BF83B22F546148539AF18997F6712">
    <w:name w:val="6C9BF83B22F546148539AF18997F6712"/>
    <w:rsid w:val="005B5E00"/>
    <w:pPr>
      <w:spacing w:after="160" w:line="278" w:lineRule="auto"/>
    </w:pPr>
    <w:rPr>
      <w:kern w:val="2"/>
      <w:sz w:val="24"/>
      <w:szCs w:val="24"/>
      <w14:ligatures w14:val="standardContextual"/>
    </w:rPr>
  </w:style>
  <w:style w:type="paragraph" w:customStyle="1" w:styleId="2A2890E252EE44FC98F101860AA94677">
    <w:name w:val="2A2890E252EE44FC98F101860AA94677"/>
    <w:rsid w:val="005B5E00"/>
    <w:pPr>
      <w:spacing w:after="160" w:line="278" w:lineRule="auto"/>
    </w:pPr>
    <w:rPr>
      <w:kern w:val="2"/>
      <w:sz w:val="24"/>
      <w:szCs w:val="24"/>
      <w14:ligatures w14:val="standardContextual"/>
    </w:rPr>
  </w:style>
  <w:style w:type="paragraph" w:customStyle="1" w:styleId="22A3537A9BA64E9BB81104B177C4353E">
    <w:name w:val="22A3537A9BA64E9BB81104B177C4353E"/>
    <w:rsid w:val="005B5E00"/>
    <w:pPr>
      <w:spacing w:after="160" w:line="278" w:lineRule="auto"/>
    </w:pPr>
    <w:rPr>
      <w:kern w:val="2"/>
      <w:sz w:val="24"/>
      <w:szCs w:val="24"/>
      <w14:ligatures w14:val="standardContextual"/>
    </w:rPr>
  </w:style>
  <w:style w:type="paragraph" w:customStyle="1" w:styleId="B9A10EB50A514E0292E5FD3ED66BB0A3">
    <w:name w:val="B9A10EB50A514E0292E5FD3ED66BB0A3"/>
    <w:rsid w:val="005B5E00"/>
    <w:pPr>
      <w:spacing w:after="160" w:line="278" w:lineRule="auto"/>
    </w:pPr>
    <w:rPr>
      <w:kern w:val="2"/>
      <w:sz w:val="24"/>
      <w:szCs w:val="24"/>
      <w14:ligatures w14:val="standardContextual"/>
    </w:rPr>
  </w:style>
  <w:style w:type="paragraph" w:customStyle="1" w:styleId="6C41DBB42BEF4206B90C36D3F59BD0C7">
    <w:name w:val="6C41DBB42BEF4206B90C36D3F59BD0C7"/>
    <w:rsid w:val="005B5E00"/>
    <w:pPr>
      <w:spacing w:after="160" w:line="278" w:lineRule="auto"/>
    </w:pPr>
    <w:rPr>
      <w:kern w:val="2"/>
      <w:sz w:val="24"/>
      <w:szCs w:val="24"/>
      <w14:ligatures w14:val="standardContextual"/>
    </w:rPr>
  </w:style>
  <w:style w:type="paragraph" w:customStyle="1" w:styleId="D891ACB5FA3C48AC91DA6946072718A5">
    <w:name w:val="D891ACB5FA3C48AC91DA6946072718A5"/>
    <w:rsid w:val="005B5E00"/>
    <w:pPr>
      <w:spacing w:after="160" w:line="278" w:lineRule="auto"/>
    </w:pPr>
    <w:rPr>
      <w:kern w:val="2"/>
      <w:sz w:val="24"/>
      <w:szCs w:val="24"/>
      <w14:ligatures w14:val="standardContextual"/>
    </w:rPr>
  </w:style>
  <w:style w:type="paragraph" w:customStyle="1" w:styleId="4C98A046E4154345B26E0424573B116E">
    <w:name w:val="4C98A046E4154345B26E0424573B116E"/>
    <w:rsid w:val="005B5E00"/>
    <w:pPr>
      <w:spacing w:after="160" w:line="278" w:lineRule="auto"/>
    </w:pPr>
    <w:rPr>
      <w:kern w:val="2"/>
      <w:sz w:val="24"/>
      <w:szCs w:val="24"/>
      <w14:ligatures w14:val="standardContextual"/>
    </w:rPr>
  </w:style>
  <w:style w:type="paragraph" w:customStyle="1" w:styleId="6B5BD35131F141D0B1A9C69B9BF9FEA7">
    <w:name w:val="6B5BD35131F141D0B1A9C69B9BF9FEA7"/>
    <w:rsid w:val="005B5E00"/>
    <w:pPr>
      <w:spacing w:after="160" w:line="278" w:lineRule="auto"/>
    </w:pPr>
    <w:rPr>
      <w:kern w:val="2"/>
      <w:sz w:val="24"/>
      <w:szCs w:val="24"/>
      <w14:ligatures w14:val="standardContextual"/>
    </w:rPr>
  </w:style>
  <w:style w:type="paragraph" w:customStyle="1" w:styleId="9556DDEBB30C4198AB9E8293C59DDD27">
    <w:name w:val="9556DDEBB30C4198AB9E8293C59DDD27"/>
    <w:rsid w:val="005B5E00"/>
    <w:pPr>
      <w:spacing w:after="160" w:line="278" w:lineRule="auto"/>
    </w:pPr>
    <w:rPr>
      <w:kern w:val="2"/>
      <w:sz w:val="24"/>
      <w:szCs w:val="24"/>
      <w14:ligatures w14:val="standardContextual"/>
    </w:rPr>
  </w:style>
  <w:style w:type="paragraph" w:customStyle="1" w:styleId="071B7F36DC5948FCA7B65D88B04F4839">
    <w:name w:val="071B7F36DC5948FCA7B65D88B04F4839"/>
    <w:rsid w:val="005B5E00"/>
    <w:pPr>
      <w:spacing w:after="160" w:line="278" w:lineRule="auto"/>
    </w:pPr>
    <w:rPr>
      <w:kern w:val="2"/>
      <w:sz w:val="24"/>
      <w:szCs w:val="24"/>
      <w14:ligatures w14:val="standardContextual"/>
    </w:rPr>
  </w:style>
  <w:style w:type="paragraph" w:customStyle="1" w:styleId="7FB5B46DE01E4951B701D334F6BDF4D2">
    <w:name w:val="7FB5B46DE01E4951B701D334F6BDF4D2"/>
    <w:rsid w:val="005B5E00"/>
    <w:pPr>
      <w:spacing w:after="160" w:line="278" w:lineRule="auto"/>
    </w:pPr>
    <w:rPr>
      <w:kern w:val="2"/>
      <w:sz w:val="24"/>
      <w:szCs w:val="24"/>
      <w14:ligatures w14:val="standardContextual"/>
    </w:rPr>
  </w:style>
  <w:style w:type="paragraph" w:customStyle="1" w:styleId="DEA100EB4E944178A467CCC4DBBDDE1C">
    <w:name w:val="DEA100EB4E944178A467CCC4DBBDDE1C"/>
    <w:rsid w:val="005B5E00"/>
    <w:pPr>
      <w:spacing w:after="160" w:line="278" w:lineRule="auto"/>
    </w:pPr>
    <w:rPr>
      <w:kern w:val="2"/>
      <w:sz w:val="24"/>
      <w:szCs w:val="24"/>
      <w14:ligatures w14:val="standardContextual"/>
    </w:rPr>
  </w:style>
  <w:style w:type="paragraph" w:customStyle="1" w:styleId="2C4182052FFA41D782CBED5689C6B19A">
    <w:name w:val="2C4182052FFA41D782CBED5689C6B19A"/>
    <w:rsid w:val="005B5E00"/>
    <w:pPr>
      <w:spacing w:after="160" w:line="278" w:lineRule="auto"/>
    </w:pPr>
    <w:rPr>
      <w:kern w:val="2"/>
      <w:sz w:val="24"/>
      <w:szCs w:val="24"/>
      <w14:ligatures w14:val="standardContextual"/>
    </w:rPr>
  </w:style>
  <w:style w:type="paragraph" w:customStyle="1" w:styleId="3AD4047C743B4FBBA4C4C868835A443B">
    <w:name w:val="3AD4047C743B4FBBA4C4C868835A443B"/>
    <w:rsid w:val="005B5E00"/>
    <w:pPr>
      <w:spacing w:after="160" w:line="278" w:lineRule="auto"/>
    </w:pPr>
    <w:rPr>
      <w:kern w:val="2"/>
      <w:sz w:val="24"/>
      <w:szCs w:val="24"/>
      <w14:ligatures w14:val="standardContextual"/>
    </w:rPr>
  </w:style>
  <w:style w:type="paragraph" w:customStyle="1" w:styleId="6870D0EDA25F4E0EA408663FEC77C001">
    <w:name w:val="6870D0EDA25F4E0EA408663FEC77C001"/>
    <w:rsid w:val="005B5E00"/>
    <w:pPr>
      <w:spacing w:after="160" w:line="278" w:lineRule="auto"/>
    </w:pPr>
    <w:rPr>
      <w:kern w:val="2"/>
      <w:sz w:val="24"/>
      <w:szCs w:val="24"/>
      <w14:ligatures w14:val="standardContextual"/>
    </w:rPr>
  </w:style>
  <w:style w:type="paragraph" w:customStyle="1" w:styleId="59B69F9223E34A0DA27FADBA0F910A63">
    <w:name w:val="59B69F9223E34A0DA27FADBA0F910A63"/>
    <w:rsid w:val="005B5E00"/>
    <w:pPr>
      <w:spacing w:after="160" w:line="278" w:lineRule="auto"/>
    </w:pPr>
    <w:rPr>
      <w:kern w:val="2"/>
      <w:sz w:val="24"/>
      <w:szCs w:val="24"/>
      <w14:ligatures w14:val="standardContextual"/>
    </w:rPr>
  </w:style>
  <w:style w:type="paragraph" w:customStyle="1" w:styleId="D3BBD4692F054FAFBB12FE777609A927">
    <w:name w:val="D3BBD4692F054FAFBB12FE777609A927"/>
    <w:rsid w:val="005B5E00"/>
    <w:pPr>
      <w:spacing w:after="160" w:line="278" w:lineRule="auto"/>
    </w:pPr>
    <w:rPr>
      <w:kern w:val="2"/>
      <w:sz w:val="24"/>
      <w:szCs w:val="24"/>
      <w14:ligatures w14:val="standardContextual"/>
    </w:rPr>
  </w:style>
  <w:style w:type="paragraph" w:customStyle="1" w:styleId="4597F9C460E5456591BBED3E0F51E825">
    <w:name w:val="4597F9C460E5456591BBED3E0F51E825"/>
    <w:rsid w:val="005B5E00"/>
    <w:pPr>
      <w:spacing w:after="160" w:line="278" w:lineRule="auto"/>
    </w:pPr>
    <w:rPr>
      <w:kern w:val="2"/>
      <w:sz w:val="24"/>
      <w:szCs w:val="24"/>
      <w14:ligatures w14:val="standardContextual"/>
    </w:rPr>
  </w:style>
  <w:style w:type="paragraph" w:customStyle="1" w:styleId="A08B754B63A94CBC8427A2748B84758F">
    <w:name w:val="A08B754B63A94CBC8427A2748B84758F"/>
    <w:rsid w:val="005B5E00"/>
    <w:pPr>
      <w:spacing w:after="160" w:line="278" w:lineRule="auto"/>
    </w:pPr>
    <w:rPr>
      <w:kern w:val="2"/>
      <w:sz w:val="24"/>
      <w:szCs w:val="24"/>
      <w14:ligatures w14:val="standardContextual"/>
    </w:rPr>
  </w:style>
  <w:style w:type="paragraph" w:customStyle="1" w:styleId="48250C6BCD114D08ACB72E1641840EB9">
    <w:name w:val="48250C6BCD114D08ACB72E1641840EB9"/>
    <w:rsid w:val="005B5E00"/>
    <w:pPr>
      <w:spacing w:after="160" w:line="278" w:lineRule="auto"/>
    </w:pPr>
    <w:rPr>
      <w:kern w:val="2"/>
      <w:sz w:val="24"/>
      <w:szCs w:val="24"/>
      <w14:ligatures w14:val="standardContextual"/>
    </w:rPr>
  </w:style>
  <w:style w:type="paragraph" w:customStyle="1" w:styleId="5E0081DB2CC64B0E99C1D9135E1C8969">
    <w:name w:val="5E0081DB2CC64B0E99C1D9135E1C8969"/>
    <w:rsid w:val="005B5E00"/>
    <w:pPr>
      <w:spacing w:after="160" w:line="278" w:lineRule="auto"/>
    </w:pPr>
    <w:rPr>
      <w:kern w:val="2"/>
      <w:sz w:val="24"/>
      <w:szCs w:val="24"/>
      <w14:ligatures w14:val="standardContextual"/>
    </w:rPr>
  </w:style>
  <w:style w:type="paragraph" w:customStyle="1" w:styleId="904155BCEB404967A01D52D3E1BE0F3B">
    <w:name w:val="904155BCEB404967A01D52D3E1BE0F3B"/>
    <w:rsid w:val="005B5E00"/>
    <w:pPr>
      <w:spacing w:after="160" w:line="278" w:lineRule="auto"/>
    </w:pPr>
    <w:rPr>
      <w:kern w:val="2"/>
      <w:sz w:val="24"/>
      <w:szCs w:val="24"/>
      <w14:ligatures w14:val="standardContextual"/>
    </w:rPr>
  </w:style>
  <w:style w:type="paragraph" w:customStyle="1" w:styleId="BEAA213082904387BD3FF9FC0DE6A0A9">
    <w:name w:val="BEAA213082904387BD3FF9FC0DE6A0A9"/>
    <w:rsid w:val="005B5E00"/>
    <w:pPr>
      <w:spacing w:after="160" w:line="278" w:lineRule="auto"/>
    </w:pPr>
    <w:rPr>
      <w:kern w:val="2"/>
      <w:sz w:val="24"/>
      <w:szCs w:val="24"/>
      <w14:ligatures w14:val="standardContextual"/>
    </w:rPr>
  </w:style>
  <w:style w:type="paragraph" w:customStyle="1" w:styleId="155FAADD013B4C34A770D7ACD3231EB6">
    <w:name w:val="155FAADD013B4C34A770D7ACD3231EB6"/>
    <w:rsid w:val="005B5E00"/>
    <w:pPr>
      <w:spacing w:after="160" w:line="278" w:lineRule="auto"/>
    </w:pPr>
    <w:rPr>
      <w:kern w:val="2"/>
      <w:sz w:val="24"/>
      <w:szCs w:val="24"/>
      <w14:ligatures w14:val="standardContextual"/>
    </w:rPr>
  </w:style>
  <w:style w:type="paragraph" w:customStyle="1" w:styleId="7FA3B342B90B4B20A64930ADBA645A83">
    <w:name w:val="7FA3B342B90B4B20A64930ADBA645A83"/>
    <w:rsid w:val="005B5E00"/>
    <w:pPr>
      <w:spacing w:after="160" w:line="278" w:lineRule="auto"/>
    </w:pPr>
    <w:rPr>
      <w:kern w:val="2"/>
      <w:sz w:val="24"/>
      <w:szCs w:val="24"/>
      <w14:ligatures w14:val="standardContextual"/>
    </w:rPr>
  </w:style>
  <w:style w:type="paragraph" w:customStyle="1" w:styleId="AC2FCDCDE3AB47E78D0924E6CDB0E408">
    <w:name w:val="AC2FCDCDE3AB47E78D0924E6CDB0E408"/>
    <w:rsid w:val="005B5E00"/>
    <w:pPr>
      <w:spacing w:after="160" w:line="278" w:lineRule="auto"/>
    </w:pPr>
    <w:rPr>
      <w:kern w:val="2"/>
      <w:sz w:val="24"/>
      <w:szCs w:val="24"/>
      <w14:ligatures w14:val="standardContextual"/>
    </w:rPr>
  </w:style>
  <w:style w:type="paragraph" w:customStyle="1" w:styleId="673F37ACC0664114863746467CD4C019">
    <w:name w:val="673F37ACC0664114863746467CD4C019"/>
    <w:rsid w:val="005B5E00"/>
    <w:pPr>
      <w:spacing w:after="160" w:line="278" w:lineRule="auto"/>
    </w:pPr>
    <w:rPr>
      <w:kern w:val="2"/>
      <w:sz w:val="24"/>
      <w:szCs w:val="24"/>
      <w14:ligatures w14:val="standardContextual"/>
    </w:rPr>
  </w:style>
  <w:style w:type="paragraph" w:customStyle="1" w:styleId="534285FBCEA84015AEA088DD87C7E55C">
    <w:name w:val="534285FBCEA84015AEA088DD87C7E55C"/>
    <w:rsid w:val="005B5E00"/>
    <w:pPr>
      <w:spacing w:after="160" w:line="278" w:lineRule="auto"/>
    </w:pPr>
    <w:rPr>
      <w:kern w:val="2"/>
      <w:sz w:val="24"/>
      <w:szCs w:val="24"/>
      <w14:ligatures w14:val="standardContextual"/>
    </w:rPr>
  </w:style>
  <w:style w:type="paragraph" w:customStyle="1" w:styleId="36FEEEDA18314581A55C97B1A4C1C67B">
    <w:name w:val="36FEEEDA18314581A55C97B1A4C1C67B"/>
    <w:rsid w:val="005B5E00"/>
    <w:pPr>
      <w:spacing w:after="160" w:line="278" w:lineRule="auto"/>
    </w:pPr>
    <w:rPr>
      <w:kern w:val="2"/>
      <w:sz w:val="24"/>
      <w:szCs w:val="24"/>
      <w14:ligatures w14:val="standardContextual"/>
    </w:rPr>
  </w:style>
  <w:style w:type="paragraph" w:customStyle="1" w:styleId="DCC37602340A4D139C518D6A91586CFF">
    <w:name w:val="DCC37602340A4D139C518D6A91586CFF"/>
    <w:rsid w:val="005B5E00"/>
    <w:pPr>
      <w:spacing w:after="160" w:line="278" w:lineRule="auto"/>
    </w:pPr>
    <w:rPr>
      <w:kern w:val="2"/>
      <w:sz w:val="24"/>
      <w:szCs w:val="24"/>
      <w14:ligatures w14:val="standardContextual"/>
    </w:rPr>
  </w:style>
  <w:style w:type="paragraph" w:customStyle="1" w:styleId="6617C5DFB8EC4A649A4ADAE97CA7D69D">
    <w:name w:val="6617C5DFB8EC4A649A4ADAE97CA7D69D"/>
    <w:rsid w:val="005B5E00"/>
    <w:pPr>
      <w:spacing w:after="160" w:line="278" w:lineRule="auto"/>
    </w:pPr>
    <w:rPr>
      <w:kern w:val="2"/>
      <w:sz w:val="24"/>
      <w:szCs w:val="24"/>
      <w14:ligatures w14:val="standardContextual"/>
    </w:rPr>
  </w:style>
  <w:style w:type="paragraph" w:customStyle="1" w:styleId="50407AAE54F647DCBF4760D194444807">
    <w:name w:val="50407AAE54F647DCBF4760D194444807"/>
    <w:rsid w:val="005B5E00"/>
    <w:pPr>
      <w:spacing w:after="160" w:line="278" w:lineRule="auto"/>
    </w:pPr>
    <w:rPr>
      <w:kern w:val="2"/>
      <w:sz w:val="24"/>
      <w:szCs w:val="24"/>
      <w14:ligatures w14:val="standardContextual"/>
    </w:rPr>
  </w:style>
  <w:style w:type="paragraph" w:customStyle="1" w:styleId="62BAC84CFE924C06AE018159A37857EE">
    <w:name w:val="62BAC84CFE924C06AE018159A37857EE"/>
    <w:rsid w:val="005B5E00"/>
    <w:pPr>
      <w:spacing w:after="160" w:line="278" w:lineRule="auto"/>
    </w:pPr>
    <w:rPr>
      <w:kern w:val="2"/>
      <w:sz w:val="24"/>
      <w:szCs w:val="24"/>
      <w14:ligatures w14:val="standardContextual"/>
    </w:rPr>
  </w:style>
  <w:style w:type="paragraph" w:customStyle="1" w:styleId="B4AD438592924535BEE5E3B0E9FDC97B">
    <w:name w:val="B4AD438592924535BEE5E3B0E9FDC97B"/>
    <w:rsid w:val="005B5E00"/>
    <w:pPr>
      <w:spacing w:after="160" w:line="278" w:lineRule="auto"/>
    </w:pPr>
    <w:rPr>
      <w:kern w:val="2"/>
      <w:sz w:val="24"/>
      <w:szCs w:val="24"/>
      <w14:ligatures w14:val="standardContextual"/>
    </w:rPr>
  </w:style>
  <w:style w:type="paragraph" w:customStyle="1" w:styleId="DB0AB70A25A34ED598BC2534A5E403B0">
    <w:name w:val="DB0AB70A25A34ED598BC2534A5E403B0"/>
    <w:rsid w:val="005B5E00"/>
    <w:pPr>
      <w:spacing w:after="160" w:line="278" w:lineRule="auto"/>
    </w:pPr>
    <w:rPr>
      <w:kern w:val="2"/>
      <w:sz w:val="24"/>
      <w:szCs w:val="24"/>
      <w14:ligatures w14:val="standardContextual"/>
    </w:rPr>
  </w:style>
  <w:style w:type="paragraph" w:customStyle="1" w:styleId="1FA8881C97C94888B8F60FA8EB78DC19">
    <w:name w:val="1FA8881C97C94888B8F60FA8EB78DC19"/>
    <w:rsid w:val="005B5E00"/>
    <w:pPr>
      <w:spacing w:after="160" w:line="278" w:lineRule="auto"/>
    </w:pPr>
    <w:rPr>
      <w:kern w:val="2"/>
      <w:sz w:val="24"/>
      <w:szCs w:val="24"/>
      <w14:ligatures w14:val="standardContextual"/>
    </w:rPr>
  </w:style>
  <w:style w:type="paragraph" w:customStyle="1" w:styleId="414B03AC6B654B148C1779548B135322">
    <w:name w:val="414B03AC6B654B148C1779548B135322"/>
    <w:rsid w:val="005B5E00"/>
    <w:pPr>
      <w:spacing w:after="160" w:line="278" w:lineRule="auto"/>
    </w:pPr>
    <w:rPr>
      <w:kern w:val="2"/>
      <w:sz w:val="24"/>
      <w:szCs w:val="24"/>
      <w14:ligatures w14:val="standardContextual"/>
    </w:rPr>
  </w:style>
  <w:style w:type="paragraph" w:customStyle="1" w:styleId="8678287DE9744DAB8E818BBE6471703E">
    <w:name w:val="8678287DE9744DAB8E818BBE6471703E"/>
    <w:rsid w:val="005B5E00"/>
    <w:pPr>
      <w:spacing w:after="160" w:line="278" w:lineRule="auto"/>
    </w:pPr>
    <w:rPr>
      <w:kern w:val="2"/>
      <w:sz w:val="24"/>
      <w:szCs w:val="24"/>
      <w14:ligatures w14:val="standardContextual"/>
    </w:rPr>
  </w:style>
  <w:style w:type="paragraph" w:customStyle="1" w:styleId="BAB7A7F284FF4C148A55EF2E1183FCF4">
    <w:name w:val="BAB7A7F284FF4C148A55EF2E1183FCF4"/>
    <w:rsid w:val="005B5E00"/>
    <w:pPr>
      <w:spacing w:after="160" w:line="278" w:lineRule="auto"/>
    </w:pPr>
    <w:rPr>
      <w:kern w:val="2"/>
      <w:sz w:val="24"/>
      <w:szCs w:val="24"/>
      <w14:ligatures w14:val="standardContextual"/>
    </w:rPr>
  </w:style>
  <w:style w:type="paragraph" w:customStyle="1" w:styleId="3E91A76EF2D142A1945610CFD2A23C50">
    <w:name w:val="3E91A76EF2D142A1945610CFD2A23C50"/>
    <w:rsid w:val="005B5E00"/>
    <w:pPr>
      <w:spacing w:after="160" w:line="278" w:lineRule="auto"/>
    </w:pPr>
    <w:rPr>
      <w:kern w:val="2"/>
      <w:sz w:val="24"/>
      <w:szCs w:val="24"/>
      <w14:ligatures w14:val="standardContextual"/>
    </w:rPr>
  </w:style>
  <w:style w:type="paragraph" w:customStyle="1" w:styleId="1F0AB67CF795457C9973ECD67CA9CCA1">
    <w:name w:val="1F0AB67CF795457C9973ECD67CA9CCA1"/>
    <w:rsid w:val="005B5E00"/>
    <w:pPr>
      <w:spacing w:after="160" w:line="278" w:lineRule="auto"/>
    </w:pPr>
    <w:rPr>
      <w:kern w:val="2"/>
      <w:sz w:val="24"/>
      <w:szCs w:val="24"/>
      <w14:ligatures w14:val="standardContextual"/>
    </w:rPr>
  </w:style>
  <w:style w:type="paragraph" w:customStyle="1" w:styleId="B5808131CC144450884778260F3FB292">
    <w:name w:val="B5808131CC144450884778260F3FB292"/>
    <w:rsid w:val="005B5E00"/>
    <w:pPr>
      <w:spacing w:after="160" w:line="278" w:lineRule="auto"/>
    </w:pPr>
    <w:rPr>
      <w:kern w:val="2"/>
      <w:sz w:val="24"/>
      <w:szCs w:val="24"/>
      <w14:ligatures w14:val="standardContextual"/>
    </w:rPr>
  </w:style>
  <w:style w:type="paragraph" w:customStyle="1" w:styleId="4F355F2411CE43F4B0580DB1CC960C90">
    <w:name w:val="4F355F2411CE43F4B0580DB1CC960C90"/>
    <w:rsid w:val="005B5E00"/>
    <w:pPr>
      <w:spacing w:after="160" w:line="278" w:lineRule="auto"/>
    </w:pPr>
    <w:rPr>
      <w:kern w:val="2"/>
      <w:sz w:val="24"/>
      <w:szCs w:val="24"/>
      <w14:ligatures w14:val="standardContextual"/>
    </w:rPr>
  </w:style>
  <w:style w:type="paragraph" w:customStyle="1" w:styleId="5C864C428223459BB32D66445AD8FFA6">
    <w:name w:val="5C864C428223459BB32D66445AD8FFA6"/>
    <w:rsid w:val="005B5E00"/>
    <w:pPr>
      <w:spacing w:after="160" w:line="278" w:lineRule="auto"/>
    </w:pPr>
    <w:rPr>
      <w:kern w:val="2"/>
      <w:sz w:val="24"/>
      <w:szCs w:val="24"/>
      <w14:ligatures w14:val="standardContextual"/>
    </w:rPr>
  </w:style>
  <w:style w:type="paragraph" w:customStyle="1" w:styleId="70699068622A4F9B9153C4176030461B">
    <w:name w:val="70699068622A4F9B9153C4176030461B"/>
    <w:rsid w:val="005B5E00"/>
    <w:pPr>
      <w:spacing w:after="160" w:line="278" w:lineRule="auto"/>
    </w:pPr>
    <w:rPr>
      <w:kern w:val="2"/>
      <w:sz w:val="24"/>
      <w:szCs w:val="24"/>
      <w14:ligatures w14:val="standardContextual"/>
    </w:rPr>
  </w:style>
  <w:style w:type="paragraph" w:customStyle="1" w:styleId="FD7005DB947B460BAC65039CBEF1B303">
    <w:name w:val="FD7005DB947B460BAC65039CBEF1B303"/>
    <w:rsid w:val="005B5E00"/>
    <w:pPr>
      <w:spacing w:after="160" w:line="278" w:lineRule="auto"/>
    </w:pPr>
    <w:rPr>
      <w:kern w:val="2"/>
      <w:sz w:val="24"/>
      <w:szCs w:val="24"/>
      <w14:ligatures w14:val="standardContextual"/>
    </w:rPr>
  </w:style>
  <w:style w:type="paragraph" w:customStyle="1" w:styleId="5EFDBB4FC2EC40199F7985EDB53485D8">
    <w:name w:val="5EFDBB4FC2EC40199F7985EDB53485D8"/>
    <w:rsid w:val="005B5E00"/>
    <w:pPr>
      <w:spacing w:after="160" w:line="278" w:lineRule="auto"/>
    </w:pPr>
    <w:rPr>
      <w:kern w:val="2"/>
      <w:sz w:val="24"/>
      <w:szCs w:val="24"/>
      <w14:ligatures w14:val="standardContextual"/>
    </w:rPr>
  </w:style>
  <w:style w:type="paragraph" w:customStyle="1" w:styleId="5503716CEF0D49C7A678DE0DEBD06F34">
    <w:name w:val="5503716CEF0D49C7A678DE0DEBD06F34"/>
    <w:rsid w:val="005B5E00"/>
    <w:pPr>
      <w:spacing w:after="160" w:line="278" w:lineRule="auto"/>
    </w:pPr>
    <w:rPr>
      <w:kern w:val="2"/>
      <w:sz w:val="24"/>
      <w:szCs w:val="24"/>
      <w14:ligatures w14:val="standardContextual"/>
    </w:rPr>
  </w:style>
  <w:style w:type="paragraph" w:customStyle="1" w:styleId="F9D8F398B3514DC2A308F24D6235907D">
    <w:name w:val="F9D8F398B3514DC2A308F24D6235907D"/>
    <w:rsid w:val="005B5E00"/>
    <w:pPr>
      <w:spacing w:after="160" w:line="278" w:lineRule="auto"/>
    </w:pPr>
    <w:rPr>
      <w:kern w:val="2"/>
      <w:sz w:val="24"/>
      <w:szCs w:val="24"/>
      <w14:ligatures w14:val="standardContextual"/>
    </w:rPr>
  </w:style>
  <w:style w:type="paragraph" w:customStyle="1" w:styleId="656DCF096A43449C9F040B5C276DFA1D">
    <w:name w:val="656DCF096A43449C9F040B5C276DFA1D"/>
    <w:rsid w:val="005B5E00"/>
    <w:pPr>
      <w:spacing w:after="160" w:line="278" w:lineRule="auto"/>
    </w:pPr>
    <w:rPr>
      <w:kern w:val="2"/>
      <w:sz w:val="24"/>
      <w:szCs w:val="24"/>
      <w14:ligatures w14:val="standardContextual"/>
    </w:rPr>
  </w:style>
  <w:style w:type="paragraph" w:customStyle="1" w:styleId="30F282CE4A5D4A9BB660AC100BEEE56A">
    <w:name w:val="30F282CE4A5D4A9BB660AC100BEEE56A"/>
    <w:rsid w:val="005B5E00"/>
    <w:pPr>
      <w:spacing w:after="160" w:line="278" w:lineRule="auto"/>
    </w:pPr>
    <w:rPr>
      <w:kern w:val="2"/>
      <w:sz w:val="24"/>
      <w:szCs w:val="24"/>
      <w14:ligatures w14:val="standardContextual"/>
    </w:rPr>
  </w:style>
  <w:style w:type="paragraph" w:customStyle="1" w:styleId="9B0C5763A0F14910A11B5220274714B8">
    <w:name w:val="9B0C5763A0F14910A11B5220274714B8"/>
    <w:rsid w:val="005B5E00"/>
    <w:pPr>
      <w:spacing w:after="160" w:line="278" w:lineRule="auto"/>
    </w:pPr>
    <w:rPr>
      <w:kern w:val="2"/>
      <w:sz w:val="24"/>
      <w:szCs w:val="24"/>
      <w14:ligatures w14:val="standardContextual"/>
    </w:rPr>
  </w:style>
  <w:style w:type="paragraph" w:customStyle="1" w:styleId="DFD0252E681B49F7904C9D20357C6071">
    <w:name w:val="DFD0252E681B49F7904C9D20357C6071"/>
    <w:rsid w:val="005B5E00"/>
    <w:pPr>
      <w:spacing w:after="160" w:line="278" w:lineRule="auto"/>
    </w:pPr>
    <w:rPr>
      <w:kern w:val="2"/>
      <w:sz w:val="24"/>
      <w:szCs w:val="24"/>
      <w14:ligatures w14:val="standardContextual"/>
    </w:rPr>
  </w:style>
  <w:style w:type="paragraph" w:customStyle="1" w:styleId="A2C0F1B0DF404050955424589C0594B3">
    <w:name w:val="A2C0F1B0DF404050955424589C0594B3"/>
    <w:rsid w:val="005B5E00"/>
    <w:pPr>
      <w:spacing w:after="160" w:line="278" w:lineRule="auto"/>
    </w:pPr>
    <w:rPr>
      <w:kern w:val="2"/>
      <w:sz w:val="24"/>
      <w:szCs w:val="24"/>
      <w14:ligatures w14:val="standardContextual"/>
    </w:rPr>
  </w:style>
  <w:style w:type="paragraph" w:customStyle="1" w:styleId="798D9E81361D46728D578A9E203C3E0C">
    <w:name w:val="798D9E81361D46728D578A9E203C3E0C"/>
    <w:rsid w:val="005B5E00"/>
    <w:pPr>
      <w:spacing w:after="160" w:line="278" w:lineRule="auto"/>
    </w:pPr>
    <w:rPr>
      <w:kern w:val="2"/>
      <w:sz w:val="24"/>
      <w:szCs w:val="24"/>
      <w14:ligatures w14:val="standardContextual"/>
    </w:rPr>
  </w:style>
  <w:style w:type="paragraph" w:customStyle="1" w:styleId="DF9CAC1DF29D4C3DAC6C23A2602812D2">
    <w:name w:val="DF9CAC1DF29D4C3DAC6C23A2602812D2"/>
    <w:rsid w:val="005B5E00"/>
    <w:pPr>
      <w:spacing w:after="160" w:line="278" w:lineRule="auto"/>
    </w:pPr>
    <w:rPr>
      <w:kern w:val="2"/>
      <w:sz w:val="24"/>
      <w:szCs w:val="24"/>
      <w14:ligatures w14:val="standardContextual"/>
    </w:rPr>
  </w:style>
  <w:style w:type="paragraph" w:customStyle="1" w:styleId="8268F8C22DDF4026AFECB728E3FDAF78">
    <w:name w:val="8268F8C22DDF4026AFECB728E3FDAF78"/>
    <w:rsid w:val="005B5E00"/>
    <w:pPr>
      <w:spacing w:after="160" w:line="278" w:lineRule="auto"/>
    </w:pPr>
    <w:rPr>
      <w:kern w:val="2"/>
      <w:sz w:val="24"/>
      <w:szCs w:val="24"/>
      <w14:ligatures w14:val="standardContextual"/>
    </w:rPr>
  </w:style>
  <w:style w:type="paragraph" w:customStyle="1" w:styleId="F61B770D1353439FA95F94E9FEF411B4">
    <w:name w:val="F61B770D1353439FA95F94E9FEF411B4"/>
    <w:rsid w:val="005B5E00"/>
    <w:pPr>
      <w:spacing w:after="160" w:line="278" w:lineRule="auto"/>
    </w:pPr>
    <w:rPr>
      <w:kern w:val="2"/>
      <w:sz w:val="24"/>
      <w:szCs w:val="24"/>
      <w14:ligatures w14:val="standardContextual"/>
    </w:rPr>
  </w:style>
  <w:style w:type="paragraph" w:customStyle="1" w:styleId="08D3F58D444E4C52A2A1EDE03A67C139">
    <w:name w:val="08D3F58D444E4C52A2A1EDE03A67C139"/>
    <w:rsid w:val="005B5E00"/>
    <w:pPr>
      <w:spacing w:after="160" w:line="278" w:lineRule="auto"/>
    </w:pPr>
    <w:rPr>
      <w:kern w:val="2"/>
      <w:sz w:val="24"/>
      <w:szCs w:val="24"/>
      <w14:ligatures w14:val="standardContextual"/>
    </w:rPr>
  </w:style>
  <w:style w:type="paragraph" w:customStyle="1" w:styleId="AB6DC669A8604B1985C94A61A7ACFDBB">
    <w:name w:val="AB6DC669A8604B1985C94A61A7ACFDBB"/>
    <w:rsid w:val="005B5E00"/>
    <w:pPr>
      <w:spacing w:after="160" w:line="278" w:lineRule="auto"/>
    </w:pPr>
    <w:rPr>
      <w:kern w:val="2"/>
      <w:sz w:val="24"/>
      <w:szCs w:val="24"/>
      <w14:ligatures w14:val="standardContextual"/>
    </w:rPr>
  </w:style>
  <w:style w:type="paragraph" w:customStyle="1" w:styleId="C9DBE1EFFDF742C4ACE00040B009E887">
    <w:name w:val="C9DBE1EFFDF742C4ACE00040B009E887"/>
    <w:rsid w:val="005B5E00"/>
    <w:pPr>
      <w:spacing w:after="160" w:line="278" w:lineRule="auto"/>
    </w:pPr>
    <w:rPr>
      <w:kern w:val="2"/>
      <w:sz w:val="24"/>
      <w:szCs w:val="24"/>
      <w14:ligatures w14:val="standardContextual"/>
    </w:rPr>
  </w:style>
  <w:style w:type="paragraph" w:customStyle="1" w:styleId="77E2A4AC42454AA68D4206937210FC77">
    <w:name w:val="77E2A4AC42454AA68D4206937210FC77"/>
    <w:rsid w:val="005B5E00"/>
    <w:pPr>
      <w:spacing w:after="160" w:line="278" w:lineRule="auto"/>
    </w:pPr>
    <w:rPr>
      <w:kern w:val="2"/>
      <w:sz w:val="24"/>
      <w:szCs w:val="24"/>
      <w14:ligatures w14:val="standardContextual"/>
    </w:rPr>
  </w:style>
  <w:style w:type="paragraph" w:customStyle="1" w:styleId="F2F355B9AF2A4E5A9B3F3A95A9BB73FE">
    <w:name w:val="F2F355B9AF2A4E5A9B3F3A95A9BB73FE"/>
    <w:rsid w:val="005B5E00"/>
    <w:pPr>
      <w:spacing w:after="160" w:line="278" w:lineRule="auto"/>
    </w:pPr>
    <w:rPr>
      <w:kern w:val="2"/>
      <w:sz w:val="24"/>
      <w:szCs w:val="24"/>
      <w14:ligatures w14:val="standardContextual"/>
    </w:rPr>
  </w:style>
  <w:style w:type="paragraph" w:customStyle="1" w:styleId="1A99BAF204724CC282A25658FF07ADC8">
    <w:name w:val="1A99BAF204724CC282A25658FF07ADC8"/>
    <w:rsid w:val="005B5E00"/>
    <w:pPr>
      <w:spacing w:after="160" w:line="278" w:lineRule="auto"/>
    </w:pPr>
    <w:rPr>
      <w:kern w:val="2"/>
      <w:sz w:val="24"/>
      <w:szCs w:val="24"/>
      <w14:ligatures w14:val="standardContextual"/>
    </w:rPr>
  </w:style>
  <w:style w:type="paragraph" w:customStyle="1" w:styleId="985419E66FE3421A8EC85E3D67D0213F">
    <w:name w:val="985419E66FE3421A8EC85E3D67D0213F"/>
    <w:rsid w:val="005B5E00"/>
    <w:pPr>
      <w:spacing w:after="160" w:line="278" w:lineRule="auto"/>
    </w:pPr>
    <w:rPr>
      <w:kern w:val="2"/>
      <w:sz w:val="24"/>
      <w:szCs w:val="24"/>
      <w14:ligatures w14:val="standardContextual"/>
    </w:rPr>
  </w:style>
  <w:style w:type="paragraph" w:customStyle="1" w:styleId="DBEB444F555B4BB4817BB5E0228EFB94">
    <w:name w:val="DBEB444F555B4BB4817BB5E0228EFB94"/>
    <w:rsid w:val="005B5E00"/>
    <w:pPr>
      <w:spacing w:after="160" w:line="278" w:lineRule="auto"/>
    </w:pPr>
    <w:rPr>
      <w:kern w:val="2"/>
      <w:sz w:val="24"/>
      <w:szCs w:val="24"/>
      <w14:ligatures w14:val="standardContextual"/>
    </w:rPr>
  </w:style>
  <w:style w:type="paragraph" w:customStyle="1" w:styleId="564C5A10316A4F4C9E73B073FD823AC1">
    <w:name w:val="564C5A10316A4F4C9E73B073FD823AC1"/>
    <w:rsid w:val="005B5E00"/>
    <w:pPr>
      <w:spacing w:after="160" w:line="278" w:lineRule="auto"/>
    </w:pPr>
    <w:rPr>
      <w:kern w:val="2"/>
      <w:sz w:val="24"/>
      <w:szCs w:val="24"/>
      <w14:ligatures w14:val="standardContextual"/>
    </w:rPr>
  </w:style>
  <w:style w:type="paragraph" w:customStyle="1" w:styleId="27AB2DD3E81F4B3B89B62F9081BEE742">
    <w:name w:val="27AB2DD3E81F4B3B89B62F9081BEE742"/>
    <w:rsid w:val="005B5E00"/>
    <w:pPr>
      <w:spacing w:after="160" w:line="278" w:lineRule="auto"/>
    </w:pPr>
    <w:rPr>
      <w:kern w:val="2"/>
      <w:sz w:val="24"/>
      <w:szCs w:val="24"/>
      <w14:ligatures w14:val="standardContextual"/>
    </w:rPr>
  </w:style>
  <w:style w:type="paragraph" w:customStyle="1" w:styleId="D2BCAE9ADE424EDBAEDC08B4F3C50B17">
    <w:name w:val="D2BCAE9ADE424EDBAEDC08B4F3C50B17"/>
    <w:rsid w:val="005B5E00"/>
    <w:pPr>
      <w:spacing w:after="160" w:line="278" w:lineRule="auto"/>
    </w:pPr>
    <w:rPr>
      <w:kern w:val="2"/>
      <w:sz w:val="24"/>
      <w:szCs w:val="24"/>
      <w14:ligatures w14:val="standardContextual"/>
    </w:rPr>
  </w:style>
  <w:style w:type="paragraph" w:customStyle="1" w:styleId="ABE43B899AEC474E8DE7A640C9291BB1">
    <w:name w:val="ABE43B899AEC474E8DE7A640C9291BB1"/>
    <w:rsid w:val="005B5E00"/>
    <w:pPr>
      <w:spacing w:after="160" w:line="278" w:lineRule="auto"/>
    </w:pPr>
    <w:rPr>
      <w:kern w:val="2"/>
      <w:sz w:val="24"/>
      <w:szCs w:val="24"/>
      <w14:ligatures w14:val="standardContextual"/>
    </w:rPr>
  </w:style>
  <w:style w:type="paragraph" w:customStyle="1" w:styleId="5A046BEDDF854888AD19AFB3B68CB45F">
    <w:name w:val="5A046BEDDF854888AD19AFB3B68CB45F"/>
    <w:rsid w:val="005B5E00"/>
    <w:pPr>
      <w:spacing w:after="160" w:line="278" w:lineRule="auto"/>
    </w:pPr>
    <w:rPr>
      <w:kern w:val="2"/>
      <w:sz w:val="24"/>
      <w:szCs w:val="24"/>
      <w14:ligatures w14:val="standardContextual"/>
    </w:rPr>
  </w:style>
  <w:style w:type="paragraph" w:customStyle="1" w:styleId="5B0B6EB787EF49D0989376B1245330F5">
    <w:name w:val="5B0B6EB787EF49D0989376B1245330F5"/>
    <w:rsid w:val="005B5E00"/>
    <w:pPr>
      <w:spacing w:after="160" w:line="278" w:lineRule="auto"/>
    </w:pPr>
    <w:rPr>
      <w:kern w:val="2"/>
      <w:sz w:val="24"/>
      <w:szCs w:val="24"/>
      <w14:ligatures w14:val="standardContextual"/>
    </w:rPr>
  </w:style>
  <w:style w:type="paragraph" w:customStyle="1" w:styleId="246A155EEF2C4E11A95FD4213C81CEA4">
    <w:name w:val="246A155EEF2C4E11A95FD4213C81CEA4"/>
    <w:rsid w:val="005B5E00"/>
    <w:pPr>
      <w:spacing w:after="160" w:line="278" w:lineRule="auto"/>
    </w:pPr>
    <w:rPr>
      <w:kern w:val="2"/>
      <w:sz w:val="24"/>
      <w:szCs w:val="24"/>
      <w14:ligatures w14:val="standardContextual"/>
    </w:rPr>
  </w:style>
  <w:style w:type="paragraph" w:customStyle="1" w:styleId="8FAA59032C3E44398D786B20FCA8DF12">
    <w:name w:val="8FAA59032C3E44398D786B20FCA8DF12"/>
    <w:rsid w:val="005B5E00"/>
    <w:pPr>
      <w:spacing w:after="160" w:line="278" w:lineRule="auto"/>
    </w:pPr>
    <w:rPr>
      <w:kern w:val="2"/>
      <w:sz w:val="24"/>
      <w:szCs w:val="24"/>
      <w14:ligatures w14:val="standardContextual"/>
    </w:rPr>
  </w:style>
  <w:style w:type="paragraph" w:customStyle="1" w:styleId="781DAE6CD1E94561B77BA9C9D06C1D60">
    <w:name w:val="781DAE6CD1E94561B77BA9C9D06C1D60"/>
    <w:rsid w:val="005B5E00"/>
    <w:pPr>
      <w:spacing w:after="160" w:line="278" w:lineRule="auto"/>
    </w:pPr>
    <w:rPr>
      <w:kern w:val="2"/>
      <w:sz w:val="24"/>
      <w:szCs w:val="24"/>
      <w14:ligatures w14:val="standardContextual"/>
    </w:rPr>
  </w:style>
  <w:style w:type="paragraph" w:customStyle="1" w:styleId="875CEF114D1348528BDA8C8D372C69E7">
    <w:name w:val="875CEF114D1348528BDA8C8D372C69E7"/>
    <w:rsid w:val="005B5E00"/>
    <w:pPr>
      <w:spacing w:after="160" w:line="278" w:lineRule="auto"/>
    </w:pPr>
    <w:rPr>
      <w:kern w:val="2"/>
      <w:sz w:val="24"/>
      <w:szCs w:val="24"/>
      <w14:ligatures w14:val="standardContextual"/>
    </w:rPr>
  </w:style>
  <w:style w:type="paragraph" w:customStyle="1" w:styleId="6266EBC209904F11B7D2E5818FFE8E2F">
    <w:name w:val="6266EBC209904F11B7D2E5818FFE8E2F"/>
    <w:rsid w:val="005B5E00"/>
    <w:pPr>
      <w:spacing w:after="160" w:line="278" w:lineRule="auto"/>
    </w:pPr>
    <w:rPr>
      <w:kern w:val="2"/>
      <w:sz w:val="24"/>
      <w:szCs w:val="24"/>
      <w14:ligatures w14:val="standardContextual"/>
    </w:rPr>
  </w:style>
  <w:style w:type="paragraph" w:customStyle="1" w:styleId="050324B51DAB42FABDB8DC82BB7E5ADD">
    <w:name w:val="050324B51DAB42FABDB8DC82BB7E5ADD"/>
    <w:rsid w:val="005B5E00"/>
    <w:pPr>
      <w:spacing w:after="160" w:line="278" w:lineRule="auto"/>
    </w:pPr>
    <w:rPr>
      <w:kern w:val="2"/>
      <w:sz w:val="24"/>
      <w:szCs w:val="24"/>
      <w14:ligatures w14:val="standardContextual"/>
    </w:rPr>
  </w:style>
  <w:style w:type="paragraph" w:customStyle="1" w:styleId="7A9B61156C7E4C0ABD0134ED4C7C0A43">
    <w:name w:val="7A9B61156C7E4C0ABD0134ED4C7C0A43"/>
    <w:rsid w:val="005B5E00"/>
    <w:pPr>
      <w:spacing w:after="160" w:line="278" w:lineRule="auto"/>
    </w:pPr>
    <w:rPr>
      <w:kern w:val="2"/>
      <w:sz w:val="24"/>
      <w:szCs w:val="24"/>
      <w14:ligatures w14:val="standardContextual"/>
    </w:rPr>
  </w:style>
  <w:style w:type="paragraph" w:customStyle="1" w:styleId="D38456416FC14A999503E915911E2302">
    <w:name w:val="D38456416FC14A999503E915911E2302"/>
    <w:rsid w:val="005B5E00"/>
    <w:pPr>
      <w:spacing w:after="160" w:line="278" w:lineRule="auto"/>
    </w:pPr>
    <w:rPr>
      <w:kern w:val="2"/>
      <w:sz w:val="24"/>
      <w:szCs w:val="24"/>
      <w14:ligatures w14:val="standardContextual"/>
    </w:rPr>
  </w:style>
  <w:style w:type="paragraph" w:customStyle="1" w:styleId="516EA3FC6DC94090934CB606647875C2">
    <w:name w:val="516EA3FC6DC94090934CB606647875C2"/>
    <w:rsid w:val="005B5E00"/>
    <w:pPr>
      <w:spacing w:after="160" w:line="278" w:lineRule="auto"/>
    </w:pPr>
    <w:rPr>
      <w:kern w:val="2"/>
      <w:sz w:val="24"/>
      <w:szCs w:val="24"/>
      <w14:ligatures w14:val="standardContextual"/>
    </w:rPr>
  </w:style>
  <w:style w:type="paragraph" w:customStyle="1" w:styleId="65895C8A3AE943B0AE81669E32E72B9D">
    <w:name w:val="65895C8A3AE943B0AE81669E32E72B9D"/>
    <w:rsid w:val="005B5E00"/>
    <w:pPr>
      <w:spacing w:after="160" w:line="278" w:lineRule="auto"/>
    </w:pPr>
    <w:rPr>
      <w:kern w:val="2"/>
      <w:sz w:val="24"/>
      <w:szCs w:val="24"/>
      <w14:ligatures w14:val="standardContextual"/>
    </w:rPr>
  </w:style>
  <w:style w:type="paragraph" w:customStyle="1" w:styleId="69FB9C5340B04B5DAFF1A29358D20773">
    <w:name w:val="69FB9C5340B04B5DAFF1A29358D20773"/>
    <w:rsid w:val="005B5E00"/>
    <w:pPr>
      <w:spacing w:after="160" w:line="278" w:lineRule="auto"/>
    </w:pPr>
    <w:rPr>
      <w:kern w:val="2"/>
      <w:sz w:val="24"/>
      <w:szCs w:val="24"/>
      <w14:ligatures w14:val="standardContextual"/>
    </w:rPr>
  </w:style>
  <w:style w:type="paragraph" w:customStyle="1" w:styleId="5DD49D924C034E8CA1E9C30530BE3E73">
    <w:name w:val="5DD49D924C034E8CA1E9C30530BE3E73"/>
    <w:rsid w:val="005B5E00"/>
    <w:pPr>
      <w:spacing w:after="160" w:line="278" w:lineRule="auto"/>
    </w:pPr>
    <w:rPr>
      <w:kern w:val="2"/>
      <w:sz w:val="24"/>
      <w:szCs w:val="24"/>
      <w14:ligatures w14:val="standardContextual"/>
    </w:rPr>
  </w:style>
  <w:style w:type="paragraph" w:customStyle="1" w:styleId="B69182C6A090484FBD9D73E8C1EC53AA">
    <w:name w:val="B69182C6A090484FBD9D73E8C1EC53AA"/>
    <w:rsid w:val="005B5E00"/>
    <w:pPr>
      <w:spacing w:after="160" w:line="278" w:lineRule="auto"/>
    </w:pPr>
    <w:rPr>
      <w:kern w:val="2"/>
      <w:sz w:val="24"/>
      <w:szCs w:val="24"/>
      <w14:ligatures w14:val="standardContextual"/>
    </w:rPr>
  </w:style>
  <w:style w:type="paragraph" w:customStyle="1" w:styleId="2E8C8EE070C14942B72EF50F18970B07">
    <w:name w:val="2E8C8EE070C14942B72EF50F18970B07"/>
    <w:rsid w:val="005B5E00"/>
    <w:pPr>
      <w:spacing w:after="160" w:line="278" w:lineRule="auto"/>
    </w:pPr>
    <w:rPr>
      <w:kern w:val="2"/>
      <w:sz w:val="24"/>
      <w:szCs w:val="24"/>
      <w14:ligatures w14:val="standardContextual"/>
    </w:rPr>
  </w:style>
  <w:style w:type="paragraph" w:customStyle="1" w:styleId="A4086B351D1B45C28A8CC4242C8847D5">
    <w:name w:val="A4086B351D1B45C28A8CC4242C8847D5"/>
    <w:rsid w:val="005B5E00"/>
    <w:pPr>
      <w:spacing w:after="160" w:line="278" w:lineRule="auto"/>
    </w:pPr>
    <w:rPr>
      <w:kern w:val="2"/>
      <w:sz w:val="24"/>
      <w:szCs w:val="24"/>
      <w14:ligatures w14:val="standardContextual"/>
    </w:rPr>
  </w:style>
  <w:style w:type="paragraph" w:customStyle="1" w:styleId="35091E2E78B74C4CB3CF008218D5AE05">
    <w:name w:val="35091E2E78B74C4CB3CF008218D5AE05"/>
    <w:rsid w:val="005B5E00"/>
    <w:pPr>
      <w:spacing w:after="160" w:line="278" w:lineRule="auto"/>
    </w:pPr>
    <w:rPr>
      <w:kern w:val="2"/>
      <w:sz w:val="24"/>
      <w:szCs w:val="24"/>
      <w14:ligatures w14:val="standardContextual"/>
    </w:rPr>
  </w:style>
  <w:style w:type="paragraph" w:customStyle="1" w:styleId="03EA512746244CE98E8588B62C6B56DA">
    <w:name w:val="03EA512746244CE98E8588B62C6B56DA"/>
    <w:rsid w:val="005B5E00"/>
    <w:pPr>
      <w:spacing w:after="160" w:line="278" w:lineRule="auto"/>
    </w:pPr>
    <w:rPr>
      <w:kern w:val="2"/>
      <w:sz w:val="24"/>
      <w:szCs w:val="24"/>
      <w14:ligatures w14:val="standardContextual"/>
    </w:rPr>
  </w:style>
  <w:style w:type="paragraph" w:customStyle="1" w:styleId="8243C58388B44F819CCE0F90A57F0DE7">
    <w:name w:val="8243C58388B44F819CCE0F90A57F0DE7"/>
    <w:rsid w:val="005B5E00"/>
    <w:pPr>
      <w:spacing w:after="160" w:line="278" w:lineRule="auto"/>
    </w:pPr>
    <w:rPr>
      <w:kern w:val="2"/>
      <w:sz w:val="24"/>
      <w:szCs w:val="24"/>
      <w14:ligatures w14:val="standardContextual"/>
    </w:rPr>
  </w:style>
  <w:style w:type="paragraph" w:customStyle="1" w:styleId="D5B681C78ED944719A703E29A8535E8E">
    <w:name w:val="D5B681C78ED944719A703E29A8535E8E"/>
    <w:rsid w:val="005B5E00"/>
    <w:pPr>
      <w:spacing w:after="160" w:line="278" w:lineRule="auto"/>
    </w:pPr>
    <w:rPr>
      <w:kern w:val="2"/>
      <w:sz w:val="24"/>
      <w:szCs w:val="24"/>
      <w14:ligatures w14:val="standardContextual"/>
    </w:rPr>
  </w:style>
  <w:style w:type="paragraph" w:customStyle="1" w:styleId="A2D997182D0C47BEB06D58BF3FF84D3F">
    <w:name w:val="A2D997182D0C47BEB06D58BF3FF84D3F"/>
    <w:rsid w:val="005B5E00"/>
    <w:pPr>
      <w:spacing w:after="160" w:line="278" w:lineRule="auto"/>
    </w:pPr>
    <w:rPr>
      <w:kern w:val="2"/>
      <w:sz w:val="24"/>
      <w:szCs w:val="24"/>
      <w14:ligatures w14:val="standardContextual"/>
    </w:rPr>
  </w:style>
  <w:style w:type="paragraph" w:customStyle="1" w:styleId="4993C572F261409AA6F27B658BBF1BD4">
    <w:name w:val="4993C572F261409AA6F27B658BBF1BD4"/>
    <w:rsid w:val="005B5E00"/>
    <w:pPr>
      <w:spacing w:after="160" w:line="278" w:lineRule="auto"/>
    </w:pPr>
    <w:rPr>
      <w:kern w:val="2"/>
      <w:sz w:val="24"/>
      <w:szCs w:val="24"/>
      <w14:ligatures w14:val="standardContextual"/>
    </w:rPr>
  </w:style>
  <w:style w:type="paragraph" w:customStyle="1" w:styleId="1D1FBFB376A743CA9BEE6523D7832C52">
    <w:name w:val="1D1FBFB376A743CA9BEE6523D7832C52"/>
    <w:rsid w:val="005B5E00"/>
    <w:pPr>
      <w:spacing w:after="160" w:line="278" w:lineRule="auto"/>
    </w:pPr>
    <w:rPr>
      <w:kern w:val="2"/>
      <w:sz w:val="24"/>
      <w:szCs w:val="24"/>
      <w14:ligatures w14:val="standardContextual"/>
    </w:rPr>
  </w:style>
  <w:style w:type="paragraph" w:customStyle="1" w:styleId="9258A7A9C5DE4010BC763C3751D486F7">
    <w:name w:val="9258A7A9C5DE4010BC763C3751D486F7"/>
    <w:rsid w:val="005B5E00"/>
    <w:pPr>
      <w:spacing w:after="160" w:line="278" w:lineRule="auto"/>
    </w:pPr>
    <w:rPr>
      <w:kern w:val="2"/>
      <w:sz w:val="24"/>
      <w:szCs w:val="24"/>
      <w14:ligatures w14:val="standardContextual"/>
    </w:rPr>
  </w:style>
  <w:style w:type="paragraph" w:customStyle="1" w:styleId="1894A348A8104D3882A4C2C737160E77">
    <w:name w:val="1894A348A8104D3882A4C2C737160E77"/>
    <w:rsid w:val="005B5E00"/>
    <w:pPr>
      <w:spacing w:after="160" w:line="278" w:lineRule="auto"/>
    </w:pPr>
    <w:rPr>
      <w:kern w:val="2"/>
      <w:sz w:val="24"/>
      <w:szCs w:val="24"/>
      <w14:ligatures w14:val="standardContextual"/>
    </w:rPr>
  </w:style>
  <w:style w:type="paragraph" w:customStyle="1" w:styleId="5BC3FE36A4244FBA8ADB26384AAB9E0A">
    <w:name w:val="5BC3FE36A4244FBA8ADB26384AAB9E0A"/>
    <w:rsid w:val="005B5E00"/>
    <w:pPr>
      <w:spacing w:after="160" w:line="278" w:lineRule="auto"/>
    </w:pPr>
    <w:rPr>
      <w:kern w:val="2"/>
      <w:sz w:val="24"/>
      <w:szCs w:val="24"/>
      <w14:ligatures w14:val="standardContextual"/>
    </w:rPr>
  </w:style>
  <w:style w:type="paragraph" w:customStyle="1" w:styleId="5D32B285A75146F3AE3DEADCE78D54AA">
    <w:name w:val="5D32B285A75146F3AE3DEADCE78D54AA"/>
    <w:rsid w:val="005B5E00"/>
    <w:pPr>
      <w:spacing w:after="160" w:line="278" w:lineRule="auto"/>
    </w:pPr>
    <w:rPr>
      <w:kern w:val="2"/>
      <w:sz w:val="24"/>
      <w:szCs w:val="24"/>
      <w14:ligatures w14:val="standardContextual"/>
    </w:rPr>
  </w:style>
  <w:style w:type="paragraph" w:customStyle="1" w:styleId="A21A0D9F4DA94BF9B262046DF45C4E60">
    <w:name w:val="A21A0D9F4DA94BF9B262046DF45C4E60"/>
    <w:rsid w:val="005B5E00"/>
    <w:pPr>
      <w:spacing w:after="160" w:line="278" w:lineRule="auto"/>
    </w:pPr>
    <w:rPr>
      <w:kern w:val="2"/>
      <w:sz w:val="24"/>
      <w:szCs w:val="24"/>
      <w14:ligatures w14:val="standardContextual"/>
    </w:rPr>
  </w:style>
  <w:style w:type="paragraph" w:customStyle="1" w:styleId="100454E9DEE948BEA7373754A595E462">
    <w:name w:val="100454E9DEE948BEA7373754A595E462"/>
    <w:rsid w:val="005B5E00"/>
    <w:pPr>
      <w:spacing w:after="160" w:line="278" w:lineRule="auto"/>
    </w:pPr>
    <w:rPr>
      <w:kern w:val="2"/>
      <w:sz w:val="24"/>
      <w:szCs w:val="24"/>
      <w14:ligatures w14:val="standardContextual"/>
    </w:rPr>
  </w:style>
  <w:style w:type="paragraph" w:customStyle="1" w:styleId="E71B6EDB890A487EAF3A015D1FF44099">
    <w:name w:val="E71B6EDB890A487EAF3A015D1FF44099"/>
    <w:rsid w:val="005B5E00"/>
    <w:pPr>
      <w:spacing w:after="160" w:line="278" w:lineRule="auto"/>
    </w:pPr>
    <w:rPr>
      <w:kern w:val="2"/>
      <w:sz w:val="24"/>
      <w:szCs w:val="24"/>
      <w14:ligatures w14:val="standardContextual"/>
    </w:rPr>
  </w:style>
  <w:style w:type="paragraph" w:customStyle="1" w:styleId="48CE52F77D3741CE9CC8F1E1FF32E643">
    <w:name w:val="48CE52F77D3741CE9CC8F1E1FF32E643"/>
    <w:rsid w:val="005B5E00"/>
    <w:pPr>
      <w:spacing w:after="160" w:line="278" w:lineRule="auto"/>
    </w:pPr>
    <w:rPr>
      <w:kern w:val="2"/>
      <w:sz w:val="24"/>
      <w:szCs w:val="24"/>
      <w14:ligatures w14:val="standardContextual"/>
    </w:rPr>
  </w:style>
  <w:style w:type="paragraph" w:customStyle="1" w:styleId="05902B16B59C4C0E81F76BDF7587677B">
    <w:name w:val="05902B16B59C4C0E81F76BDF7587677B"/>
    <w:rsid w:val="005B5E00"/>
    <w:pPr>
      <w:spacing w:after="160" w:line="278" w:lineRule="auto"/>
    </w:pPr>
    <w:rPr>
      <w:kern w:val="2"/>
      <w:sz w:val="24"/>
      <w:szCs w:val="24"/>
      <w14:ligatures w14:val="standardContextual"/>
    </w:rPr>
  </w:style>
  <w:style w:type="paragraph" w:customStyle="1" w:styleId="9A1021DA9FBD4314AF36AC4BB2A5A161">
    <w:name w:val="9A1021DA9FBD4314AF36AC4BB2A5A161"/>
    <w:rsid w:val="005B5E00"/>
    <w:pPr>
      <w:spacing w:after="160" w:line="278" w:lineRule="auto"/>
    </w:pPr>
    <w:rPr>
      <w:kern w:val="2"/>
      <w:sz w:val="24"/>
      <w:szCs w:val="24"/>
      <w14:ligatures w14:val="standardContextual"/>
    </w:rPr>
  </w:style>
  <w:style w:type="paragraph" w:customStyle="1" w:styleId="B861FF16BAEE45FF9AC23E6B8652ABEF">
    <w:name w:val="B861FF16BAEE45FF9AC23E6B8652ABEF"/>
    <w:rsid w:val="005B5E00"/>
    <w:pPr>
      <w:spacing w:after="160" w:line="278" w:lineRule="auto"/>
    </w:pPr>
    <w:rPr>
      <w:kern w:val="2"/>
      <w:sz w:val="24"/>
      <w:szCs w:val="24"/>
      <w14:ligatures w14:val="standardContextual"/>
    </w:rPr>
  </w:style>
  <w:style w:type="paragraph" w:customStyle="1" w:styleId="5F625E22A400405D906353BE0E2B9418">
    <w:name w:val="5F625E22A400405D906353BE0E2B9418"/>
    <w:rsid w:val="005B5E00"/>
    <w:pPr>
      <w:spacing w:after="160" w:line="278" w:lineRule="auto"/>
    </w:pPr>
    <w:rPr>
      <w:kern w:val="2"/>
      <w:sz w:val="24"/>
      <w:szCs w:val="24"/>
      <w14:ligatures w14:val="standardContextual"/>
    </w:rPr>
  </w:style>
  <w:style w:type="paragraph" w:customStyle="1" w:styleId="BA1B2827E7AA4D50A4BA6638CBE1603B">
    <w:name w:val="BA1B2827E7AA4D50A4BA6638CBE1603B"/>
    <w:rsid w:val="005B5E00"/>
    <w:pPr>
      <w:spacing w:after="160" w:line="278" w:lineRule="auto"/>
    </w:pPr>
    <w:rPr>
      <w:kern w:val="2"/>
      <w:sz w:val="24"/>
      <w:szCs w:val="24"/>
      <w14:ligatures w14:val="standardContextual"/>
    </w:rPr>
  </w:style>
  <w:style w:type="paragraph" w:customStyle="1" w:styleId="871C6E92DBA542FF9427AA9FD2E55DEF">
    <w:name w:val="871C6E92DBA542FF9427AA9FD2E55DEF"/>
    <w:rsid w:val="005B5E00"/>
    <w:pPr>
      <w:spacing w:after="160" w:line="278" w:lineRule="auto"/>
    </w:pPr>
    <w:rPr>
      <w:kern w:val="2"/>
      <w:sz w:val="24"/>
      <w:szCs w:val="24"/>
      <w14:ligatures w14:val="standardContextual"/>
    </w:rPr>
  </w:style>
  <w:style w:type="paragraph" w:customStyle="1" w:styleId="9C1D53BA153C4C7A957AB2CF2C1DADC0">
    <w:name w:val="9C1D53BA153C4C7A957AB2CF2C1DADC0"/>
    <w:rsid w:val="005B5E00"/>
    <w:pPr>
      <w:spacing w:after="160" w:line="278" w:lineRule="auto"/>
    </w:pPr>
    <w:rPr>
      <w:kern w:val="2"/>
      <w:sz w:val="24"/>
      <w:szCs w:val="24"/>
      <w14:ligatures w14:val="standardContextual"/>
    </w:rPr>
  </w:style>
  <w:style w:type="paragraph" w:customStyle="1" w:styleId="73A7B47B8483456E8DD683E90603AAB1">
    <w:name w:val="73A7B47B8483456E8DD683E90603AAB1"/>
    <w:rsid w:val="005B5E00"/>
    <w:pPr>
      <w:spacing w:after="160" w:line="278" w:lineRule="auto"/>
    </w:pPr>
    <w:rPr>
      <w:kern w:val="2"/>
      <w:sz w:val="24"/>
      <w:szCs w:val="24"/>
      <w14:ligatures w14:val="standardContextual"/>
    </w:rPr>
  </w:style>
  <w:style w:type="paragraph" w:customStyle="1" w:styleId="790DC79699CA48DD93257435E0FA972B">
    <w:name w:val="790DC79699CA48DD93257435E0FA972B"/>
    <w:rsid w:val="005B5E00"/>
    <w:pPr>
      <w:spacing w:after="160" w:line="278" w:lineRule="auto"/>
    </w:pPr>
    <w:rPr>
      <w:kern w:val="2"/>
      <w:sz w:val="24"/>
      <w:szCs w:val="24"/>
      <w14:ligatures w14:val="standardContextual"/>
    </w:rPr>
  </w:style>
  <w:style w:type="paragraph" w:customStyle="1" w:styleId="E3C7B8E330B344FFB86052494357AE22">
    <w:name w:val="E3C7B8E330B344FFB86052494357AE22"/>
    <w:rsid w:val="005B5E00"/>
    <w:pPr>
      <w:spacing w:after="160" w:line="278" w:lineRule="auto"/>
    </w:pPr>
    <w:rPr>
      <w:kern w:val="2"/>
      <w:sz w:val="24"/>
      <w:szCs w:val="24"/>
      <w14:ligatures w14:val="standardContextual"/>
    </w:rPr>
  </w:style>
  <w:style w:type="paragraph" w:customStyle="1" w:styleId="807191EAF91E466A938D3767DD9F3B98">
    <w:name w:val="807191EAF91E466A938D3767DD9F3B98"/>
    <w:rsid w:val="005B5E00"/>
    <w:pPr>
      <w:spacing w:after="160" w:line="278" w:lineRule="auto"/>
    </w:pPr>
    <w:rPr>
      <w:kern w:val="2"/>
      <w:sz w:val="24"/>
      <w:szCs w:val="24"/>
      <w14:ligatures w14:val="standardContextual"/>
    </w:rPr>
  </w:style>
  <w:style w:type="paragraph" w:customStyle="1" w:styleId="0A18113601614603A95E961CDA5128C8">
    <w:name w:val="0A18113601614603A95E961CDA5128C8"/>
    <w:rsid w:val="005B5E00"/>
    <w:pPr>
      <w:spacing w:after="160" w:line="278" w:lineRule="auto"/>
    </w:pPr>
    <w:rPr>
      <w:kern w:val="2"/>
      <w:sz w:val="24"/>
      <w:szCs w:val="24"/>
      <w14:ligatures w14:val="standardContextual"/>
    </w:rPr>
  </w:style>
  <w:style w:type="paragraph" w:customStyle="1" w:styleId="44B368801BFD48309075EC27054354D9">
    <w:name w:val="44B368801BFD48309075EC27054354D9"/>
    <w:rsid w:val="005B5E00"/>
    <w:pPr>
      <w:spacing w:after="160" w:line="278" w:lineRule="auto"/>
    </w:pPr>
    <w:rPr>
      <w:kern w:val="2"/>
      <w:sz w:val="24"/>
      <w:szCs w:val="24"/>
      <w14:ligatures w14:val="standardContextual"/>
    </w:rPr>
  </w:style>
  <w:style w:type="paragraph" w:customStyle="1" w:styleId="D5EF691E41724C568A948BEB4A3C320A">
    <w:name w:val="D5EF691E41724C568A948BEB4A3C320A"/>
    <w:rsid w:val="005B5E00"/>
    <w:pPr>
      <w:spacing w:after="160" w:line="278" w:lineRule="auto"/>
    </w:pPr>
    <w:rPr>
      <w:kern w:val="2"/>
      <w:sz w:val="24"/>
      <w:szCs w:val="24"/>
      <w14:ligatures w14:val="standardContextual"/>
    </w:rPr>
  </w:style>
  <w:style w:type="paragraph" w:customStyle="1" w:styleId="C0DC306BC6DA4E48B7F030E3E20BD3A8">
    <w:name w:val="C0DC306BC6DA4E48B7F030E3E20BD3A8"/>
    <w:rsid w:val="005B5E00"/>
    <w:pPr>
      <w:spacing w:after="160" w:line="278" w:lineRule="auto"/>
    </w:pPr>
    <w:rPr>
      <w:kern w:val="2"/>
      <w:sz w:val="24"/>
      <w:szCs w:val="24"/>
      <w14:ligatures w14:val="standardContextual"/>
    </w:rPr>
  </w:style>
  <w:style w:type="paragraph" w:customStyle="1" w:styleId="28D6FC0341F144B9856FF2C142B55319">
    <w:name w:val="28D6FC0341F144B9856FF2C142B55319"/>
    <w:rsid w:val="005B5E00"/>
    <w:pPr>
      <w:spacing w:after="160" w:line="278" w:lineRule="auto"/>
    </w:pPr>
    <w:rPr>
      <w:kern w:val="2"/>
      <w:sz w:val="24"/>
      <w:szCs w:val="24"/>
      <w14:ligatures w14:val="standardContextual"/>
    </w:rPr>
  </w:style>
  <w:style w:type="paragraph" w:customStyle="1" w:styleId="68DB6B71CE804B538360D2CB27FD280E">
    <w:name w:val="68DB6B71CE804B538360D2CB27FD280E"/>
    <w:rsid w:val="005B5E00"/>
    <w:pPr>
      <w:spacing w:after="160" w:line="278" w:lineRule="auto"/>
    </w:pPr>
    <w:rPr>
      <w:kern w:val="2"/>
      <w:sz w:val="24"/>
      <w:szCs w:val="24"/>
      <w14:ligatures w14:val="standardContextual"/>
    </w:rPr>
  </w:style>
  <w:style w:type="paragraph" w:customStyle="1" w:styleId="E0233C23903C43AF8D5B27394F7966CC">
    <w:name w:val="E0233C23903C43AF8D5B27394F7966CC"/>
    <w:rsid w:val="005B5E00"/>
    <w:pPr>
      <w:spacing w:after="160" w:line="278" w:lineRule="auto"/>
    </w:pPr>
    <w:rPr>
      <w:kern w:val="2"/>
      <w:sz w:val="24"/>
      <w:szCs w:val="24"/>
      <w14:ligatures w14:val="standardContextual"/>
    </w:rPr>
  </w:style>
  <w:style w:type="paragraph" w:customStyle="1" w:styleId="1507A2EEED5144EEB4BBC8CFB35A32E5">
    <w:name w:val="1507A2EEED5144EEB4BBC8CFB35A32E5"/>
    <w:rsid w:val="005B5E00"/>
    <w:pPr>
      <w:spacing w:after="160" w:line="278" w:lineRule="auto"/>
    </w:pPr>
    <w:rPr>
      <w:kern w:val="2"/>
      <w:sz w:val="24"/>
      <w:szCs w:val="24"/>
      <w14:ligatures w14:val="standardContextual"/>
    </w:rPr>
  </w:style>
  <w:style w:type="paragraph" w:customStyle="1" w:styleId="6656DA2C49114A649D2B0874CCE9A549">
    <w:name w:val="6656DA2C49114A649D2B0874CCE9A549"/>
    <w:rsid w:val="005B5E00"/>
    <w:pPr>
      <w:spacing w:after="160" w:line="278" w:lineRule="auto"/>
    </w:pPr>
    <w:rPr>
      <w:kern w:val="2"/>
      <w:sz w:val="24"/>
      <w:szCs w:val="24"/>
      <w14:ligatures w14:val="standardContextual"/>
    </w:rPr>
  </w:style>
  <w:style w:type="paragraph" w:customStyle="1" w:styleId="C9BD95C1488A4A959DED2F6BE8EDCDF5">
    <w:name w:val="C9BD95C1488A4A959DED2F6BE8EDCDF5"/>
    <w:rsid w:val="005B5E00"/>
    <w:pPr>
      <w:spacing w:after="160" w:line="278" w:lineRule="auto"/>
    </w:pPr>
    <w:rPr>
      <w:kern w:val="2"/>
      <w:sz w:val="24"/>
      <w:szCs w:val="24"/>
      <w14:ligatures w14:val="standardContextual"/>
    </w:rPr>
  </w:style>
  <w:style w:type="paragraph" w:customStyle="1" w:styleId="0321305028114D3DB7BD7B6C2680DA91">
    <w:name w:val="0321305028114D3DB7BD7B6C2680DA91"/>
    <w:rsid w:val="005B5E00"/>
    <w:pPr>
      <w:spacing w:after="160" w:line="278" w:lineRule="auto"/>
    </w:pPr>
    <w:rPr>
      <w:kern w:val="2"/>
      <w:sz w:val="24"/>
      <w:szCs w:val="24"/>
      <w14:ligatures w14:val="standardContextual"/>
    </w:rPr>
  </w:style>
  <w:style w:type="paragraph" w:customStyle="1" w:styleId="D4770ABD867B47CA8EA7B1D78591C9A8">
    <w:name w:val="D4770ABD867B47CA8EA7B1D78591C9A8"/>
    <w:rsid w:val="005B5E00"/>
    <w:pPr>
      <w:spacing w:after="160" w:line="278" w:lineRule="auto"/>
    </w:pPr>
    <w:rPr>
      <w:kern w:val="2"/>
      <w:sz w:val="24"/>
      <w:szCs w:val="24"/>
      <w14:ligatures w14:val="standardContextual"/>
    </w:rPr>
  </w:style>
  <w:style w:type="paragraph" w:customStyle="1" w:styleId="41D0685650F847AA89801FCD83C4FB16">
    <w:name w:val="41D0685650F847AA89801FCD83C4FB16"/>
    <w:rsid w:val="005B5E00"/>
    <w:pPr>
      <w:spacing w:after="160" w:line="278" w:lineRule="auto"/>
    </w:pPr>
    <w:rPr>
      <w:kern w:val="2"/>
      <w:sz w:val="24"/>
      <w:szCs w:val="24"/>
      <w14:ligatures w14:val="standardContextual"/>
    </w:rPr>
  </w:style>
  <w:style w:type="paragraph" w:customStyle="1" w:styleId="9269F3C8D8E54CDAACAC0500F68BAC8B">
    <w:name w:val="9269F3C8D8E54CDAACAC0500F68BAC8B"/>
    <w:rsid w:val="005B5E00"/>
    <w:pPr>
      <w:spacing w:after="160" w:line="278" w:lineRule="auto"/>
    </w:pPr>
    <w:rPr>
      <w:kern w:val="2"/>
      <w:sz w:val="24"/>
      <w:szCs w:val="24"/>
      <w14:ligatures w14:val="standardContextual"/>
    </w:rPr>
  </w:style>
  <w:style w:type="paragraph" w:customStyle="1" w:styleId="89BFF398CE744D2BA705383C71DDEBD1">
    <w:name w:val="89BFF398CE744D2BA705383C71DDEBD1"/>
    <w:rsid w:val="005B5E00"/>
    <w:pPr>
      <w:spacing w:after="160" w:line="278" w:lineRule="auto"/>
    </w:pPr>
    <w:rPr>
      <w:kern w:val="2"/>
      <w:sz w:val="24"/>
      <w:szCs w:val="24"/>
      <w14:ligatures w14:val="standardContextual"/>
    </w:rPr>
  </w:style>
  <w:style w:type="paragraph" w:customStyle="1" w:styleId="F85F8C03D2F94DF6BDB0A06F22B5F288">
    <w:name w:val="F85F8C03D2F94DF6BDB0A06F22B5F288"/>
    <w:rsid w:val="005B5E00"/>
    <w:pPr>
      <w:spacing w:after="160" w:line="278" w:lineRule="auto"/>
    </w:pPr>
    <w:rPr>
      <w:kern w:val="2"/>
      <w:sz w:val="24"/>
      <w:szCs w:val="24"/>
      <w14:ligatures w14:val="standardContextual"/>
    </w:rPr>
  </w:style>
  <w:style w:type="paragraph" w:customStyle="1" w:styleId="25EFEA96F2424856815C525252D3630D">
    <w:name w:val="25EFEA96F2424856815C525252D3630D"/>
    <w:rsid w:val="005B5E00"/>
    <w:pPr>
      <w:spacing w:after="160" w:line="278" w:lineRule="auto"/>
    </w:pPr>
    <w:rPr>
      <w:kern w:val="2"/>
      <w:sz w:val="24"/>
      <w:szCs w:val="24"/>
      <w14:ligatures w14:val="standardContextual"/>
    </w:rPr>
  </w:style>
  <w:style w:type="paragraph" w:customStyle="1" w:styleId="6946D53C5AE8433CA5F2D611B14F4057">
    <w:name w:val="6946D53C5AE8433CA5F2D611B14F4057"/>
    <w:rsid w:val="005B5E00"/>
    <w:pPr>
      <w:spacing w:after="160" w:line="278" w:lineRule="auto"/>
    </w:pPr>
    <w:rPr>
      <w:kern w:val="2"/>
      <w:sz w:val="24"/>
      <w:szCs w:val="24"/>
      <w14:ligatures w14:val="standardContextual"/>
    </w:rPr>
  </w:style>
  <w:style w:type="paragraph" w:customStyle="1" w:styleId="5245684469064275A4FC7269846038C5">
    <w:name w:val="5245684469064275A4FC7269846038C5"/>
    <w:rsid w:val="005B5E00"/>
    <w:pPr>
      <w:spacing w:after="160" w:line="278" w:lineRule="auto"/>
    </w:pPr>
    <w:rPr>
      <w:kern w:val="2"/>
      <w:sz w:val="24"/>
      <w:szCs w:val="24"/>
      <w14:ligatures w14:val="standardContextual"/>
    </w:rPr>
  </w:style>
  <w:style w:type="paragraph" w:customStyle="1" w:styleId="5B921AA269134502B56DF904F1BAF058">
    <w:name w:val="5B921AA269134502B56DF904F1BAF058"/>
    <w:rsid w:val="005B5E00"/>
    <w:pPr>
      <w:spacing w:after="160" w:line="278" w:lineRule="auto"/>
    </w:pPr>
    <w:rPr>
      <w:kern w:val="2"/>
      <w:sz w:val="24"/>
      <w:szCs w:val="24"/>
      <w14:ligatures w14:val="standardContextual"/>
    </w:rPr>
  </w:style>
  <w:style w:type="paragraph" w:customStyle="1" w:styleId="857C9890B80E476DA0FAE5A96B74AD83">
    <w:name w:val="857C9890B80E476DA0FAE5A96B74AD83"/>
    <w:rsid w:val="005B5E00"/>
    <w:pPr>
      <w:spacing w:after="160" w:line="278" w:lineRule="auto"/>
    </w:pPr>
    <w:rPr>
      <w:kern w:val="2"/>
      <w:sz w:val="24"/>
      <w:szCs w:val="24"/>
      <w14:ligatures w14:val="standardContextual"/>
    </w:rPr>
  </w:style>
  <w:style w:type="paragraph" w:customStyle="1" w:styleId="AE690FAC75354FAEB6FB6901C47F7485">
    <w:name w:val="AE690FAC75354FAEB6FB6901C47F7485"/>
    <w:rsid w:val="005B5E00"/>
    <w:pPr>
      <w:spacing w:after="160" w:line="278" w:lineRule="auto"/>
    </w:pPr>
    <w:rPr>
      <w:kern w:val="2"/>
      <w:sz w:val="24"/>
      <w:szCs w:val="24"/>
      <w14:ligatures w14:val="standardContextual"/>
    </w:rPr>
  </w:style>
  <w:style w:type="paragraph" w:customStyle="1" w:styleId="E320FE7CAB8E4F7295ED479778C94B5F">
    <w:name w:val="E320FE7CAB8E4F7295ED479778C94B5F"/>
    <w:rsid w:val="005B5E00"/>
    <w:pPr>
      <w:spacing w:after="160" w:line="278" w:lineRule="auto"/>
    </w:pPr>
    <w:rPr>
      <w:kern w:val="2"/>
      <w:sz w:val="24"/>
      <w:szCs w:val="24"/>
      <w14:ligatures w14:val="standardContextual"/>
    </w:rPr>
  </w:style>
  <w:style w:type="paragraph" w:customStyle="1" w:styleId="35223518B44E4F1F9C84013BFCED6CE2">
    <w:name w:val="35223518B44E4F1F9C84013BFCED6CE2"/>
    <w:rsid w:val="005B5E00"/>
    <w:pPr>
      <w:spacing w:after="160" w:line="278" w:lineRule="auto"/>
    </w:pPr>
    <w:rPr>
      <w:kern w:val="2"/>
      <w:sz w:val="24"/>
      <w:szCs w:val="24"/>
      <w14:ligatures w14:val="standardContextual"/>
    </w:rPr>
  </w:style>
  <w:style w:type="paragraph" w:customStyle="1" w:styleId="0D2B4E82CDA74742A85EC85BE16D436F">
    <w:name w:val="0D2B4E82CDA74742A85EC85BE16D436F"/>
    <w:rsid w:val="005B5E00"/>
    <w:pPr>
      <w:spacing w:after="160" w:line="278" w:lineRule="auto"/>
    </w:pPr>
    <w:rPr>
      <w:kern w:val="2"/>
      <w:sz w:val="24"/>
      <w:szCs w:val="24"/>
      <w14:ligatures w14:val="standardContextual"/>
    </w:rPr>
  </w:style>
  <w:style w:type="paragraph" w:customStyle="1" w:styleId="BBCF1C3ECCAA4AA1B5B7EA9BA0A9568C">
    <w:name w:val="BBCF1C3ECCAA4AA1B5B7EA9BA0A9568C"/>
    <w:rsid w:val="005B5E00"/>
    <w:pPr>
      <w:spacing w:after="160" w:line="278" w:lineRule="auto"/>
    </w:pPr>
    <w:rPr>
      <w:kern w:val="2"/>
      <w:sz w:val="24"/>
      <w:szCs w:val="24"/>
      <w14:ligatures w14:val="standardContextual"/>
    </w:rPr>
  </w:style>
  <w:style w:type="paragraph" w:customStyle="1" w:styleId="9E6666C188494809BC10BE27D4BDB65A">
    <w:name w:val="9E6666C188494809BC10BE27D4BDB65A"/>
    <w:rsid w:val="005B5E00"/>
    <w:pPr>
      <w:spacing w:after="160" w:line="278" w:lineRule="auto"/>
    </w:pPr>
    <w:rPr>
      <w:kern w:val="2"/>
      <w:sz w:val="24"/>
      <w:szCs w:val="24"/>
      <w14:ligatures w14:val="standardContextual"/>
    </w:rPr>
  </w:style>
  <w:style w:type="paragraph" w:customStyle="1" w:styleId="6677012DDF56480C9DA3AC90ADA5D010">
    <w:name w:val="6677012DDF56480C9DA3AC90ADA5D010"/>
    <w:rsid w:val="005B5E00"/>
    <w:pPr>
      <w:spacing w:after="160" w:line="278" w:lineRule="auto"/>
    </w:pPr>
    <w:rPr>
      <w:kern w:val="2"/>
      <w:sz w:val="24"/>
      <w:szCs w:val="24"/>
      <w14:ligatures w14:val="standardContextual"/>
    </w:rPr>
  </w:style>
  <w:style w:type="paragraph" w:customStyle="1" w:styleId="E4FE225D2B544F359779B6816C485363">
    <w:name w:val="E4FE225D2B544F359779B6816C485363"/>
    <w:rsid w:val="005B5E00"/>
    <w:pPr>
      <w:spacing w:after="160" w:line="278" w:lineRule="auto"/>
    </w:pPr>
    <w:rPr>
      <w:kern w:val="2"/>
      <w:sz w:val="24"/>
      <w:szCs w:val="24"/>
      <w14:ligatures w14:val="standardContextual"/>
    </w:rPr>
  </w:style>
  <w:style w:type="paragraph" w:customStyle="1" w:styleId="B28A466EB89B454B8EE2F2AB36014061">
    <w:name w:val="B28A466EB89B454B8EE2F2AB36014061"/>
    <w:rsid w:val="005B5E00"/>
    <w:pPr>
      <w:spacing w:after="160" w:line="278" w:lineRule="auto"/>
    </w:pPr>
    <w:rPr>
      <w:kern w:val="2"/>
      <w:sz w:val="24"/>
      <w:szCs w:val="24"/>
      <w14:ligatures w14:val="standardContextual"/>
    </w:rPr>
  </w:style>
  <w:style w:type="paragraph" w:customStyle="1" w:styleId="A482AA8C89AC486CADBF421F03D3175C">
    <w:name w:val="A482AA8C89AC486CADBF421F03D3175C"/>
    <w:rsid w:val="005B5E00"/>
    <w:pPr>
      <w:spacing w:after="160" w:line="278" w:lineRule="auto"/>
    </w:pPr>
    <w:rPr>
      <w:kern w:val="2"/>
      <w:sz w:val="24"/>
      <w:szCs w:val="24"/>
      <w14:ligatures w14:val="standardContextual"/>
    </w:rPr>
  </w:style>
  <w:style w:type="paragraph" w:customStyle="1" w:styleId="5B09680CDD074DFEA57DE00DBDF0DECD">
    <w:name w:val="5B09680CDD074DFEA57DE00DBDF0DECD"/>
    <w:rsid w:val="005B5E00"/>
    <w:pPr>
      <w:spacing w:after="160" w:line="278" w:lineRule="auto"/>
    </w:pPr>
    <w:rPr>
      <w:kern w:val="2"/>
      <w:sz w:val="24"/>
      <w:szCs w:val="24"/>
      <w14:ligatures w14:val="standardContextual"/>
    </w:rPr>
  </w:style>
  <w:style w:type="paragraph" w:customStyle="1" w:styleId="96223823D19E400AB33CF1F9C5F770CB">
    <w:name w:val="96223823D19E400AB33CF1F9C5F770CB"/>
    <w:rsid w:val="005B5E00"/>
    <w:pPr>
      <w:spacing w:after="160" w:line="278" w:lineRule="auto"/>
    </w:pPr>
    <w:rPr>
      <w:kern w:val="2"/>
      <w:sz w:val="24"/>
      <w:szCs w:val="24"/>
      <w14:ligatures w14:val="standardContextual"/>
    </w:rPr>
  </w:style>
  <w:style w:type="paragraph" w:customStyle="1" w:styleId="D35C1844722F4BEF9195D04057104662">
    <w:name w:val="D35C1844722F4BEF9195D04057104662"/>
    <w:rsid w:val="005B5E00"/>
    <w:pPr>
      <w:spacing w:after="160" w:line="278" w:lineRule="auto"/>
    </w:pPr>
    <w:rPr>
      <w:kern w:val="2"/>
      <w:sz w:val="24"/>
      <w:szCs w:val="24"/>
      <w14:ligatures w14:val="standardContextual"/>
    </w:rPr>
  </w:style>
  <w:style w:type="paragraph" w:customStyle="1" w:styleId="F246411F845F42A6870C7F066E12679E">
    <w:name w:val="F246411F845F42A6870C7F066E12679E"/>
    <w:rsid w:val="005B5E00"/>
    <w:pPr>
      <w:spacing w:after="160" w:line="278" w:lineRule="auto"/>
    </w:pPr>
    <w:rPr>
      <w:kern w:val="2"/>
      <w:sz w:val="24"/>
      <w:szCs w:val="24"/>
      <w14:ligatures w14:val="standardContextual"/>
    </w:rPr>
  </w:style>
  <w:style w:type="paragraph" w:customStyle="1" w:styleId="A75D1DBF85004CFBA1BC7F2F65D245AA">
    <w:name w:val="A75D1DBF85004CFBA1BC7F2F65D245AA"/>
    <w:rsid w:val="005B5E00"/>
    <w:pPr>
      <w:spacing w:after="160" w:line="278" w:lineRule="auto"/>
    </w:pPr>
    <w:rPr>
      <w:kern w:val="2"/>
      <w:sz w:val="24"/>
      <w:szCs w:val="24"/>
      <w14:ligatures w14:val="standardContextual"/>
    </w:rPr>
  </w:style>
  <w:style w:type="paragraph" w:customStyle="1" w:styleId="C4BFE7BD46794437B35C79CA67161F6C">
    <w:name w:val="C4BFE7BD46794437B35C79CA67161F6C"/>
    <w:rsid w:val="005B5E00"/>
    <w:pPr>
      <w:spacing w:after="160" w:line="278" w:lineRule="auto"/>
    </w:pPr>
    <w:rPr>
      <w:kern w:val="2"/>
      <w:sz w:val="24"/>
      <w:szCs w:val="24"/>
      <w14:ligatures w14:val="standardContextual"/>
    </w:rPr>
  </w:style>
  <w:style w:type="paragraph" w:customStyle="1" w:styleId="98B9A761726F4DFE91A1A1E24926E180">
    <w:name w:val="98B9A761726F4DFE91A1A1E24926E180"/>
    <w:rsid w:val="005B5E00"/>
    <w:pPr>
      <w:spacing w:after="160" w:line="278" w:lineRule="auto"/>
    </w:pPr>
    <w:rPr>
      <w:kern w:val="2"/>
      <w:sz w:val="24"/>
      <w:szCs w:val="24"/>
      <w14:ligatures w14:val="standardContextual"/>
    </w:rPr>
  </w:style>
  <w:style w:type="paragraph" w:customStyle="1" w:styleId="6D29F7B0E57E4ACBBCEFADED09AC8550">
    <w:name w:val="6D29F7B0E57E4ACBBCEFADED09AC8550"/>
    <w:rsid w:val="005B5E00"/>
    <w:pPr>
      <w:spacing w:after="160" w:line="278" w:lineRule="auto"/>
    </w:pPr>
    <w:rPr>
      <w:kern w:val="2"/>
      <w:sz w:val="24"/>
      <w:szCs w:val="24"/>
      <w14:ligatures w14:val="standardContextual"/>
    </w:rPr>
  </w:style>
  <w:style w:type="paragraph" w:customStyle="1" w:styleId="E99B4A6A69EE4C1480C3A5995F5CF03B">
    <w:name w:val="E99B4A6A69EE4C1480C3A5995F5CF03B"/>
    <w:rsid w:val="005B5E00"/>
    <w:pPr>
      <w:spacing w:after="160" w:line="278" w:lineRule="auto"/>
    </w:pPr>
    <w:rPr>
      <w:kern w:val="2"/>
      <w:sz w:val="24"/>
      <w:szCs w:val="24"/>
      <w14:ligatures w14:val="standardContextual"/>
    </w:rPr>
  </w:style>
  <w:style w:type="paragraph" w:customStyle="1" w:styleId="473A75B487DE4460A77A00815F5C96FB">
    <w:name w:val="473A75B487DE4460A77A00815F5C96FB"/>
    <w:rsid w:val="005B5E00"/>
    <w:pPr>
      <w:spacing w:after="160"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5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9AD828-6387-41BE-8406-F87778D762E6}">
  <we:reference id="wa200002891" version="2021.3.29.10" store="de-DE" storeType="OMEX"/>
  <we:alternateReferences>
    <we:reference id="WA200002891" version="2021.3.29.10" store="WA200002891" storeType="OMEX"/>
  </we:alternateReferences>
  <we:properties>
    <we:property name="CitaviDocumentProperty_1007" value="&quot;5b48c6c4-63ab-5e0a-4354-9e3b1b6de3e9&quot;"/>
    <we:property name="CitaviDocumentProperty_33" value="&quot;{\&quot;CitationSystem\&quot;:1,\&quot;FileName\&quot;:\&quot;American Psychological Association (APA), 7th ed.ccs\&quot;,\&quot;Name\&quot;:\&quot;APA American Psychological Association, 7th ed. (English)\&quot;,\&quot;Id\&quot;:\&quot;a497688b-32bf-4a30-a6ed-cca847fabde3\&quot;,\&quot;Version\&quot;:80,\&quot;preview\&quot;:{\&quot;book\&quot;:\&quot;&lt;div&gt;&lt;p style=\\\&quot;margin:0pt 0pt 0pt 36pt; text-indent:-36pt\\\&quot;&gt;&lt;span style=\\\&quot;\\\&quot;&gt;Sukowski, R. W. (2009). &lt;/span&gt;&lt;span style=\\\&quot;; font-style:italic\\\&quot;&gt;Golden rules for writing well&lt;/span&gt;&lt;span style=\\\&quot;\\\&quot;&gt; (2nd ed.). University Press. &lt;/span&gt;&lt;/p&gt;&lt;/div&gt;\&quot;,\&quot;contribution\&quot;:\&quot;&lt;div&gt;&lt;p style=\\\&quot;margin:0pt 0pt 0pt 36pt; text-indent:-36pt\\\&quot;&gt;&lt;span style=\\\&quot;\\\&quot;&gt;Twain, E., &amp;amp; Singer, P. (2004). Structuring your knowledge. In F. Frey (Ed.), &lt;/span&gt;&lt;span style=\\\&quot;; font-style:italic\\\&quot;&gt;Scientific Publishing: Vol. 14. The art of writing &lt;/span&gt;&lt;span style=\\\&quot;\\\&quot;&gt;(2nd ed., Vol. 1, pp.&lt;/span&gt;&lt;span style=\\\&quot;\\\&quot;&gt;&amp;#xa0;&lt;/span&gt;&lt;span style=\\\&quot;\\\&quot;&gt;88–170). Quickpress.&lt;/span&gt;&lt;/p&gt;&lt;/div&gt;\&quot;,\&quot;footnote\&quot;:\&quot;\&quot;,\&quot;intext\&quot;:\&quot;&lt;div&gt;&lt;p style=\\\&quot;margin:0pt 0pt 6pt\\\&quot;&gt;&lt;span style=\\\&quot;\\\&quot;&gt;(Brown et al., 2007, pp.&lt;/span&gt;&lt;span style=\\\&quot;\\\&quot;&gt;&amp;#xa0;&lt;/span&gt;&lt;span style=\\\&quot;\\\&quot;&gt;11–13)&lt;/span&gt;&lt;/p&gt;&lt;/div&gt;\&quot;,\&quot;article\&quot;:\&quot;&lt;div&gt;&lt;p style=\\\&quot;margin:0pt 0pt 0pt 36pt; text-indent:-36pt\\\&quot;&gt;&lt;span style=\\\&quot;\\\&quot;&gt;Brown, C., Trefil, J., &amp;amp; Caringella, P. (2007). Citing is easy. &lt;/span&gt;&lt;span style=\\\&quot;; font-style:italic\\\&quot;&gt;Style Review&lt;/span&gt;&lt;span style=\\\&quot;\\\&quot;&gt;, &lt;/span&gt;&lt;span style=\\\&quot;; font-style:italic\\\&quot;&gt;24&lt;/span&gt;&lt;span style=\\\&quot;\\\&quot;&gt;(2), 10–19. http://www.writewell.edu&lt;/span&gt;&lt;/p&gt;&lt;/div&gt;\&quot;},\&quot;helpContext\&quot;:\&quot;&lt;span style=\\\&quot;  \\\&quot; class=\\\&quot;ms-fontWeight-semibold\\\&quot;&gt;Distinctive Feature:&lt;/span&gt;&lt;br style=\\\&quot;\\\&quot;&gt;&lt;span style=\\\&quot;  font-weight:normal\\\&quot;&gt;The bibliography is sorted alphabetically. The author's last name, the year of publication, and the page numbers cited are used for in-text citations. &lt;/span&gt;&lt;br/&gt;&lt;span style=\\\&quot;  font-weight:normal\\\&quot;&gt;For detailed instructions see &lt;a class='wordbreak' href=\\\&quot;http://www.citavi.com/style/apa7\\\&quot; title=\\\&quot;http://www.citavi.com/style/apa7\\\&quot;&gt;http://www.citavi.com/style/apa7&lt;/a&gt;&lt;/span&gt;&lt;br/&gt;&lt;br/&gt;&lt;span style=\\\&quot;  \\\&quot; class=\\\&quot;ms-fontWeight-semibold\\\&quot;&gt;Source:&lt;/span&gt;&lt;span style=\\\&quot;  font-weight:normal\\\&quot;&gt; &lt;/span&gt;&lt;br style=\\\&quot;\\\&quot;&gt;&lt;span style=\\\&quot;  font-weight:normal\\\&quot;&gt;American Psychological Association. (2019). &lt;/span&gt;&lt;span style=\\\&quot;  font-weight:normal; font-style:italic\\\&quot;&gt;Publication manual of the American Psychological Association&lt;/span&gt;&lt;span style=\\\&quot;  font-weight:normal; font-style:normal\\\&quot;&gt; (7th ed.). Washington, DC: American Psychological Association.&lt;/span&gt;&lt;br/&gt;\&quot;}&quot;"/>
    <we:property name="CitaviDocumentProperty_7" value="&quot;Feline - ICIS Erweiterung&quot;"/>
    <we:property name="CitaviDocumentProperty_31" value="&quot;eqnqb0pbhb6zz8l1vqswcaadqrmzb50nq87ok3zjkiat47r&quot;"/>
    <we:property name="CitaviDocumentProperty_8" value="&quot;WestEurope&quot;"/>
    <we:property name="Office.AutoShowTaskpaneWithDocument" value="false"/>
    <we:property name="CitaviDocumentProperty_1008" value="&quot;placeholders&quot;"/>
    <we:property name="CitaviDocumentProperty_34" value="442"/>
    <we:property name="CitaviDocumentProperty_27" value="false"/>
    <we:property name="CitaviDocumentProperty_25"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694BC6484FCD9489769621241422387" ma:contentTypeVersion="11" ma:contentTypeDescription="Ein neues Dokument erstellen." ma:contentTypeScope="" ma:versionID="05958a367b74c18ece7652ce8db62faa">
  <xsd:schema xmlns:xsd="http://www.w3.org/2001/XMLSchema" xmlns:xs="http://www.w3.org/2001/XMLSchema" xmlns:p="http://schemas.microsoft.com/office/2006/metadata/properties" xmlns:ns2="877a6cdd-7a98-4e9e-be59-3c689a638027" xmlns:ns3="13144e52-5e3c-40e7-9962-993957524542" targetNamespace="http://schemas.microsoft.com/office/2006/metadata/properties" ma:root="true" ma:fieldsID="b1cdf48cd6fe03b67e3231e5033116da" ns2:_="" ns3:_="">
    <xsd:import namespace="877a6cdd-7a98-4e9e-be59-3c689a638027"/>
    <xsd:import namespace="13144e52-5e3c-40e7-9962-993957524542"/>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7a6cdd-7a98-4e9e-be59-3c689a6380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9e00f353-0966-4817-9458-30baef77fa7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144e52-5e3c-40e7-9962-993957524542"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0b286cde-ac23-4503-af25-a724818b2b96}" ma:internalName="TaxCatchAll" ma:showField="CatchAllData" ma:web="13144e52-5e3c-40e7-9962-99395752454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877a6cdd-7a98-4e9e-be59-3c689a638027">
      <Terms xmlns="http://schemas.microsoft.com/office/infopath/2007/PartnerControls"/>
    </lcf76f155ced4ddcb4097134ff3c332f>
    <TaxCatchAll xmlns="13144e52-5e3c-40e7-9962-99395752454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71990B-0212-484E-A23B-DA2FE182C4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7a6cdd-7a98-4e9e-be59-3c689a638027"/>
    <ds:schemaRef ds:uri="13144e52-5e3c-40e7-9962-9939575245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F7A22274-310D-4AC9-9D87-973B1AC58DCA}">
  <ds:schemaRefs>
    <ds:schemaRef ds:uri="http://schemas.microsoft.com/office/2006/metadata/properties"/>
    <ds:schemaRef ds:uri="http://schemas.microsoft.com/office/infopath/2007/PartnerControls"/>
    <ds:schemaRef ds:uri="877a6cdd-7a98-4e9e-be59-3c689a638027"/>
    <ds:schemaRef ds:uri="13144e52-5e3c-40e7-9962-993957524542"/>
  </ds:schemaRefs>
</ds:datastoreItem>
</file>

<file path=customXml/itemProps4.xml><?xml version="1.0" encoding="utf-8"?>
<ds:datastoreItem xmlns:ds="http://schemas.openxmlformats.org/officeDocument/2006/customXml" ds:itemID="{B48FD7C8-8D73-459E-B288-225AA87E1CCB}">
  <ds:schemaRefs>
    <ds:schemaRef ds:uri="http://schemas.microsoft.com/sharepoint/v3/contenttype/forms"/>
  </ds:schemaRefs>
</ds:datastoreItem>
</file>

<file path=customXml/itemProps5.xml><?xml version="1.0" encoding="utf-8"?>
<ds:datastoreItem xmlns:ds="http://schemas.openxmlformats.org/officeDocument/2006/customXml" ds:itemID="{7F3E7458-10F5-4F4F-8663-029E9AB87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94290</Words>
  <Characters>2817454</Characters>
  <Application>Microsoft Office Word</Application>
  <DocSecurity>0</DocSecurity>
  <Lines>23478</Lines>
  <Paragraphs>66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aunhofer FIT</Company>
  <LinksUpToDate>false</LinksUpToDate>
  <CharactersWithSpaces>3305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f, Linda</dc:creator>
  <cp:lastModifiedBy>Siquijor, Jean</cp:lastModifiedBy>
  <cp:revision>2</cp:revision>
  <dcterms:created xsi:type="dcterms:W3CDTF">2025-03-20T13:28:00Z</dcterms:created>
  <dcterms:modified xsi:type="dcterms:W3CDTF">2025-03-20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6694BC6484FCD9489769621241422387</vt:lpwstr>
  </property>
  <property fmtid="{D5CDD505-2E9C-101B-9397-08002B2CF9AE}" pid="4" name="KSOProductBuildVer">
    <vt:lpwstr>1033-12.2.0.20323</vt:lpwstr>
  </property>
  <property fmtid="{D5CDD505-2E9C-101B-9397-08002B2CF9AE}" pid="5" name="ICV">
    <vt:lpwstr>B9AE5B1D5C2F4EB4808F066DA707CB48_13</vt:lpwstr>
  </property>
  <property fmtid="{D5CDD505-2E9C-101B-9397-08002B2CF9AE}" pid="6" name="GrammarlyDocumentId">
    <vt:lpwstr>c68b54dd4663829929300eb6018c3695870b78354102a6aa3d43d6e542d49c51</vt:lpwstr>
  </property>
  <property fmtid="{D5CDD505-2E9C-101B-9397-08002B2CF9AE}" pid="7" name="CitaviDocumentProperty_8">
    <vt:lpwstr>CloudProjectKey=eqnqb0pbhb6zz8l1vqswcaadqrmzb50nq87ok3zjkiat47r; ProjectName=Feline - ICIS Erweiterung</vt:lpwstr>
  </property>
  <property fmtid="{D5CDD505-2E9C-101B-9397-08002B2CF9AE}" pid="8" name="CitaviDocumentProperty_7">
    <vt:lpwstr>Feline - ICIS Erweiterung</vt:lpwstr>
  </property>
  <property fmtid="{D5CDD505-2E9C-101B-9397-08002B2CF9AE}" pid="9" name="CitaviDocumentProperty_0">
    <vt:lpwstr>a497688b-32bf-4a30-a6ed-cca847fabde3</vt:lpwstr>
  </property>
  <property fmtid="{D5CDD505-2E9C-101B-9397-08002B2CF9AE}" pid="10" name="CitaviDocumentProperty_25">
    <vt:lpwstr>True</vt:lpwstr>
  </property>
  <property fmtid="{D5CDD505-2E9C-101B-9397-08002B2CF9AE}" pid="11" name="CitaviDocumentProperty_11">
    <vt:lpwstr>Überschrift 1</vt:lpwstr>
  </property>
  <property fmtid="{D5CDD505-2E9C-101B-9397-08002B2CF9AE}" pid="12" name="CitaviDocumentProperty_12">
    <vt:lpwstr>Standard</vt:lpwstr>
  </property>
  <property fmtid="{D5CDD505-2E9C-101B-9397-08002B2CF9AE}" pid="13" name="CitaviDocumentProperty_16">
    <vt:lpwstr>Untertitel</vt:lpwstr>
  </property>
  <property fmtid="{D5CDD505-2E9C-101B-9397-08002B2CF9AE}" pid="14" name="CitaviDocumentProperty_13">
    <vt:lpwstr>Standard</vt:lpwstr>
  </property>
  <property fmtid="{D5CDD505-2E9C-101B-9397-08002B2CF9AE}" pid="15" name="CitaviDocumentProperty_15">
    <vt:lpwstr>Standard</vt:lpwstr>
  </property>
  <property fmtid="{D5CDD505-2E9C-101B-9397-08002B2CF9AE}" pid="16" name="CitaviDocumentProperty_17">
    <vt:lpwstr>Standard</vt:lpwstr>
  </property>
  <property fmtid="{D5CDD505-2E9C-101B-9397-08002B2CF9AE}" pid="17" name="CitaviDocumentProperty_1">
    <vt:lpwstr>7.0.2.0</vt:lpwstr>
  </property>
  <property fmtid="{D5CDD505-2E9C-101B-9397-08002B2CF9AE}" pid="18" name="CitaviDocumentProperty_6">
    <vt:lpwstr>False</vt:lpwstr>
  </property>
</Properties>
</file>